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A4ADE2" w14:textId="5E0E35D7" w:rsidR="00BA1ADD" w:rsidRDefault="00D520AD" w:rsidP="00F05030">
      <w:pPr>
        <w:pStyle w:val="Heading3"/>
        <w:jc w:val="both"/>
        <w:rPr>
          <w:rFonts w:eastAsia="Times New Roman"/>
          <w:sz w:val="24"/>
          <w:szCs w:val="24"/>
        </w:rPr>
      </w:pPr>
      <w:bookmarkStart w:id="0" w:name="_GoBack"/>
      <w:bookmarkEnd w:id="0"/>
      <w:r>
        <w:rPr>
          <w:rFonts w:eastAsia="Times New Roman"/>
          <w:sz w:val="40"/>
          <w:szCs w:val="40"/>
        </w:rPr>
        <w:t>Laparoscopic staging</w:t>
      </w:r>
      <w:r w:rsidR="009F28A4">
        <w:rPr>
          <w:rFonts w:eastAsia="Times New Roman"/>
          <w:sz w:val="40"/>
          <w:szCs w:val="40"/>
        </w:rPr>
        <w:t xml:space="preserve"> in </w:t>
      </w:r>
      <w:r w:rsidR="00F05030">
        <w:rPr>
          <w:rFonts w:eastAsia="Times New Roman"/>
          <w:sz w:val="40"/>
          <w:szCs w:val="40"/>
        </w:rPr>
        <w:t xml:space="preserve">patients with </w:t>
      </w:r>
      <w:r w:rsidR="00B56A2E">
        <w:rPr>
          <w:rFonts w:eastAsia="Times New Roman"/>
          <w:sz w:val="40"/>
          <w:szCs w:val="40"/>
        </w:rPr>
        <w:t>newly diagnosed pancreatic c</w:t>
      </w:r>
      <w:r w:rsidR="00BA1ADD">
        <w:rPr>
          <w:rFonts w:eastAsia="Times New Roman"/>
          <w:sz w:val="40"/>
          <w:szCs w:val="40"/>
        </w:rPr>
        <w:t>ancer</w:t>
      </w:r>
      <w:r w:rsidR="00B56A2E">
        <w:rPr>
          <w:rFonts w:eastAsia="Times New Roman"/>
          <w:sz w:val="24"/>
          <w:szCs w:val="24"/>
        </w:rPr>
        <w:t>.</w:t>
      </w:r>
    </w:p>
    <w:p w14:paraId="1BCA398B" w14:textId="30D5FE5F" w:rsidR="00BD0BDF" w:rsidRPr="00BD0BDF" w:rsidRDefault="00BD0BDF">
      <w:pPr>
        <w:pStyle w:val="Heading3"/>
        <w:rPr>
          <w:rFonts w:eastAsia="Times New Roman"/>
          <w:b w:val="0"/>
          <w:sz w:val="28"/>
          <w:szCs w:val="28"/>
        </w:rPr>
      </w:pPr>
      <w:r>
        <w:rPr>
          <w:rFonts w:eastAsia="Times New Roman"/>
          <w:b w:val="0"/>
          <w:sz w:val="28"/>
          <w:szCs w:val="28"/>
        </w:rPr>
        <w:t>Timothy Gilbert, Ryan Barron, Paula Ghaneh and Christopher Halloran</w:t>
      </w:r>
      <w:r w:rsidR="00514F08">
        <w:rPr>
          <w:rFonts w:eastAsia="Times New Roman"/>
          <w:b w:val="0"/>
          <w:sz w:val="28"/>
          <w:szCs w:val="28"/>
        </w:rPr>
        <w:t>.</w:t>
      </w:r>
    </w:p>
    <w:p w14:paraId="4DAF9F1A" w14:textId="77777777" w:rsidR="00A04C64" w:rsidRDefault="0020584E" w:rsidP="00514F08">
      <w:pPr>
        <w:pStyle w:val="Heading3"/>
        <w:spacing w:line="480" w:lineRule="auto"/>
        <w:jc w:val="both"/>
        <w:rPr>
          <w:rFonts w:eastAsia="Times New Roman"/>
        </w:rPr>
      </w:pPr>
      <w:r>
        <w:rPr>
          <w:rFonts w:eastAsia="Times New Roman"/>
        </w:rPr>
        <w:t>Abstract:</w:t>
      </w:r>
    </w:p>
    <w:p w14:paraId="657786C7" w14:textId="7639935D" w:rsidR="00A04C64" w:rsidRDefault="00D520AD" w:rsidP="00514F08">
      <w:pPr>
        <w:pStyle w:val="NormalWeb"/>
        <w:spacing w:line="480" w:lineRule="auto"/>
        <w:jc w:val="both"/>
      </w:pPr>
      <w:r>
        <w:t>Prompt accurate staging is paramount in managing patients with newly diagnosed pancreatic cancer. Initially d</w:t>
      </w:r>
      <w:r w:rsidR="0020584E">
        <w:t xml:space="preserve">iagnosis and staging are undertaken using contrast enhanced, multi-detector computerized tomography (CE-MDCT) or magnetic resonance imaging (MRI), supplemented with endoscopic ultrasound </w:t>
      </w:r>
      <w:r>
        <w:t>in selected cases. S</w:t>
      </w:r>
      <w:r w:rsidR="003D2555">
        <w:t xml:space="preserve">taging </w:t>
      </w:r>
      <w:r w:rsidR="0020584E">
        <w:t>laparoscopy</w:t>
      </w:r>
      <w:r>
        <w:t xml:space="preserve"> (</w:t>
      </w:r>
      <w:r w:rsidR="00A67C10">
        <w:t>S</w:t>
      </w:r>
      <w:r>
        <w:t>L)</w:t>
      </w:r>
      <w:r w:rsidR="0020584E">
        <w:t xml:space="preserve"> with or without laparoscopic ultrasound (</w:t>
      </w:r>
      <w:r>
        <w:t>L-</w:t>
      </w:r>
      <w:r w:rsidR="00A67C10">
        <w:t xml:space="preserve">LUS) </w:t>
      </w:r>
      <w:r w:rsidR="0020584E">
        <w:t xml:space="preserve">has been found to detect </w:t>
      </w:r>
      <w:r w:rsidR="00A67C10">
        <w:t xml:space="preserve">occult disease </w:t>
      </w:r>
      <w:r w:rsidR="0020584E">
        <w:t xml:space="preserve">in 13-28% of patients with pancreatic cancer </w:t>
      </w:r>
      <w:r w:rsidR="00A67C10">
        <w:t xml:space="preserve">who are </w:t>
      </w:r>
      <w:r w:rsidR="0020584E">
        <w:t xml:space="preserve">considered potentially resectable on </w:t>
      </w:r>
      <w:r w:rsidR="00A67C10">
        <w:t>imaging</w:t>
      </w:r>
      <w:r w:rsidR="0020584E">
        <w:t xml:space="preserve">, </w:t>
      </w:r>
      <w:r w:rsidR="009E502D">
        <w:t xml:space="preserve">however, </w:t>
      </w:r>
      <w:r w:rsidR="0020584E">
        <w:t xml:space="preserve">between 1 and 30% of patients thought to be resectable on </w:t>
      </w:r>
      <w:r w:rsidR="003D2555">
        <w:t>S</w:t>
      </w:r>
      <w:r w:rsidR="0020584E">
        <w:t>L/</w:t>
      </w:r>
      <w:r w:rsidR="00A67C10">
        <w:t>L-</w:t>
      </w:r>
      <w:r w:rsidR="0020584E">
        <w:t xml:space="preserve">LUS have subsequently been found to have unresectable disease. </w:t>
      </w:r>
      <w:r w:rsidR="00A67C10">
        <w:t>T</w:t>
      </w:r>
      <w:r w:rsidR="0020584E">
        <w:t xml:space="preserve">he clinical utility of </w:t>
      </w:r>
      <w:r w:rsidR="003D2555">
        <w:t>S</w:t>
      </w:r>
      <w:r w:rsidR="0020584E">
        <w:t>L/</w:t>
      </w:r>
      <w:r w:rsidR="00A67C10">
        <w:t>L-</w:t>
      </w:r>
      <w:r w:rsidR="0020584E">
        <w:t>LUS</w:t>
      </w:r>
      <w:r w:rsidR="00A67C10">
        <w:t xml:space="preserve"> can be enhanced by adopting a selective approach; </w:t>
      </w:r>
      <w:r w:rsidR="0020584E">
        <w:t xml:space="preserve">only undertaking </w:t>
      </w:r>
      <w:r w:rsidR="00A67C10">
        <w:t>SL/L-LUS</w:t>
      </w:r>
      <w:r w:rsidR="0020584E">
        <w:t xml:space="preserve"> when one or more criteria are present, including: (1) presumed pancreatic primary &gt;3 cm diameter, </w:t>
      </w:r>
      <w:r w:rsidR="005B1957">
        <w:t xml:space="preserve">(2) lesions in the body and tail of the pancreas </w:t>
      </w:r>
      <w:r w:rsidR="0020584E">
        <w:t>(</w:t>
      </w:r>
      <w:r w:rsidR="005B1957">
        <w:t>3</w:t>
      </w:r>
      <w:r w:rsidR="0020584E">
        <w:t>) CA 19-9 &gt; 150 kU/L (&gt;300 when total bilirubin &gt;35 micromol/L), (</w:t>
      </w:r>
      <w:r w:rsidR="005B1957">
        <w:t>4</w:t>
      </w:r>
      <w:r w:rsidR="0020584E">
        <w:t xml:space="preserve">) platelet/lymphocyte ratio &gt;150. </w:t>
      </w:r>
      <w:r w:rsidR="00F05030">
        <w:t>The j</w:t>
      </w:r>
      <w:r w:rsidR="00B56A2E">
        <w:t>udicious use of SL/L-LUS and cross sectional imaging are complementary, however t</w:t>
      </w:r>
      <w:r w:rsidR="009E502D">
        <w:t xml:space="preserve">he advent of PET-CT may lead to improvements in the detection of small previously radiologically occult metastases and may reduce the </w:t>
      </w:r>
      <w:r w:rsidR="00B56A2E">
        <w:t xml:space="preserve">future </w:t>
      </w:r>
      <w:r w:rsidR="009E502D">
        <w:t xml:space="preserve">role </w:t>
      </w:r>
      <w:r w:rsidR="00B56A2E">
        <w:t>of</w:t>
      </w:r>
      <w:r w:rsidR="009E502D">
        <w:t xml:space="preserve"> </w:t>
      </w:r>
      <w:r w:rsidR="00A67C10">
        <w:t>SL/L-LUS</w:t>
      </w:r>
      <w:r w:rsidR="009E502D">
        <w:t>.</w:t>
      </w:r>
    </w:p>
    <w:p w14:paraId="357A746F" w14:textId="3CA35FCD" w:rsidR="00A04C64" w:rsidRDefault="0020584E" w:rsidP="00514F08">
      <w:pPr>
        <w:pStyle w:val="keyword"/>
        <w:spacing w:line="480" w:lineRule="auto"/>
        <w:jc w:val="both"/>
      </w:pPr>
      <w:r>
        <w:rPr>
          <w:rStyle w:val="keywordheading"/>
        </w:rPr>
        <w:t xml:space="preserve">Keywords </w:t>
      </w:r>
      <w:r>
        <w:t xml:space="preserve">pancreas - pancreatic cancer - laparoscopy - laparoscopic ultrasound - diagnosis </w:t>
      </w:r>
      <w:r w:rsidR="00514F08">
        <w:t>–</w:t>
      </w:r>
      <w:r>
        <w:t xml:space="preserve"> staging</w:t>
      </w:r>
      <w:r w:rsidR="00514F08">
        <w:t>.</w:t>
      </w:r>
    </w:p>
    <w:p w14:paraId="629F2173" w14:textId="77777777" w:rsidR="00514F08" w:rsidRDefault="00514F08" w:rsidP="00514F08">
      <w:pPr>
        <w:pStyle w:val="keyword"/>
        <w:spacing w:line="480" w:lineRule="auto"/>
        <w:jc w:val="both"/>
      </w:pPr>
    </w:p>
    <w:p w14:paraId="0DD31AC9" w14:textId="77777777" w:rsidR="00514F08" w:rsidRDefault="00514F08" w:rsidP="00514F08">
      <w:pPr>
        <w:pStyle w:val="keyword"/>
        <w:spacing w:line="480" w:lineRule="auto"/>
        <w:jc w:val="both"/>
      </w:pPr>
    </w:p>
    <w:p w14:paraId="35D18EA2" w14:textId="77777777" w:rsidR="00F60EB0" w:rsidRPr="00514F08" w:rsidRDefault="00F60EB0" w:rsidP="00514F08">
      <w:pPr>
        <w:pStyle w:val="NormalWeb"/>
        <w:spacing w:line="480" w:lineRule="auto"/>
        <w:jc w:val="both"/>
        <w:rPr>
          <w:b/>
          <w:sz w:val="32"/>
          <w:szCs w:val="32"/>
        </w:rPr>
      </w:pPr>
      <w:r w:rsidRPr="00514F08">
        <w:rPr>
          <w:b/>
          <w:sz w:val="32"/>
          <w:szCs w:val="32"/>
        </w:rPr>
        <w:lastRenderedPageBreak/>
        <w:t xml:space="preserve">Introduction </w:t>
      </w:r>
    </w:p>
    <w:p w14:paraId="35743DFD" w14:textId="77777777" w:rsidR="002267BF" w:rsidRDefault="00DE7224" w:rsidP="00514F08">
      <w:pPr>
        <w:widowControl w:val="0"/>
        <w:autoSpaceDE w:val="0"/>
        <w:autoSpaceDN w:val="0"/>
        <w:adjustRightInd w:val="0"/>
        <w:spacing w:line="480" w:lineRule="auto"/>
        <w:jc w:val="both"/>
        <w:rPr>
          <w:rFonts w:eastAsia="Times New Roman"/>
          <w:color w:val="1A1718"/>
          <w:lang w:val="en-US"/>
        </w:rPr>
      </w:pPr>
      <w:r w:rsidRPr="00DE7224">
        <w:rPr>
          <w:rFonts w:eastAsia="Times New Roman"/>
          <w:color w:val="1A1718"/>
          <w:lang w:val="en-US"/>
        </w:rPr>
        <w:t xml:space="preserve">It is clear that over the last 15 years a </w:t>
      </w:r>
      <w:r>
        <w:rPr>
          <w:rFonts w:eastAsia="Times New Roman"/>
          <w:color w:val="1A1718"/>
          <w:lang w:val="en-US"/>
        </w:rPr>
        <w:t>combination of better staging, surgical refinement and standard use of adjuvant chemotherapy has achieved an unprecedented increase in survival of patients with pancreatic cancer</w:t>
      </w:r>
      <w:r w:rsidR="009810CC">
        <w:rPr>
          <w:rFonts w:eastAsia="Times New Roman"/>
          <w:color w:val="1A1718"/>
          <w:lang w:val="en-US"/>
        </w:rPr>
        <w:t>, who have had surgery</w:t>
      </w:r>
      <w:r>
        <w:rPr>
          <w:rFonts w:eastAsia="Times New Roman"/>
          <w:color w:val="1A1718"/>
          <w:lang w:val="en-US"/>
        </w:rPr>
        <w:t xml:space="preserve"> to around 30% at 5 years </w:t>
      </w:r>
      <w:r w:rsidR="006F286E">
        <w:rPr>
          <w:rFonts w:eastAsia="Times New Roman"/>
          <w:color w:val="1A1718"/>
          <w:lang w:val="en-US"/>
        </w:rPr>
        <w:fldChar w:fldCharType="begin"/>
      </w:r>
      <w:r w:rsidR="002267BF">
        <w:rPr>
          <w:rFonts w:eastAsia="Times New Roman"/>
          <w:color w:val="1A1718"/>
          <w:lang w:val="en-US"/>
        </w:rPr>
        <w:instrText xml:space="preserve"> ADDIN PAPERS2_CITATIONS &lt;citation&gt;&lt;uuid&gt;5AC94F2E-860F-4C3C-9BBF-15515E08CC40&lt;/uuid&gt;&lt;priority&gt;0&lt;/priority&gt;&lt;publications&gt;&lt;publication&gt;&lt;uuid&gt;4742E95B-6CBB-4E6F-BA9D-E3A0FA0A86E1&lt;/uuid&gt;&lt;volume&gt;57&lt;/volume&gt;&lt;startpage&gt;43&lt;/startpage&gt;&lt;publication_date&gt;99200701001200000000220000&lt;/publication_date&gt;&lt;url&gt;http://eutils.ncbi.nlm.nih.gov/entrez/eutils/elink.fcgi?dbfrom=pubmed&amp;amp;id=17237035&amp;amp;retmode=ref&amp;amp;cmd=prlinks&lt;/url&gt;&lt;citekey&gt;Jemal:2007ur&lt;/citekey&gt;&lt;type&gt;400&lt;/type&gt;&lt;title&gt;Cancer statistics, 2007.&lt;/title&gt;&lt;location&gt;&amp;lt;!DOCTYPE html&amp;gt;</w:instrText>
      </w:r>
    </w:p>
    <w:p w14:paraId="4FA02D07"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amp;lt;html lang=en&amp;gt;</w:instrText>
      </w:r>
    </w:p>
    <w:p w14:paraId="59C3D333"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meta charset=utf-8&amp;gt;</w:instrText>
      </w:r>
    </w:p>
    <w:p w14:paraId="7B6E6347"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meta name=viewport content="initial-scale=1, minimum-scale=1, width=device-width"&amp;gt;</w:instrText>
      </w:r>
    </w:p>
    <w:p w14:paraId="37F51A75"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title&amp;gt;Error 404 (Not Found)!!1&amp;lt;/title&amp;gt;</w:instrText>
      </w:r>
    </w:p>
    <w:p w14:paraId="403C322F"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style&amp;gt;</w:instrText>
      </w:r>
    </w:p>
    <w:p w14:paraId="34A37D61"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EF93155"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style&amp;gt;</w:instrText>
      </w:r>
    </w:p>
    <w:p w14:paraId="4D3B3119"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a href=//www.google.com/&amp;gt;&amp;lt;span id=logo aria-label=Google&amp;gt;&amp;lt;/span&amp;gt;&amp;lt;/a&amp;gt;</w:instrText>
      </w:r>
    </w:p>
    <w:p w14:paraId="679EB0F2"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p&amp;gt;&amp;lt;b&amp;gt;404.&amp;lt;/b&amp;gt; &amp;lt;ins&amp;gt;That’s an error.&amp;lt;/ins&amp;gt;</w:instrText>
      </w:r>
    </w:p>
    <w:p w14:paraId="1C8677E1"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p&amp;gt;The requested URL &amp;lt;code&amp;gt;/maps/geo&amp;lt;/code&amp;gt; was not found on this server.  &amp;lt;ins&amp;gt;That’s all we know.&amp;lt;/ins&amp;gt;</w:instrText>
      </w:r>
    </w:p>
    <w:p w14:paraId="01D63657"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lt;/location&gt;&lt;institution&gt;Cancer Occurrence, Department of Epidemiology and Surveillance Research, American Cancer Society, Atlanta, GA, USA.&lt;/institution&gt;&lt;number&gt;1&lt;/number&gt;&lt;subtype&gt;400&lt;/subtype&gt;&lt;endpage&gt;66&lt;/endpage&gt;&lt;bundle&gt;&lt;publication&gt;&lt;title&gt;CA Cancer J Clin&lt;/title&gt;&lt;type&gt;-100&lt;/type&gt;&lt;subtype&gt;-100&lt;/subtype&gt;&lt;uuid&gt;948AF31A-8822-45E8-8D6A-4E9BD8C4B77A&lt;/uuid&gt;&lt;/publication&gt;&lt;/bundle&gt;&lt;authors&gt;&lt;author&gt;&lt;firstName&gt;Ahmedin&lt;/firstName&gt;&lt;lastName&gt;Jemal&lt;/lastName&gt;&lt;/author&gt;&lt;author&gt;&lt;firstName&gt;Rebecca&lt;/firstName&gt;&lt;lastName&gt;Siegel&lt;/lastName&gt;&lt;/author&gt;&lt;author&gt;&lt;firstName&gt;Elizabeth&lt;/firstName&gt;&lt;lastName&gt;Ward&lt;/lastName&gt;&lt;/author&gt;&lt;author&gt;&lt;firstName&gt;Taylor&lt;/firstName&gt;&lt;lastName&gt;Murray&lt;/lastName&gt;&lt;/author&gt;&lt;author&gt;&lt;firstName&gt;Jiaquan&lt;/firstName&gt;&lt;lastName&gt;Xu&lt;/lastName&gt;&lt;/author&gt;&lt;author&gt;&lt;firstName&gt;Michael&lt;/firstName&gt;&lt;middleNames&gt;J&lt;/middleNames&gt;&lt;lastName&gt;Thun&lt;/lastName&gt;&lt;/author&gt;&lt;/authors&gt;&lt;/publication&gt;&lt;publication&gt;&lt;uuid&gt;90D4392D-3F8D-454C-AE77-D2FA4E430309&lt;/uuid&gt;&lt;volume&gt;74&lt;/volume&gt;&lt;doi&gt;10.1158/0008-5472.CAN-14-0155&lt;/doi&gt;&lt;startpage&gt;2913&lt;/startpage&gt;&lt;publication_date&gt;99201406001200000000220000&lt;/publication_date&gt;&lt;url&gt;http://eutils.ncbi.nlm.nih.gov/entrez/eutils/elink.fcgi?dbfrom=pubmed&amp;amp;id=24840647&amp;amp;retmode=ref&amp;amp;cmd=prlinks&lt;/url&gt;&lt;citekey&gt;Rahib:2014hp&lt;/citekey&gt;&lt;type&gt;400&lt;/type&gt;&lt;title&gt;Projecting cancer incidence and deaths to 2030: the unexpected burden of thyroid, liver, and pancreas cancers in the United States.&lt;/title&gt;&lt;location&gt;&amp;lt;!DOCTYPE html&amp;gt;</w:instrText>
      </w:r>
    </w:p>
    <w:p w14:paraId="2416425E"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amp;lt;html lang=en&amp;gt;</w:instrText>
      </w:r>
    </w:p>
    <w:p w14:paraId="7513E74E"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meta charset=utf-8&amp;gt;</w:instrText>
      </w:r>
    </w:p>
    <w:p w14:paraId="11F22B13"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meta name=viewport content="initial-scale=1, minimum-scale=1, width=device-width"&amp;gt;</w:instrText>
      </w:r>
    </w:p>
    <w:p w14:paraId="5629BA1F"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title&amp;gt;Error 404 (Not Found)!!1&amp;lt;/title&amp;gt;</w:instrText>
      </w:r>
    </w:p>
    <w:p w14:paraId="4803F9F5"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style&amp;gt;</w:instrText>
      </w:r>
    </w:p>
    <w:p w14:paraId="54BCCF78"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9564118"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style&amp;gt;</w:instrText>
      </w:r>
    </w:p>
    <w:p w14:paraId="293ED712"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a href=//www.google.com/&amp;gt;&amp;lt;span id=logo aria-label=Google&amp;gt;&amp;lt;/span&amp;gt;&amp;lt;/a&amp;gt;</w:instrText>
      </w:r>
    </w:p>
    <w:p w14:paraId="6E252B36"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p&amp;gt;&amp;lt;b&amp;gt;404.&amp;lt;/b&amp;gt; &amp;lt;ins&amp;gt;That’s an error.&amp;lt;/ins&amp;gt;</w:instrText>
      </w:r>
    </w:p>
    <w:p w14:paraId="10B25021"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p&amp;gt;The requested URL &amp;lt;code&amp;gt;/maps/geo&amp;lt;/code&amp;gt; was not found on this server.  &amp;lt;ins&amp;gt;That’s all we know.&amp;lt;/ins&amp;gt;</w:instrText>
      </w:r>
    </w:p>
    <w:p w14:paraId="30E281A1"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lt;/location&gt;&lt;institution&gt;Authors' Affiliations: Pancreatic Cancer Action Network, Manhattan Beach, California and The University of Texas M.D. Anderson Cancer Center, Houston, Texas lmatrisian@pancan.org.&lt;/institution&gt;&lt;number&gt;11&lt;/number&gt;&lt;subtype&gt;400&lt;/subtype&gt;&lt;endpage&gt;2921&lt;/endpage&gt;&lt;bundle&gt;&lt;publication&gt;&lt;url&gt;http://cancerres.aacrjournals.org/&lt;/url&gt;&lt;title&gt;Cancer Res&lt;/title&gt;&lt;type&gt;-100&lt;/type&gt;&lt;subtype&gt;-100&lt;/subtype&gt;&lt;uuid&gt;58E6DC1C-D114-426B-9CF7-2C6025A0FB13&lt;/uuid&gt;&lt;/publication&gt;&lt;/bundle&gt;&lt;authors&gt;&lt;author&gt;&lt;firstName&gt;Lola&lt;/firstName&gt;&lt;lastName&gt;Rahib&lt;/lastName&gt;&lt;/author&gt;&lt;author&gt;&lt;firstName&gt;Benjamin&lt;/firstName&gt;&lt;middleNames&gt;D&lt;/middleNames&gt;&lt;lastName&gt;Smith&lt;/lastName&gt;&lt;/author&gt;&lt;author&gt;&lt;firstName&gt;Rhonda&lt;/firstName&gt;&lt;lastName&gt;Aizenberg&lt;/lastName&gt;&lt;/author&gt;&lt;author&gt;&lt;firstName&gt;Allison&lt;/firstName&gt;&lt;middleNames&gt;B&lt;/middleNames&gt;&lt;lastName&gt;Rosenzweig&lt;/lastName&gt;&lt;/author&gt;&lt;author&gt;&lt;firstName&gt;Julie&lt;/firstName&gt;&lt;middleNames&gt;M&lt;/middleNames&gt;&lt;lastName&gt;Fleshman&lt;/lastName&gt;&lt;/author&gt;&lt;author&gt;&lt;firstName&gt;Lynn&lt;/firstName&gt;&lt;middleNames&gt;M&lt;/middleNames&gt;&lt;lastName&gt;Matrisian&lt;/lastName&gt;&lt;/author&gt;&lt;/authors&gt;&lt;/publication&gt;&lt;publication&gt;&lt;uuid&gt;DBCC5913-1777-4185-B9F6-5DC7C0580472&lt;/uuid&gt;&lt;volume&gt;56&lt;/volume&gt;&lt;doi&gt;10.1136/gut.2006.103333&lt;/doi&gt;&lt;startpage&gt;1134&lt;/startpage&gt;&lt;publication_date&gt;99200708001200000000220000&lt;/publication_date&gt;&lt;url&gt;http://eutils.ncbi.nlm.nih.gov/entrez/eutils/elink.fcgi?dbfrom=pubmed&amp;amp;id=17625148&amp;amp;retmode=ref&amp;amp;cmd=prlinks&lt;/url&gt;&lt;citekey&gt;Ghaneh:2007kh&lt;/citekey&gt;&lt;type&gt;400&lt;/type&gt;&lt;title&gt;Biology and management of pancreatic cancer.&lt;/title&gt;&lt;location&gt;&amp;lt;!DOCTYPE html&amp;gt;</w:instrText>
      </w:r>
    </w:p>
    <w:p w14:paraId="12556A37"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amp;lt;html lang=en&amp;gt;</w:instrText>
      </w:r>
    </w:p>
    <w:p w14:paraId="1A812245"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meta charset=utf-8&amp;gt;</w:instrText>
      </w:r>
    </w:p>
    <w:p w14:paraId="634BA537"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meta name=viewport content="initial-scale=1, minimum-scale=1, width=device-width"&amp;gt;</w:instrText>
      </w:r>
    </w:p>
    <w:p w14:paraId="00D38B2B"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title&amp;gt;Error 404 (Not Found)!!1&amp;lt;/title&amp;gt;</w:instrText>
      </w:r>
    </w:p>
    <w:p w14:paraId="4FDB7488"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style&amp;gt;</w:instrText>
      </w:r>
    </w:p>
    <w:p w14:paraId="37076472"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9CD4069"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style&amp;gt;</w:instrText>
      </w:r>
    </w:p>
    <w:p w14:paraId="4B4E0AE9"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a href=//www.google.com/&amp;gt;&amp;lt;span id=logo aria-label=Google&amp;gt;&amp;lt;/span&amp;gt;&amp;lt;/a&amp;gt;</w:instrText>
      </w:r>
    </w:p>
    <w:p w14:paraId="6A00CA64"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p&amp;gt;&amp;lt;b&amp;gt;404.&amp;lt;/b&amp;gt; &amp;lt;ins&amp;gt;That’s an error.&amp;lt;/ins&amp;gt;</w:instrText>
      </w:r>
    </w:p>
    <w:p w14:paraId="1F049525"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p&amp;gt;The requested URL &amp;lt;code&amp;gt;/maps/geo&amp;lt;/code&amp;gt; was not found on this server.  &amp;lt;ins&amp;gt;That’s all we know.&amp;lt;/ins&amp;gt;</w:instrText>
      </w:r>
    </w:p>
    <w:p w14:paraId="0AD997B9"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lt;/location&gt;&lt;institution&gt;Division of Surgery and Oncology, University of Liverpool, Liverpool L69 3GA, UK.&lt;/institution&gt;&lt;number&gt;8&lt;/number&gt;&lt;subtype&gt;400&lt;/subtype&gt;&lt;endpage&gt;1152&lt;/endpage&gt;&lt;bundle&gt;&lt;publication&gt;&lt;title&gt;Gut&lt;/title&gt;&lt;type&gt;-100&lt;/type&gt;&lt;subtype&gt;-100&lt;/subtype&gt;&lt;uuid&gt;028EC34D-3857-4A03-BD91-58FF82D10077&lt;/uuid&gt;&lt;/publication&gt;&lt;/bundle&gt;&lt;authors&gt;&lt;author&gt;&lt;firstName&gt;Paula&lt;/firstName&gt;&lt;lastName&gt;Ghaneh&lt;/lastName&gt;&lt;/author&gt;&lt;author&gt;&lt;firstName&gt;Eithne&lt;/firstName&gt;&lt;lastName&gt;Costello&lt;/lastName&gt;&lt;/author&gt;&lt;author&gt;&lt;firstName&gt;John&lt;/firstName&gt;&lt;middleNames&gt;P&lt;/middleNames&gt;&lt;lastName&gt;Neoptolemos&lt;/lastName&gt;&lt;/author&gt;&lt;/authors&gt;&lt;/publication&gt;&lt;publication&gt;&lt;uuid&gt;651E1055-E47B-4DA9-B1E2-59FBC72B0EDB&lt;/uuid&gt;&lt;volume&gt;16&lt;/volume&gt;&lt;doi&gt;10.1016/j.pan.2015.10.013&lt;/doi&gt;&lt;startpage&gt;14&lt;/startpage&gt;&lt;publication_date&gt;99201601001200000000220000&lt;/publication_date&gt;&lt;url&gt;http://eutils.ncbi.nlm.nih.gov/entrez/eutils/elink.fcgi?dbfrom=pubmed&amp;amp;id=26699808&amp;amp;retmode=ref&amp;amp;cmd=prlinks&lt;/url&gt;&lt;citekey&gt;Takaori:2016jk&lt;/citekey&gt;&lt;type&gt;400&lt;/type&gt;&lt;title&gt;International Association of Pancreatology (IAP)/European Pancreatic Club (EPC) consensus review of guidelines for the treatment of pancreatic cancer.&lt;/title&gt;&lt;location&gt;&amp;lt;!DOCTYPE html&amp;gt;</w:instrText>
      </w:r>
    </w:p>
    <w:p w14:paraId="49288DA7"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amp;lt;html lang=en&amp;gt;</w:instrText>
      </w:r>
    </w:p>
    <w:p w14:paraId="2D8DA552"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meta charset=utf-8&amp;gt;</w:instrText>
      </w:r>
    </w:p>
    <w:p w14:paraId="1C2D87F4"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meta name=viewport content="initial-scale=1, minimum-scale=1, width=device-width"&amp;gt;</w:instrText>
      </w:r>
    </w:p>
    <w:p w14:paraId="193A0814"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title&amp;gt;Error 404 (Not Found)!!1&amp;lt;/title&amp;gt;</w:instrText>
      </w:r>
    </w:p>
    <w:p w14:paraId="6533E080"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style&amp;gt;</w:instrText>
      </w:r>
    </w:p>
    <w:p w14:paraId="3EFAC23B"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924D316"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style&amp;gt;</w:instrText>
      </w:r>
    </w:p>
    <w:p w14:paraId="144F2A0E"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a href=//www.google.com/&amp;gt;&amp;lt;span id=logo aria-label=Google&amp;gt;&amp;lt;/span&amp;gt;&amp;lt;/a&amp;gt;</w:instrText>
      </w:r>
    </w:p>
    <w:p w14:paraId="60E5C61C"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p&amp;gt;&amp;lt;b&amp;gt;404.&amp;lt;/b&amp;gt; &amp;lt;ins&amp;gt;That’s an error.&amp;lt;/ins&amp;gt;</w:instrText>
      </w:r>
    </w:p>
    <w:p w14:paraId="69D6942C" w14:textId="77777777" w:rsidR="002267BF" w:rsidRDefault="002267BF" w:rsidP="00514F08">
      <w:pPr>
        <w:widowControl w:val="0"/>
        <w:autoSpaceDE w:val="0"/>
        <w:autoSpaceDN w:val="0"/>
        <w:adjustRightInd w:val="0"/>
        <w:spacing w:line="480" w:lineRule="auto"/>
        <w:jc w:val="both"/>
        <w:rPr>
          <w:rFonts w:eastAsia="Times New Roman"/>
          <w:color w:val="1A1718"/>
          <w:lang w:val="en-US"/>
        </w:rPr>
      </w:pPr>
      <w:r>
        <w:rPr>
          <w:rFonts w:eastAsia="Times New Roman"/>
          <w:color w:val="1A1718"/>
          <w:lang w:val="en-US"/>
        </w:rPr>
        <w:instrText xml:space="preserve">  &amp;lt;p&amp;gt;The requested URL &amp;lt;code&amp;gt;/maps/geo&amp;lt;/code&amp;gt; was not found on this server.  &amp;lt;ins&amp;gt;That’s all we know.&amp;lt;/ins&amp;gt;</w:instrText>
      </w:r>
    </w:p>
    <w:p w14:paraId="5FA3856F" w14:textId="62335934" w:rsidR="009810CC" w:rsidRDefault="002267BF" w:rsidP="00514F08">
      <w:pPr>
        <w:widowControl w:val="0"/>
        <w:autoSpaceDE w:val="0"/>
        <w:autoSpaceDN w:val="0"/>
        <w:adjustRightInd w:val="0"/>
        <w:spacing w:line="480" w:lineRule="auto"/>
        <w:jc w:val="both"/>
      </w:pPr>
      <w:r>
        <w:rPr>
          <w:rFonts w:eastAsia="Times New Roman"/>
          <w:color w:val="1A1718"/>
          <w:lang w:val="en-US"/>
        </w:rPr>
        <w:instrText>&lt;/location&gt;&lt;institution&gt;University Surgical Unit, Southampton General Hospital, Southampton, United Kingdom.&lt;/institution&gt;&lt;number&gt;1&lt;/number&gt;&lt;subtype&gt;400&lt;/subtype&gt;&lt;endpage&gt;27&lt;/endpage&gt;&lt;bundle&gt;&lt;publication&gt;&lt;title&gt;Pancreatology : official journal of the International Association of Pancreatology (IAP) ... [et al.]&lt;/title&gt;&lt;type&gt;-100&lt;/type&gt;&lt;subtype&gt;-100&lt;/subtype&gt;&lt;uuid&gt;EBCA4758-B309-4869-8D6E-9980D2D0924F&lt;/uuid&gt;&lt;/publication&gt;&lt;/bundle&gt;&lt;authors&gt;&lt;author&gt;&lt;firstName&gt;Kyoichi&lt;/firstName&gt;&lt;lastName&gt;Takaori&lt;/lastName&gt;&lt;/author&gt;&lt;author&gt;&lt;firstName&gt;Claudio&lt;/firstName&gt;&lt;lastName&gt;Bassi&lt;/lastName&gt;&lt;/author&gt;&lt;author&gt;&lt;firstName&gt;Andrew&lt;/firstName&gt;&lt;lastName&gt;Biankin&lt;/lastName&gt;&lt;/author&gt;&lt;author&gt;&lt;firstName&gt;Thomas&lt;/firstName&gt;&lt;middleNames&gt;B&lt;/middleNames&gt;&lt;lastName&gt;Brunner&lt;/lastName&gt;&lt;/author&gt;&lt;author&gt;&lt;firstName&gt;Ivana&lt;/firstName&gt;&lt;lastName&gt;Cataldo&lt;/lastName&gt;&lt;/author&gt;&lt;author&gt;&lt;firstName&gt;Fiona&lt;/firstName&gt;&lt;lastName&gt;Campbell&lt;/lastName&gt;&lt;/author&gt;&lt;author&gt;&lt;firstName&gt;David&lt;/firstName&gt;&lt;lastName&gt;Cunningham&lt;/lastName&gt;&lt;/author&gt;&lt;author&gt;&lt;firstName&gt;Massimo&lt;/firstName&gt;&lt;lastName&gt;Falconi&lt;/lastName&gt;&lt;/author&gt;&lt;author&gt;&lt;firstName&gt;Adam&lt;/firstName&gt;&lt;middleNames&gt;E&lt;/middleNames&gt;&lt;lastName&gt;Frampton&lt;/lastName&gt;&lt;/author&gt;&lt;author&gt;&lt;firstName&gt;Junji&lt;/firstName&gt;&lt;lastName&gt;Furuse&lt;/lastName&gt;&lt;/author&gt;&lt;author&gt;&lt;firstName&gt;Marc&lt;/firstName&gt;&lt;lastName&gt;Giovannini&lt;/lastName&gt;&lt;/author&gt;&lt;author&gt;&lt;firstName&gt;Richard&lt;/firstName&gt;&lt;lastName&gt;Jackson&lt;/lastName&gt;&lt;/author&gt;&lt;author&gt;&lt;firstName&gt;Akira&lt;/firstName&gt;&lt;lastName&gt;Nakamura&lt;/lastName&gt;&lt;/author&gt;&lt;author&gt;&lt;firstName&gt;William&lt;/firstName&gt;&lt;lastName&gt;Nealon&lt;/lastName&gt;&lt;/author&gt;&lt;author&gt;&lt;firstName&gt;John&lt;/firstName&gt;&lt;middleNames&gt;P&lt;/middleNames&gt;&lt;lastName&gt;Neoptolemos&lt;/lastName&gt;&lt;/author&gt;&lt;author&gt;&lt;firstName&gt;Francisco&lt;/firstName&gt;&lt;middleNames&gt;X&lt;/middleNames&gt;&lt;lastName&gt;Real&lt;/lastName&gt;&lt;/author&gt;&lt;author&gt;&lt;firstName&gt;Aldo&lt;/firstName&gt;&lt;lastName&gt;Scarpa&lt;/lastName&gt;&lt;/author&gt;&lt;author&gt;&lt;firstName&gt;Francesco&lt;/firstName&gt;&lt;lastName&gt;Sclafani&lt;/lastName&gt;&lt;/author&gt;&lt;author&gt;&lt;firstName&gt;John&lt;/firstName&gt;&lt;middleNames&gt;A&lt;/middleNames&gt;&lt;lastName&gt;Windsor&lt;/lastName&gt;&lt;/author&gt;&lt;author&gt;&lt;firstName&gt;Koji&lt;/firstName&gt;&lt;lastName&gt;Yamaguchi&lt;/lastName&gt;&lt;/author&gt;&lt;author&gt;&lt;firstName&gt;Christopher&lt;/firstName&gt;&lt;lastName&gt;Wolfgang&lt;/lastName&gt;&lt;/author&gt;&lt;author&gt;&lt;firstName&gt;Colin&lt;/firstName&gt;&lt;middleNames&gt;D&lt;/middleNames&gt;&lt;lastName&gt;Johnson&lt;/lastName&gt;&lt;/author&gt;&lt;/authors&gt;&lt;/publication&gt;&lt;/publications&gt;&lt;cites&gt;&lt;/cites&gt;&lt;/citation&gt;</w:instrText>
      </w:r>
      <w:r w:rsidR="006F286E">
        <w:rPr>
          <w:rFonts w:eastAsia="Times New Roman"/>
          <w:color w:val="1A1718"/>
          <w:lang w:val="en-US"/>
        </w:rPr>
        <w:fldChar w:fldCharType="separate"/>
      </w:r>
      <w:r w:rsidR="00E67F87">
        <w:rPr>
          <w:rFonts w:eastAsia="Times New Roman"/>
          <w:lang w:val="en-US"/>
        </w:rPr>
        <w:t>[1-4]</w:t>
      </w:r>
      <w:r w:rsidR="006F286E">
        <w:rPr>
          <w:rFonts w:eastAsia="Times New Roman"/>
          <w:color w:val="1A1718"/>
          <w:lang w:val="en-US"/>
        </w:rPr>
        <w:fldChar w:fldCharType="end"/>
      </w:r>
      <w:r w:rsidR="00DE7224">
        <w:rPr>
          <w:rFonts w:eastAsia="Times New Roman"/>
          <w:color w:val="1A1718"/>
          <w:lang w:val="en-US"/>
        </w:rPr>
        <w:t>.</w:t>
      </w:r>
      <w:r w:rsidR="00B45CDA">
        <w:rPr>
          <w:rFonts w:eastAsia="Times New Roman"/>
          <w:color w:val="1A1718"/>
          <w:lang w:val="en-US"/>
        </w:rPr>
        <w:t xml:space="preserve"> </w:t>
      </w:r>
      <w:r w:rsidR="0020584E">
        <w:t xml:space="preserve">The importance of diagnosis and staging in the management of pancreas cancer becomes evident when surveying the outcome of patients with localized versus advanced disease. </w:t>
      </w:r>
    </w:p>
    <w:p w14:paraId="7A8CF8F5" w14:textId="77777777" w:rsidR="00F05030" w:rsidRDefault="00F05030" w:rsidP="00514F08">
      <w:pPr>
        <w:widowControl w:val="0"/>
        <w:autoSpaceDE w:val="0"/>
        <w:autoSpaceDN w:val="0"/>
        <w:adjustRightInd w:val="0"/>
        <w:spacing w:line="480" w:lineRule="auto"/>
        <w:jc w:val="both"/>
      </w:pPr>
    </w:p>
    <w:p w14:paraId="1B6586BB" w14:textId="77777777" w:rsidR="00514F08" w:rsidRDefault="005C2A17" w:rsidP="00514F08">
      <w:pPr>
        <w:widowControl w:val="0"/>
        <w:autoSpaceDE w:val="0"/>
        <w:autoSpaceDN w:val="0"/>
        <w:adjustRightInd w:val="0"/>
        <w:spacing w:line="480" w:lineRule="auto"/>
        <w:jc w:val="both"/>
      </w:pPr>
      <w:r>
        <w:t>Given the</w:t>
      </w:r>
      <w:r w:rsidR="0020584E">
        <w:t xml:space="preserve"> marked differences in survival between those who undergo potentially curative resection compared to those who cannot, accurate selection of patients for surgery is </w:t>
      </w:r>
      <w:r>
        <w:t>essential</w:t>
      </w:r>
      <w:r w:rsidR="0020584E">
        <w:t xml:space="preserve">. Accurate selection for potentially curative resection will ensure this is undertaken in </w:t>
      </w:r>
      <w:r>
        <w:t xml:space="preserve">only </w:t>
      </w:r>
      <w:r w:rsidR="004341B6">
        <w:t xml:space="preserve">patients </w:t>
      </w:r>
      <w:r w:rsidR="0020584E">
        <w:t xml:space="preserve">who will benefit, and major abdominal surgery avoided in the vast majority of those who will not. </w:t>
      </w:r>
    </w:p>
    <w:p w14:paraId="0D37D521" w14:textId="77777777" w:rsidR="00F05030" w:rsidRDefault="00F05030" w:rsidP="00514F08">
      <w:pPr>
        <w:widowControl w:val="0"/>
        <w:autoSpaceDE w:val="0"/>
        <w:autoSpaceDN w:val="0"/>
        <w:adjustRightInd w:val="0"/>
        <w:spacing w:line="480" w:lineRule="auto"/>
        <w:jc w:val="both"/>
      </w:pPr>
    </w:p>
    <w:p w14:paraId="09002DDA" w14:textId="77777777" w:rsidR="002267BF" w:rsidRDefault="0020584E" w:rsidP="00514F08">
      <w:pPr>
        <w:widowControl w:val="0"/>
        <w:autoSpaceDE w:val="0"/>
        <w:autoSpaceDN w:val="0"/>
        <w:adjustRightInd w:val="0"/>
        <w:spacing w:line="480" w:lineRule="auto"/>
        <w:jc w:val="both"/>
      </w:pPr>
      <w:r>
        <w:t>A variety of imaging strategies have been studied to determine the optimal approach to diagnosis and staging of suspected pancreatic cancer</w:t>
      </w:r>
      <w:r w:rsidR="00BC037E">
        <w:t xml:space="preserve"> </w:t>
      </w:r>
      <w:r w:rsidR="006F286E">
        <w:fldChar w:fldCharType="begin"/>
      </w:r>
      <w:r w:rsidR="002267BF">
        <w:instrText xml:space="preserve"> ADDIN PAPERS2_CITATIONS &lt;citation&gt;&lt;uuid&gt;1128889F-DCA8-4433-8146-0CF185C3DC64&lt;/uuid&gt;&lt;priority&gt;1&lt;/priority&gt;&lt;publications&gt;&lt;publication&gt;&lt;uuid&gt;F722066D-0786-495A-B9C8-CDF9D029C471&lt;/uuid&gt;&lt;volume&gt;29&lt;/volume&gt;&lt;startpage&gt;438&lt;/startpage&gt;&lt;publication_date&gt;99200507001200000000220000&lt;/publication_date&gt;&lt;url&gt;http://eutils.ncbi.nlm.nih.gov/entrez/eutils/elink.fcgi?dbfrom=pubmed&amp;amp;id=16012297&amp;amp;retmode=ref&amp;amp;cmd=prlinks&lt;/url&gt;&lt;citekey&gt;Bipat:2005tf&lt;/citekey&gt;&lt;type&gt;400&lt;/type&gt;&lt;title&gt;Ultrasonography, computed tomography and magnetic resonance imaging for diagnosis and determining resectability of pancreatic adenocarcinoma: a meta-analysis.&lt;/title&gt;&lt;location&gt;&amp;lt;!DOCTYPE html&amp;gt;</w:instrText>
      </w:r>
    </w:p>
    <w:p w14:paraId="7B7398D8" w14:textId="77777777" w:rsidR="002267BF" w:rsidRDefault="002267BF" w:rsidP="00514F08">
      <w:pPr>
        <w:widowControl w:val="0"/>
        <w:autoSpaceDE w:val="0"/>
        <w:autoSpaceDN w:val="0"/>
        <w:adjustRightInd w:val="0"/>
        <w:spacing w:line="480" w:lineRule="auto"/>
        <w:jc w:val="both"/>
      </w:pPr>
      <w:r>
        <w:instrText>&amp;lt;html lang=en&amp;gt;</w:instrText>
      </w:r>
    </w:p>
    <w:p w14:paraId="61EC691C" w14:textId="77777777" w:rsidR="002267BF" w:rsidRDefault="002267BF" w:rsidP="00514F08">
      <w:pPr>
        <w:widowControl w:val="0"/>
        <w:autoSpaceDE w:val="0"/>
        <w:autoSpaceDN w:val="0"/>
        <w:adjustRightInd w:val="0"/>
        <w:spacing w:line="480" w:lineRule="auto"/>
        <w:jc w:val="both"/>
      </w:pPr>
      <w:r>
        <w:instrText xml:space="preserve">  &amp;lt;meta charset=utf-8&amp;gt;</w:instrText>
      </w:r>
    </w:p>
    <w:p w14:paraId="162B0174" w14:textId="77777777" w:rsidR="002267BF" w:rsidRDefault="002267BF" w:rsidP="00514F08">
      <w:pPr>
        <w:widowControl w:val="0"/>
        <w:autoSpaceDE w:val="0"/>
        <w:autoSpaceDN w:val="0"/>
        <w:adjustRightInd w:val="0"/>
        <w:spacing w:line="480" w:lineRule="auto"/>
        <w:jc w:val="both"/>
      </w:pPr>
      <w:r>
        <w:instrText xml:space="preserve">  &amp;lt;meta name=viewport content="initial-scale=1, minimum-scale=1, width=device-width"&amp;gt;</w:instrText>
      </w:r>
    </w:p>
    <w:p w14:paraId="527D2B66" w14:textId="77777777" w:rsidR="002267BF" w:rsidRDefault="002267BF" w:rsidP="00514F08">
      <w:pPr>
        <w:widowControl w:val="0"/>
        <w:autoSpaceDE w:val="0"/>
        <w:autoSpaceDN w:val="0"/>
        <w:adjustRightInd w:val="0"/>
        <w:spacing w:line="480" w:lineRule="auto"/>
        <w:jc w:val="both"/>
      </w:pPr>
      <w:r>
        <w:instrText xml:space="preserve">  &amp;lt;title&amp;gt;Error 404 (Not Found)!!1&amp;lt;/title&amp;gt;</w:instrText>
      </w:r>
    </w:p>
    <w:p w14:paraId="63064509"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5581B7B3" w14:textId="77777777" w:rsidR="002267BF" w:rsidRDefault="002267BF" w:rsidP="00514F08">
      <w:pPr>
        <w:widowControl w:val="0"/>
        <w:autoSpaceDE w:val="0"/>
        <w:autoSpaceDN w:val="0"/>
        <w:adjustRightInd w:val="0"/>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DDF2CA1"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6B939BC2" w14:textId="77777777" w:rsidR="002267BF" w:rsidRDefault="002267BF" w:rsidP="00514F08">
      <w:pPr>
        <w:widowControl w:val="0"/>
        <w:autoSpaceDE w:val="0"/>
        <w:autoSpaceDN w:val="0"/>
        <w:adjustRightInd w:val="0"/>
        <w:spacing w:line="480" w:lineRule="auto"/>
        <w:jc w:val="both"/>
      </w:pPr>
      <w:r>
        <w:instrText xml:space="preserve">  &amp;lt;a href=//www.google.com/&amp;gt;&amp;lt;span id=logo aria-label=Google&amp;gt;&amp;lt;/span&amp;gt;&amp;lt;/a&amp;gt;</w:instrText>
      </w:r>
    </w:p>
    <w:p w14:paraId="4BD41460" w14:textId="77777777" w:rsidR="002267BF" w:rsidRDefault="002267BF" w:rsidP="00514F08">
      <w:pPr>
        <w:widowControl w:val="0"/>
        <w:autoSpaceDE w:val="0"/>
        <w:autoSpaceDN w:val="0"/>
        <w:adjustRightInd w:val="0"/>
        <w:spacing w:line="480" w:lineRule="auto"/>
        <w:jc w:val="both"/>
      </w:pPr>
      <w:r>
        <w:instrText xml:space="preserve">  &amp;lt;p&amp;gt;&amp;lt;b&amp;gt;404.&amp;lt;/b&amp;gt; &amp;lt;ins&amp;gt;That’s an error.&amp;lt;/ins&amp;gt;</w:instrText>
      </w:r>
    </w:p>
    <w:p w14:paraId="5B93C1FC" w14:textId="77777777" w:rsidR="002267BF" w:rsidRDefault="002267BF" w:rsidP="00514F08">
      <w:pPr>
        <w:widowControl w:val="0"/>
        <w:autoSpaceDE w:val="0"/>
        <w:autoSpaceDN w:val="0"/>
        <w:adjustRightInd w:val="0"/>
        <w:spacing w:line="480" w:lineRule="auto"/>
        <w:jc w:val="both"/>
      </w:pPr>
      <w:r>
        <w:instrText xml:space="preserve">  &amp;lt;p&amp;gt;The requested URL &amp;lt;code&amp;gt;/maps/geo&amp;lt;/code&amp;gt; was not found on this server.  &amp;lt;ins&amp;gt;That’s all we know.&amp;lt;/ins&amp;gt;</w:instrText>
      </w:r>
    </w:p>
    <w:p w14:paraId="7FD02EA3" w14:textId="77777777" w:rsidR="002267BF" w:rsidRDefault="002267BF" w:rsidP="00514F08">
      <w:pPr>
        <w:widowControl w:val="0"/>
        <w:autoSpaceDE w:val="0"/>
        <w:autoSpaceDN w:val="0"/>
        <w:adjustRightInd w:val="0"/>
        <w:spacing w:line="480" w:lineRule="auto"/>
        <w:jc w:val="both"/>
      </w:pPr>
      <w:r>
        <w:instrText>&lt;/location&gt;&lt;institution&gt;Department of Radiology, Academic Medical Center, 1105 AZ Amsterdam, The Netherlands. s.bipat@amc.uva.nl&lt;/institution&gt;&lt;number&gt;4&lt;/number&gt;&lt;subtype&gt;400&lt;/subtype&gt;&lt;endpage&gt;445&lt;/endpage&gt;&lt;bundle&gt;&lt;publication&gt;&lt;title&gt;Journal of computer assisted tomography&lt;/title&gt;&lt;type&gt;-100&lt;/type&gt;&lt;subtype&gt;-100&lt;/subtype&gt;&lt;uuid&gt;7648A98F-E94C-4B77-8FF1-8C00F4031F3F&lt;/uuid&gt;&lt;/publication&gt;&lt;/bundle&gt;&lt;authors&gt;&lt;author&gt;&lt;firstName&gt;Shandra&lt;/firstName&gt;&lt;lastName&gt;Bipat&lt;/lastName&gt;&lt;/author&gt;&lt;author&gt;&lt;firstName&gt;Saffire&lt;/firstName&gt;&lt;middleNames&gt;S K S&lt;/middleNames&gt;&lt;lastName&gt;Phoa&lt;/lastName&gt;&lt;/author&gt;&lt;author&gt;&lt;lastName&gt;Delden&lt;/lastName&gt;&lt;nonDroppingParticle&gt;van&lt;/nonDroppingParticle&gt;&lt;firstName&gt;Otto&lt;/firstName&gt;&lt;middleNames&gt;M&lt;/middleNames&gt;&lt;/author&gt;&lt;author&gt;&lt;firstName&gt;Patrick&lt;/firstName&gt;&lt;middleNames&gt;M M&lt;/middleNames&gt;&lt;lastName&gt;Bossuyt&lt;/lastName&gt;&lt;/author&gt;&lt;author&gt;&lt;firstName&gt;Dirk&lt;/firstName&gt;&lt;middleNames&gt;J&lt;/middleNames&gt;&lt;lastName&gt;Gouma&lt;/lastName&gt;&lt;/author&gt;&lt;author&gt;&lt;firstName&gt;Johan&lt;/firstName&gt;&lt;middleNames&gt;S&lt;/middleNames&gt;&lt;lastName&gt;Lameris&lt;/lastName&gt;&lt;/author&gt;&lt;author&gt;&lt;firstName&gt;Jaap&lt;/firstName&gt;&lt;lastName&gt;Stoker&lt;/lastName&gt;&lt;/author&gt;&lt;/authors&gt;&lt;/publication&gt;&lt;publication&gt;&lt;uuid&gt;D10CE656-3299-45D8-889B-6F2A132E4609&lt;/uuid&gt;&lt;volume&gt;187&lt;/volume&gt;&lt;doi&gt;10.2214/AJR.05.0875&lt;/doi&gt;&lt;startpage&gt;W365&lt;/startpage&gt;&lt;publication_date&gt;99200610001200000000220000&lt;/publication_date&gt;&lt;url&gt;http://eutils.ncbi.nlm.nih.gov/entrez/eutils/elink.fcgi?dbfrom=pubmed&amp;amp;id=16985107&amp;amp;retmode=ref&amp;amp;cmd=prlinks&lt;/url&gt;&lt;citekey&gt;Miller:2006km&lt;/citekey&gt;&lt;type&gt;400&lt;/type&gt;&lt;title&gt;MRI of adenocarcinoma of the pancreas.&lt;/title&gt;&lt;location&gt;&amp;lt;!DOCTYPE html&amp;gt;</w:instrText>
      </w:r>
    </w:p>
    <w:p w14:paraId="6519A882" w14:textId="77777777" w:rsidR="002267BF" w:rsidRDefault="002267BF" w:rsidP="00514F08">
      <w:pPr>
        <w:widowControl w:val="0"/>
        <w:autoSpaceDE w:val="0"/>
        <w:autoSpaceDN w:val="0"/>
        <w:adjustRightInd w:val="0"/>
        <w:spacing w:line="480" w:lineRule="auto"/>
        <w:jc w:val="both"/>
      </w:pPr>
      <w:r>
        <w:instrText>&amp;lt;html lang=en&amp;gt;</w:instrText>
      </w:r>
    </w:p>
    <w:p w14:paraId="70C676BC" w14:textId="77777777" w:rsidR="002267BF" w:rsidRDefault="002267BF" w:rsidP="00514F08">
      <w:pPr>
        <w:widowControl w:val="0"/>
        <w:autoSpaceDE w:val="0"/>
        <w:autoSpaceDN w:val="0"/>
        <w:adjustRightInd w:val="0"/>
        <w:spacing w:line="480" w:lineRule="auto"/>
        <w:jc w:val="both"/>
      </w:pPr>
      <w:r>
        <w:instrText xml:space="preserve">  &amp;lt;meta charset=utf-8&amp;gt;</w:instrText>
      </w:r>
    </w:p>
    <w:p w14:paraId="30B5E070" w14:textId="77777777" w:rsidR="002267BF" w:rsidRDefault="002267BF" w:rsidP="00514F08">
      <w:pPr>
        <w:widowControl w:val="0"/>
        <w:autoSpaceDE w:val="0"/>
        <w:autoSpaceDN w:val="0"/>
        <w:adjustRightInd w:val="0"/>
        <w:spacing w:line="480" w:lineRule="auto"/>
        <w:jc w:val="both"/>
      </w:pPr>
      <w:r>
        <w:instrText xml:space="preserve">  &amp;lt;meta name=viewport content="initial-scale=1, minimum-scale=1, width=device-width"&amp;gt;</w:instrText>
      </w:r>
    </w:p>
    <w:p w14:paraId="68547890" w14:textId="77777777" w:rsidR="002267BF" w:rsidRDefault="002267BF" w:rsidP="00514F08">
      <w:pPr>
        <w:widowControl w:val="0"/>
        <w:autoSpaceDE w:val="0"/>
        <w:autoSpaceDN w:val="0"/>
        <w:adjustRightInd w:val="0"/>
        <w:spacing w:line="480" w:lineRule="auto"/>
        <w:jc w:val="both"/>
      </w:pPr>
      <w:r>
        <w:instrText xml:space="preserve">  &amp;lt;title&amp;gt;Error 404 (Not Found)!!1&amp;lt;/title&amp;gt;</w:instrText>
      </w:r>
    </w:p>
    <w:p w14:paraId="67C0938E"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70FB1EBE" w14:textId="77777777" w:rsidR="002267BF" w:rsidRDefault="002267BF" w:rsidP="00514F08">
      <w:pPr>
        <w:widowControl w:val="0"/>
        <w:autoSpaceDE w:val="0"/>
        <w:autoSpaceDN w:val="0"/>
        <w:adjustRightInd w:val="0"/>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BBDD938"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270DEBCC" w14:textId="77777777" w:rsidR="002267BF" w:rsidRDefault="002267BF" w:rsidP="00514F08">
      <w:pPr>
        <w:widowControl w:val="0"/>
        <w:autoSpaceDE w:val="0"/>
        <w:autoSpaceDN w:val="0"/>
        <w:adjustRightInd w:val="0"/>
        <w:spacing w:line="480" w:lineRule="auto"/>
        <w:jc w:val="both"/>
      </w:pPr>
      <w:r>
        <w:instrText xml:space="preserve">  &amp;lt;a href=//www.google.com/&amp;gt;&amp;lt;span id=logo aria-label=Google&amp;gt;&amp;lt;/span&amp;gt;&amp;lt;/a&amp;gt;</w:instrText>
      </w:r>
    </w:p>
    <w:p w14:paraId="2C3DD7E4" w14:textId="77777777" w:rsidR="002267BF" w:rsidRDefault="002267BF" w:rsidP="00514F08">
      <w:pPr>
        <w:widowControl w:val="0"/>
        <w:autoSpaceDE w:val="0"/>
        <w:autoSpaceDN w:val="0"/>
        <w:adjustRightInd w:val="0"/>
        <w:spacing w:line="480" w:lineRule="auto"/>
        <w:jc w:val="both"/>
      </w:pPr>
      <w:r>
        <w:instrText xml:space="preserve">  &amp;lt;p&amp;gt;&amp;lt;b&amp;gt;404.&amp;lt;/b&amp;gt; &amp;lt;ins&amp;gt;That’s an error.&amp;lt;/ins&amp;gt;</w:instrText>
      </w:r>
    </w:p>
    <w:p w14:paraId="3E02AF82" w14:textId="77777777" w:rsidR="002267BF" w:rsidRDefault="002267BF" w:rsidP="00514F08">
      <w:pPr>
        <w:widowControl w:val="0"/>
        <w:autoSpaceDE w:val="0"/>
        <w:autoSpaceDN w:val="0"/>
        <w:adjustRightInd w:val="0"/>
        <w:spacing w:line="480" w:lineRule="auto"/>
        <w:jc w:val="both"/>
      </w:pPr>
      <w:r>
        <w:instrText xml:space="preserve">  &amp;lt;p&amp;gt;The requested URL &amp;lt;code&amp;gt;/maps/geo&amp;lt;/code&amp;gt; was not found on this server.  &amp;lt;ins&amp;gt;That’s all we know.&amp;lt;/ins&amp;gt;</w:instrText>
      </w:r>
    </w:p>
    <w:p w14:paraId="12AD28D9" w14:textId="77777777" w:rsidR="002267BF" w:rsidRDefault="002267BF" w:rsidP="00514F08">
      <w:pPr>
        <w:widowControl w:val="0"/>
        <w:autoSpaceDE w:val="0"/>
        <w:autoSpaceDN w:val="0"/>
        <w:adjustRightInd w:val="0"/>
        <w:spacing w:line="480" w:lineRule="auto"/>
        <w:jc w:val="both"/>
      </w:pPr>
      <w:r>
        <w:instrText>&lt;/location&gt;&lt;institution&gt;Department of Radiology, Northwestern Memorial Hospital, Northwestern University, The Feinberg School of Medicine, 676 N. St. Clair, Ste. 800, Chicago, IL 60611, USA. fmiller@northwestern.edu&lt;/institution&gt;&lt;number&gt;4&lt;/number&gt;&lt;subtype&gt;400&lt;/subtype&gt;&lt;endpage&gt;74&lt;/endpage&gt;&lt;bundle&gt;&lt;publication&gt;&lt;title&gt;AJR. American journal of roentgenology&lt;/title&gt;&lt;type&gt;-100&lt;/type&gt;&lt;subtype&gt;-100&lt;/subtype&gt;&lt;uuid&gt;ED05CE45-C2D1-45EF-AA19-DCAB7F8D53CF&lt;/uuid&gt;&lt;/publication&gt;&lt;/bundle&gt;&lt;authors&gt;&lt;author&gt;&lt;firstName&gt;Frank&lt;/firstName&gt;&lt;middleNames&gt;H&lt;/middleNames&gt;&lt;lastName&gt;Miller&lt;/lastName&gt;&lt;/author&gt;&lt;author&gt;&lt;firstName&gt;Nancy&lt;/firstName&gt;&lt;middleNames&gt;J&lt;/middleNames&gt;&lt;lastName&gt;Rini&lt;/lastName&gt;&lt;/author&gt;&lt;author&gt;&lt;firstName&gt;Ana&lt;/firstName&gt;&lt;middleNames&gt;L&lt;/middleNames&gt;&lt;lastName&gt;Keppke&lt;/lastName&gt;&lt;/author&gt;&lt;/authors&gt;&lt;/publication&gt;&lt;publication&gt;&lt;uuid&gt;23C0C35A-C45F-4BE1-90C5-34628A67D098&lt;/uuid&gt;&lt;volume&gt;62&lt;/volume&gt;&lt;doi&gt;10.1016/j.crad.2007.05.006&lt;/doi&gt;&lt;startpage&gt;1142&lt;/startpage&gt;&lt;publication_date&gt;99200712001200000000220000&lt;/publication_date&gt;&lt;url&gt;http://eutils.ncbi.nlm.nih.gov/entrez/eutils/elink.fcgi?dbfrom=pubmed&amp;amp;id=17981161&amp;amp;retmode=ref&amp;amp;cmd=prlinks&lt;/url&gt;&lt;citekey&gt;Rafique:2007cf&lt;/citekey&gt;&lt;type&gt;400&lt;/type&gt;&lt;title&gt;A clinical algorithm for the assessment of pancreatic lesions: utilization of 16- and 64-section multidetector CT and endoscopic ultrasound.&lt;/title&gt;&lt;location&gt;&amp;lt;!DOCTYPE html&amp;gt;</w:instrText>
      </w:r>
    </w:p>
    <w:p w14:paraId="0D4EDA77" w14:textId="77777777" w:rsidR="002267BF" w:rsidRDefault="002267BF" w:rsidP="00514F08">
      <w:pPr>
        <w:widowControl w:val="0"/>
        <w:autoSpaceDE w:val="0"/>
        <w:autoSpaceDN w:val="0"/>
        <w:adjustRightInd w:val="0"/>
        <w:spacing w:line="480" w:lineRule="auto"/>
        <w:jc w:val="both"/>
      </w:pPr>
      <w:r>
        <w:instrText>&amp;lt;html lang=en&amp;gt;</w:instrText>
      </w:r>
    </w:p>
    <w:p w14:paraId="4C72ED20" w14:textId="77777777" w:rsidR="002267BF" w:rsidRDefault="002267BF" w:rsidP="00514F08">
      <w:pPr>
        <w:widowControl w:val="0"/>
        <w:autoSpaceDE w:val="0"/>
        <w:autoSpaceDN w:val="0"/>
        <w:adjustRightInd w:val="0"/>
        <w:spacing w:line="480" w:lineRule="auto"/>
        <w:jc w:val="both"/>
      </w:pPr>
      <w:r>
        <w:instrText xml:space="preserve">  &amp;lt;meta charset=utf-8&amp;gt;</w:instrText>
      </w:r>
    </w:p>
    <w:p w14:paraId="417CC9EE" w14:textId="77777777" w:rsidR="002267BF" w:rsidRDefault="002267BF" w:rsidP="00514F08">
      <w:pPr>
        <w:widowControl w:val="0"/>
        <w:autoSpaceDE w:val="0"/>
        <w:autoSpaceDN w:val="0"/>
        <w:adjustRightInd w:val="0"/>
        <w:spacing w:line="480" w:lineRule="auto"/>
        <w:jc w:val="both"/>
      </w:pPr>
      <w:r>
        <w:instrText xml:space="preserve">  &amp;lt;meta name=viewport content="initial-scale=1, minimum-scale=1, width=device-width"&amp;gt;</w:instrText>
      </w:r>
    </w:p>
    <w:p w14:paraId="2EDA723B" w14:textId="77777777" w:rsidR="002267BF" w:rsidRDefault="002267BF" w:rsidP="00514F08">
      <w:pPr>
        <w:widowControl w:val="0"/>
        <w:autoSpaceDE w:val="0"/>
        <w:autoSpaceDN w:val="0"/>
        <w:adjustRightInd w:val="0"/>
        <w:spacing w:line="480" w:lineRule="auto"/>
        <w:jc w:val="both"/>
      </w:pPr>
      <w:r>
        <w:instrText xml:space="preserve">  &amp;lt;title&amp;gt;Error 404 (Not Found)!!1&amp;lt;/title&amp;gt;</w:instrText>
      </w:r>
    </w:p>
    <w:p w14:paraId="43DE6CCA"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0A6FFEB1" w14:textId="77777777" w:rsidR="002267BF" w:rsidRDefault="002267BF" w:rsidP="00514F08">
      <w:pPr>
        <w:widowControl w:val="0"/>
        <w:autoSpaceDE w:val="0"/>
        <w:autoSpaceDN w:val="0"/>
        <w:adjustRightInd w:val="0"/>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F96A3F7"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3C93CA8A" w14:textId="77777777" w:rsidR="002267BF" w:rsidRDefault="002267BF" w:rsidP="00514F08">
      <w:pPr>
        <w:widowControl w:val="0"/>
        <w:autoSpaceDE w:val="0"/>
        <w:autoSpaceDN w:val="0"/>
        <w:adjustRightInd w:val="0"/>
        <w:spacing w:line="480" w:lineRule="auto"/>
        <w:jc w:val="both"/>
      </w:pPr>
      <w:r>
        <w:instrText xml:space="preserve">  &amp;lt;a href=//www.google.com/&amp;gt;&amp;lt;span id=logo aria-label=Google&amp;gt;&amp;lt;/span&amp;gt;&amp;lt;/a&amp;gt;</w:instrText>
      </w:r>
    </w:p>
    <w:p w14:paraId="51D80FAA" w14:textId="77777777" w:rsidR="002267BF" w:rsidRDefault="002267BF" w:rsidP="00514F08">
      <w:pPr>
        <w:widowControl w:val="0"/>
        <w:autoSpaceDE w:val="0"/>
        <w:autoSpaceDN w:val="0"/>
        <w:adjustRightInd w:val="0"/>
        <w:spacing w:line="480" w:lineRule="auto"/>
        <w:jc w:val="both"/>
      </w:pPr>
      <w:r>
        <w:instrText xml:space="preserve">  &amp;lt;p&amp;gt;&amp;lt;b&amp;gt;404.&amp;lt;/b&amp;gt; &amp;lt;ins&amp;gt;That’s an error.&amp;lt;/ins&amp;gt;</w:instrText>
      </w:r>
    </w:p>
    <w:p w14:paraId="1F8BA815" w14:textId="77777777" w:rsidR="002267BF" w:rsidRDefault="002267BF" w:rsidP="00514F08">
      <w:pPr>
        <w:widowControl w:val="0"/>
        <w:autoSpaceDE w:val="0"/>
        <w:autoSpaceDN w:val="0"/>
        <w:adjustRightInd w:val="0"/>
        <w:spacing w:line="480" w:lineRule="auto"/>
        <w:jc w:val="both"/>
      </w:pPr>
      <w:r>
        <w:instrText xml:space="preserve">  &amp;lt;p&amp;gt;The requested URL &amp;lt;code&amp;gt;/maps/geo&amp;lt;/code&amp;gt; was not found on this server.  &amp;lt;ins&amp;gt;That’s all we know.&amp;lt;/ins&amp;gt;</w:instrText>
      </w:r>
    </w:p>
    <w:p w14:paraId="3E5A5E4A" w14:textId="77777777" w:rsidR="002267BF" w:rsidRDefault="002267BF" w:rsidP="00514F08">
      <w:pPr>
        <w:widowControl w:val="0"/>
        <w:autoSpaceDE w:val="0"/>
        <w:autoSpaceDN w:val="0"/>
        <w:adjustRightInd w:val="0"/>
        <w:spacing w:line="480" w:lineRule="auto"/>
        <w:jc w:val="both"/>
      </w:pPr>
      <w:r>
        <w:instrText>&lt;/location&gt;&lt;institution&gt;Department of Radiology, Addenbrookes NHS Trust, Cambridge, UK. akkib1@gmail.com&lt;/institution&gt;&lt;number&gt;12&lt;/number&gt;&lt;subtype&gt;400&lt;/subtype&gt;&lt;endpage&gt;1153&lt;/endpage&gt;&lt;bundle&gt;&lt;publication&gt;&lt;title&gt;Clinical radiology&lt;/title&gt;&lt;type&gt;-100&lt;/type&gt;&lt;subtype&gt;-100&lt;/subtype&gt;&lt;uuid&gt;EC57D2A9-9C64-4B95-95D2-DD911838EDA7&lt;/uuid&gt;&lt;/publication&gt;&lt;/bundle&gt;&lt;authors&gt;&lt;author&gt;&lt;firstName&gt;A&lt;/firstName&gt;&lt;lastName&gt;Rafique&lt;/lastName&gt;&lt;/author&gt;&lt;author&gt;&lt;firstName&gt;S&lt;/firstName&gt;&lt;lastName&gt;Freeman&lt;/lastName&gt;&lt;/author&gt;&lt;author&gt;&lt;firstName&gt;N&lt;/firstName&gt;&lt;lastName&gt;Carroll&lt;/lastName&gt;&lt;/author&gt;&lt;/authors&gt;&lt;/publication&gt;&lt;publication&gt;&lt;uuid&gt;40DA11C6-9D0B-4F7C-90EE-B3369DD849D8&lt;/uuid&gt;&lt;volume&gt;18&lt;/volume&gt;&lt;startpage&gt;421&lt;/startpage&gt;&lt;publication_date&gt;99200712001200000000220000&lt;/publication_date&gt;&lt;url&gt;http://eutils.ncbi.nlm.nih.gov/entrez/eutils/elink.fcgi?dbfrom=pubmed&amp;amp;id=18303400&amp;amp;retmode=ref&amp;amp;cmd=prlinks&lt;/url&gt;&lt;citekey&gt;Schima:2007vz&lt;/citekey&gt;&lt;type&gt;400&lt;/type&gt;&lt;title&gt;State-of-the-art magnetic resonance imaging of pancreatic cancer.&lt;/title&gt;&lt;location&gt;&amp;lt;!DOCTYPE html&amp;gt;</w:instrText>
      </w:r>
    </w:p>
    <w:p w14:paraId="4BD22B8A" w14:textId="77777777" w:rsidR="002267BF" w:rsidRDefault="002267BF" w:rsidP="00514F08">
      <w:pPr>
        <w:widowControl w:val="0"/>
        <w:autoSpaceDE w:val="0"/>
        <w:autoSpaceDN w:val="0"/>
        <w:adjustRightInd w:val="0"/>
        <w:spacing w:line="480" w:lineRule="auto"/>
        <w:jc w:val="both"/>
      </w:pPr>
      <w:r>
        <w:instrText>&amp;lt;html lang=en&amp;gt;</w:instrText>
      </w:r>
    </w:p>
    <w:p w14:paraId="35E53EDF" w14:textId="77777777" w:rsidR="002267BF" w:rsidRDefault="002267BF" w:rsidP="00514F08">
      <w:pPr>
        <w:widowControl w:val="0"/>
        <w:autoSpaceDE w:val="0"/>
        <w:autoSpaceDN w:val="0"/>
        <w:adjustRightInd w:val="0"/>
        <w:spacing w:line="480" w:lineRule="auto"/>
        <w:jc w:val="both"/>
      </w:pPr>
      <w:r>
        <w:instrText xml:space="preserve">  &amp;lt;meta charset=utf-8&amp;gt;</w:instrText>
      </w:r>
    </w:p>
    <w:p w14:paraId="2C30CF59" w14:textId="77777777" w:rsidR="002267BF" w:rsidRDefault="002267BF" w:rsidP="00514F08">
      <w:pPr>
        <w:widowControl w:val="0"/>
        <w:autoSpaceDE w:val="0"/>
        <w:autoSpaceDN w:val="0"/>
        <w:adjustRightInd w:val="0"/>
        <w:spacing w:line="480" w:lineRule="auto"/>
        <w:jc w:val="both"/>
      </w:pPr>
      <w:r>
        <w:instrText xml:space="preserve">  &amp;lt;meta name=viewport content="initial-scale=1, minimum-scale=1, width=device-width"&amp;gt;</w:instrText>
      </w:r>
    </w:p>
    <w:p w14:paraId="036C1A32" w14:textId="77777777" w:rsidR="002267BF" w:rsidRDefault="002267BF" w:rsidP="00514F08">
      <w:pPr>
        <w:widowControl w:val="0"/>
        <w:autoSpaceDE w:val="0"/>
        <w:autoSpaceDN w:val="0"/>
        <w:adjustRightInd w:val="0"/>
        <w:spacing w:line="480" w:lineRule="auto"/>
        <w:jc w:val="both"/>
      </w:pPr>
      <w:r>
        <w:instrText xml:space="preserve">  &amp;lt;title&amp;gt;Error 404 (Not Found)!!1&amp;lt;/title&amp;gt;</w:instrText>
      </w:r>
    </w:p>
    <w:p w14:paraId="53A03599"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6FBD1E30" w14:textId="77777777" w:rsidR="002267BF" w:rsidRDefault="002267BF" w:rsidP="00514F08">
      <w:pPr>
        <w:widowControl w:val="0"/>
        <w:autoSpaceDE w:val="0"/>
        <w:autoSpaceDN w:val="0"/>
        <w:adjustRightInd w:val="0"/>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C07F00D"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1C78BD0D" w14:textId="77777777" w:rsidR="002267BF" w:rsidRDefault="002267BF" w:rsidP="00514F08">
      <w:pPr>
        <w:widowControl w:val="0"/>
        <w:autoSpaceDE w:val="0"/>
        <w:autoSpaceDN w:val="0"/>
        <w:adjustRightInd w:val="0"/>
        <w:spacing w:line="480" w:lineRule="auto"/>
        <w:jc w:val="both"/>
      </w:pPr>
      <w:r>
        <w:instrText xml:space="preserve">  &amp;lt;a href=//www.google.com/&amp;gt;&amp;lt;span id=logo aria-label=Google&amp;gt;&amp;lt;/span&amp;gt;&amp;lt;/a&amp;gt;</w:instrText>
      </w:r>
    </w:p>
    <w:p w14:paraId="1E184A63" w14:textId="77777777" w:rsidR="002267BF" w:rsidRDefault="002267BF" w:rsidP="00514F08">
      <w:pPr>
        <w:widowControl w:val="0"/>
        <w:autoSpaceDE w:val="0"/>
        <w:autoSpaceDN w:val="0"/>
        <w:adjustRightInd w:val="0"/>
        <w:spacing w:line="480" w:lineRule="auto"/>
        <w:jc w:val="both"/>
      </w:pPr>
      <w:r>
        <w:instrText xml:space="preserve">  &amp;lt;p&amp;gt;&amp;lt;b&amp;gt;404.&amp;lt;/b&amp;gt; &amp;lt;ins&amp;gt;That’s an error.&amp;lt;/ins&amp;gt;</w:instrText>
      </w:r>
    </w:p>
    <w:p w14:paraId="5302BEDF" w14:textId="77777777" w:rsidR="002267BF" w:rsidRDefault="002267BF" w:rsidP="00514F08">
      <w:pPr>
        <w:widowControl w:val="0"/>
        <w:autoSpaceDE w:val="0"/>
        <w:autoSpaceDN w:val="0"/>
        <w:adjustRightInd w:val="0"/>
        <w:spacing w:line="480" w:lineRule="auto"/>
        <w:jc w:val="both"/>
      </w:pPr>
      <w:r>
        <w:instrText xml:space="preserve">  &amp;lt;p&amp;gt;The requested URL &amp;lt;code&amp;gt;/maps/geo&amp;lt;/code&amp;gt; was not found on this server.  &amp;lt;ins&amp;gt;That’s all we know.&amp;lt;/ins&amp;gt;</w:instrText>
      </w:r>
    </w:p>
    <w:p w14:paraId="540FC39B" w14:textId="77777777" w:rsidR="002267BF" w:rsidRDefault="002267BF" w:rsidP="00514F08">
      <w:pPr>
        <w:widowControl w:val="0"/>
        <w:autoSpaceDE w:val="0"/>
        <w:autoSpaceDN w:val="0"/>
        <w:adjustRightInd w:val="0"/>
        <w:spacing w:line="480" w:lineRule="auto"/>
        <w:jc w:val="both"/>
      </w:pPr>
      <w:r>
        <w:instrText>&lt;/location&gt;&lt;institution&gt;Department of Radiology, Medical University of Vienna, Vienna, Austria. wolfgang.schima@meduniwien.ac.at&lt;/institution&gt;&lt;number&gt;6&lt;/number&gt;&lt;subtype&gt;400&lt;/subtype&gt;&lt;endpage&gt;429&lt;/endpage&gt;&lt;bundle&gt;&lt;publication&gt;&lt;title&gt;Topics in magnetic resonance imaging : TMRI&lt;/title&gt;&lt;type&gt;-100&lt;/type&gt;&lt;subtype&gt;-100&lt;/subtype&gt;&lt;uuid&gt;9BECCF16-2002-42B0-801B-E59E8D7B1C1C&lt;/uuid&gt;&lt;/publication&gt;&lt;/bundle&gt;&lt;authors&gt;&lt;author&gt;&lt;firstName&gt;Wolfgang&lt;/firstName&gt;&lt;lastName&gt;Schima&lt;/lastName&gt;&lt;/author&gt;&lt;author&gt;&lt;firstName&gt;Ahmed&lt;/firstName&gt;&lt;lastName&gt;Ba-Ssalamah&lt;/lastName&gt;&lt;/author&gt;&lt;author&gt;&lt;firstName&gt;Peter&lt;/firstName&gt;&lt;lastName&gt;Goetzinger&lt;/lastName&gt;&lt;/author&gt;&lt;author&gt;&lt;firstName&gt;Martina&lt;/firstName&gt;&lt;lastName&gt;Scharitzer&lt;/lastName&gt;&lt;/author&gt;&lt;author&gt;&lt;firstName&gt;Claus&lt;/firstName&gt;&lt;lastName&gt;Koelblinger&lt;/lastName&gt;&lt;/author&gt;&lt;/authors&gt;&lt;/publication&gt;&lt;publication&gt;&lt;uuid&gt;8457236C-12D1-4F31-BE17-02320AA26ED3&lt;/uuid&gt;&lt;volume&gt;68&lt;/volume&gt;&lt;doi&gt;10.1016/j.gie.2008.01.026&lt;/doi&gt;&lt;startpage&gt;237&lt;/startpage&gt;&lt;publication_date&gt;99200808001200000000220000&lt;/publication_date&gt;&lt;url&gt;http://eutils.ncbi.nlm.nih.gov/entrez/eutils/elink.fcgi?dbfrom=pubmed&amp;amp;id=18423464&amp;amp;retmode=ref&amp;amp;cmd=prlinks&lt;/url&gt;&lt;citekey&gt;Agarwal:2008ih&lt;/citekey&gt;&lt;type&gt;400&lt;/type&gt;&lt;title&gt;EUS and/or EUS-guided FNA in patients with CT and/or magnetic resonance imaging findings of enlarged pancreatic head or dilated pancreatic duct with or without a dilated common bile duct.&lt;/title&gt;&lt;location&gt;&amp;lt;!DOCTYPE html&amp;gt;</w:instrText>
      </w:r>
    </w:p>
    <w:p w14:paraId="7306DC44" w14:textId="77777777" w:rsidR="002267BF" w:rsidRDefault="002267BF" w:rsidP="00514F08">
      <w:pPr>
        <w:widowControl w:val="0"/>
        <w:autoSpaceDE w:val="0"/>
        <w:autoSpaceDN w:val="0"/>
        <w:adjustRightInd w:val="0"/>
        <w:spacing w:line="480" w:lineRule="auto"/>
        <w:jc w:val="both"/>
      </w:pPr>
      <w:r>
        <w:instrText>&amp;lt;html lang=en&amp;gt;</w:instrText>
      </w:r>
    </w:p>
    <w:p w14:paraId="67994CE4" w14:textId="77777777" w:rsidR="002267BF" w:rsidRDefault="002267BF" w:rsidP="00514F08">
      <w:pPr>
        <w:widowControl w:val="0"/>
        <w:autoSpaceDE w:val="0"/>
        <w:autoSpaceDN w:val="0"/>
        <w:adjustRightInd w:val="0"/>
        <w:spacing w:line="480" w:lineRule="auto"/>
        <w:jc w:val="both"/>
      </w:pPr>
      <w:r>
        <w:instrText xml:space="preserve">  &amp;lt;meta charset=utf-8&amp;gt;</w:instrText>
      </w:r>
    </w:p>
    <w:p w14:paraId="2F6824FE" w14:textId="77777777" w:rsidR="002267BF" w:rsidRDefault="002267BF" w:rsidP="00514F08">
      <w:pPr>
        <w:widowControl w:val="0"/>
        <w:autoSpaceDE w:val="0"/>
        <w:autoSpaceDN w:val="0"/>
        <w:adjustRightInd w:val="0"/>
        <w:spacing w:line="480" w:lineRule="auto"/>
        <w:jc w:val="both"/>
      </w:pPr>
      <w:r>
        <w:instrText xml:space="preserve">  &amp;lt;meta name=viewport content="initial-scale=1, minimum-scale=1, width=device-width"&amp;gt;</w:instrText>
      </w:r>
    </w:p>
    <w:p w14:paraId="52ACFAB9" w14:textId="77777777" w:rsidR="002267BF" w:rsidRDefault="002267BF" w:rsidP="00514F08">
      <w:pPr>
        <w:widowControl w:val="0"/>
        <w:autoSpaceDE w:val="0"/>
        <w:autoSpaceDN w:val="0"/>
        <w:adjustRightInd w:val="0"/>
        <w:spacing w:line="480" w:lineRule="auto"/>
        <w:jc w:val="both"/>
      </w:pPr>
      <w:r>
        <w:instrText xml:space="preserve">  &amp;lt;title&amp;gt;Error 404 (Not Found)!!1&amp;lt;/title&amp;gt;</w:instrText>
      </w:r>
    </w:p>
    <w:p w14:paraId="25BDAF7A"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7254BC5E" w14:textId="77777777" w:rsidR="002267BF" w:rsidRDefault="002267BF" w:rsidP="00514F08">
      <w:pPr>
        <w:widowControl w:val="0"/>
        <w:autoSpaceDE w:val="0"/>
        <w:autoSpaceDN w:val="0"/>
        <w:adjustRightInd w:val="0"/>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D195005"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013CB178" w14:textId="77777777" w:rsidR="002267BF" w:rsidRDefault="002267BF" w:rsidP="00514F08">
      <w:pPr>
        <w:widowControl w:val="0"/>
        <w:autoSpaceDE w:val="0"/>
        <w:autoSpaceDN w:val="0"/>
        <w:adjustRightInd w:val="0"/>
        <w:spacing w:line="480" w:lineRule="auto"/>
        <w:jc w:val="both"/>
      </w:pPr>
      <w:r>
        <w:instrText xml:space="preserve">  &amp;lt;a href=//www.google.com/&amp;gt;&amp;lt;span id=logo aria-label=Google&amp;gt;&amp;lt;/span&amp;gt;&amp;lt;/a&amp;gt;</w:instrText>
      </w:r>
    </w:p>
    <w:p w14:paraId="58F356AD" w14:textId="77777777" w:rsidR="002267BF" w:rsidRDefault="002267BF" w:rsidP="00514F08">
      <w:pPr>
        <w:widowControl w:val="0"/>
        <w:autoSpaceDE w:val="0"/>
        <w:autoSpaceDN w:val="0"/>
        <w:adjustRightInd w:val="0"/>
        <w:spacing w:line="480" w:lineRule="auto"/>
        <w:jc w:val="both"/>
      </w:pPr>
      <w:r>
        <w:instrText xml:space="preserve">  &amp;lt;p&amp;gt;&amp;lt;b&amp;gt;404.&amp;lt;/b&amp;gt; &amp;lt;ins&amp;gt;That’s an error.&amp;lt;/ins&amp;gt;</w:instrText>
      </w:r>
    </w:p>
    <w:p w14:paraId="64F7C9FF" w14:textId="77777777" w:rsidR="002267BF" w:rsidRDefault="002267BF" w:rsidP="00514F08">
      <w:pPr>
        <w:widowControl w:val="0"/>
        <w:autoSpaceDE w:val="0"/>
        <w:autoSpaceDN w:val="0"/>
        <w:adjustRightInd w:val="0"/>
        <w:spacing w:line="480" w:lineRule="auto"/>
        <w:jc w:val="both"/>
      </w:pPr>
      <w:r>
        <w:instrText xml:space="preserve">  &amp;lt;p&amp;gt;The requested URL &amp;lt;code&amp;gt;/maps/geo&amp;lt;/code&amp;gt; was not found on this server.  &amp;lt;ins&amp;gt;That’s all we know.&amp;lt;/ins&amp;gt;</w:instrText>
      </w:r>
    </w:p>
    <w:p w14:paraId="4C7AA3F6" w14:textId="77777777" w:rsidR="002267BF" w:rsidRDefault="002267BF" w:rsidP="00514F08">
      <w:pPr>
        <w:widowControl w:val="0"/>
        <w:autoSpaceDE w:val="0"/>
        <w:autoSpaceDN w:val="0"/>
        <w:adjustRightInd w:val="0"/>
        <w:spacing w:line="480" w:lineRule="auto"/>
        <w:jc w:val="both"/>
      </w:pPr>
      <w:r>
        <w:instrText>&lt;/location&gt;&lt;institution&gt;Division of Gastroenterology and Hepatology, Saint Louis University School of Medicine, St. Louis, Missouri 63110, USA.&lt;/institution&gt;&lt;number&gt;2&lt;/number&gt;&lt;subtype&gt;400&lt;/subtype&gt;&lt;endpage&gt;42- quiz 334- 335&lt;/endpage&gt;&lt;bundle&gt;&lt;publication&gt;&lt;title&gt;Gastrointest Endosc&lt;/title&gt;&lt;type&gt;-100&lt;/type&gt;&lt;subtype&gt;-100&lt;/subtype&gt;&lt;uuid&gt;C095BC8B-E70E-452E-A61E-83EFC2DFA563&lt;/uuid&gt;&lt;/publication&gt;&lt;/bundle&gt;&lt;authors&gt;&lt;author&gt;&lt;firstName&gt;Banke&lt;/firstName&gt;&lt;lastName&gt;Agarwal&lt;/lastName&gt;&lt;/author&gt;&lt;author&gt;&lt;firstName&gt;Naveen&lt;/firstName&gt;&lt;middleNames&gt;B&lt;/middleNames&gt;&lt;lastName&gt;Krishna&lt;/lastName&gt;&lt;/author&gt;&lt;author&gt;&lt;firstName&gt;Jennifer&lt;/firstName&gt;&lt;middleNames&gt;L&lt;/middleNames&gt;&lt;lastName&gt;Labundy&lt;/lastName&gt;&lt;/author&gt;&lt;author&gt;&lt;firstName&gt;Rizwan&lt;/firstName&gt;&lt;lastName&gt;Safdar&lt;/lastName&gt;&lt;/author&gt;&lt;author&gt;&lt;firstName&gt;Ece&lt;/firstName&gt;&lt;middleNames&gt;I&lt;/middleNames&gt;&lt;lastName&gt;Akduman&lt;/lastName&gt;&lt;/author&gt;&lt;/authors&gt;&lt;/publication&gt;&lt;publication&gt;&lt;uuid&gt;DB332099-15B3-4D4C-929E-CB9DF07645A4&lt;/uuid&gt;&lt;volume&gt;15&lt;/volume&gt;&lt;doi&gt;10.1245/s10434-008-9992-0&lt;/doi&gt;&lt;startpage&gt;2465&lt;/startpage&gt;&lt;publication_date&gt;99200809001200000000220000&lt;/publication_date&gt;&lt;url&gt;http://eutils.ncbi.nlm.nih.gov/entrez/eutils/elink.fcgi?dbfrom=pubmed&amp;amp;id=18551347&amp;amp;retmode=ref&amp;amp;cmd=prlinks&lt;/url&gt;&lt;citekey&gt;Farma:2008ev&lt;/citekey&gt;&lt;type&gt;400&lt;/type&gt;&lt;title&gt;PET/CT fusion scan enhances CT staging in patients with pancreatic neoplasms.&lt;/title&gt;&lt;location&gt;&amp;lt;!DOCTYPE html&amp;gt;</w:instrText>
      </w:r>
    </w:p>
    <w:p w14:paraId="145351DF" w14:textId="77777777" w:rsidR="002267BF" w:rsidRDefault="002267BF" w:rsidP="00514F08">
      <w:pPr>
        <w:widowControl w:val="0"/>
        <w:autoSpaceDE w:val="0"/>
        <w:autoSpaceDN w:val="0"/>
        <w:adjustRightInd w:val="0"/>
        <w:spacing w:line="480" w:lineRule="auto"/>
        <w:jc w:val="both"/>
      </w:pPr>
      <w:r>
        <w:instrText>&amp;lt;html lang=en&amp;gt;</w:instrText>
      </w:r>
    </w:p>
    <w:p w14:paraId="3DB0E7DF" w14:textId="77777777" w:rsidR="002267BF" w:rsidRDefault="002267BF" w:rsidP="00514F08">
      <w:pPr>
        <w:widowControl w:val="0"/>
        <w:autoSpaceDE w:val="0"/>
        <w:autoSpaceDN w:val="0"/>
        <w:adjustRightInd w:val="0"/>
        <w:spacing w:line="480" w:lineRule="auto"/>
        <w:jc w:val="both"/>
      </w:pPr>
      <w:r>
        <w:instrText xml:space="preserve">  &amp;lt;meta charset=utf-8&amp;gt;</w:instrText>
      </w:r>
    </w:p>
    <w:p w14:paraId="3C0055D1" w14:textId="77777777" w:rsidR="002267BF" w:rsidRDefault="002267BF" w:rsidP="00514F08">
      <w:pPr>
        <w:widowControl w:val="0"/>
        <w:autoSpaceDE w:val="0"/>
        <w:autoSpaceDN w:val="0"/>
        <w:adjustRightInd w:val="0"/>
        <w:spacing w:line="480" w:lineRule="auto"/>
        <w:jc w:val="both"/>
      </w:pPr>
      <w:r>
        <w:instrText xml:space="preserve">  &amp;lt;meta name=viewport content="initial-scale=1, minimum-scale=1, width=device-width"&amp;gt;</w:instrText>
      </w:r>
    </w:p>
    <w:p w14:paraId="3E9162DA" w14:textId="77777777" w:rsidR="002267BF" w:rsidRDefault="002267BF" w:rsidP="00514F08">
      <w:pPr>
        <w:widowControl w:val="0"/>
        <w:autoSpaceDE w:val="0"/>
        <w:autoSpaceDN w:val="0"/>
        <w:adjustRightInd w:val="0"/>
        <w:spacing w:line="480" w:lineRule="auto"/>
        <w:jc w:val="both"/>
      </w:pPr>
      <w:r>
        <w:instrText xml:space="preserve">  &amp;lt;title&amp;gt;Error 404 (Not Found)!!1&amp;lt;/title&amp;gt;</w:instrText>
      </w:r>
    </w:p>
    <w:p w14:paraId="4E292136"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7C38DA99" w14:textId="77777777" w:rsidR="002267BF" w:rsidRDefault="002267BF" w:rsidP="00514F08">
      <w:pPr>
        <w:widowControl w:val="0"/>
        <w:autoSpaceDE w:val="0"/>
        <w:autoSpaceDN w:val="0"/>
        <w:adjustRightInd w:val="0"/>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434B12D"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2792041F" w14:textId="77777777" w:rsidR="002267BF" w:rsidRDefault="002267BF" w:rsidP="00514F08">
      <w:pPr>
        <w:widowControl w:val="0"/>
        <w:autoSpaceDE w:val="0"/>
        <w:autoSpaceDN w:val="0"/>
        <w:adjustRightInd w:val="0"/>
        <w:spacing w:line="480" w:lineRule="auto"/>
        <w:jc w:val="both"/>
      </w:pPr>
      <w:r>
        <w:instrText xml:space="preserve">  &amp;lt;a href=//www.google.com/&amp;gt;&amp;lt;span id=logo aria-label=Google&amp;gt;&amp;lt;/span&amp;gt;&amp;lt;/a&amp;gt;</w:instrText>
      </w:r>
    </w:p>
    <w:p w14:paraId="61835946" w14:textId="77777777" w:rsidR="002267BF" w:rsidRDefault="002267BF" w:rsidP="00514F08">
      <w:pPr>
        <w:widowControl w:val="0"/>
        <w:autoSpaceDE w:val="0"/>
        <w:autoSpaceDN w:val="0"/>
        <w:adjustRightInd w:val="0"/>
        <w:spacing w:line="480" w:lineRule="auto"/>
        <w:jc w:val="both"/>
      </w:pPr>
      <w:r>
        <w:instrText xml:space="preserve">  &amp;lt;p&amp;gt;&amp;lt;b&amp;gt;404.&amp;lt;/b&amp;gt; &amp;lt;ins&amp;gt;That’s an error.&amp;lt;/ins&amp;gt;</w:instrText>
      </w:r>
    </w:p>
    <w:p w14:paraId="5C768087" w14:textId="77777777" w:rsidR="002267BF" w:rsidRDefault="002267BF" w:rsidP="00514F08">
      <w:pPr>
        <w:widowControl w:val="0"/>
        <w:autoSpaceDE w:val="0"/>
        <w:autoSpaceDN w:val="0"/>
        <w:adjustRightInd w:val="0"/>
        <w:spacing w:line="480" w:lineRule="auto"/>
        <w:jc w:val="both"/>
      </w:pPr>
      <w:r>
        <w:instrText xml:space="preserve">  &amp;lt;p&amp;gt;The requested URL &amp;lt;code&amp;gt;/maps/geo&amp;lt;/code&amp;gt; was not found on this server.  &amp;lt;ins&amp;gt;That’s all we know.&amp;lt;/ins&amp;gt;</w:instrText>
      </w:r>
    </w:p>
    <w:p w14:paraId="719B0EC3" w14:textId="77777777" w:rsidR="002267BF" w:rsidRDefault="002267BF" w:rsidP="00514F08">
      <w:pPr>
        <w:widowControl w:val="0"/>
        <w:autoSpaceDE w:val="0"/>
        <w:autoSpaceDN w:val="0"/>
        <w:adjustRightInd w:val="0"/>
        <w:spacing w:line="480" w:lineRule="auto"/>
        <w:jc w:val="both"/>
      </w:pPr>
      <w:r>
        <w:instrText>&lt;/location&gt;&lt;institution&gt;Department of Gastrointestinal Oncology, H. Lee Moffitt Cancer Center and Research Institute, Tampa, FL, USA.&lt;/institution&gt;&lt;number&gt;9&lt;/number&gt;&lt;subtype&gt;400&lt;/subtype&gt;&lt;endpage&gt;2471&lt;/endpage&gt;&lt;bundle&gt;&lt;publication&gt;&lt;title&gt;Ann Surg Oncol&lt;/title&gt;&lt;type&gt;-100&lt;/type&gt;&lt;subtype&gt;-100&lt;/subtype&gt;&lt;uuid&gt;BBB702B5-206A-4AAE-8626-5CDD711A104A&lt;/uuid&gt;&lt;/publication&gt;&lt;/bundle&gt;&lt;authors&gt;&lt;author&gt;&lt;firstName&gt;Jeffrey&lt;/firstName&gt;&lt;middleNames&gt;M&lt;/middleNames&gt;&lt;lastName&gt;Farma&lt;/lastName&gt;&lt;/author&gt;&lt;author&gt;&lt;firstName&gt;Alfredo&lt;/firstName&gt;&lt;middleNames&gt;A&lt;/middleNames&gt;&lt;lastName&gt;Santillan&lt;/lastName&gt;&lt;/author&gt;&lt;author&gt;&lt;firstName&gt;Marcovalerio&lt;/firstName&gt;&lt;lastName&gt;Melis&lt;/lastName&gt;&lt;/author&gt;&lt;author&gt;&lt;firstName&gt;Janet&lt;/firstName&gt;&lt;lastName&gt;Walters&lt;/lastName&gt;&lt;/author&gt;&lt;author&gt;&lt;firstName&gt;Daly&lt;/firstName&gt;&lt;lastName&gt;Belinc&lt;/lastName&gt;&lt;/author&gt;&lt;author&gt;&lt;firstName&gt;Dung-Tsa&lt;/firstName&gt;&lt;lastName&gt;Chen&lt;/lastName&gt;&lt;/author&gt;&lt;author&gt;&lt;firstName&gt;Edward&lt;/firstName&gt;&lt;middleNames&gt;A&lt;/middleNames&gt;&lt;lastName&gt;Eikman&lt;/lastName&gt;&lt;/author&gt;&lt;author&gt;&lt;firstName&gt;Mokenge&lt;/firstName&gt;&lt;lastName&gt;Malafa&lt;/lastName&gt;&lt;/author&gt;&lt;/authors&gt;&lt;/publication&gt;&lt;publication&gt;&lt;uuid&gt;68E07BCA-4D3C-457C-9F6A-6731ACDFF7CB&lt;/uuid&gt;&lt;volume&gt;8&lt;/volume&gt;&lt;doi&gt;10.1159/000128557&lt;/doi&gt;&lt;startpage&gt;204&lt;/startpage&gt;&lt;publication_date&gt;99200800001200000000200000&lt;/publication_date&gt;&lt;url&gt;http://eutils.ncbi.nlm.nih.gov/entrez/eutils/elink.fcgi?dbfrom=pubmed&amp;amp;id=18434758&amp;amp;retmode=ref&amp;amp;cmd=prlinks&lt;/url&gt;&lt;citekey&gt;Klauss:2008hc&lt;/citekey&gt;&lt;type&gt;400&lt;/type&gt;&lt;title&gt;A new invasion score for determining the resectability of pancreatic carcinomas with contrast-enhanced multidetector computed tomography.&lt;/title&gt;&lt;location&gt;&amp;lt;!DOCTYPE html&amp;gt;</w:instrText>
      </w:r>
    </w:p>
    <w:p w14:paraId="58AD903F" w14:textId="77777777" w:rsidR="002267BF" w:rsidRDefault="002267BF" w:rsidP="00514F08">
      <w:pPr>
        <w:widowControl w:val="0"/>
        <w:autoSpaceDE w:val="0"/>
        <w:autoSpaceDN w:val="0"/>
        <w:adjustRightInd w:val="0"/>
        <w:spacing w:line="480" w:lineRule="auto"/>
        <w:jc w:val="both"/>
      </w:pPr>
      <w:r>
        <w:instrText>&amp;lt;html lang=en&amp;gt;</w:instrText>
      </w:r>
    </w:p>
    <w:p w14:paraId="76ADEDE6" w14:textId="77777777" w:rsidR="002267BF" w:rsidRDefault="002267BF" w:rsidP="00514F08">
      <w:pPr>
        <w:widowControl w:val="0"/>
        <w:autoSpaceDE w:val="0"/>
        <w:autoSpaceDN w:val="0"/>
        <w:adjustRightInd w:val="0"/>
        <w:spacing w:line="480" w:lineRule="auto"/>
        <w:jc w:val="both"/>
      </w:pPr>
      <w:r>
        <w:instrText xml:space="preserve">  &amp;lt;meta charset=utf-8&amp;gt;</w:instrText>
      </w:r>
    </w:p>
    <w:p w14:paraId="721E42D6" w14:textId="77777777" w:rsidR="002267BF" w:rsidRDefault="002267BF" w:rsidP="00514F08">
      <w:pPr>
        <w:widowControl w:val="0"/>
        <w:autoSpaceDE w:val="0"/>
        <w:autoSpaceDN w:val="0"/>
        <w:adjustRightInd w:val="0"/>
        <w:spacing w:line="480" w:lineRule="auto"/>
        <w:jc w:val="both"/>
      </w:pPr>
      <w:r>
        <w:instrText xml:space="preserve">  &amp;lt;meta name=viewport content="initial-scale=1, minimum-scale=1, width=device-width"&amp;gt;</w:instrText>
      </w:r>
    </w:p>
    <w:p w14:paraId="29047E0B" w14:textId="77777777" w:rsidR="002267BF" w:rsidRDefault="002267BF" w:rsidP="00514F08">
      <w:pPr>
        <w:widowControl w:val="0"/>
        <w:autoSpaceDE w:val="0"/>
        <w:autoSpaceDN w:val="0"/>
        <w:adjustRightInd w:val="0"/>
        <w:spacing w:line="480" w:lineRule="auto"/>
        <w:jc w:val="both"/>
      </w:pPr>
      <w:r>
        <w:instrText xml:space="preserve">  &amp;lt;title&amp;gt;Error 404 (Not Found)!!1&amp;lt;/title&amp;gt;</w:instrText>
      </w:r>
    </w:p>
    <w:p w14:paraId="1C4B4643"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2A43BA93" w14:textId="77777777" w:rsidR="002267BF" w:rsidRDefault="002267BF" w:rsidP="00514F08">
      <w:pPr>
        <w:widowControl w:val="0"/>
        <w:autoSpaceDE w:val="0"/>
        <w:autoSpaceDN w:val="0"/>
        <w:adjustRightInd w:val="0"/>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6C7044E"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0FA1F7DB" w14:textId="77777777" w:rsidR="002267BF" w:rsidRDefault="002267BF" w:rsidP="00514F08">
      <w:pPr>
        <w:widowControl w:val="0"/>
        <w:autoSpaceDE w:val="0"/>
        <w:autoSpaceDN w:val="0"/>
        <w:adjustRightInd w:val="0"/>
        <w:spacing w:line="480" w:lineRule="auto"/>
        <w:jc w:val="both"/>
      </w:pPr>
      <w:r>
        <w:instrText xml:space="preserve">  &amp;lt;a href=//www.google.com/&amp;gt;&amp;lt;span id=logo aria-label=Google&amp;gt;&amp;lt;/span&amp;gt;&amp;lt;/a&amp;gt;</w:instrText>
      </w:r>
    </w:p>
    <w:p w14:paraId="5FA781C2" w14:textId="77777777" w:rsidR="002267BF" w:rsidRDefault="002267BF" w:rsidP="00514F08">
      <w:pPr>
        <w:widowControl w:val="0"/>
        <w:autoSpaceDE w:val="0"/>
        <w:autoSpaceDN w:val="0"/>
        <w:adjustRightInd w:val="0"/>
        <w:spacing w:line="480" w:lineRule="auto"/>
        <w:jc w:val="both"/>
      </w:pPr>
      <w:r>
        <w:instrText xml:space="preserve">  &amp;lt;p&amp;gt;&amp;lt;b&amp;gt;404.&amp;lt;/b&amp;gt; &amp;lt;ins&amp;gt;That’s an error.&amp;lt;/ins&amp;gt;</w:instrText>
      </w:r>
    </w:p>
    <w:p w14:paraId="3830C22C" w14:textId="77777777" w:rsidR="002267BF" w:rsidRDefault="002267BF" w:rsidP="00514F08">
      <w:pPr>
        <w:widowControl w:val="0"/>
        <w:autoSpaceDE w:val="0"/>
        <w:autoSpaceDN w:val="0"/>
        <w:adjustRightInd w:val="0"/>
        <w:spacing w:line="480" w:lineRule="auto"/>
        <w:jc w:val="both"/>
      </w:pPr>
      <w:r>
        <w:instrText xml:space="preserve">  &amp;lt;p&amp;gt;The requested URL &amp;lt;code&amp;gt;/maps/geo&amp;lt;/code&amp;gt; was not found on this server.  &amp;lt;ins&amp;gt;That’s all we know.&amp;lt;/ins&amp;gt;</w:instrText>
      </w:r>
    </w:p>
    <w:p w14:paraId="3FB725A9" w14:textId="77777777" w:rsidR="002267BF" w:rsidRDefault="002267BF" w:rsidP="00514F08">
      <w:pPr>
        <w:widowControl w:val="0"/>
        <w:autoSpaceDE w:val="0"/>
        <w:autoSpaceDN w:val="0"/>
        <w:adjustRightInd w:val="0"/>
        <w:spacing w:line="480" w:lineRule="auto"/>
        <w:jc w:val="both"/>
      </w:pPr>
      <w:r>
        <w:instrText>&lt;/location&gt;&lt;institution&gt;Department of Diagnostic Radiology, University of Heidelberg, Heidelberg, Germany. miriam.klauss@med.uni-heidelberg.de&lt;/institution&gt;&lt;number&gt;2&lt;/number&gt;&lt;subtype&gt;400&lt;/subtype&gt;&lt;endpage&gt;210&lt;/endpage&gt;&lt;bundle&gt;&lt;publication&gt;&lt;title&gt;Pancreatology : official journal of the International Association of Pancreatology (IAP) ... [et al.]&lt;/title&gt;&lt;type&gt;-100&lt;/type&gt;&lt;subtype&gt;-100&lt;/subtype&gt;&lt;uuid&gt;EBCA4758-B309-4869-8D6E-9980D2D0924F&lt;/uuid&gt;&lt;/publication&gt;&lt;/bundle&gt;&lt;authors&gt;&lt;author&gt;&lt;firstName&gt;M&lt;/firstName&gt;&lt;lastName&gt;Klauss&lt;/lastName&gt;&lt;/author&gt;&lt;author&gt;&lt;firstName&gt;A&lt;/firstName&gt;&lt;lastName&gt;Mohr&lt;/lastName&gt;&lt;/author&gt;&lt;author&gt;&lt;firstName&gt;H&lt;/firstName&gt;&lt;droppingParticle&gt;von&lt;/droppingParticle&gt;&lt;lastName&gt;Tengg-Kobligk&lt;/lastName&gt;&lt;/author&gt;&lt;author&gt;&lt;lastName&gt;Friess H&lt;/lastName&gt;&lt;/author&gt;&lt;author&gt;&lt;firstName&gt;R&lt;/firstName&gt;&lt;lastName&gt;Singer&lt;/lastName&gt;&lt;/author&gt;&lt;author&gt;&lt;firstName&gt;P&lt;/firstName&gt;&lt;lastName&gt;Seidensticker&lt;/lastName&gt;&lt;/author&gt;&lt;author&gt;&lt;firstName&gt;H&lt;/firstName&gt;&lt;middleNames&gt;U&lt;/middleNames&gt;&lt;lastName&gt;Kauczor&lt;/lastName&gt;&lt;/author&gt;&lt;author&gt;&lt;firstName&gt;G&lt;/firstName&gt;&lt;middleNames&gt;M&lt;/middleNames&gt;&lt;lastName&gt;Richter&lt;/lastName&gt;&lt;/author&gt;&lt;author&gt;&lt;firstName&gt;G&lt;/firstName&gt;&lt;middleNames&gt;W&lt;/middleNames&gt;&lt;lastName&gt;Kauffmann&lt;/lastName&gt;&lt;/author&gt;&lt;author&gt;&lt;firstName&gt;L&lt;/firstName&gt;&lt;lastName&gt;Grenacher&lt;/lastName&gt;&lt;/author&gt;&lt;/authors&gt;&lt;/publication&gt;&lt;publication&gt;&lt;uuid&gt;10145A0C-BAF5-4BDE-B338-895A47D39F02&lt;/uuid&gt;&lt;volume&gt;17&lt;/volume&gt;&lt;startpage&gt;173&lt;/startpage&gt;&lt;publication_date&gt;99200806001200000000220000&lt;/publication_date&gt;&lt;url&gt;http://eutils.ncbi.nlm.nih.gov/entrez/eutils/elink.fcgi?dbfrom=pubmed&amp;amp;id=18568138&amp;amp;retmode=ref&amp;amp;cmd=prlinks&lt;/url&gt;&lt;citekey&gt;Saif:2008ul&lt;/citekey&gt;&lt;type&gt;400&lt;/type&gt;&lt;title&gt;18F-FDG positron emission tomography CT (FDG PET-CT) in the management of pancreatic cancer: initial experience in 12 patients.&lt;/title&gt;&lt;location&gt;&amp;lt;!DOCTYPE html&amp;gt;</w:instrText>
      </w:r>
    </w:p>
    <w:p w14:paraId="78BF8C7C" w14:textId="77777777" w:rsidR="002267BF" w:rsidRDefault="002267BF" w:rsidP="00514F08">
      <w:pPr>
        <w:widowControl w:val="0"/>
        <w:autoSpaceDE w:val="0"/>
        <w:autoSpaceDN w:val="0"/>
        <w:adjustRightInd w:val="0"/>
        <w:spacing w:line="480" w:lineRule="auto"/>
        <w:jc w:val="both"/>
      </w:pPr>
      <w:r>
        <w:instrText>&amp;lt;html lang=en&amp;gt;</w:instrText>
      </w:r>
    </w:p>
    <w:p w14:paraId="530F6EC1" w14:textId="77777777" w:rsidR="002267BF" w:rsidRDefault="002267BF" w:rsidP="00514F08">
      <w:pPr>
        <w:widowControl w:val="0"/>
        <w:autoSpaceDE w:val="0"/>
        <w:autoSpaceDN w:val="0"/>
        <w:adjustRightInd w:val="0"/>
        <w:spacing w:line="480" w:lineRule="auto"/>
        <w:jc w:val="both"/>
      </w:pPr>
      <w:r>
        <w:instrText xml:space="preserve">  &amp;lt;meta charset=utf-8&amp;gt;</w:instrText>
      </w:r>
    </w:p>
    <w:p w14:paraId="5AD26718" w14:textId="77777777" w:rsidR="002267BF" w:rsidRDefault="002267BF" w:rsidP="00514F08">
      <w:pPr>
        <w:widowControl w:val="0"/>
        <w:autoSpaceDE w:val="0"/>
        <w:autoSpaceDN w:val="0"/>
        <w:adjustRightInd w:val="0"/>
        <w:spacing w:line="480" w:lineRule="auto"/>
        <w:jc w:val="both"/>
      </w:pPr>
      <w:r>
        <w:instrText xml:space="preserve">  &amp;lt;meta name=viewport content="initial-scale=1, minimum-scale=1, width=device-width"&amp;gt;</w:instrText>
      </w:r>
    </w:p>
    <w:p w14:paraId="62284762" w14:textId="77777777" w:rsidR="002267BF" w:rsidRDefault="002267BF" w:rsidP="00514F08">
      <w:pPr>
        <w:widowControl w:val="0"/>
        <w:autoSpaceDE w:val="0"/>
        <w:autoSpaceDN w:val="0"/>
        <w:adjustRightInd w:val="0"/>
        <w:spacing w:line="480" w:lineRule="auto"/>
        <w:jc w:val="both"/>
      </w:pPr>
      <w:r>
        <w:instrText xml:space="preserve">  &amp;lt;title&amp;gt;Error 404 (Not Found)!!1&amp;lt;/title&amp;gt;</w:instrText>
      </w:r>
    </w:p>
    <w:p w14:paraId="53AFCB81"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61324211" w14:textId="77777777" w:rsidR="002267BF" w:rsidRDefault="002267BF" w:rsidP="00514F08">
      <w:pPr>
        <w:widowControl w:val="0"/>
        <w:autoSpaceDE w:val="0"/>
        <w:autoSpaceDN w:val="0"/>
        <w:adjustRightInd w:val="0"/>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346BC1F"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7BA39332" w14:textId="77777777" w:rsidR="002267BF" w:rsidRDefault="002267BF" w:rsidP="00514F08">
      <w:pPr>
        <w:widowControl w:val="0"/>
        <w:autoSpaceDE w:val="0"/>
        <w:autoSpaceDN w:val="0"/>
        <w:adjustRightInd w:val="0"/>
        <w:spacing w:line="480" w:lineRule="auto"/>
        <w:jc w:val="both"/>
      </w:pPr>
      <w:r>
        <w:instrText xml:space="preserve">  &amp;lt;a href=//www.google.com/&amp;gt;&amp;lt;span id=logo aria-label=Google&amp;gt;&amp;lt;/span&amp;gt;&amp;lt;/a&amp;gt;</w:instrText>
      </w:r>
    </w:p>
    <w:p w14:paraId="44329A6D" w14:textId="77777777" w:rsidR="002267BF" w:rsidRDefault="002267BF" w:rsidP="00514F08">
      <w:pPr>
        <w:widowControl w:val="0"/>
        <w:autoSpaceDE w:val="0"/>
        <w:autoSpaceDN w:val="0"/>
        <w:adjustRightInd w:val="0"/>
        <w:spacing w:line="480" w:lineRule="auto"/>
        <w:jc w:val="both"/>
      </w:pPr>
      <w:r>
        <w:instrText xml:space="preserve">  &amp;lt;p&amp;gt;&amp;lt;b&amp;gt;404.&amp;lt;/b&amp;gt; &amp;lt;ins&amp;gt;That’s an error.&amp;lt;/ins&amp;gt;</w:instrText>
      </w:r>
    </w:p>
    <w:p w14:paraId="14500614" w14:textId="77777777" w:rsidR="002267BF" w:rsidRDefault="002267BF" w:rsidP="00514F08">
      <w:pPr>
        <w:widowControl w:val="0"/>
        <w:autoSpaceDE w:val="0"/>
        <w:autoSpaceDN w:val="0"/>
        <w:adjustRightInd w:val="0"/>
        <w:spacing w:line="480" w:lineRule="auto"/>
        <w:jc w:val="both"/>
      </w:pPr>
      <w:r>
        <w:instrText xml:space="preserve">  &amp;lt;p&amp;gt;The requested URL &amp;lt;code&amp;gt;/maps/geo&amp;lt;/code&amp;gt; was not found on this server.  &amp;lt;ins&amp;gt;That’s all we know.&amp;lt;/ins&amp;gt;</w:instrText>
      </w:r>
    </w:p>
    <w:p w14:paraId="7F4ED2B1" w14:textId="77777777" w:rsidR="002267BF" w:rsidRDefault="002267BF" w:rsidP="00514F08">
      <w:pPr>
        <w:widowControl w:val="0"/>
        <w:autoSpaceDE w:val="0"/>
        <w:autoSpaceDN w:val="0"/>
        <w:adjustRightInd w:val="0"/>
        <w:spacing w:line="480" w:lineRule="auto"/>
        <w:jc w:val="both"/>
      </w:pPr>
      <w:r>
        <w:instrText>&lt;/location&gt;&lt;institution&gt;Yale University School of Medicine, New Haven, CT 06520, USA. wasif.saif@yale.edu&lt;/institution&gt;&lt;number&gt;2&lt;/number&gt;&lt;subtype&gt;400&lt;/subtype&gt;&lt;endpage&gt;178&lt;/endpage&gt;&lt;bundle&gt;&lt;publication&gt;&lt;title&gt;Journal of gastrointestinal and liver diseases : JGLD&lt;/title&gt;&lt;type&gt;-100&lt;/type&gt;&lt;subtype&gt;-100&lt;/subtype&gt;&lt;uuid&gt;2D838D44-BB87-492C-981F-5F7B346D0DFD&lt;/uuid&gt;&lt;/publication&gt;&lt;/bundle&gt;&lt;authors&gt;&lt;author&gt;&lt;firstName&gt;Muhammad&lt;/firstName&gt;&lt;middleNames&gt;Wasif&lt;/middleNames&gt;&lt;lastName&gt;Saif&lt;/lastName&gt;&lt;/author&gt;&lt;author&gt;&lt;firstName&gt;Daniel&lt;/firstName&gt;&lt;lastName&gt;Cornfeld&lt;/lastName&gt;&lt;/author&gt;&lt;author&gt;&lt;firstName&gt;Houmayoun&lt;/firstName&gt;&lt;lastName&gt;Modarresifar&lt;/lastName&gt;&lt;/author&gt;&lt;author&gt;&lt;firstName&gt;Buddhiwardhan&lt;/firstName&gt;&lt;lastName&gt;Ojha&lt;/lastName&gt;&lt;/author&gt;&lt;/authors&gt;&lt;/publication&gt;&lt;publication&gt;&lt;uuid&gt;D328B0EB-5EDA-488A-8463-561D70EC9194&lt;/uuid&gt;&lt;volume&gt;35&lt;/volume&gt;&lt;doi&gt;10.1007/s00259-008-0818-x&lt;/doi&gt;&lt;startpage&gt;1775&lt;/startpage&gt;&lt;publication_date&gt;99200810001200000000220000&lt;/publication_date&gt;&lt;url&gt;http://eutils.ncbi.nlm.nih.gov/entrez/eutils/elink.fcgi?dbfrom=pubmed&amp;amp;id=18481063&amp;amp;retmode=ref&amp;amp;cmd=prlinks&lt;/url&gt;&lt;citekey&gt;Schick:2008dz&lt;/citekey&gt;&lt;type&gt;400&lt;/type&gt;&lt;title&gt;Diagnostic impact of 18F-FDG PET-CT evaluating solid pancreatic lesions versus endosonography, endoscopic retrograde cholangio-pancreatography with intraductal ultrasonography and abdominal ultrasound.&lt;/title&gt;&lt;location&gt;&amp;lt;!DOCTYPE html&amp;gt;</w:instrText>
      </w:r>
    </w:p>
    <w:p w14:paraId="280DD07A" w14:textId="77777777" w:rsidR="002267BF" w:rsidRDefault="002267BF" w:rsidP="00514F08">
      <w:pPr>
        <w:widowControl w:val="0"/>
        <w:autoSpaceDE w:val="0"/>
        <w:autoSpaceDN w:val="0"/>
        <w:adjustRightInd w:val="0"/>
        <w:spacing w:line="480" w:lineRule="auto"/>
        <w:jc w:val="both"/>
      </w:pPr>
      <w:r>
        <w:instrText>&amp;lt;html lang=en&amp;gt;</w:instrText>
      </w:r>
    </w:p>
    <w:p w14:paraId="67D9D774" w14:textId="77777777" w:rsidR="002267BF" w:rsidRDefault="002267BF" w:rsidP="00514F08">
      <w:pPr>
        <w:widowControl w:val="0"/>
        <w:autoSpaceDE w:val="0"/>
        <w:autoSpaceDN w:val="0"/>
        <w:adjustRightInd w:val="0"/>
        <w:spacing w:line="480" w:lineRule="auto"/>
        <w:jc w:val="both"/>
      </w:pPr>
      <w:r>
        <w:instrText xml:space="preserve">  &amp;lt;meta charset=utf-8&amp;gt;</w:instrText>
      </w:r>
    </w:p>
    <w:p w14:paraId="3E774A83" w14:textId="77777777" w:rsidR="002267BF" w:rsidRDefault="002267BF" w:rsidP="00514F08">
      <w:pPr>
        <w:widowControl w:val="0"/>
        <w:autoSpaceDE w:val="0"/>
        <w:autoSpaceDN w:val="0"/>
        <w:adjustRightInd w:val="0"/>
        <w:spacing w:line="480" w:lineRule="auto"/>
        <w:jc w:val="both"/>
      </w:pPr>
      <w:r>
        <w:instrText xml:space="preserve">  &amp;lt;meta name=viewport content="initial-scale=1, minimum-scale=1, width=device-width"&amp;gt;</w:instrText>
      </w:r>
    </w:p>
    <w:p w14:paraId="1AC7BE86" w14:textId="77777777" w:rsidR="002267BF" w:rsidRDefault="002267BF" w:rsidP="00514F08">
      <w:pPr>
        <w:widowControl w:val="0"/>
        <w:autoSpaceDE w:val="0"/>
        <w:autoSpaceDN w:val="0"/>
        <w:adjustRightInd w:val="0"/>
        <w:spacing w:line="480" w:lineRule="auto"/>
        <w:jc w:val="both"/>
      </w:pPr>
      <w:r>
        <w:instrText xml:space="preserve">  &amp;lt;title&amp;gt;Error 404 (Not Found)!!1&amp;lt;/title&amp;gt;</w:instrText>
      </w:r>
    </w:p>
    <w:p w14:paraId="16E1EDE2"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40AB6A36" w14:textId="77777777" w:rsidR="002267BF" w:rsidRDefault="002267BF" w:rsidP="00514F08">
      <w:pPr>
        <w:widowControl w:val="0"/>
        <w:autoSpaceDE w:val="0"/>
        <w:autoSpaceDN w:val="0"/>
        <w:adjustRightInd w:val="0"/>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4CE9567"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125213A6" w14:textId="77777777" w:rsidR="002267BF" w:rsidRDefault="002267BF" w:rsidP="00514F08">
      <w:pPr>
        <w:widowControl w:val="0"/>
        <w:autoSpaceDE w:val="0"/>
        <w:autoSpaceDN w:val="0"/>
        <w:adjustRightInd w:val="0"/>
        <w:spacing w:line="480" w:lineRule="auto"/>
        <w:jc w:val="both"/>
      </w:pPr>
      <w:r>
        <w:instrText xml:space="preserve">  &amp;lt;a href=//www.google.com/&amp;gt;&amp;lt;span id=logo aria-label=Google&amp;gt;&amp;lt;/span&amp;gt;&amp;lt;/a&amp;gt;</w:instrText>
      </w:r>
    </w:p>
    <w:p w14:paraId="67859885" w14:textId="77777777" w:rsidR="002267BF" w:rsidRDefault="002267BF" w:rsidP="00514F08">
      <w:pPr>
        <w:widowControl w:val="0"/>
        <w:autoSpaceDE w:val="0"/>
        <w:autoSpaceDN w:val="0"/>
        <w:adjustRightInd w:val="0"/>
        <w:spacing w:line="480" w:lineRule="auto"/>
        <w:jc w:val="both"/>
      </w:pPr>
      <w:r>
        <w:instrText xml:space="preserve">  &amp;lt;p&amp;gt;&amp;lt;b&amp;gt;404.&amp;lt;/b&amp;gt; &amp;lt;ins&amp;gt;That’s an error.&amp;lt;/ins&amp;gt;</w:instrText>
      </w:r>
    </w:p>
    <w:p w14:paraId="281D89CC" w14:textId="77777777" w:rsidR="002267BF" w:rsidRDefault="002267BF" w:rsidP="00514F08">
      <w:pPr>
        <w:widowControl w:val="0"/>
        <w:autoSpaceDE w:val="0"/>
        <w:autoSpaceDN w:val="0"/>
        <w:adjustRightInd w:val="0"/>
        <w:spacing w:line="480" w:lineRule="auto"/>
        <w:jc w:val="both"/>
      </w:pPr>
      <w:r>
        <w:instrText xml:space="preserve">  &amp;lt;p&amp;gt;The requested URL &amp;lt;code&amp;gt;/maps/geo&amp;lt;/code&amp;gt; was not found on this server.  &amp;lt;ins&amp;gt;That’s all we know.&amp;lt;/ins&amp;gt;</w:instrText>
      </w:r>
    </w:p>
    <w:p w14:paraId="1295E85D" w14:textId="77777777" w:rsidR="002267BF" w:rsidRDefault="002267BF" w:rsidP="00514F08">
      <w:pPr>
        <w:widowControl w:val="0"/>
        <w:autoSpaceDE w:val="0"/>
        <w:autoSpaceDN w:val="0"/>
        <w:adjustRightInd w:val="0"/>
        <w:spacing w:line="480" w:lineRule="auto"/>
        <w:jc w:val="both"/>
      </w:pPr>
      <w:r>
        <w:instrText>&lt;/location&gt;&lt;institution&gt;Department of Medicine B, Muenster University Hospital, Albert-Schweitzer-Strasse 33, 48149 Muenster, Germany.&lt;/institution&gt;&lt;number&gt;10&lt;/number&gt;&lt;subtype&gt;400&lt;/subtype&gt;&lt;endpage&gt;1785&lt;/endpage&gt;&lt;bundle&gt;&lt;publication&gt;&lt;title&gt;European journal of nuclear medicine and molecular imaging&lt;/title&gt;&lt;type&gt;-100&lt;/type&gt;&lt;subtype&gt;-100&lt;/subtype&gt;&lt;uuid&gt;75586C82-056A-4094-91B0-A579627EF36E&lt;/uuid&gt;&lt;/publication&gt;&lt;/bundle&gt;&lt;authors&gt;&lt;author&gt;&lt;firstName&gt;Verena&lt;/firstName&gt;&lt;lastName&gt;Schick&lt;/lastName&gt;&lt;/author&gt;&lt;author&gt;&lt;firstName&gt;Christiane&lt;/firstName&gt;&lt;lastName&gt;Franzius&lt;/lastName&gt;&lt;/author&gt;&lt;author&gt;&lt;firstName&gt;Torsten&lt;/firstName&gt;&lt;lastName&gt;Beyna&lt;/lastName&gt;&lt;/author&gt;&lt;author&gt;&lt;firstName&gt;May&lt;/firstName&gt;&lt;middleNames&gt;Lin&lt;/middleNames&gt;&lt;lastName&gt;Oei&lt;/lastName&gt;&lt;/author&gt;&lt;author&gt;&lt;firstName&gt;Jurgen&lt;/firstName&gt;&lt;lastName&gt;Schnekenburger&lt;/lastName&gt;&lt;/author&gt;&lt;author&gt;&lt;firstName&gt;Matthias&lt;/firstName&gt;&lt;lastName&gt;Weckesser&lt;/lastName&gt;&lt;/author&gt;&lt;author&gt;&lt;firstName&gt;Wolfram&lt;/firstName&gt;&lt;lastName&gt;Domschke&lt;/lastName&gt;&lt;/author&gt;&lt;author&gt;&lt;firstName&gt;Otmar&lt;/firstName&gt;&lt;lastName&gt;Schober&lt;/lastName&gt;&lt;/author&gt;&lt;author&gt;&lt;firstName&gt;Walter&lt;/firstName&gt;&lt;lastName&gt;Heindel&lt;/lastName&gt;&lt;/author&gt;&lt;author&gt;&lt;firstName&gt;Thorsten&lt;/firstName&gt;&lt;lastName&gt;Pohle&lt;/lastName&gt;&lt;/author&gt;&lt;author&gt;&lt;firstName&gt;Kai&lt;/firstName&gt;&lt;middleNames&gt;Uwe&lt;/middleNames&gt;&lt;lastName&gt;Juergens&lt;/lastName&gt;&lt;/author&gt;&lt;/authors&gt;&lt;/publication&gt;&lt;publication&gt;&lt;uuid&gt;EF6330D6-7985-4797-90F5-3B3F9C2E3A34&lt;/uuid&gt;&lt;volume&gt;15&lt;/volume&gt;&lt;doi&gt;10.1016/j.acra.2008.03.005&lt;/doi&gt;&lt;startpage&gt;1058&lt;/startpage&gt;&lt;publication_date&gt;99200808001200000000220000&lt;/publication_date&gt;&lt;url&gt;http://eutils.ncbi.nlm.nih.gov/entrez/eutils/elink.fcgi?dbfrom=pubmed&amp;amp;id=18620126&amp;amp;retmode=ref&amp;amp;cmd=prlinks&lt;/url&gt;&lt;citekey&gt;Singh:2008jb&lt;/citekey&gt;&lt;type&gt;400&lt;/type&gt;&lt;title&gt;Assessment of pancreatic tumor resectability with multidetector computed tomography: semiautomated console-generated images versus dedicated workstation-generated images.&lt;/title&gt;&lt;location&gt;&amp;lt;!DOCTYPE html&amp;gt;</w:instrText>
      </w:r>
    </w:p>
    <w:p w14:paraId="45CB85AC" w14:textId="77777777" w:rsidR="002267BF" w:rsidRDefault="002267BF" w:rsidP="00514F08">
      <w:pPr>
        <w:widowControl w:val="0"/>
        <w:autoSpaceDE w:val="0"/>
        <w:autoSpaceDN w:val="0"/>
        <w:adjustRightInd w:val="0"/>
        <w:spacing w:line="480" w:lineRule="auto"/>
        <w:jc w:val="both"/>
      </w:pPr>
      <w:r>
        <w:instrText>&amp;lt;html lang=en&amp;gt;</w:instrText>
      </w:r>
    </w:p>
    <w:p w14:paraId="7E61DD5D" w14:textId="77777777" w:rsidR="002267BF" w:rsidRDefault="002267BF" w:rsidP="00514F08">
      <w:pPr>
        <w:widowControl w:val="0"/>
        <w:autoSpaceDE w:val="0"/>
        <w:autoSpaceDN w:val="0"/>
        <w:adjustRightInd w:val="0"/>
        <w:spacing w:line="480" w:lineRule="auto"/>
        <w:jc w:val="both"/>
      </w:pPr>
      <w:r>
        <w:instrText xml:space="preserve">  &amp;lt;meta charset=utf-8&amp;gt;</w:instrText>
      </w:r>
    </w:p>
    <w:p w14:paraId="4E811598" w14:textId="77777777" w:rsidR="002267BF" w:rsidRDefault="002267BF" w:rsidP="00514F08">
      <w:pPr>
        <w:widowControl w:val="0"/>
        <w:autoSpaceDE w:val="0"/>
        <w:autoSpaceDN w:val="0"/>
        <w:adjustRightInd w:val="0"/>
        <w:spacing w:line="480" w:lineRule="auto"/>
        <w:jc w:val="both"/>
      </w:pPr>
      <w:r>
        <w:instrText xml:space="preserve">  &amp;lt;meta name=viewport content="initial-scale=1, minimum-scale=1, width=device-width"&amp;gt;</w:instrText>
      </w:r>
    </w:p>
    <w:p w14:paraId="5D229B36" w14:textId="77777777" w:rsidR="002267BF" w:rsidRDefault="002267BF" w:rsidP="00514F08">
      <w:pPr>
        <w:widowControl w:val="0"/>
        <w:autoSpaceDE w:val="0"/>
        <w:autoSpaceDN w:val="0"/>
        <w:adjustRightInd w:val="0"/>
        <w:spacing w:line="480" w:lineRule="auto"/>
        <w:jc w:val="both"/>
      </w:pPr>
      <w:r>
        <w:instrText xml:space="preserve">  &amp;lt;title&amp;gt;Error 404 (Not Found)!!1&amp;lt;/title&amp;gt;</w:instrText>
      </w:r>
    </w:p>
    <w:p w14:paraId="1DCBC055"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759C63BE" w14:textId="77777777" w:rsidR="002267BF" w:rsidRDefault="002267BF" w:rsidP="00514F08">
      <w:pPr>
        <w:widowControl w:val="0"/>
        <w:autoSpaceDE w:val="0"/>
        <w:autoSpaceDN w:val="0"/>
        <w:adjustRightInd w:val="0"/>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856D156"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1BEE36C6" w14:textId="77777777" w:rsidR="002267BF" w:rsidRDefault="002267BF" w:rsidP="00514F08">
      <w:pPr>
        <w:widowControl w:val="0"/>
        <w:autoSpaceDE w:val="0"/>
        <w:autoSpaceDN w:val="0"/>
        <w:adjustRightInd w:val="0"/>
        <w:spacing w:line="480" w:lineRule="auto"/>
        <w:jc w:val="both"/>
      </w:pPr>
      <w:r>
        <w:instrText xml:space="preserve">  &amp;lt;a href=//www.google.com/&amp;gt;&amp;lt;span id=logo aria-label=Google&amp;gt;&amp;lt;/span&amp;gt;&amp;lt;/a&amp;gt;</w:instrText>
      </w:r>
    </w:p>
    <w:p w14:paraId="72273C5D" w14:textId="77777777" w:rsidR="002267BF" w:rsidRDefault="002267BF" w:rsidP="00514F08">
      <w:pPr>
        <w:widowControl w:val="0"/>
        <w:autoSpaceDE w:val="0"/>
        <w:autoSpaceDN w:val="0"/>
        <w:adjustRightInd w:val="0"/>
        <w:spacing w:line="480" w:lineRule="auto"/>
        <w:jc w:val="both"/>
      </w:pPr>
      <w:r>
        <w:instrText xml:space="preserve">  &amp;lt;p&amp;gt;&amp;lt;b&amp;gt;404.&amp;lt;/b&amp;gt; &amp;lt;ins&amp;gt;That’s an error.&amp;lt;/ins&amp;gt;</w:instrText>
      </w:r>
    </w:p>
    <w:p w14:paraId="4B231D9C" w14:textId="77777777" w:rsidR="002267BF" w:rsidRDefault="002267BF" w:rsidP="00514F08">
      <w:pPr>
        <w:widowControl w:val="0"/>
        <w:autoSpaceDE w:val="0"/>
        <w:autoSpaceDN w:val="0"/>
        <w:adjustRightInd w:val="0"/>
        <w:spacing w:line="480" w:lineRule="auto"/>
        <w:jc w:val="both"/>
      </w:pPr>
      <w:r>
        <w:instrText xml:space="preserve">  &amp;lt;p&amp;gt;The requested URL &amp;lt;code&amp;gt;/maps/geo&amp;lt;/code&amp;gt; was not found on this server.  &amp;lt;ins&amp;gt;That’s all we know.&amp;lt;/ins&amp;gt;</w:instrText>
      </w:r>
    </w:p>
    <w:p w14:paraId="238289B3" w14:textId="77777777" w:rsidR="002267BF" w:rsidRDefault="002267BF" w:rsidP="00514F08">
      <w:pPr>
        <w:widowControl w:val="0"/>
        <w:autoSpaceDE w:val="0"/>
        <w:autoSpaceDN w:val="0"/>
        <w:adjustRightInd w:val="0"/>
        <w:spacing w:line="480" w:lineRule="auto"/>
        <w:jc w:val="both"/>
      </w:pPr>
      <w:r>
        <w:instrText>&lt;/location&gt;&lt;institution&gt;Department of Radiology, Massachusetts General Hospital, 55 Fruit Street, Boston, MA 02114, USA.&lt;/institution&gt;&lt;number&gt;8&lt;/number&gt;&lt;subtype&gt;400&lt;/subtype&gt;&lt;endpage&gt;1068&lt;/endpage&gt;&lt;bundle&gt;&lt;publication&gt;&lt;title&gt;Academic radiology&lt;/title&gt;&lt;type&gt;-100&lt;/type&gt;&lt;subtype&gt;-100&lt;/subtype&gt;&lt;uuid&gt;033576A4-5F59-4FF0-B10E-159BE801BBE3&lt;/uuid&gt;&lt;/publication&gt;&lt;/bundle&gt;&lt;authors&gt;&lt;author&gt;&lt;firstName&gt;Anand&lt;/firstName&gt;&lt;middleNames&gt;K&lt;/middleNames&gt;&lt;lastName&gt;Singh&lt;/lastName&gt;&lt;/author&gt;&lt;author&gt;&lt;firstName&gt;Dushyant&lt;/firstName&gt;&lt;middleNames&gt;V&lt;/middleNames&gt;&lt;lastName&gt;Sahani&lt;/lastName&gt;&lt;/author&gt;&lt;author&gt;&lt;firstName&gt;Michael&lt;/firstName&gt;&lt;middleNames&gt;A&lt;/middleNames&gt;&lt;lastName&gt;Blake&lt;/lastName&gt;&lt;/author&gt;&lt;author&gt;&lt;firstName&gt;Mukta&lt;/firstName&gt;&lt;middleNames&gt;C&lt;/middleNames&gt;&lt;lastName&gt;Joshi&lt;/lastName&gt;&lt;/author&gt;&lt;author&gt;&lt;firstName&gt;Jennifer&lt;/firstName&gt;&lt;middleNames&gt;A&lt;/middleNames&gt;&lt;lastName&gt;Wargo&lt;/lastName&gt;&lt;/author&gt;&lt;author&gt;&lt;firstName&gt;Carlos&lt;/firstName&gt;&lt;lastName&gt;Fernandez-del Castillo&lt;/lastName&gt;&lt;/author&gt;&lt;/authors&gt;&lt;/publication&gt;&lt;publication&gt;&lt;uuid&gt;AF5B1225-94D4-4CC5-AA1D-7E16F80E0965&lt;/uuid&gt;&lt;volume&gt;49&lt;/volume&gt;&lt;doi&gt;10.1080/02841850801895381&lt;/doi&gt;&lt;startpage&gt;383&lt;/startpage&gt;&lt;publication_date&gt;99200805001200000000220000&lt;/publication_date&gt;&lt;url&gt;http://eutils.ncbi.nlm.nih.gov/entrez/eutils/elink.fcgi?dbfrom=pubmed&amp;amp;id=18415779&amp;amp;retmode=ref&amp;amp;cmd=prlinks&lt;/url&gt;&lt;citekey&gt;TakeuchiM:2008hr&lt;/citekey&gt;&lt;type&gt;400&lt;/type&gt;&lt;title&gt;High-b-value diffusion-weighted magnetic resonance imaging of pancreatic cancer and mass-forming chronic pancreatitis: preliminary results.&lt;/title&gt;&lt;location&gt;&amp;lt;!DOCTYPE html&amp;gt;</w:instrText>
      </w:r>
    </w:p>
    <w:p w14:paraId="5094A7EB" w14:textId="77777777" w:rsidR="002267BF" w:rsidRDefault="002267BF" w:rsidP="00514F08">
      <w:pPr>
        <w:widowControl w:val="0"/>
        <w:autoSpaceDE w:val="0"/>
        <w:autoSpaceDN w:val="0"/>
        <w:adjustRightInd w:val="0"/>
        <w:spacing w:line="480" w:lineRule="auto"/>
        <w:jc w:val="both"/>
      </w:pPr>
      <w:r>
        <w:instrText>&amp;lt;html lang=en&amp;gt;</w:instrText>
      </w:r>
    </w:p>
    <w:p w14:paraId="23AC8197" w14:textId="77777777" w:rsidR="002267BF" w:rsidRDefault="002267BF" w:rsidP="00514F08">
      <w:pPr>
        <w:widowControl w:val="0"/>
        <w:autoSpaceDE w:val="0"/>
        <w:autoSpaceDN w:val="0"/>
        <w:adjustRightInd w:val="0"/>
        <w:spacing w:line="480" w:lineRule="auto"/>
        <w:jc w:val="both"/>
      </w:pPr>
      <w:r>
        <w:instrText xml:space="preserve">  &amp;lt;meta charset=utf-8&amp;gt;</w:instrText>
      </w:r>
    </w:p>
    <w:p w14:paraId="56CF851A" w14:textId="77777777" w:rsidR="002267BF" w:rsidRDefault="002267BF" w:rsidP="00514F08">
      <w:pPr>
        <w:widowControl w:val="0"/>
        <w:autoSpaceDE w:val="0"/>
        <w:autoSpaceDN w:val="0"/>
        <w:adjustRightInd w:val="0"/>
        <w:spacing w:line="480" w:lineRule="auto"/>
        <w:jc w:val="both"/>
      </w:pPr>
      <w:r>
        <w:instrText xml:space="preserve">  &amp;lt;meta name=viewport content="initial-scale=1, minimum-scale=1, width=device-width"&amp;gt;</w:instrText>
      </w:r>
    </w:p>
    <w:p w14:paraId="0A0B7FA1" w14:textId="77777777" w:rsidR="002267BF" w:rsidRDefault="002267BF" w:rsidP="00514F08">
      <w:pPr>
        <w:widowControl w:val="0"/>
        <w:autoSpaceDE w:val="0"/>
        <w:autoSpaceDN w:val="0"/>
        <w:adjustRightInd w:val="0"/>
        <w:spacing w:line="480" w:lineRule="auto"/>
        <w:jc w:val="both"/>
      </w:pPr>
      <w:r>
        <w:instrText xml:space="preserve">  &amp;lt;title&amp;gt;Error 404 (Not Found)!!1&amp;lt;/title&amp;gt;</w:instrText>
      </w:r>
    </w:p>
    <w:p w14:paraId="0F9CF42E"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0AC5FADA" w14:textId="77777777" w:rsidR="002267BF" w:rsidRDefault="002267BF" w:rsidP="00514F08">
      <w:pPr>
        <w:widowControl w:val="0"/>
        <w:autoSpaceDE w:val="0"/>
        <w:autoSpaceDN w:val="0"/>
        <w:adjustRightInd w:val="0"/>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BD8454F"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6390736B" w14:textId="77777777" w:rsidR="002267BF" w:rsidRDefault="002267BF" w:rsidP="00514F08">
      <w:pPr>
        <w:widowControl w:val="0"/>
        <w:autoSpaceDE w:val="0"/>
        <w:autoSpaceDN w:val="0"/>
        <w:adjustRightInd w:val="0"/>
        <w:spacing w:line="480" w:lineRule="auto"/>
        <w:jc w:val="both"/>
      </w:pPr>
      <w:r>
        <w:instrText xml:space="preserve">  &amp;lt;a href=//www.google.com/&amp;gt;&amp;lt;span id=logo aria-label=Google&amp;gt;&amp;lt;/span&amp;gt;&amp;lt;/a&amp;gt;</w:instrText>
      </w:r>
    </w:p>
    <w:p w14:paraId="600A142E" w14:textId="77777777" w:rsidR="002267BF" w:rsidRDefault="002267BF" w:rsidP="00514F08">
      <w:pPr>
        <w:widowControl w:val="0"/>
        <w:autoSpaceDE w:val="0"/>
        <w:autoSpaceDN w:val="0"/>
        <w:adjustRightInd w:val="0"/>
        <w:spacing w:line="480" w:lineRule="auto"/>
        <w:jc w:val="both"/>
      </w:pPr>
      <w:r>
        <w:instrText xml:space="preserve">  &amp;lt;p&amp;gt;&amp;lt;b&amp;gt;404.&amp;lt;/b&amp;gt; &amp;lt;ins&amp;gt;That’s an error.&amp;lt;/ins&amp;gt;</w:instrText>
      </w:r>
    </w:p>
    <w:p w14:paraId="3057404D" w14:textId="77777777" w:rsidR="002267BF" w:rsidRDefault="002267BF" w:rsidP="00514F08">
      <w:pPr>
        <w:widowControl w:val="0"/>
        <w:autoSpaceDE w:val="0"/>
        <w:autoSpaceDN w:val="0"/>
        <w:adjustRightInd w:val="0"/>
        <w:spacing w:line="480" w:lineRule="auto"/>
        <w:jc w:val="both"/>
      </w:pPr>
      <w:r>
        <w:instrText xml:space="preserve">  &amp;lt;p&amp;gt;The requested URL &amp;lt;code&amp;gt;/maps/geo&amp;lt;/code&amp;gt; was not found on this server.  &amp;lt;ins&amp;gt;That’s all we know.&amp;lt;/ins&amp;gt;</w:instrText>
      </w:r>
    </w:p>
    <w:p w14:paraId="67AC5F8F" w14:textId="77777777" w:rsidR="002267BF" w:rsidRDefault="002267BF" w:rsidP="00514F08">
      <w:pPr>
        <w:widowControl w:val="0"/>
        <w:autoSpaceDE w:val="0"/>
        <w:autoSpaceDN w:val="0"/>
        <w:adjustRightInd w:val="0"/>
        <w:spacing w:line="480" w:lineRule="auto"/>
        <w:jc w:val="both"/>
      </w:pPr>
      <w:r>
        <w:instrText>&lt;/location&gt;&lt;institution&gt;Department of Radiology and Department of Radiologic Technology, School of Medicine, University of Tokushima, Tokushima, Japan. mayumi@clin.med.tokushima-u.ac.jp&lt;/institution&gt;&lt;number&gt;4&lt;/number&gt;&lt;subtype&gt;400&lt;/subtype&gt;&lt;endpage&gt;386&lt;/endpage&gt;&lt;bundle&gt;&lt;publication&gt;&lt;title&gt;Acta radiologica (Stockholm, Sweden : 1987)&lt;/title&gt;&lt;type&gt;-100&lt;/type&gt;&lt;subtype&gt;-100&lt;/subtype&gt;&lt;uuid&gt;40A1C8F7-1E2B-4902-BD3F-36158D200B74&lt;/uuid&gt;&lt;/publication&gt;&lt;/bundle&gt;&lt;authors&gt;&lt;author&gt;&lt;lastName&gt;Takeuchi M&lt;/lastName&gt;&lt;/author&gt;&lt;author&gt;&lt;firstName&gt;K&lt;/firstName&gt;&lt;lastName&gt;Matsuzaki&lt;/lastName&gt;&lt;/author&gt;&lt;author&gt;&lt;firstName&gt;H&lt;/firstName&gt;&lt;lastName&gt;Kubo&lt;/lastName&gt;&lt;/author&gt;&lt;author&gt;&lt;firstName&gt;H&lt;/firstName&gt;&lt;lastName&gt;Nishitani&lt;/lastName&gt;&lt;/author&gt;&lt;/authors&gt;&lt;/publication&gt;&lt;/publications&gt;&lt;cites&gt;&lt;/cites&gt;&lt;/citation&gt;</w:instrText>
      </w:r>
      <w:r w:rsidR="006F286E">
        <w:fldChar w:fldCharType="separate"/>
      </w:r>
      <w:r w:rsidR="00E67F87">
        <w:rPr>
          <w:rFonts w:eastAsia="Times New Roman"/>
          <w:lang w:val="en-US"/>
        </w:rPr>
        <w:t>[5-15]</w:t>
      </w:r>
      <w:r w:rsidR="006F286E">
        <w:fldChar w:fldCharType="end"/>
      </w:r>
      <w:r w:rsidR="0020584E">
        <w:t xml:space="preserve">. Contrast enhanced multidetector computerized tomography (CE-MDCT), magnetic resonance imaging (MRI with or without magnetic resonance cholangiopancreatograpy, MRCP), endoscopic ultrasound (EUS) and </w:t>
      </w:r>
      <w:r w:rsidR="009810CC">
        <w:t xml:space="preserve">staging laparoscopy with or without laparoscopic ultrasound (SL/L-LUS) </w:t>
      </w:r>
      <w:r w:rsidR="0020584E">
        <w:t xml:space="preserve">have all been compared, and each have their protagonists. </w:t>
      </w:r>
      <w:r w:rsidR="000A21FC">
        <w:t xml:space="preserve">Current recommendations </w:t>
      </w:r>
      <w:r w:rsidR="006F286E">
        <w:fldChar w:fldCharType="begin"/>
      </w:r>
      <w:r>
        <w:instrText xml:space="preserve"> ADDIN PAPERS2_CITATIONS &lt;citation&gt;&lt;uuid&gt;C9560B10-6EB2-41AF-AE1E-361C63FEC4B3&lt;/uuid&gt;&lt;priority&gt;2&lt;/priority&gt;&lt;publications&gt;&lt;publication&gt;&lt;uuid&gt;86AA6200-7A7E-4C02-966C-2B11E567D1AE&lt;/uuid&gt;&lt;volume&gt;44&lt;/volume&gt;&lt;doi&gt;10.1093/jjco/hyu127&lt;/doi&gt;&lt;startpage&gt;883&lt;/startpage&gt;&lt;publication_date&gt;99201410001200000000220000&lt;/publication_date&gt;&lt;url&gt;http://eutils.ncbi.nlm.nih.gov/entrez/eutils/elink.fcgi?dbfrom=pubmed&amp;amp;id=25205672&amp;amp;retmode=ref&amp;amp;cmd=prlinks&lt;/url&gt;&lt;citekey&gt;Yamaguchi:2014ka&lt;/citekey&gt;&lt;type&gt;400&lt;/type&gt;&lt;title&gt;EBM-based Clinical Guidelines for Pancreatic Cancer (2013) issued by the Japan Pancreas Society: a synopsis.&lt;/title&gt;&lt;location&gt;&amp;lt;!DOCTYPE html&amp;gt;</w:instrText>
      </w:r>
    </w:p>
    <w:p w14:paraId="1879E3D9" w14:textId="77777777" w:rsidR="002267BF" w:rsidRDefault="002267BF" w:rsidP="00514F08">
      <w:pPr>
        <w:widowControl w:val="0"/>
        <w:autoSpaceDE w:val="0"/>
        <w:autoSpaceDN w:val="0"/>
        <w:adjustRightInd w:val="0"/>
        <w:spacing w:line="480" w:lineRule="auto"/>
        <w:jc w:val="both"/>
      </w:pPr>
      <w:r>
        <w:instrText>&amp;lt;html lang=en&amp;gt;</w:instrText>
      </w:r>
    </w:p>
    <w:p w14:paraId="444262CD" w14:textId="77777777" w:rsidR="002267BF" w:rsidRDefault="002267BF" w:rsidP="00514F08">
      <w:pPr>
        <w:widowControl w:val="0"/>
        <w:autoSpaceDE w:val="0"/>
        <w:autoSpaceDN w:val="0"/>
        <w:adjustRightInd w:val="0"/>
        <w:spacing w:line="480" w:lineRule="auto"/>
        <w:jc w:val="both"/>
      </w:pPr>
      <w:r>
        <w:instrText xml:space="preserve">  &amp;lt;meta charset=utf-8&amp;gt;</w:instrText>
      </w:r>
    </w:p>
    <w:p w14:paraId="7C320F4D" w14:textId="77777777" w:rsidR="002267BF" w:rsidRDefault="002267BF" w:rsidP="00514F08">
      <w:pPr>
        <w:widowControl w:val="0"/>
        <w:autoSpaceDE w:val="0"/>
        <w:autoSpaceDN w:val="0"/>
        <w:adjustRightInd w:val="0"/>
        <w:spacing w:line="480" w:lineRule="auto"/>
        <w:jc w:val="both"/>
      </w:pPr>
      <w:r>
        <w:instrText xml:space="preserve">  &amp;lt;meta name=viewport content="initial-scale=1, minimum-scale=1, width=device-width"&amp;gt;</w:instrText>
      </w:r>
    </w:p>
    <w:p w14:paraId="3E7BF44F" w14:textId="77777777" w:rsidR="002267BF" w:rsidRDefault="002267BF" w:rsidP="00514F08">
      <w:pPr>
        <w:widowControl w:val="0"/>
        <w:autoSpaceDE w:val="0"/>
        <w:autoSpaceDN w:val="0"/>
        <w:adjustRightInd w:val="0"/>
        <w:spacing w:line="480" w:lineRule="auto"/>
        <w:jc w:val="both"/>
      </w:pPr>
      <w:r>
        <w:instrText xml:space="preserve">  &amp;lt;title&amp;gt;Error 404 (Not Found)!!1&amp;lt;/title&amp;gt;</w:instrText>
      </w:r>
    </w:p>
    <w:p w14:paraId="39B33AB2"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606F2356" w14:textId="77777777" w:rsidR="002267BF" w:rsidRDefault="002267BF" w:rsidP="00514F08">
      <w:pPr>
        <w:widowControl w:val="0"/>
        <w:autoSpaceDE w:val="0"/>
        <w:autoSpaceDN w:val="0"/>
        <w:adjustRightInd w:val="0"/>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7E72BEA"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03E6A3C2" w14:textId="77777777" w:rsidR="002267BF" w:rsidRDefault="002267BF" w:rsidP="00514F08">
      <w:pPr>
        <w:widowControl w:val="0"/>
        <w:autoSpaceDE w:val="0"/>
        <w:autoSpaceDN w:val="0"/>
        <w:adjustRightInd w:val="0"/>
        <w:spacing w:line="480" w:lineRule="auto"/>
        <w:jc w:val="both"/>
      </w:pPr>
      <w:r>
        <w:instrText xml:space="preserve">  &amp;lt;a href=//www.google.com/&amp;gt;&amp;lt;span id=logo aria-label=Google&amp;gt;&amp;lt;/span&amp;gt;&amp;lt;/a&amp;gt;</w:instrText>
      </w:r>
    </w:p>
    <w:p w14:paraId="1E70C0AE" w14:textId="77777777" w:rsidR="002267BF" w:rsidRDefault="002267BF" w:rsidP="00514F08">
      <w:pPr>
        <w:widowControl w:val="0"/>
        <w:autoSpaceDE w:val="0"/>
        <w:autoSpaceDN w:val="0"/>
        <w:adjustRightInd w:val="0"/>
        <w:spacing w:line="480" w:lineRule="auto"/>
        <w:jc w:val="both"/>
      </w:pPr>
      <w:r>
        <w:instrText xml:space="preserve">  &amp;lt;p&amp;gt;&amp;lt;b&amp;gt;404.&amp;lt;/b&amp;gt; &amp;lt;ins&amp;gt;That’s an error.&amp;lt;/ins&amp;gt;</w:instrText>
      </w:r>
    </w:p>
    <w:p w14:paraId="4D958781" w14:textId="77777777" w:rsidR="002267BF" w:rsidRDefault="002267BF" w:rsidP="00514F08">
      <w:pPr>
        <w:widowControl w:val="0"/>
        <w:autoSpaceDE w:val="0"/>
        <w:autoSpaceDN w:val="0"/>
        <w:adjustRightInd w:val="0"/>
        <w:spacing w:line="480" w:lineRule="auto"/>
        <w:jc w:val="both"/>
      </w:pPr>
      <w:r>
        <w:instrText xml:space="preserve">  &amp;lt;p&amp;gt;The requested URL &amp;lt;code&amp;gt;/maps/geo&amp;lt;/code&amp;gt; was not found on this server.  &amp;lt;ins&amp;gt;That’s all we know.&amp;lt;/ins&amp;gt;</w:instrText>
      </w:r>
    </w:p>
    <w:p w14:paraId="1B2C7AF0" w14:textId="77777777" w:rsidR="002267BF" w:rsidRDefault="002267BF" w:rsidP="00514F08">
      <w:pPr>
        <w:widowControl w:val="0"/>
        <w:autoSpaceDE w:val="0"/>
        <w:autoSpaceDN w:val="0"/>
        <w:adjustRightInd w:val="0"/>
        <w:spacing w:line="480" w:lineRule="auto"/>
        <w:jc w:val="both"/>
      </w:pPr>
      <w:r>
        <w:instrText>&lt;/location&gt;&lt;institution&gt;Division of Gastroenterology, Tohoku University Graduate School of Medicine, Sendai, Japan.&lt;/institution&gt;&lt;number&gt;10&lt;/number&gt;&lt;subtype&gt;400&lt;/subtype&gt;&lt;endpage&gt;888&lt;/endpage&gt;&lt;bundle&gt;&lt;publication&gt;&lt;title&gt;Jpn J Clin Oncol&lt;/title&gt;&lt;type&gt;-100&lt;/type&gt;&lt;subtype&gt;-100&lt;/subtype&gt;&lt;uuid&gt;72F3220C-4B1D-43C7-BECA-0317147099D2&lt;/uuid&gt;&lt;/publication&gt;&lt;/bundle&gt;&lt;authors&gt;&lt;author&gt;&lt;firstName&gt;Koji&lt;/firstName&gt;&lt;lastName&gt;Yamaguchi&lt;/lastName&gt;&lt;/author&gt;&lt;author&gt;&lt;firstName&gt;Takuji&lt;/firstName&gt;&lt;lastName&gt;Okusaka&lt;/lastName&gt;&lt;/author&gt;&lt;author&gt;&lt;firstName&gt;Kyoko&lt;/firstName&gt;&lt;lastName&gt;Shimizu&lt;/lastName&gt;&lt;/author&gt;&lt;author&gt;&lt;firstName&gt;Junji&lt;/firstName&gt;&lt;lastName&gt;Furuse&lt;/lastName&gt;&lt;/author&gt;&lt;author&gt;&lt;firstName&gt;Yoshinori&lt;/firstName&gt;&lt;lastName&gt;Ito&lt;/lastName&gt;&lt;/author&gt;&lt;author&gt;&lt;firstName&gt;Keiji&lt;/firstName&gt;&lt;lastName&gt;Hanada&lt;/lastName&gt;&lt;/author&gt;&lt;author&gt;&lt;firstName&gt;Tooru&lt;/firstName&gt;&lt;lastName&gt;Shimosegawa&lt;/lastName&gt;&lt;/author&gt;&lt;/authors&gt;&lt;/publication&gt;&lt;publication&gt;&lt;uuid&gt;12FB85FA-E9DD-40FC-875D-7471ACD1C981&lt;/uuid&gt;&lt;volume&gt;26 Suppl 5&lt;/volume&gt;&lt;doi&gt;10.1093/annonc/mdv295&lt;/doi&gt;&lt;startpage&gt;v56&lt;/startpage&gt;&lt;publication_date&gt;99201509001200000000220000&lt;/publication_date&gt;&lt;url&gt;http://eutils.ncbi.nlm.nih.gov/entrez/eutils/elink.fcgi?dbfrom=pubmed&amp;amp;id=26314780&amp;amp;retmode=ref&amp;amp;cmd=prlinks&lt;/url&gt;&lt;citekey&gt;DucreuxM:2015eb&lt;/citekey&gt;&lt;type&gt;400&lt;/type&gt;&lt;title&gt;Cancer of the pancreas: ESMO Clinical Practice Guidelines for diagnosis, treatment and follow-up.&lt;/title&gt;&lt;location&gt;&amp;lt;!DOCTYPE html&amp;gt;</w:instrText>
      </w:r>
    </w:p>
    <w:p w14:paraId="66785E27" w14:textId="77777777" w:rsidR="002267BF" w:rsidRDefault="002267BF" w:rsidP="00514F08">
      <w:pPr>
        <w:widowControl w:val="0"/>
        <w:autoSpaceDE w:val="0"/>
        <w:autoSpaceDN w:val="0"/>
        <w:adjustRightInd w:val="0"/>
        <w:spacing w:line="480" w:lineRule="auto"/>
        <w:jc w:val="both"/>
      </w:pPr>
      <w:r>
        <w:instrText>&amp;lt;html lang=en&amp;gt;</w:instrText>
      </w:r>
    </w:p>
    <w:p w14:paraId="2E78B061" w14:textId="77777777" w:rsidR="002267BF" w:rsidRDefault="002267BF" w:rsidP="00514F08">
      <w:pPr>
        <w:widowControl w:val="0"/>
        <w:autoSpaceDE w:val="0"/>
        <w:autoSpaceDN w:val="0"/>
        <w:adjustRightInd w:val="0"/>
        <w:spacing w:line="480" w:lineRule="auto"/>
        <w:jc w:val="both"/>
      </w:pPr>
      <w:r>
        <w:instrText xml:space="preserve">  &amp;lt;meta charset=utf-8&amp;gt;</w:instrText>
      </w:r>
    </w:p>
    <w:p w14:paraId="74A4CCD0" w14:textId="77777777" w:rsidR="002267BF" w:rsidRDefault="002267BF" w:rsidP="00514F08">
      <w:pPr>
        <w:widowControl w:val="0"/>
        <w:autoSpaceDE w:val="0"/>
        <w:autoSpaceDN w:val="0"/>
        <w:adjustRightInd w:val="0"/>
        <w:spacing w:line="480" w:lineRule="auto"/>
        <w:jc w:val="both"/>
      </w:pPr>
      <w:r>
        <w:instrText xml:space="preserve">  &amp;lt;meta name=viewport content="initial-scale=1, minimum-scale=1, width=device-width"&amp;gt;</w:instrText>
      </w:r>
    </w:p>
    <w:p w14:paraId="7B086DD9" w14:textId="77777777" w:rsidR="002267BF" w:rsidRDefault="002267BF" w:rsidP="00514F08">
      <w:pPr>
        <w:widowControl w:val="0"/>
        <w:autoSpaceDE w:val="0"/>
        <w:autoSpaceDN w:val="0"/>
        <w:adjustRightInd w:val="0"/>
        <w:spacing w:line="480" w:lineRule="auto"/>
        <w:jc w:val="both"/>
      </w:pPr>
      <w:r>
        <w:instrText xml:space="preserve">  &amp;lt;title&amp;gt;Error 404 (Not Found)!!1&amp;lt;/title&amp;gt;</w:instrText>
      </w:r>
    </w:p>
    <w:p w14:paraId="60F91630"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446D0518" w14:textId="77777777" w:rsidR="002267BF" w:rsidRDefault="002267BF" w:rsidP="00514F08">
      <w:pPr>
        <w:widowControl w:val="0"/>
        <w:autoSpaceDE w:val="0"/>
        <w:autoSpaceDN w:val="0"/>
        <w:adjustRightInd w:val="0"/>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3430BC2"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45EA966D" w14:textId="77777777" w:rsidR="002267BF" w:rsidRDefault="002267BF" w:rsidP="00514F08">
      <w:pPr>
        <w:widowControl w:val="0"/>
        <w:autoSpaceDE w:val="0"/>
        <w:autoSpaceDN w:val="0"/>
        <w:adjustRightInd w:val="0"/>
        <w:spacing w:line="480" w:lineRule="auto"/>
        <w:jc w:val="both"/>
      </w:pPr>
      <w:r>
        <w:instrText xml:space="preserve">  &amp;lt;a href=//www.google.com/&amp;gt;&amp;lt;span id=logo aria-label=Google&amp;gt;&amp;lt;/span&amp;gt;&amp;lt;/a&amp;gt;</w:instrText>
      </w:r>
    </w:p>
    <w:p w14:paraId="492C7888" w14:textId="77777777" w:rsidR="002267BF" w:rsidRDefault="002267BF" w:rsidP="00514F08">
      <w:pPr>
        <w:widowControl w:val="0"/>
        <w:autoSpaceDE w:val="0"/>
        <w:autoSpaceDN w:val="0"/>
        <w:adjustRightInd w:val="0"/>
        <w:spacing w:line="480" w:lineRule="auto"/>
        <w:jc w:val="both"/>
      </w:pPr>
      <w:r>
        <w:instrText xml:space="preserve">  &amp;lt;p&amp;gt;&amp;lt;b&amp;gt;404.&amp;lt;/b&amp;gt; &amp;lt;ins&amp;gt;That’s an error.&amp;lt;/ins&amp;gt;</w:instrText>
      </w:r>
    </w:p>
    <w:p w14:paraId="12715061" w14:textId="77777777" w:rsidR="002267BF" w:rsidRDefault="002267BF" w:rsidP="00514F08">
      <w:pPr>
        <w:widowControl w:val="0"/>
        <w:autoSpaceDE w:val="0"/>
        <w:autoSpaceDN w:val="0"/>
        <w:adjustRightInd w:val="0"/>
        <w:spacing w:line="480" w:lineRule="auto"/>
        <w:jc w:val="both"/>
      </w:pPr>
      <w:r>
        <w:instrText xml:space="preserve">  &amp;lt;p&amp;gt;The requested URL &amp;lt;code&amp;gt;/maps/geo&amp;lt;/code&amp;gt; was not found on this server.  &amp;lt;ins&amp;gt;That’s all we know.&amp;lt;/ins&amp;gt;</w:instrText>
      </w:r>
    </w:p>
    <w:p w14:paraId="71B5F8C6" w14:textId="77777777" w:rsidR="002267BF" w:rsidRDefault="002267BF" w:rsidP="00514F08">
      <w:pPr>
        <w:widowControl w:val="0"/>
        <w:autoSpaceDE w:val="0"/>
        <w:autoSpaceDN w:val="0"/>
        <w:adjustRightInd w:val="0"/>
        <w:spacing w:line="480" w:lineRule="auto"/>
        <w:jc w:val="both"/>
      </w:pPr>
      <w:r>
        <w:instrText>&lt;/location&gt;&lt;institution&gt;Department of Medical Oncology, Tumor Biology Center, Freiburg, Germany.&lt;/institution&gt;&lt;subtype&gt;400&lt;/subtype&gt;&lt;endpage&gt;68&lt;/endpage&gt;&lt;bundle&gt;&lt;publication&gt;&lt;title&gt;Ann Oncol&lt;/title&gt;&lt;type&gt;-100&lt;/type&gt;&lt;subtype&gt;-100&lt;/subtype&gt;&lt;uuid&gt;10B2A2BD-1B81-46C3-899E-0C452ED67B36&lt;/uuid&gt;&lt;/publication&gt;&lt;/bundle&gt;&lt;authors&gt;&lt;author&gt;&lt;lastName&gt;Ducreux M&lt;/lastName&gt;&lt;/author&gt;&lt;author&gt;&lt;firstName&gt;A&lt;/firstName&gt;&lt;middleNames&gt;Sa&lt;/middleNames&gt;&lt;lastName&gt;Cuhna&lt;/lastName&gt;&lt;/author&gt;&lt;author&gt;&lt;firstName&gt;C&lt;/firstName&gt;&lt;lastName&gt;Caramella&lt;/lastName&gt;&lt;/author&gt;&lt;author&gt;&lt;firstName&gt;A&lt;/firstName&gt;&lt;lastName&gt;Hollebecque&lt;/lastName&gt;&lt;/author&gt;&lt;author&gt;&lt;firstName&gt;P&lt;/firstName&gt;&lt;lastName&gt;Burtin&lt;/lastName&gt;&lt;/author&gt;&lt;author&gt;&lt;firstName&gt;D&lt;/firstName&gt;&lt;lastName&gt;Goere&lt;/lastName&gt;&lt;/author&gt;&lt;author&gt;&lt;firstName&gt;T&lt;/firstName&gt;&lt;lastName&gt;Seufferlein&lt;/lastName&gt;&lt;/author&gt;&lt;author&gt;&lt;firstName&gt;K&lt;/firstName&gt;&lt;lastName&gt;Haustermans&lt;/lastName&gt;&lt;/author&gt;&lt;author&gt;&lt;lastName&gt;Laethem&lt;/lastName&gt;&lt;nonDroppingParticle&gt;Van&lt;/nonDroppingParticle&gt;&lt;firstName&gt;J&lt;/firstName&gt;&lt;middleNames&gt;L&lt;/middleNames&gt;&lt;/author&gt;&lt;author&gt;&lt;firstName&gt;T&lt;/firstName&gt;&lt;lastName&gt;Conroy&lt;/lastName&gt;&lt;/author&gt;&lt;author&gt;&lt;firstName&gt;D&lt;/firstName&gt;&lt;lastName&gt;Arnold&lt;/lastName&gt;&lt;/author&gt;&lt;/authors&gt;&lt;/publication&gt;&lt;publication&gt;&lt;uuid&gt;651E1055-E47B-4DA9-B1E2-59FBC72B0EDB&lt;/uuid&gt;&lt;volume&gt;16&lt;/volume&gt;&lt;doi&gt;10.1016/j.pan.2015.10.013&lt;/doi&gt;&lt;startpage&gt;14&lt;/startpage&gt;&lt;publication_date&gt;99201601001200000000220000&lt;/publication_date&gt;&lt;url&gt;http://eutils.ncbi.nlm.nih.gov/entrez/eutils/elink.fcgi?dbfrom=pubmed&amp;amp;id=26699808&amp;amp;retmode=ref&amp;amp;cmd=prlinks&lt;/url&gt;&lt;citekey&gt;Takaori:2016jk&lt;/citekey&gt;&lt;type&gt;400&lt;/type&gt;&lt;title&gt;International Association of Pancreatology (IAP)/European Pancreatic Club (EPC) consensus review of guidelines for the treatment of pancreatic cancer.&lt;/title&gt;&lt;location&gt;&amp;lt;!DOCTYPE html&amp;gt;</w:instrText>
      </w:r>
    </w:p>
    <w:p w14:paraId="770C5E5B" w14:textId="77777777" w:rsidR="002267BF" w:rsidRDefault="002267BF" w:rsidP="00514F08">
      <w:pPr>
        <w:widowControl w:val="0"/>
        <w:autoSpaceDE w:val="0"/>
        <w:autoSpaceDN w:val="0"/>
        <w:adjustRightInd w:val="0"/>
        <w:spacing w:line="480" w:lineRule="auto"/>
        <w:jc w:val="both"/>
      </w:pPr>
      <w:r>
        <w:instrText>&amp;lt;html lang=en&amp;gt;</w:instrText>
      </w:r>
    </w:p>
    <w:p w14:paraId="208B49B2" w14:textId="77777777" w:rsidR="002267BF" w:rsidRDefault="002267BF" w:rsidP="00514F08">
      <w:pPr>
        <w:widowControl w:val="0"/>
        <w:autoSpaceDE w:val="0"/>
        <w:autoSpaceDN w:val="0"/>
        <w:adjustRightInd w:val="0"/>
        <w:spacing w:line="480" w:lineRule="auto"/>
        <w:jc w:val="both"/>
      </w:pPr>
      <w:r>
        <w:instrText xml:space="preserve">  &amp;lt;meta charset=utf-8&amp;gt;</w:instrText>
      </w:r>
    </w:p>
    <w:p w14:paraId="2F0E8C22" w14:textId="77777777" w:rsidR="002267BF" w:rsidRDefault="002267BF" w:rsidP="00514F08">
      <w:pPr>
        <w:widowControl w:val="0"/>
        <w:autoSpaceDE w:val="0"/>
        <w:autoSpaceDN w:val="0"/>
        <w:adjustRightInd w:val="0"/>
        <w:spacing w:line="480" w:lineRule="auto"/>
        <w:jc w:val="both"/>
      </w:pPr>
      <w:r>
        <w:instrText xml:space="preserve">  &amp;lt;meta name=viewport content="initial-scale=1, minimum-scale=1, width=device-width"&amp;gt;</w:instrText>
      </w:r>
    </w:p>
    <w:p w14:paraId="11DAB233" w14:textId="77777777" w:rsidR="002267BF" w:rsidRDefault="002267BF" w:rsidP="00514F08">
      <w:pPr>
        <w:widowControl w:val="0"/>
        <w:autoSpaceDE w:val="0"/>
        <w:autoSpaceDN w:val="0"/>
        <w:adjustRightInd w:val="0"/>
        <w:spacing w:line="480" w:lineRule="auto"/>
        <w:jc w:val="both"/>
      </w:pPr>
      <w:r>
        <w:instrText xml:space="preserve">  &amp;lt;title&amp;gt;Error 404 (Not Found)!!1&amp;lt;/title&amp;gt;</w:instrText>
      </w:r>
    </w:p>
    <w:p w14:paraId="3ECEAFF7"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56F87542" w14:textId="77777777" w:rsidR="002267BF" w:rsidRDefault="002267BF" w:rsidP="00514F08">
      <w:pPr>
        <w:widowControl w:val="0"/>
        <w:autoSpaceDE w:val="0"/>
        <w:autoSpaceDN w:val="0"/>
        <w:adjustRightInd w:val="0"/>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47EC5C6"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0A3735D2" w14:textId="77777777" w:rsidR="002267BF" w:rsidRDefault="002267BF" w:rsidP="00514F08">
      <w:pPr>
        <w:widowControl w:val="0"/>
        <w:autoSpaceDE w:val="0"/>
        <w:autoSpaceDN w:val="0"/>
        <w:adjustRightInd w:val="0"/>
        <w:spacing w:line="480" w:lineRule="auto"/>
        <w:jc w:val="both"/>
      </w:pPr>
      <w:r>
        <w:instrText xml:space="preserve">  &amp;lt;a href=//www.google.com/&amp;gt;&amp;lt;span id=logo aria-label=Google&amp;gt;&amp;lt;/span&amp;gt;&amp;lt;/a&amp;gt;</w:instrText>
      </w:r>
    </w:p>
    <w:p w14:paraId="5ABB30C1" w14:textId="77777777" w:rsidR="002267BF" w:rsidRDefault="002267BF" w:rsidP="00514F08">
      <w:pPr>
        <w:widowControl w:val="0"/>
        <w:autoSpaceDE w:val="0"/>
        <w:autoSpaceDN w:val="0"/>
        <w:adjustRightInd w:val="0"/>
        <w:spacing w:line="480" w:lineRule="auto"/>
        <w:jc w:val="both"/>
      </w:pPr>
      <w:r>
        <w:instrText xml:space="preserve">  &amp;lt;p&amp;gt;&amp;lt;b&amp;gt;404.&amp;lt;/b&amp;gt; &amp;lt;ins&amp;gt;That’s an error.&amp;lt;/ins&amp;gt;</w:instrText>
      </w:r>
    </w:p>
    <w:p w14:paraId="6D3B2C59" w14:textId="77777777" w:rsidR="002267BF" w:rsidRDefault="002267BF" w:rsidP="00514F08">
      <w:pPr>
        <w:widowControl w:val="0"/>
        <w:autoSpaceDE w:val="0"/>
        <w:autoSpaceDN w:val="0"/>
        <w:adjustRightInd w:val="0"/>
        <w:spacing w:line="480" w:lineRule="auto"/>
        <w:jc w:val="both"/>
      </w:pPr>
      <w:r>
        <w:instrText xml:space="preserve">  &amp;lt;p&amp;gt;The requested URL &amp;lt;code&amp;gt;/maps/geo&amp;lt;/code&amp;gt; was not found on this server.  &amp;lt;ins&amp;gt;That’s all we know.&amp;lt;/ins&amp;gt;</w:instrText>
      </w:r>
    </w:p>
    <w:p w14:paraId="7A6E4E45" w14:textId="77777777" w:rsidR="002267BF" w:rsidRDefault="002267BF" w:rsidP="00514F08">
      <w:pPr>
        <w:widowControl w:val="0"/>
        <w:autoSpaceDE w:val="0"/>
        <w:autoSpaceDN w:val="0"/>
        <w:adjustRightInd w:val="0"/>
        <w:spacing w:line="480" w:lineRule="auto"/>
        <w:jc w:val="both"/>
      </w:pPr>
      <w:r>
        <w:instrText>&lt;/location&gt;&lt;institution&gt;University Surgical Unit, Southampton General Hospital, Southampton, United Kingdom.&lt;/institution&gt;&lt;number&gt;1&lt;/number&gt;&lt;subtype&gt;400&lt;/subtype&gt;&lt;endpage&gt;27&lt;/endpage&gt;&lt;bundle&gt;&lt;publication&gt;&lt;title&gt;Pancreatology : official journal of the International Association of Pancreatology (IAP) ... [et al.]&lt;/title&gt;&lt;type&gt;-100&lt;/type&gt;&lt;subtype&gt;-100&lt;/subtype&gt;&lt;uuid&gt;EBCA4758-B309-4869-8D6E-9980D2D0924F&lt;/uuid&gt;&lt;/publication&gt;&lt;/bundle&gt;&lt;authors&gt;&lt;author&gt;&lt;firstName&gt;Kyoichi&lt;/firstName&gt;&lt;lastName&gt;Takaori&lt;/lastName&gt;&lt;/author&gt;&lt;author&gt;&lt;firstName&gt;Claudio&lt;/firstName&gt;&lt;lastName&gt;Bassi&lt;/lastName&gt;&lt;/author&gt;&lt;author&gt;&lt;firstName&gt;Andrew&lt;/firstName&gt;&lt;lastName&gt;Biankin&lt;/lastName&gt;&lt;/author&gt;&lt;author&gt;&lt;firstName&gt;Thomas&lt;/firstName&gt;&lt;middleNames&gt;B&lt;/middleNames&gt;&lt;lastName&gt;Brunner&lt;/lastName&gt;&lt;/author&gt;&lt;author&gt;&lt;firstName&gt;Ivana&lt;/firstName&gt;&lt;lastName&gt;Cataldo&lt;/lastName&gt;&lt;/author&gt;&lt;author&gt;&lt;firstName&gt;Fiona&lt;/firstName&gt;&lt;lastName&gt;Campbell&lt;/lastName&gt;&lt;/author&gt;&lt;author&gt;&lt;firstName&gt;David&lt;/firstName&gt;&lt;lastName&gt;Cunningham&lt;/lastName&gt;&lt;/author&gt;&lt;author&gt;&lt;firstName&gt;Massimo&lt;/firstName&gt;&lt;lastName&gt;Falconi&lt;/lastName&gt;&lt;/author&gt;&lt;author&gt;&lt;firstName&gt;Adam&lt;/firstName&gt;&lt;middleNames&gt;E&lt;/middleNames&gt;&lt;lastName&gt;Frampton&lt;/lastName&gt;&lt;/author&gt;&lt;author&gt;&lt;firstName&gt;Junji&lt;/firstName&gt;&lt;lastName&gt;Furuse&lt;/lastName&gt;&lt;/author&gt;&lt;author&gt;&lt;firstName&gt;Marc&lt;/firstName&gt;&lt;lastName&gt;Giovannini&lt;/lastName&gt;&lt;/author&gt;&lt;author&gt;&lt;firstName&gt;Richard&lt;/firstName&gt;&lt;lastName&gt;Jackson&lt;/lastName&gt;&lt;/author&gt;&lt;author&gt;&lt;firstName&gt;Akira&lt;/firstName&gt;&lt;lastName&gt;Nakamura&lt;/lastName&gt;&lt;/author&gt;&lt;author&gt;&lt;firstName&gt;William&lt;/firstName&gt;&lt;lastName&gt;Nealon&lt;/lastName&gt;&lt;/author&gt;&lt;author&gt;&lt;firstName&gt;John&lt;/firstName&gt;&lt;middleNames&gt;P&lt;/middleNames&gt;&lt;lastName&gt;Neoptolemos&lt;/lastName&gt;&lt;/author&gt;&lt;author&gt;&lt;firstName&gt;Francisco&lt;/firstName&gt;&lt;middleNames&gt;X&lt;/middleNames&gt;&lt;lastName&gt;Real&lt;/lastName&gt;&lt;/author&gt;&lt;author&gt;&lt;firstName&gt;Aldo&lt;/firstName&gt;&lt;lastName&gt;Scarpa&lt;/lastName&gt;&lt;/author&gt;&lt;author&gt;&lt;firstName&gt;Francesco&lt;/firstName&gt;&lt;lastName&gt;Sclafani&lt;/lastName&gt;&lt;/author&gt;&lt;author&gt;&lt;firstName&gt;John&lt;/firstName&gt;&lt;middleNames&gt;A&lt;/middleNames&gt;&lt;lastName&gt;Windsor&lt;/lastName&gt;&lt;/author&gt;&lt;author&gt;&lt;firstName&gt;Koji&lt;/firstName&gt;&lt;lastName&gt;Yamaguchi&lt;/lastName&gt;&lt;/author&gt;&lt;author&gt;&lt;firstName&gt;Christopher&lt;/firstName&gt;&lt;lastName&gt;Wolfgang&lt;/lastName&gt;&lt;/author&gt;&lt;author&gt;&lt;firstName&gt;Colin&lt;/firstName&gt;&lt;middleNames&gt;D&lt;/middleNames&gt;&lt;lastName&gt;Johnson&lt;/lastName&gt;&lt;/author&gt;&lt;/authors&gt;&lt;/publication&gt;&lt;/publications&gt;&lt;cites&gt;&lt;/cites&gt;&lt;/citation&gt;</w:instrText>
      </w:r>
      <w:r w:rsidR="006F286E">
        <w:fldChar w:fldCharType="separate"/>
      </w:r>
      <w:r w:rsidR="00E67F87">
        <w:rPr>
          <w:rFonts w:eastAsia="Times New Roman"/>
          <w:lang w:val="en-US"/>
        </w:rPr>
        <w:t>[4,16,17]</w:t>
      </w:r>
      <w:r w:rsidR="006F286E">
        <w:fldChar w:fldCharType="end"/>
      </w:r>
      <w:r w:rsidR="007A563D">
        <w:t xml:space="preserve"> </w:t>
      </w:r>
      <w:r w:rsidR="00DF13B2">
        <w:t>agree on a</w:t>
      </w:r>
      <w:r w:rsidR="0020584E">
        <w:t xml:space="preserve"> standard approach mak</w:t>
      </w:r>
      <w:r w:rsidR="00DF13B2">
        <w:t>ing</w:t>
      </w:r>
      <w:r w:rsidR="0020584E">
        <w:t xml:space="preserve"> use of abdominal imaging with CE-MDCT </w:t>
      </w:r>
      <w:r w:rsidR="00DF13B2">
        <w:t>performed according to a defined pancreas protocol</w:t>
      </w:r>
      <w:r w:rsidR="00257259">
        <w:t xml:space="preserve"> with dual arterial and portal venous contrast phases</w:t>
      </w:r>
      <w:r w:rsidR="0020584E">
        <w:t xml:space="preserve">, supplemented selectively with other </w:t>
      </w:r>
      <w:r w:rsidR="00DF13B2">
        <w:t xml:space="preserve">adjuncts </w:t>
      </w:r>
      <w:r w:rsidR="00BF3DCA">
        <w:t xml:space="preserve">including </w:t>
      </w:r>
      <w:r w:rsidR="00DF13B2">
        <w:t xml:space="preserve">MRI/MRCP and </w:t>
      </w:r>
      <w:r w:rsidR="00BF3DCA">
        <w:t>EUS</w:t>
      </w:r>
      <w:r w:rsidR="00771D8F">
        <w:t xml:space="preserve"> </w:t>
      </w:r>
      <w:r w:rsidR="006F286E">
        <w:fldChar w:fldCharType="begin"/>
      </w:r>
      <w:r>
        <w:instrText xml:space="preserve"> ADDIN PAPERS2_CITATIONS &lt;citation&gt;&lt;uuid&gt;7332D5EF-777C-49D1-B77E-9F3FD134EC0D&lt;/uuid&gt;&lt;priority&gt;3&lt;/priority&gt;&lt;publications&gt;&lt;publication&gt;&lt;uuid&gt;651E1055-E47B-4DA9-B1E2-59FBC72B0EDB&lt;/uuid&gt;&lt;volume&gt;16&lt;/volume&gt;&lt;doi&gt;10.1016/j.pan.2015.10.013&lt;/doi&gt;&lt;startpage&gt;14&lt;/startpage&gt;&lt;publication_date&gt;99201601001200000000220000&lt;/publication_date&gt;&lt;url&gt;http://eutils.ncbi.nlm.nih.gov/entrez/eutils/elink.fcgi?dbfrom=pubmed&amp;amp;id=26699808&amp;amp;retmode=ref&amp;amp;cmd=prlinks&lt;/url&gt;&lt;citekey&gt;Takaori:2016jk&lt;/citekey&gt;&lt;type&gt;400&lt;/type&gt;&lt;title&gt;International Association of Pancreatology (IAP)/European Pancreatic Club (EPC) consensus review of guidelines for the treatment of pancreatic cancer.&lt;/title&gt;&lt;location&gt;&amp;lt;!DOCTYPE html&amp;gt;</w:instrText>
      </w:r>
    </w:p>
    <w:p w14:paraId="2AB00D32" w14:textId="77777777" w:rsidR="002267BF" w:rsidRDefault="002267BF" w:rsidP="00514F08">
      <w:pPr>
        <w:widowControl w:val="0"/>
        <w:autoSpaceDE w:val="0"/>
        <w:autoSpaceDN w:val="0"/>
        <w:adjustRightInd w:val="0"/>
        <w:spacing w:line="480" w:lineRule="auto"/>
        <w:jc w:val="both"/>
      </w:pPr>
      <w:r>
        <w:instrText>&amp;lt;html lang=en&amp;gt;</w:instrText>
      </w:r>
    </w:p>
    <w:p w14:paraId="252C3DDE" w14:textId="77777777" w:rsidR="002267BF" w:rsidRDefault="002267BF" w:rsidP="00514F08">
      <w:pPr>
        <w:widowControl w:val="0"/>
        <w:autoSpaceDE w:val="0"/>
        <w:autoSpaceDN w:val="0"/>
        <w:adjustRightInd w:val="0"/>
        <w:spacing w:line="480" w:lineRule="auto"/>
        <w:jc w:val="both"/>
      </w:pPr>
      <w:r>
        <w:instrText xml:space="preserve">  &amp;lt;meta charset=utf-8&amp;gt;</w:instrText>
      </w:r>
    </w:p>
    <w:p w14:paraId="2FDF10AB" w14:textId="77777777" w:rsidR="002267BF" w:rsidRDefault="002267BF" w:rsidP="00514F08">
      <w:pPr>
        <w:widowControl w:val="0"/>
        <w:autoSpaceDE w:val="0"/>
        <w:autoSpaceDN w:val="0"/>
        <w:adjustRightInd w:val="0"/>
        <w:spacing w:line="480" w:lineRule="auto"/>
        <w:jc w:val="both"/>
      </w:pPr>
      <w:r>
        <w:instrText xml:space="preserve">  &amp;lt;meta name=viewport content="initial-scale=1, minimum-scale=1, width=device-width"&amp;gt;</w:instrText>
      </w:r>
    </w:p>
    <w:p w14:paraId="61B963B0" w14:textId="77777777" w:rsidR="002267BF" w:rsidRDefault="002267BF" w:rsidP="00514F08">
      <w:pPr>
        <w:widowControl w:val="0"/>
        <w:autoSpaceDE w:val="0"/>
        <w:autoSpaceDN w:val="0"/>
        <w:adjustRightInd w:val="0"/>
        <w:spacing w:line="480" w:lineRule="auto"/>
        <w:jc w:val="both"/>
      </w:pPr>
      <w:r>
        <w:instrText xml:space="preserve">  &amp;lt;title&amp;gt;Error 404 (Not Found)!!1&amp;lt;/title&amp;gt;</w:instrText>
      </w:r>
    </w:p>
    <w:p w14:paraId="4071F4DF"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7108E85C" w14:textId="77777777" w:rsidR="002267BF" w:rsidRDefault="002267BF" w:rsidP="00514F08">
      <w:pPr>
        <w:widowControl w:val="0"/>
        <w:autoSpaceDE w:val="0"/>
        <w:autoSpaceDN w:val="0"/>
        <w:adjustRightInd w:val="0"/>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55B8291"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2E6F421B" w14:textId="77777777" w:rsidR="002267BF" w:rsidRDefault="002267BF" w:rsidP="00514F08">
      <w:pPr>
        <w:widowControl w:val="0"/>
        <w:autoSpaceDE w:val="0"/>
        <w:autoSpaceDN w:val="0"/>
        <w:adjustRightInd w:val="0"/>
        <w:spacing w:line="480" w:lineRule="auto"/>
        <w:jc w:val="both"/>
      </w:pPr>
      <w:r>
        <w:instrText xml:space="preserve">  &amp;lt;a href=//www.google.com/&amp;gt;&amp;lt;span id=logo aria-label=Google&amp;gt;&amp;lt;/span&amp;gt;&amp;lt;/a&amp;gt;</w:instrText>
      </w:r>
    </w:p>
    <w:p w14:paraId="449EAB8D" w14:textId="77777777" w:rsidR="002267BF" w:rsidRDefault="002267BF" w:rsidP="00514F08">
      <w:pPr>
        <w:widowControl w:val="0"/>
        <w:autoSpaceDE w:val="0"/>
        <w:autoSpaceDN w:val="0"/>
        <w:adjustRightInd w:val="0"/>
        <w:spacing w:line="480" w:lineRule="auto"/>
        <w:jc w:val="both"/>
      </w:pPr>
      <w:r>
        <w:instrText xml:space="preserve">  &amp;lt;p&amp;gt;&amp;lt;b&amp;gt;404.&amp;lt;/b&amp;gt; &amp;lt;ins&amp;gt;That’s an error.&amp;lt;/ins&amp;gt;</w:instrText>
      </w:r>
    </w:p>
    <w:p w14:paraId="3D9AA981" w14:textId="77777777" w:rsidR="002267BF" w:rsidRDefault="002267BF" w:rsidP="00514F08">
      <w:pPr>
        <w:widowControl w:val="0"/>
        <w:autoSpaceDE w:val="0"/>
        <w:autoSpaceDN w:val="0"/>
        <w:adjustRightInd w:val="0"/>
        <w:spacing w:line="480" w:lineRule="auto"/>
        <w:jc w:val="both"/>
      </w:pPr>
      <w:r>
        <w:instrText xml:space="preserve">  &amp;lt;p&amp;gt;The requested URL &amp;lt;code&amp;gt;/maps/geo&amp;lt;/code&amp;gt; was not found on this server.  &amp;lt;ins&amp;gt;That’s all we know.&amp;lt;/ins&amp;gt;</w:instrText>
      </w:r>
    </w:p>
    <w:p w14:paraId="34DD59D5" w14:textId="77777777" w:rsidR="002267BF" w:rsidRDefault="002267BF" w:rsidP="00514F08">
      <w:pPr>
        <w:widowControl w:val="0"/>
        <w:autoSpaceDE w:val="0"/>
        <w:autoSpaceDN w:val="0"/>
        <w:adjustRightInd w:val="0"/>
        <w:spacing w:line="480" w:lineRule="auto"/>
        <w:jc w:val="both"/>
      </w:pPr>
      <w:r>
        <w:instrText>&lt;/location&gt;&lt;institution&gt;University Surgical Unit, Southampton General Hospital, Southampton, United Kingdom.&lt;/institution&gt;&lt;number&gt;1&lt;/number&gt;&lt;subtype&gt;400&lt;/subtype&gt;&lt;endpage&gt;27&lt;/endpage&gt;&lt;bundle&gt;&lt;publication&gt;&lt;title&gt;Pancreatology : official journal of the International Association of Pancreatology (IAP) ... [et al.]&lt;/title&gt;&lt;type&gt;-100&lt;/type&gt;&lt;subtype&gt;-100&lt;/subtype&gt;&lt;uuid&gt;EBCA4758-B309-4869-8D6E-9980D2D0924F&lt;/uuid&gt;&lt;/publication&gt;&lt;/bundle&gt;&lt;authors&gt;&lt;author&gt;&lt;firstName&gt;Kyoichi&lt;/firstName&gt;&lt;lastName&gt;Takaori&lt;/lastName&gt;&lt;/author&gt;&lt;author&gt;&lt;firstName&gt;Claudio&lt;/firstName&gt;&lt;lastName&gt;Bassi&lt;/lastName&gt;&lt;/author&gt;&lt;author&gt;&lt;firstName&gt;Andrew&lt;/firstName&gt;&lt;lastName&gt;Biankin&lt;/lastName&gt;&lt;/author&gt;&lt;author&gt;&lt;firstName&gt;Thomas&lt;/firstName&gt;&lt;middleNames&gt;B&lt;/middleNames&gt;&lt;lastName&gt;Brunner&lt;/lastName&gt;&lt;/author&gt;&lt;author&gt;&lt;firstName&gt;Ivana&lt;/firstName&gt;&lt;lastName&gt;Cataldo&lt;/lastName&gt;&lt;/author&gt;&lt;author&gt;&lt;firstName&gt;Fiona&lt;/firstName&gt;&lt;lastName&gt;Campbell&lt;/lastName&gt;&lt;/author&gt;&lt;author&gt;&lt;firstName&gt;David&lt;/firstName&gt;&lt;lastName&gt;Cunningham&lt;/lastName&gt;&lt;/author&gt;&lt;author&gt;&lt;firstName&gt;Massimo&lt;/firstName&gt;&lt;lastName&gt;Falconi&lt;/lastName&gt;&lt;/author&gt;&lt;author&gt;&lt;firstName&gt;Adam&lt;/firstName&gt;&lt;middleNames&gt;E&lt;/middleNames&gt;&lt;lastName&gt;Frampton&lt;/lastName&gt;&lt;/author&gt;&lt;author&gt;&lt;firstName&gt;Junji&lt;/firstName&gt;&lt;lastName&gt;Furuse&lt;/lastName&gt;&lt;/author&gt;&lt;author&gt;&lt;firstName&gt;Marc&lt;/firstName&gt;&lt;lastName&gt;Giovannini&lt;/lastName&gt;&lt;/author&gt;&lt;author&gt;&lt;firstName&gt;Richard&lt;/firstName&gt;&lt;lastName&gt;Jackson&lt;/lastName&gt;&lt;/author&gt;&lt;author&gt;&lt;firstName&gt;Akira&lt;/firstName&gt;&lt;lastName&gt;Nakamura&lt;/lastName&gt;&lt;/author&gt;&lt;author&gt;&lt;firstName&gt;William&lt;/firstName&gt;&lt;lastName&gt;Nealon&lt;/lastName&gt;&lt;/author&gt;&lt;author&gt;&lt;firstName&gt;John&lt;/firstName&gt;&lt;middleNames&gt;P&lt;/middleNames&gt;&lt;lastName&gt;Neoptolemos&lt;/lastName&gt;&lt;/author&gt;&lt;author&gt;&lt;firstName&gt;Francisco&lt;/firstName&gt;&lt;middleNames&gt;X&lt;/middleNames&gt;&lt;lastName&gt;Real&lt;/lastName&gt;&lt;/author&gt;&lt;author&gt;&lt;firstName&gt;Aldo&lt;/firstName&gt;&lt;lastName&gt;Scarpa&lt;/lastName&gt;&lt;/author&gt;&lt;author&gt;&lt;firstName&gt;Francesco&lt;/firstName&gt;&lt;lastName&gt;Sclafani&lt;/lastName&gt;&lt;/author&gt;&lt;author&gt;&lt;firstName&gt;John&lt;/firstName&gt;&lt;middleNames&gt;A&lt;/middleNames&gt;&lt;lastName&gt;Windsor&lt;/lastName&gt;&lt;/author&gt;&lt;author&gt;&lt;firstName&gt;Koji&lt;/firstName&gt;&lt;lastName&gt;Yamaguchi&lt;/lastName&gt;&lt;/author&gt;&lt;author&gt;&lt;firstName&gt;Christopher&lt;/firstName&gt;&lt;lastName&gt;Wolfgang&lt;/lastName&gt;&lt;/author&gt;&lt;author&gt;&lt;firstName&gt;Colin&lt;/firstName&gt;&lt;middleNames&gt;D&lt;/middleNames&gt;&lt;lastName&gt;Johnson&lt;/lastName&gt;&lt;/author&gt;&lt;/authors&gt;&lt;/publication&gt;&lt;/publications&gt;&lt;cites&gt;&lt;/cites&gt;&lt;/citation&gt;</w:instrText>
      </w:r>
      <w:r w:rsidR="006F286E">
        <w:fldChar w:fldCharType="separate"/>
      </w:r>
      <w:r w:rsidR="00E67F87">
        <w:rPr>
          <w:rFonts w:eastAsia="Times New Roman"/>
          <w:lang w:val="en-US"/>
        </w:rPr>
        <w:t>[4]</w:t>
      </w:r>
      <w:r w:rsidR="006F286E">
        <w:fldChar w:fldCharType="end"/>
      </w:r>
      <w:r w:rsidR="00DF13B2">
        <w:t xml:space="preserve">. </w:t>
      </w:r>
      <w:r w:rsidR="00BF3DCA">
        <w:t>PET-CT</w:t>
      </w:r>
      <w:r w:rsidR="00DF13B2">
        <w:t xml:space="preserve"> is considered an additional diagno</w:t>
      </w:r>
      <w:r w:rsidR="00F05030">
        <w:t xml:space="preserve">stic adjunct to CE-MDCT and MRI, </w:t>
      </w:r>
      <w:r w:rsidR="00DF13B2">
        <w:t xml:space="preserve">not a substitute for these modalities </w:t>
      </w:r>
      <w:r w:rsidR="006F286E">
        <w:fldChar w:fldCharType="begin"/>
      </w:r>
      <w:r>
        <w:instrText xml:space="preserve"> ADDIN PAPERS2_CITATIONS &lt;citation&gt;&lt;uuid&gt;A08E9099-C351-4D1E-8DDC-E8C94DA7BFBF&lt;/uuid&gt;&lt;priority&gt;4&lt;/priority&gt;&lt;publications&gt;&lt;publication&gt;&lt;uuid&gt;651E1055-E47B-4DA9-B1E2-59FBC72B0EDB&lt;/uuid&gt;&lt;volume&gt;16&lt;/volume&gt;&lt;doi&gt;10.1016/j.pan.2015.10.013&lt;/doi&gt;&lt;startpage&gt;14&lt;/startpage&gt;&lt;publication_date&gt;99201601001200000000220000&lt;/publication_date&gt;&lt;url&gt;http://eutils.ncbi.nlm.nih.gov/entrez/eutils/elink.fcgi?dbfrom=pubmed&amp;amp;id=26699808&amp;amp;retmode=ref&amp;amp;cmd=prlinks&lt;/url&gt;&lt;citekey&gt;Takaori:2016jk&lt;/citekey&gt;&lt;type&gt;400&lt;/type&gt;&lt;title&gt;International Association of Pancreatology (IAP)/European Pancreatic Club (EPC) consensus review of guidelines for the treatment of pancreatic cancer.&lt;/title&gt;&lt;location&gt;&amp;lt;!DOCTYPE html&amp;gt;</w:instrText>
      </w:r>
    </w:p>
    <w:p w14:paraId="7381033A" w14:textId="77777777" w:rsidR="002267BF" w:rsidRDefault="002267BF" w:rsidP="00514F08">
      <w:pPr>
        <w:widowControl w:val="0"/>
        <w:autoSpaceDE w:val="0"/>
        <w:autoSpaceDN w:val="0"/>
        <w:adjustRightInd w:val="0"/>
        <w:spacing w:line="480" w:lineRule="auto"/>
        <w:jc w:val="both"/>
      </w:pPr>
      <w:r>
        <w:instrText>&amp;lt;html lang=en&amp;gt;</w:instrText>
      </w:r>
    </w:p>
    <w:p w14:paraId="56D51658" w14:textId="77777777" w:rsidR="002267BF" w:rsidRDefault="002267BF" w:rsidP="00514F08">
      <w:pPr>
        <w:widowControl w:val="0"/>
        <w:autoSpaceDE w:val="0"/>
        <w:autoSpaceDN w:val="0"/>
        <w:adjustRightInd w:val="0"/>
        <w:spacing w:line="480" w:lineRule="auto"/>
        <w:jc w:val="both"/>
      </w:pPr>
      <w:r>
        <w:instrText xml:space="preserve">  &amp;lt;meta charset=utf-8&amp;gt;</w:instrText>
      </w:r>
    </w:p>
    <w:p w14:paraId="3EBF7DD6" w14:textId="77777777" w:rsidR="002267BF" w:rsidRDefault="002267BF" w:rsidP="00514F08">
      <w:pPr>
        <w:widowControl w:val="0"/>
        <w:autoSpaceDE w:val="0"/>
        <w:autoSpaceDN w:val="0"/>
        <w:adjustRightInd w:val="0"/>
        <w:spacing w:line="480" w:lineRule="auto"/>
        <w:jc w:val="both"/>
      </w:pPr>
      <w:r>
        <w:instrText xml:space="preserve">  &amp;lt;meta name=viewport content="initial-scale=1, minimum-scale=1, width=device-width"&amp;gt;</w:instrText>
      </w:r>
    </w:p>
    <w:p w14:paraId="0A383DFB" w14:textId="77777777" w:rsidR="002267BF" w:rsidRDefault="002267BF" w:rsidP="00514F08">
      <w:pPr>
        <w:widowControl w:val="0"/>
        <w:autoSpaceDE w:val="0"/>
        <w:autoSpaceDN w:val="0"/>
        <w:adjustRightInd w:val="0"/>
        <w:spacing w:line="480" w:lineRule="auto"/>
        <w:jc w:val="both"/>
      </w:pPr>
      <w:r>
        <w:instrText xml:space="preserve">  &amp;lt;title&amp;gt;Error 404 (Not Found)!!1&amp;lt;/title&amp;gt;</w:instrText>
      </w:r>
    </w:p>
    <w:p w14:paraId="01086AE2"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0AF05075" w14:textId="77777777" w:rsidR="002267BF" w:rsidRDefault="002267BF" w:rsidP="00514F08">
      <w:pPr>
        <w:widowControl w:val="0"/>
        <w:autoSpaceDE w:val="0"/>
        <w:autoSpaceDN w:val="0"/>
        <w:adjustRightInd w:val="0"/>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7018794" w14:textId="77777777" w:rsidR="002267BF" w:rsidRDefault="002267BF" w:rsidP="00514F08">
      <w:pPr>
        <w:widowControl w:val="0"/>
        <w:autoSpaceDE w:val="0"/>
        <w:autoSpaceDN w:val="0"/>
        <w:adjustRightInd w:val="0"/>
        <w:spacing w:line="480" w:lineRule="auto"/>
        <w:jc w:val="both"/>
      </w:pPr>
      <w:r>
        <w:instrText xml:space="preserve">  &amp;lt;/style&amp;gt;</w:instrText>
      </w:r>
    </w:p>
    <w:p w14:paraId="1F1F8B86" w14:textId="77777777" w:rsidR="002267BF" w:rsidRDefault="002267BF" w:rsidP="00514F08">
      <w:pPr>
        <w:widowControl w:val="0"/>
        <w:autoSpaceDE w:val="0"/>
        <w:autoSpaceDN w:val="0"/>
        <w:adjustRightInd w:val="0"/>
        <w:spacing w:line="480" w:lineRule="auto"/>
        <w:jc w:val="both"/>
      </w:pPr>
      <w:r>
        <w:instrText xml:space="preserve">  &amp;lt;a href=//www.google.com/&amp;gt;&amp;lt;span id=logo aria-label=Google&amp;gt;&amp;lt;/span&amp;gt;&amp;lt;/a&amp;gt;</w:instrText>
      </w:r>
    </w:p>
    <w:p w14:paraId="44B5082F" w14:textId="77777777" w:rsidR="002267BF" w:rsidRDefault="002267BF" w:rsidP="00514F08">
      <w:pPr>
        <w:widowControl w:val="0"/>
        <w:autoSpaceDE w:val="0"/>
        <w:autoSpaceDN w:val="0"/>
        <w:adjustRightInd w:val="0"/>
        <w:spacing w:line="480" w:lineRule="auto"/>
        <w:jc w:val="both"/>
      </w:pPr>
      <w:r>
        <w:instrText xml:space="preserve">  &amp;lt;p&amp;gt;&amp;lt;b&amp;gt;404.&amp;lt;/b&amp;gt; &amp;lt;ins&amp;gt;That’s an error.&amp;lt;/ins&amp;gt;</w:instrText>
      </w:r>
    </w:p>
    <w:p w14:paraId="1A7190A6" w14:textId="77777777" w:rsidR="002267BF" w:rsidRDefault="002267BF" w:rsidP="00514F08">
      <w:pPr>
        <w:widowControl w:val="0"/>
        <w:autoSpaceDE w:val="0"/>
        <w:autoSpaceDN w:val="0"/>
        <w:adjustRightInd w:val="0"/>
        <w:spacing w:line="480" w:lineRule="auto"/>
        <w:jc w:val="both"/>
      </w:pPr>
      <w:r>
        <w:instrText xml:space="preserve">  &amp;lt;p&amp;gt;The requested URL &amp;lt;code&amp;gt;/maps/geo&amp;lt;/code&amp;gt; was not found on this server.  &amp;lt;ins&amp;gt;That’s all we know.&amp;lt;/ins&amp;gt;</w:instrText>
      </w:r>
    </w:p>
    <w:p w14:paraId="755B14CE" w14:textId="3F844FC2" w:rsidR="00514F08" w:rsidRPr="002A6FCB" w:rsidRDefault="002267BF" w:rsidP="00514F08">
      <w:pPr>
        <w:widowControl w:val="0"/>
        <w:autoSpaceDE w:val="0"/>
        <w:autoSpaceDN w:val="0"/>
        <w:adjustRightInd w:val="0"/>
        <w:spacing w:line="480" w:lineRule="auto"/>
        <w:jc w:val="both"/>
      </w:pPr>
      <w:r>
        <w:instrText>&lt;/location&gt;&lt;institution&gt;University Surgical Unit, Southampton General Hospital, Southampton, United Kingdom.&lt;/institution&gt;&lt;number&gt;1&lt;/number&gt;&lt;subtype&gt;400&lt;/subtype&gt;&lt;endpage&gt;27&lt;/endpage&gt;&lt;bundle&gt;&lt;publication&gt;&lt;title&gt;Pancreatology : official journal of the International Association of Pancreatology (IAP) ... [et al.]&lt;/title&gt;&lt;type&gt;-100&lt;/type&gt;&lt;subtype&gt;-100&lt;/subtype&gt;&lt;uuid&gt;EBCA4758-B309-4869-8D6E-9980D2D0924F&lt;/uuid&gt;&lt;/publication&gt;&lt;/bundle&gt;&lt;authors&gt;&lt;author&gt;&lt;firstName&gt;Kyoichi&lt;/firstName&gt;&lt;lastName&gt;Takaori&lt;/lastName&gt;&lt;/author&gt;&lt;author&gt;&lt;firstName&gt;Claudio&lt;/firstName&gt;&lt;lastName&gt;Bassi&lt;/lastName&gt;&lt;/author&gt;&lt;author&gt;&lt;firstName&gt;Andrew&lt;/firstName&gt;&lt;lastName&gt;Biankin&lt;/lastName&gt;&lt;/author&gt;&lt;author&gt;&lt;firstName&gt;Thomas&lt;/firstName&gt;&lt;middleNames&gt;B&lt;/middleNames&gt;&lt;lastName&gt;Brunner&lt;/lastName&gt;&lt;/author&gt;&lt;author&gt;&lt;firstName&gt;Ivana&lt;/firstName&gt;&lt;lastName&gt;Cataldo&lt;/lastName&gt;&lt;/author&gt;&lt;author&gt;&lt;firstName&gt;Fiona&lt;/firstName&gt;&lt;lastName&gt;Campbell&lt;/lastName&gt;&lt;/author&gt;&lt;author&gt;&lt;firstName&gt;David&lt;/firstName&gt;&lt;lastName&gt;Cunningham&lt;/lastName&gt;&lt;/author&gt;&lt;author&gt;&lt;firstName&gt;Massimo&lt;/firstName&gt;&lt;lastName&gt;Falconi&lt;/lastName&gt;&lt;/author&gt;&lt;author&gt;&lt;firstName&gt;Adam&lt;/firstName&gt;&lt;middleNames&gt;E&lt;/middleNames&gt;&lt;lastName&gt;Frampton&lt;/lastName&gt;&lt;/author&gt;&lt;author&gt;&lt;firstName&gt;Junji&lt;/firstName&gt;&lt;lastName&gt;Furuse&lt;/lastName&gt;&lt;/author&gt;&lt;author&gt;&lt;firstName&gt;Marc&lt;/firstName&gt;&lt;lastName&gt;Giovannini&lt;/lastName&gt;&lt;/author&gt;&lt;author&gt;&lt;firstName&gt;Richard&lt;/firstName&gt;&lt;lastName&gt;Jackson&lt;/lastName&gt;&lt;/author&gt;&lt;author&gt;&lt;firstName&gt;Akira&lt;/firstName&gt;&lt;lastName&gt;Nakamura&lt;/lastName&gt;&lt;/author&gt;&lt;author&gt;&lt;firstName&gt;William&lt;/firstName&gt;&lt;lastName&gt;Nealon&lt;/lastName&gt;&lt;/author&gt;&lt;author&gt;&lt;firstName&gt;John&lt;/firstName&gt;&lt;middleNames&gt;P&lt;/middleNames&gt;&lt;lastName&gt;Neoptolemos&lt;/lastName&gt;&lt;/author&gt;&lt;author&gt;&lt;firstName&gt;Francisco&lt;/firstName&gt;&lt;middleNames&gt;X&lt;/middleNames&gt;&lt;lastName&gt;Real&lt;/lastName&gt;&lt;/author&gt;&lt;author&gt;&lt;firstName&gt;Aldo&lt;/firstName&gt;&lt;lastName&gt;Scarpa&lt;/lastName&gt;&lt;/author&gt;&lt;author&gt;&lt;firstName&gt;Francesco&lt;/firstName&gt;&lt;lastName&gt;Sclafani&lt;/lastName&gt;&lt;/author&gt;&lt;author&gt;&lt;firstName&gt;John&lt;/firstName&gt;&lt;middleNames&gt;A&lt;/middleNames&gt;&lt;lastName&gt;Windsor&lt;/lastName&gt;&lt;/author&gt;&lt;author&gt;&lt;firstName&gt;Koji&lt;/firstName&gt;&lt;lastName&gt;Yamaguchi&lt;/lastName&gt;&lt;/author&gt;&lt;author&gt;&lt;firstName&gt;Christopher&lt;/firstName&gt;&lt;lastName&gt;Wolfgang&lt;/lastName&gt;&lt;/author&gt;&lt;author&gt;&lt;firstName&gt;Colin&lt;/firstName&gt;&lt;middleNames&gt;D&lt;/middleNames&gt;&lt;lastName&gt;Johnson&lt;/lastName&gt;&lt;/author&gt;&lt;/authors&gt;&lt;/publication&gt;&lt;/publications&gt;&lt;cites&gt;&lt;/cites&gt;&lt;/citation&gt;</w:instrText>
      </w:r>
      <w:r w:rsidR="006F286E">
        <w:fldChar w:fldCharType="separate"/>
      </w:r>
      <w:r w:rsidR="00E67F87">
        <w:rPr>
          <w:rFonts w:eastAsia="Times New Roman"/>
          <w:lang w:val="en-US"/>
        </w:rPr>
        <w:t>[4]</w:t>
      </w:r>
      <w:r w:rsidR="006F286E">
        <w:fldChar w:fldCharType="end"/>
      </w:r>
      <w:r w:rsidR="0020584E">
        <w:t xml:space="preserve">. </w:t>
      </w:r>
      <w:r w:rsidR="00A67C10">
        <w:t>SL/L-LUS</w:t>
      </w:r>
      <w:r w:rsidR="00257259">
        <w:t xml:space="preserve"> </w:t>
      </w:r>
      <w:r w:rsidR="00C07062">
        <w:t xml:space="preserve">is </w:t>
      </w:r>
      <w:r w:rsidR="000A21FC">
        <w:t xml:space="preserve">only </w:t>
      </w:r>
      <w:r w:rsidR="00C07062">
        <w:t>considered a selective adjunct to diagnosi</w:t>
      </w:r>
      <w:r w:rsidR="00B942E9">
        <w:t>s</w:t>
      </w:r>
      <w:r w:rsidR="00C07062">
        <w:t xml:space="preserve"> </w:t>
      </w:r>
      <w:r w:rsidR="00F05030">
        <w:t>and is</w:t>
      </w:r>
      <w:r w:rsidR="00C07062">
        <w:t xml:space="preserve"> not </w:t>
      </w:r>
      <w:r w:rsidR="00C07062">
        <w:lastRenderedPageBreak/>
        <w:t xml:space="preserve">routinely included in any of the current major international guidelines. </w:t>
      </w:r>
    </w:p>
    <w:p w14:paraId="273B36EC" w14:textId="393D2A0F" w:rsidR="00A04C64" w:rsidRPr="00BF3DCA" w:rsidRDefault="0020584E" w:rsidP="00F05030">
      <w:pPr>
        <w:pStyle w:val="Heading2"/>
        <w:spacing w:line="480" w:lineRule="auto"/>
        <w:ind w:left="720" w:hanging="720"/>
        <w:rPr>
          <w:rFonts w:eastAsia="Times New Roman"/>
          <w:sz w:val="32"/>
          <w:szCs w:val="32"/>
        </w:rPr>
      </w:pPr>
      <w:r w:rsidRPr="00BF3DCA">
        <w:rPr>
          <w:rFonts w:eastAsia="Times New Roman"/>
          <w:sz w:val="32"/>
          <w:szCs w:val="32"/>
        </w:rPr>
        <w:t>1</w:t>
      </w:r>
      <w:r w:rsidR="00BF3DCA">
        <w:rPr>
          <w:rFonts w:eastAsia="Times New Roman"/>
          <w:sz w:val="32"/>
          <w:szCs w:val="32"/>
        </w:rPr>
        <w:t>.</w:t>
      </w:r>
      <w:r w:rsidRPr="00BF3DCA">
        <w:rPr>
          <w:rFonts w:eastAsia="Times New Roman"/>
          <w:sz w:val="32"/>
          <w:szCs w:val="32"/>
        </w:rPr>
        <w:t xml:space="preserve"> </w:t>
      </w:r>
      <w:r w:rsidR="003C4315">
        <w:rPr>
          <w:rFonts w:eastAsia="Times New Roman"/>
          <w:sz w:val="32"/>
          <w:szCs w:val="32"/>
        </w:rPr>
        <w:tab/>
      </w:r>
      <w:r w:rsidR="00F05030">
        <w:rPr>
          <w:rFonts w:eastAsia="Times New Roman"/>
          <w:sz w:val="32"/>
          <w:szCs w:val="32"/>
        </w:rPr>
        <w:t xml:space="preserve">Background to </w:t>
      </w:r>
      <w:r w:rsidRPr="00BF3DCA">
        <w:rPr>
          <w:rFonts w:eastAsia="Times New Roman"/>
          <w:sz w:val="32"/>
          <w:szCs w:val="32"/>
        </w:rPr>
        <w:t>Staging and Assessment by Radiological Imaging</w:t>
      </w:r>
    </w:p>
    <w:p w14:paraId="59CC508F" w14:textId="77777777" w:rsidR="002267BF" w:rsidRDefault="000A21FC" w:rsidP="00B171DA">
      <w:pPr>
        <w:pStyle w:val="NormalWeb"/>
        <w:spacing w:line="480" w:lineRule="auto"/>
        <w:jc w:val="both"/>
      </w:pPr>
      <w:r>
        <w:t>Contrast enhanced multidetector computerized tomography (</w:t>
      </w:r>
      <w:r w:rsidR="0020584E">
        <w:t>CE-MDCT</w:t>
      </w:r>
      <w:r>
        <w:t>)</w:t>
      </w:r>
      <w:r w:rsidR="0020584E">
        <w:t xml:space="preserve"> is the "gold standard" for clinical/radiological staging, since the reported accuracy of CE-MDCT using 2D and 3D algorithms in predicting resectability can exceed 95%, with a sensitivity of 94% and a specificity of 89%</w:t>
      </w:r>
      <w:r w:rsidR="00771D8F">
        <w:t xml:space="preserve"> </w:t>
      </w:r>
      <w:r w:rsidR="006F286E">
        <w:fldChar w:fldCharType="begin"/>
      </w:r>
      <w:r w:rsidR="002267BF">
        <w:instrText xml:space="preserve"> ADDIN PAPERS2_CITATIONS &lt;citation&gt;&lt;uuid&gt;4F311FD0-34B1-4AC8-9003-EA5448136C4D&lt;/uuid&gt;&lt;priority&gt;5&lt;/priority&gt;&lt;publications&gt;&lt;publication&gt;&lt;uuid&gt;F722066D-0786-495A-B9C8-CDF9D029C471&lt;/uuid&gt;&lt;volume&gt;29&lt;/volume&gt;&lt;startpage&gt;438&lt;/startpage&gt;&lt;publication_date&gt;99200507001200000000220000&lt;/publication_date&gt;&lt;url&gt;http://eutils.ncbi.nlm.nih.gov/entrez/eutils/elink.fcgi?dbfrom=pubmed&amp;amp;id=16012297&amp;amp;retmode=ref&amp;amp;cmd=prlinks&lt;/url&gt;&lt;citekey&gt;Bipat:2005tf&lt;/citekey&gt;&lt;type&gt;400&lt;/type&gt;&lt;title&gt;Ultrasonography, computed tomography and magnetic resonance imaging for diagnosis and determining resectability of pancreatic adenocarcinoma: a meta-analysis.&lt;/title&gt;&lt;location&gt;&amp;lt;!DOCTYPE html&amp;gt;</w:instrText>
      </w:r>
    </w:p>
    <w:p w14:paraId="1835F471" w14:textId="77777777" w:rsidR="002267BF" w:rsidRDefault="002267BF" w:rsidP="00B171DA">
      <w:pPr>
        <w:pStyle w:val="NormalWeb"/>
        <w:spacing w:line="480" w:lineRule="auto"/>
        <w:jc w:val="both"/>
      </w:pPr>
      <w:r>
        <w:instrText>&amp;lt;html lang=en&amp;gt;</w:instrText>
      </w:r>
    </w:p>
    <w:p w14:paraId="40AD80FB" w14:textId="77777777" w:rsidR="002267BF" w:rsidRDefault="002267BF" w:rsidP="00B171DA">
      <w:pPr>
        <w:pStyle w:val="NormalWeb"/>
        <w:spacing w:line="480" w:lineRule="auto"/>
        <w:jc w:val="both"/>
      </w:pPr>
      <w:r>
        <w:instrText xml:space="preserve">  &amp;lt;meta charset=utf-8&amp;gt;</w:instrText>
      </w:r>
    </w:p>
    <w:p w14:paraId="74749E57" w14:textId="77777777" w:rsidR="002267BF" w:rsidRDefault="002267BF" w:rsidP="00B171DA">
      <w:pPr>
        <w:pStyle w:val="NormalWeb"/>
        <w:spacing w:line="480" w:lineRule="auto"/>
        <w:jc w:val="both"/>
      </w:pPr>
      <w:r>
        <w:instrText xml:space="preserve">  &amp;lt;meta name=viewport content="initial-scale=1, minimum-scale=1, width=device-width"&amp;gt;</w:instrText>
      </w:r>
    </w:p>
    <w:p w14:paraId="39C2FA3E" w14:textId="77777777" w:rsidR="002267BF" w:rsidRDefault="002267BF" w:rsidP="00B171DA">
      <w:pPr>
        <w:pStyle w:val="NormalWeb"/>
        <w:spacing w:line="480" w:lineRule="auto"/>
        <w:jc w:val="both"/>
      </w:pPr>
      <w:r>
        <w:instrText xml:space="preserve">  &amp;lt;title&amp;gt;Error 404 (Not Found)!!1&amp;lt;/title&amp;gt;</w:instrText>
      </w:r>
    </w:p>
    <w:p w14:paraId="0C7412FD" w14:textId="77777777" w:rsidR="002267BF" w:rsidRDefault="002267BF" w:rsidP="00B171DA">
      <w:pPr>
        <w:pStyle w:val="NormalWeb"/>
        <w:spacing w:line="480" w:lineRule="auto"/>
        <w:jc w:val="both"/>
      </w:pPr>
      <w:r>
        <w:instrText xml:space="preserve">  &amp;lt;style&amp;gt;</w:instrText>
      </w:r>
    </w:p>
    <w:p w14:paraId="75CA16A5" w14:textId="77777777" w:rsidR="002267BF" w:rsidRDefault="002267BF" w:rsidP="00B171DA">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5E53C4D" w14:textId="77777777" w:rsidR="002267BF" w:rsidRDefault="002267BF" w:rsidP="00B171DA">
      <w:pPr>
        <w:pStyle w:val="NormalWeb"/>
        <w:spacing w:line="480" w:lineRule="auto"/>
        <w:jc w:val="both"/>
      </w:pPr>
      <w:r>
        <w:instrText xml:space="preserve">  &amp;lt;/style&amp;gt;</w:instrText>
      </w:r>
    </w:p>
    <w:p w14:paraId="57059F19" w14:textId="77777777" w:rsidR="002267BF" w:rsidRDefault="002267BF" w:rsidP="00B171DA">
      <w:pPr>
        <w:pStyle w:val="NormalWeb"/>
        <w:spacing w:line="480" w:lineRule="auto"/>
        <w:jc w:val="both"/>
      </w:pPr>
      <w:r>
        <w:instrText xml:space="preserve">  &amp;lt;a href=//www.google.com/&amp;gt;&amp;lt;span id=logo aria-label=Google&amp;gt;&amp;lt;/span&amp;gt;&amp;lt;/a&amp;gt;</w:instrText>
      </w:r>
    </w:p>
    <w:p w14:paraId="03C7A510" w14:textId="77777777" w:rsidR="002267BF" w:rsidRDefault="002267BF" w:rsidP="00B171DA">
      <w:pPr>
        <w:pStyle w:val="NormalWeb"/>
        <w:spacing w:line="480" w:lineRule="auto"/>
        <w:jc w:val="both"/>
      </w:pPr>
      <w:r>
        <w:instrText xml:space="preserve">  &amp;lt;p&amp;gt;&amp;lt;b&amp;gt;404.&amp;lt;/b&amp;gt; &amp;lt;ins&amp;gt;That’s an error.&amp;lt;/ins&amp;gt;</w:instrText>
      </w:r>
    </w:p>
    <w:p w14:paraId="700532B1" w14:textId="77777777" w:rsidR="002267BF" w:rsidRDefault="002267BF" w:rsidP="00B171DA">
      <w:pPr>
        <w:pStyle w:val="NormalWeb"/>
        <w:spacing w:line="480" w:lineRule="auto"/>
        <w:jc w:val="both"/>
      </w:pPr>
      <w:r>
        <w:instrText xml:space="preserve">  &amp;lt;p&amp;gt;The requested URL &amp;lt;code&amp;gt;/maps/geo&amp;lt;/code&amp;gt; was not found on this server.  &amp;lt;ins&amp;gt;That’s all we know.&amp;lt;/ins&amp;gt;</w:instrText>
      </w:r>
    </w:p>
    <w:p w14:paraId="12EA4F3D" w14:textId="77777777" w:rsidR="002267BF" w:rsidRDefault="002267BF" w:rsidP="00B171DA">
      <w:pPr>
        <w:pStyle w:val="NormalWeb"/>
        <w:spacing w:line="480" w:lineRule="auto"/>
        <w:jc w:val="both"/>
      </w:pPr>
      <w:r>
        <w:instrText>&lt;/location&gt;&lt;institution&gt;Department of Radiology, Academic Medical Center, 1105 AZ Amsterdam, The Netherlands. s.bipat@amc.uva.nl&lt;/institution&gt;&lt;number&gt;4&lt;/number&gt;&lt;subtype&gt;400&lt;/subtype&gt;&lt;endpage&gt;445&lt;/endpage&gt;&lt;bundle&gt;&lt;publication&gt;&lt;title&gt;Journal of computer assisted tomography&lt;/title&gt;&lt;type&gt;-100&lt;/type&gt;&lt;subtype&gt;-100&lt;/subtype&gt;&lt;uuid&gt;7648A98F-E94C-4B77-8FF1-8C00F4031F3F&lt;/uuid&gt;&lt;/publication&gt;&lt;/bundle&gt;&lt;authors&gt;&lt;author&gt;&lt;firstName&gt;Shandra&lt;/firstName&gt;&lt;lastName&gt;Bipat&lt;/lastName&gt;&lt;/author&gt;&lt;author&gt;&lt;firstName&gt;Saffire&lt;/firstName&gt;&lt;middleNames&gt;S K S&lt;/middleNames&gt;&lt;lastName&gt;Phoa&lt;/lastName&gt;&lt;/author&gt;&lt;author&gt;&lt;lastName&gt;Delden&lt;/lastName&gt;&lt;nonDroppingParticle&gt;van&lt;/nonDroppingParticle&gt;&lt;firstName&gt;Otto&lt;/firstName&gt;&lt;middleNames&gt;M&lt;/middleNames&gt;&lt;/author&gt;&lt;author&gt;&lt;firstName&gt;Patrick&lt;/firstName&gt;&lt;middleNames&gt;M M&lt;/middleNames&gt;&lt;lastName&gt;Bossuyt&lt;/lastName&gt;&lt;/author&gt;&lt;author&gt;&lt;firstName&gt;Dirk&lt;/firstName&gt;&lt;middleNames&gt;J&lt;/middleNames&gt;&lt;lastName&gt;Gouma&lt;/lastName&gt;&lt;/author&gt;&lt;author&gt;&lt;firstName&gt;Johan&lt;/firstName&gt;&lt;middleNames&gt;S&lt;/middleNames&gt;&lt;lastName&gt;Lameris&lt;/lastName&gt;&lt;/author&gt;&lt;author&gt;&lt;firstName&gt;Jaap&lt;/firstName&gt;&lt;lastName&gt;Stoker&lt;/lastName&gt;&lt;/author&gt;&lt;/authors&gt;&lt;/publication&gt;&lt;publication&gt;&lt;uuid&gt;23C0C35A-C45F-4BE1-90C5-34628A67D098&lt;/uuid&gt;&lt;volume&gt;62&lt;/volume&gt;&lt;doi&gt;10.1016/j.crad.2007.05.006&lt;/doi&gt;&lt;startpage&gt;1142&lt;/startpage&gt;&lt;publication_date&gt;99200712001200000000220000&lt;/publication_date&gt;&lt;url&gt;http://eutils.ncbi.nlm.nih.gov/entrez/eutils/elink.fcgi?dbfrom=pubmed&amp;amp;id=17981161&amp;amp;retmode=ref&amp;amp;cmd=prlinks&lt;/url&gt;&lt;citekey&gt;Rafique:2007cf&lt;/citekey&gt;&lt;type&gt;400&lt;/type&gt;&lt;title&gt;A clinical algorithm for the assessment of pancreatic lesions: utilization of 16- and 64-section multidetector CT and endoscopic ultrasound.&lt;/title&gt;&lt;location&gt;&amp;lt;!DOCTYPE html&amp;gt;</w:instrText>
      </w:r>
    </w:p>
    <w:p w14:paraId="766C0AD7" w14:textId="77777777" w:rsidR="002267BF" w:rsidRDefault="002267BF" w:rsidP="00B171DA">
      <w:pPr>
        <w:pStyle w:val="NormalWeb"/>
        <w:spacing w:line="480" w:lineRule="auto"/>
        <w:jc w:val="both"/>
      </w:pPr>
      <w:r>
        <w:instrText>&amp;lt;html lang=en&amp;gt;</w:instrText>
      </w:r>
    </w:p>
    <w:p w14:paraId="5D5A4B5C" w14:textId="77777777" w:rsidR="002267BF" w:rsidRDefault="002267BF" w:rsidP="00B171DA">
      <w:pPr>
        <w:pStyle w:val="NormalWeb"/>
        <w:spacing w:line="480" w:lineRule="auto"/>
        <w:jc w:val="both"/>
      </w:pPr>
      <w:r>
        <w:instrText xml:space="preserve">  &amp;lt;meta charset=utf-8&amp;gt;</w:instrText>
      </w:r>
    </w:p>
    <w:p w14:paraId="52343645" w14:textId="77777777" w:rsidR="002267BF" w:rsidRDefault="002267BF" w:rsidP="00B171DA">
      <w:pPr>
        <w:pStyle w:val="NormalWeb"/>
        <w:spacing w:line="480" w:lineRule="auto"/>
        <w:jc w:val="both"/>
      </w:pPr>
      <w:r>
        <w:instrText xml:space="preserve">  &amp;lt;meta name=viewport content="initial-scale=1, minimum-scale=1, width=device-width"&amp;gt;</w:instrText>
      </w:r>
    </w:p>
    <w:p w14:paraId="45C35E81" w14:textId="77777777" w:rsidR="002267BF" w:rsidRDefault="002267BF" w:rsidP="00B171DA">
      <w:pPr>
        <w:pStyle w:val="NormalWeb"/>
        <w:spacing w:line="480" w:lineRule="auto"/>
        <w:jc w:val="both"/>
      </w:pPr>
      <w:r>
        <w:instrText xml:space="preserve">  &amp;lt;title&amp;gt;Error 404 (Not Found)!!1&amp;lt;/title&amp;gt;</w:instrText>
      </w:r>
    </w:p>
    <w:p w14:paraId="60691B38" w14:textId="77777777" w:rsidR="002267BF" w:rsidRDefault="002267BF" w:rsidP="00B171DA">
      <w:pPr>
        <w:pStyle w:val="NormalWeb"/>
        <w:spacing w:line="480" w:lineRule="auto"/>
        <w:jc w:val="both"/>
      </w:pPr>
      <w:r>
        <w:instrText xml:space="preserve">  &amp;lt;style&amp;gt;</w:instrText>
      </w:r>
    </w:p>
    <w:p w14:paraId="555C88C8" w14:textId="77777777" w:rsidR="002267BF" w:rsidRDefault="002267BF" w:rsidP="00B171DA">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31409DF" w14:textId="77777777" w:rsidR="002267BF" w:rsidRDefault="002267BF" w:rsidP="00B171DA">
      <w:pPr>
        <w:pStyle w:val="NormalWeb"/>
        <w:spacing w:line="480" w:lineRule="auto"/>
        <w:jc w:val="both"/>
      </w:pPr>
      <w:r>
        <w:instrText xml:space="preserve">  &amp;lt;/style&amp;gt;</w:instrText>
      </w:r>
    </w:p>
    <w:p w14:paraId="61DF4B1F" w14:textId="77777777" w:rsidR="002267BF" w:rsidRDefault="002267BF" w:rsidP="00B171DA">
      <w:pPr>
        <w:pStyle w:val="NormalWeb"/>
        <w:spacing w:line="480" w:lineRule="auto"/>
        <w:jc w:val="both"/>
      </w:pPr>
      <w:r>
        <w:instrText xml:space="preserve">  &amp;lt;a href=//www.google.com/&amp;gt;&amp;lt;span id=logo aria-label=Google&amp;gt;&amp;lt;/span&amp;gt;&amp;lt;/a&amp;gt;</w:instrText>
      </w:r>
    </w:p>
    <w:p w14:paraId="326F4C2D" w14:textId="77777777" w:rsidR="002267BF" w:rsidRDefault="002267BF" w:rsidP="00B171DA">
      <w:pPr>
        <w:pStyle w:val="NormalWeb"/>
        <w:spacing w:line="480" w:lineRule="auto"/>
        <w:jc w:val="both"/>
      </w:pPr>
      <w:r>
        <w:instrText xml:space="preserve">  &amp;lt;p&amp;gt;&amp;lt;b&amp;gt;404.&amp;lt;/b&amp;gt; &amp;lt;ins&amp;gt;That’s an error.&amp;lt;/ins&amp;gt;</w:instrText>
      </w:r>
    </w:p>
    <w:p w14:paraId="191B2D57" w14:textId="77777777" w:rsidR="002267BF" w:rsidRDefault="002267BF" w:rsidP="00B171DA">
      <w:pPr>
        <w:pStyle w:val="NormalWeb"/>
        <w:spacing w:line="480" w:lineRule="auto"/>
        <w:jc w:val="both"/>
      </w:pPr>
      <w:r>
        <w:instrText xml:space="preserve">  &amp;lt;p&amp;gt;The requested URL &amp;lt;code&amp;gt;/maps/geo&amp;lt;/code&amp;gt; was not found on this server.  &amp;lt;ins&amp;gt;That’s all we know.&amp;lt;/ins&amp;gt;</w:instrText>
      </w:r>
    </w:p>
    <w:p w14:paraId="13683D76" w14:textId="77777777" w:rsidR="002267BF" w:rsidRDefault="002267BF" w:rsidP="00B171DA">
      <w:pPr>
        <w:pStyle w:val="NormalWeb"/>
        <w:spacing w:line="480" w:lineRule="auto"/>
        <w:jc w:val="both"/>
      </w:pPr>
      <w:r>
        <w:instrText>&lt;/location&gt;&lt;institution&gt;Department of Radiology, Addenbrookes NHS Trust, Cambridge, UK. akkib1@gmail.com&lt;/institution&gt;&lt;number&gt;12&lt;/number&gt;&lt;subtype&gt;400&lt;/subtype&gt;&lt;endpage&gt;1153&lt;/endpage&gt;&lt;bundle&gt;&lt;publication&gt;&lt;title&gt;Clinical radiology&lt;/title&gt;&lt;type&gt;-100&lt;/type&gt;&lt;subtype&gt;-100&lt;/subtype&gt;&lt;uuid&gt;EC57D2A9-9C64-4B95-95D2-DD911838EDA7&lt;/uuid&gt;&lt;/publication&gt;&lt;/bundle&gt;&lt;authors&gt;&lt;author&gt;&lt;firstName&gt;A&lt;/firstName&gt;&lt;lastName&gt;Rafique&lt;/lastName&gt;&lt;/author&gt;&lt;author&gt;&lt;firstName&gt;S&lt;/firstName&gt;&lt;lastName&gt;Freeman&lt;/lastName&gt;&lt;/author&gt;&lt;author&gt;&lt;firstName&gt;N&lt;/firstName&gt;&lt;lastName&gt;Carroll&lt;/lastName&gt;&lt;/author&gt;&lt;/authors&gt;&lt;/publication&gt;&lt;publication&gt;&lt;uuid&gt;68E07BCA-4D3C-457C-9F6A-6731ACDFF7CB&lt;/uuid&gt;&lt;volume&gt;8&lt;/volume&gt;&lt;doi&gt;10.1159/000128557&lt;/doi&gt;&lt;startpage&gt;204&lt;/startpage&gt;&lt;publication_date&gt;99200800001200000000200000&lt;/publication_date&gt;&lt;url&gt;http://eutils.ncbi.nlm.nih.gov/entrez/eutils/elink.fcgi?dbfrom=pubmed&amp;amp;id=18434758&amp;amp;retmode=ref&amp;amp;cmd=prlinks&lt;/url&gt;&lt;citekey&gt;Klauss:2008hc&lt;/citekey&gt;&lt;type&gt;400&lt;/type&gt;&lt;title&gt;A new invasion score for determining the resectability of pancreatic carcinomas with contrast-enhanced multidetector computed tomography.&lt;/title&gt;&lt;location&gt;&amp;lt;!DOCTYPE html&amp;gt;</w:instrText>
      </w:r>
    </w:p>
    <w:p w14:paraId="3059350F" w14:textId="77777777" w:rsidR="002267BF" w:rsidRDefault="002267BF" w:rsidP="00B171DA">
      <w:pPr>
        <w:pStyle w:val="NormalWeb"/>
        <w:spacing w:line="480" w:lineRule="auto"/>
        <w:jc w:val="both"/>
      </w:pPr>
      <w:r>
        <w:instrText>&amp;lt;html lang=en&amp;gt;</w:instrText>
      </w:r>
    </w:p>
    <w:p w14:paraId="093C48A8" w14:textId="77777777" w:rsidR="002267BF" w:rsidRDefault="002267BF" w:rsidP="00B171DA">
      <w:pPr>
        <w:pStyle w:val="NormalWeb"/>
        <w:spacing w:line="480" w:lineRule="auto"/>
        <w:jc w:val="both"/>
      </w:pPr>
      <w:r>
        <w:instrText xml:space="preserve">  &amp;lt;meta charset=utf-8&amp;gt;</w:instrText>
      </w:r>
    </w:p>
    <w:p w14:paraId="0EE1A8F2" w14:textId="77777777" w:rsidR="002267BF" w:rsidRDefault="002267BF" w:rsidP="00B171DA">
      <w:pPr>
        <w:pStyle w:val="NormalWeb"/>
        <w:spacing w:line="480" w:lineRule="auto"/>
        <w:jc w:val="both"/>
      </w:pPr>
      <w:r>
        <w:instrText xml:space="preserve">  &amp;lt;meta name=viewport content="initial-scale=1, minimum-scale=1, width=device-width"&amp;gt;</w:instrText>
      </w:r>
    </w:p>
    <w:p w14:paraId="647066B5" w14:textId="77777777" w:rsidR="002267BF" w:rsidRDefault="002267BF" w:rsidP="00B171DA">
      <w:pPr>
        <w:pStyle w:val="NormalWeb"/>
        <w:spacing w:line="480" w:lineRule="auto"/>
        <w:jc w:val="both"/>
      </w:pPr>
      <w:r>
        <w:instrText xml:space="preserve">  &amp;lt;title&amp;gt;Error 404 (Not Found)!!1&amp;lt;/title&amp;gt;</w:instrText>
      </w:r>
    </w:p>
    <w:p w14:paraId="5E20E1DC" w14:textId="77777777" w:rsidR="002267BF" w:rsidRDefault="002267BF" w:rsidP="00B171DA">
      <w:pPr>
        <w:pStyle w:val="NormalWeb"/>
        <w:spacing w:line="480" w:lineRule="auto"/>
        <w:jc w:val="both"/>
      </w:pPr>
      <w:r>
        <w:instrText xml:space="preserve">  &amp;lt;style&amp;gt;</w:instrText>
      </w:r>
    </w:p>
    <w:p w14:paraId="0FE50742" w14:textId="77777777" w:rsidR="002267BF" w:rsidRDefault="002267BF" w:rsidP="00B171DA">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5B219B7" w14:textId="77777777" w:rsidR="002267BF" w:rsidRDefault="002267BF" w:rsidP="00B171DA">
      <w:pPr>
        <w:pStyle w:val="NormalWeb"/>
        <w:spacing w:line="480" w:lineRule="auto"/>
        <w:jc w:val="both"/>
      </w:pPr>
      <w:r>
        <w:instrText xml:space="preserve">  &amp;lt;/style&amp;gt;</w:instrText>
      </w:r>
    </w:p>
    <w:p w14:paraId="18EBB537" w14:textId="77777777" w:rsidR="002267BF" w:rsidRDefault="002267BF" w:rsidP="00B171DA">
      <w:pPr>
        <w:pStyle w:val="NormalWeb"/>
        <w:spacing w:line="480" w:lineRule="auto"/>
        <w:jc w:val="both"/>
      </w:pPr>
      <w:r>
        <w:instrText xml:space="preserve">  &amp;lt;a href=//www.google.com/&amp;gt;&amp;lt;span id=logo aria-label=Google&amp;gt;&amp;lt;/span&amp;gt;&amp;lt;/a&amp;gt;</w:instrText>
      </w:r>
    </w:p>
    <w:p w14:paraId="2EA4FF01" w14:textId="77777777" w:rsidR="002267BF" w:rsidRDefault="002267BF" w:rsidP="00B171DA">
      <w:pPr>
        <w:pStyle w:val="NormalWeb"/>
        <w:spacing w:line="480" w:lineRule="auto"/>
        <w:jc w:val="both"/>
      </w:pPr>
      <w:r>
        <w:instrText xml:space="preserve">  &amp;lt;p&amp;gt;&amp;lt;b&amp;gt;404.&amp;lt;/b&amp;gt; &amp;lt;ins&amp;gt;That’s an error.&amp;lt;/ins&amp;gt;</w:instrText>
      </w:r>
    </w:p>
    <w:p w14:paraId="44F7B9FA" w14:textId="77777777" w:rsidR="002267BF" w:rsidRDefault="002267BF" w:rsidP="00B171DA">
      <w:pPr>
        <w:pStyle w:val="NormalWeb"/>
        <w:spacing w:line="480" w:lineRule="auto"/>
        <w:jc w:val="both"/>
      </w:pPr>
      <w:r>
        <w:instrText xml:space="preserve">  &amp;lt;p&amp;gt;The requested URL &amp;lt;code&amp;gt;/maps/geo&amp;lt;/code&amp;gt; was not found on this server.  &amp;lt;ins&amp;gt;That’s all we know.&amp;lt;/ins&amp;gt;</w:instrText>
      </w:r>
    </w:p>
    <w:p w14:paraId="740C15E4" w14:textId="77777777" w:rsidR="002267BF" w:rsidRDefault="002267BF" w:rsidP="00B171DA">
      <w:pPr>
        <w:pStyle w:val="NormalWeb"/>
        <w:spacing w:line="480" w:lineRule="auto"/>
        <w:jc w:val="both"/>
      </w:pPr>
      <w:r>
        <w:instrText>&lt;/location&gt;&lt;institution&gt;Department of Diagnostic Radiology, University of Heidelberg, Heidelberg, Germany. miriam.klauss@med.uni-heidelberg.de&lt;/institution&gt;&lt;number&gt;2&lt;/number&gt;&lt;subtype&gt;400&lt;/subtype&gt;&lt;endpage&gt;210&lt;/endpage&gt;&lt;bundle&gt;&lt;publication&gt;&lt;title&gt;Pancreatology : official journal of the International Association of Pancreatology (IAP) ... [et al.]&lt;/title&gt;&lt;type&gt;-100&lt;/type&gt;&lt;subtype&gt;-100&lt;/subtype&gt;&lt;uuid&gt;EBCA4758-B309-4869-8D6E-9980D2D0924F&lt;/uuid&gt;&lt;/publication&gt;&lt;/bundle&gt;&lt;authors&gt;&lt;author&gt;&lt;firstName&gt;M&lt;/firstName&gt;&lt;lastName&gt;Klauss&lt;/lastName&gt;&lt;/author&gt;&lt;author&gt;&lt;firstName&gt;A&lt;/firstName&gt;&lt;lastName&gt;Mohr&lt;/lastName&gt;&lt;/author&gt;&lt;author&gt;&lt;firstName&gt;H&lt;/firstName&gt;&lt;droppingParticle&gt;von&lt;/droppingParticle&gt;&lt;lastName&gt;Tengg-Kobligk&lt;/lastName&gt;&lt;/author&gt;&lt;author&gt;&lt;lastName&gt;Friess H&lt;/lastName&gt;&lt;/author&gt;&lt;author&gt;&lt;firstName&gt;R&lt;/firstName&gt;&lt;lastName&gt;Singer&lt;/lastName&gt;&lt;/author&gt;&lt;author&gt;&lt;firstName&gt;P&lt;/firstName&gt;&lt;lastName&gt;Seidensticker&lt;/lastName&gt;&lt;/author&gt;&lt;author&gt;&lt;firstName&gt;H&lt;/firstName&gt;&lt;middleNames&gt;U&lt;/middleNames&gt;&lt;lastName&gt;Kauczor&lt;/lastName&gt;&lt;/author&gt;&lt;author&gt;&lt;firstName&gt;G&lt;/firstName&gt;&lt;middleNames&gt;M&lt;/middleNames&gt;&lt;lastName&gt;Richter&lt;/lastName&gt;&lt;/author&gt;&lt;author&gt;&lt;firstName&gt;G&lt;/firstName&gt;&lt;middleNames&gt;W&lt;/middleNames&gt;&lt;lastName&gt;Kauffmann&lt;/lastName&gt;&lt;/author&gt;&lt;author&gt;&lt;firstName&gt;L&lt;/firstName&gt;&lt;lastName&gt;Grenacher&lt;/lastName&gt;&lt;/author&gt;&lt;/authors&gt;&lt;/publication&gt;&lt;publication&gt;&lt;uuid&gt;A4E503A6-95EE-4555-9C5F-5B039BAB6C79&lt;/uuid&gt;&lt;volume&gt;32&lt;/volume&gt;&lt;startpage&gt;511&lt;/startpage&gt;&lt;publication_date&gt;99200807001200000000220000&lt;/publication_date&gt;&lt;url&gt;http://eutils.ncbi.nlm.nih.gov/entrez/eutils/elink.fcgi?dbfrom=pubmed&amp;amp;id=18664834&amp;amp;retmode=ref&amp;amp;cmd=prlinks&lt;/url&gt;&lt;citekey&gt;Ma:2008uy&lt;/citekey&gt;&lt;type&gt;400&lt;/type&gt;&lt;title&gt;Multiple-detector computed tomographic angiography of pancreatic neoplasm for presurgical planning: comparison of low- and high-concentration nonionic contrast media.&lt;/title&gt;&lt;location&gt;&amp;lt;!DOCTYPE html&amp;gt;</w:instrText>
      </w:r>
    </w:p>
    <w:p w14:paraId="2C5CE596" w14:textId="77777777" w:rsidR="002267BF" w:rsidRDefault="002267BF" w:rsidP="00B171DA">
      <w:pPr>
        <w:pStyle w:val="NormalWeb"/>
        <w:spacing w:line="480" w:lineRule="auto"/>
        <w:jc w:val="both"/>
      </w:pPr>
      <w:r>
        <w:instrText>&amp;lt;html lang=en&amp;gt;</w:instrText>
      </w:r>
    </w:p>
    <w:p w14:paraId="7A3701BF" w14:textId="77777777" w:rsidR="002267BF" w:rsidRDefault="002267BF" w:rsidP="00B171DA">
      <w:pPr>
        <w:pStyle w:val="NormalWeb"/>
        <w:spacing w:line="480" w:lineRule="auto"/>
        <w:jc w:val="both"/>
      </w:pPr>
      <w:r>
        <w:instrText xml:space="preserve">  &amp;lt;meta charset=utf-8&amp;gt;</w:instrText>
      </w:r>
    </w:p>
    <w:p w14:paraId="2F2D66FD" w14:textId="77777777" w:rsidR="002267BF" w:rsidRDefault="002267BF" w:rsidP="00B171DA">
      <w:pPr>
        <w:pStyle w:val="NormalWeb"/>
        <w:spacing w:line="480" w:lineRule="auto"/>
        <w:jc w:val="both"/>
      </w:pPr>
      <w:r>
        <w:instrText xml:space="preserve">  &amp;lt;meta name=viewport content="initial-scale=1, minimum-scale=1, width=device-width"&amp;gt;</w:instrText>
      </w:r>
    </w:p>
    <w:p w14:paraId="2CB3991E" w14:textId="77777777" w:rsidR="002267BF" w:rsidRDefault="002267BF" w:rsidP="00B171DA">
      <w:pPr>
        <w:pStyle w:val="NormalWeb"/>
        <w:spacing w:line="480" w:lineRule="auto"/>
        <w:jc w:val="both"/>
      </w:pPr>
      <w:r>
        <w:instrText xml:space="preserve">  &amp;lt;title&amp;gt;Error 404 (Not Found)!!1&amp;lt;/title&amp;gt;</w:instrText>
      </w:r>
    </w:p>
    <w:p w14:paraId="56C6F3A6" w14:textId="77777777" w:rsidR="002267BF" w:rsidRDefault="002267BF" w:rsidP="00B171DA">
      <w:pPr>
        <w:pStyle w:val="NormalWeb"/>
        <w:spacing w:line="480" w:lineRule="auto"/>
        <w:jc w:val="both"/>
      </w:pPr>
      <w:r>
        <w:instrText xml:space="preserve">  &amp;lt;style&amp;gt;</w:instrText>
      </w:r>
    </w:p>
    <w:p w14:paraId="69C6B9E2" w14:textId="77777777" w:rsidR="002267BF" w:rsidRDefault="002267BF" w:rsidP="00B171DA">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8148703" w14:textId="77777777" w:rsidR="002267BF" w:rsidRDefault="002267BF" w:rsidP="00B171DA">
      <w:pPr>
        <w:pStyle w:val="NormalWeb"/>
        <w:spacing w:line="480" w:lineRule="auto"/>
        <w:jc w:val="both"/>
      </w:pPr>
      <w:r>
        <w:instrText xml:space="preserve">  &amp;lt;/style&amp;gt;</w:instrText>
      </w:r>
    </w:p>
    <w:p w14:paraId="5091DD15" w14:textId="77777777" w:rsidR="002267BF" w:rsidRDefault="002267BF" w:rsidP="00B171DA">
      <w:pPr>
        <w:pStyle w:val="NormalWeb"/>
        <w:spacing w:line="480" w:lineRule="auto"/>
        <w:jc w:val="both"/>
      </w:pPr>
      <w:r>
        <w:instrText xml:space="preserve">  &amp;lt;a href=//www.google.com/&amp;gt;&amp;lt;span id=logo aria-label=Google&amp;gt;&amp;lt;/span&amp;gt;&amp;lt;/a&amp;gt;</w:instrText>
      </w:r>
    </w:p>
    <w:p w14:paraId="251079EC" w14:textId="77777777" w:rsidR="002267BF" w:rsidRDefault="002267BF" w:rsidP="00B171DA">
      <w:pPr>
        <w:pStyle w:val="NormalWeb"/>
        <w:spacing w:line="480" w:lineRule="auto"/>
        <w:jc w:val="both"/>
      </w:pPr>
      <w:r>
        <w:instrText xml:space="preserve">  &amp;lt;p&amp;gt;&amp;lt;b&amp;gt;404.&amp;lt;/b&amp;gt; &amp;lt;ins&amp;gt;That’s an error.&amp;lt;/ins&amp;gt;</w:instrText>
      </w:r>
    </w:p>
    <w:p w14:paraId="0FE47763" w14:textId="77777777" w:rsidR="002267BF" w:rsidRDefault="002267BF" w:rsidP="00B171DA">
      <w:pPr>
        <w:pStyle w:val="NormalWeb"/>
        <w:spacing w:line="480" w:lineRule="auto"/>
        <w:jc w:val="both"/>
      </w:pPr>
      <w:r>
        <w:instrText xml:space="preserve">  &amp;lt;p&amp;gt;The requested URL &amp;lt;code&amp;gt;/maps/geo&amp;lt;/code&amp;gt; was not found on this server.  &amp;lt;ins&amp;gt;That’s all we know.&amp;lt;/ins&amp;gt;</w:instrText>
      </w:r>
    </w:p>
    <w:p w14:paraId="2193AF2A" w14:textId="77777777" w:rsidR="002267BF" w:rsidRDefault="002267BF" w:rsidP="00B171DA">
      <w:pPr>
        <w:pStyle w:val="NormalWeb"/>
        <w:spacing w:line="480" w:lineRule="auto"/>
        <w:jc w:val="both"/>
      </w:pPr>
      <w:r>
        <w:instrText>&lt;/location&gt;&lt;institution&gt;Abdominal Imaging and Interventional Radiology, Department of Radiology, Massachusetts General Hospital, Harvard Medical School, Boston, MA 02114, USA.&lt;/institution&gt;&lt;number&gt;4&lt;/number&gt;&lt;subtype&gt;400&lt;/subtype&gt;&lt;endpage&gt;517&lt;/endpage&gt;&lt;bundle&gt;&lt;publication&gt;&lt;title&gt;Journal of computer assisted tomography&lt;/title&gt;&lt;type&gt;-100&lt;/type&gt;&lt;subtype&gt;-100&lt;/subtype&gt;&lt;uuid&gt;7648A98F-E94C-4B77-8FF1-8C00F4031F3F&lt;/uuid&gt;&lt;/publication&gt;&lt;/bundle&gt;&lt;authors&gt;&lt;author&gt;&lt;firstName&gt;Xiaozhou&lt;/firstName&gt;&lt;lastName&gt;Ma&lt;/lastName&gt;&lt;/author&gt;&lt;author&gt;&lt;firstName&gt;Bindu&lt;/firstName&gt;&lt;lastName&gt;Setty&lt;/lastName&gt;&lt;/author&gt;&lt;author&gt;&lt;firstName&gt;Raul&lt;/firstName&gt;&lt;middleNames&gt;N&lt;/middleNames&gt;&lt;lastName&gt;Uppot&lt;/lastName&gt;&lt;/author&gt;&lt;author&gt;&lt;firstName&gt;Dushyant&lt;/firstName&gt;&lt;middleNames&gt;V&lt;/middleNames&gt;&lt;lastName&gt;Sahani&lt;/lastName&gt;&lt;/author&gt;&lt;/authors&gt;&lt;/publication&gt;&lt;publication&gt;&lt;uuid&gt;EF6330D6-7985-4797-90F5-3B3F9C2E3A34&lt;/uuid&gt;&lt;volume&gt;15&lt;/volume&gt;&lt;doi&gt;10.1016/j.acra.2008.03.005&lt;/doi&gt;&lt;startpage&gt;1058&lt;/startpage&gt;&lt;publication_date&gt;99200808001200000000220000&lt;/publication_date&gt;&lt;url&gt;http://eutils.ncbi.nlm.nih.gov/entrez/eutils/elink.fcgi?dbfrom=pubmed&amp;amp;id=18620126&amp;amp;retmode=ref&amp;amp;cmd=prlinks&lt;/url&gt;&lt;citekey&gt;Singh:2008jb&lt;/citekey&gt;&lt;type&gt;400&lt;/type&gt;&lt;title&gt;Assessment of pancreatic tumor resectability with multidetector computed tomography: semiautomated console-generated images versus dedicated workstation-generated images.&lt;/title&gt;&lt;location&gt;&amp;lt;!DOCTYPE html&amp;gt;</w:instrText>
      </w:r>
    </w:p>
    <w:p w14:paraId="3DBBD37D" w14:textId="77777777" w:rsidR="002267BF" w:rsidRDefault="002267BF" w:rsidP="00B171DA">
      <w:pPr>
        <w:pStyle w:val="NormalWeb"/>
        <w:spacing w:line="480" w:lineRule="auto"/>
        <w:jc w:val="both"/>
      </w:pPr>
      <w:r>
        <w:instrText>&amp;lt;html lang=en&amp;gt;</w:instrText>
      </w:r>
    </w:p>
    <w:p w14:paraId="4C99D67B" w14:textId="77777777" w:rsidR="002267BF" w:rsidRDefault="002267BF" w:rsidP="00B171DA">
      <w:pPr>
        <w:pStyle w:val="NormalWeb"/>
        <w:spacing w:line="480" w:lineRule="auto"/>
        <w:jc w:val="both"/>
      </w:pPr>
      <w:r>
        <w:instrText xml:space="preserve">  &amp;lt;meta charset=utf-8&amp;gt;</w:instrText>
      </w:r>
    </w:p>
    <w:p w14:paraId="7D3705DD" w14:textId="77777777" w:rsidR="002267BF" w:rsidRDefault="002267BF" w:rsidP="00B171DA">
      <w:pPr>
        <w:pStyle w:val="NormalWeb"/>
        <w:spacing w:line="480" w:lineRule="auto"/>
        <w:jc w:val="both"/>
      </w:pPr>
      <w:r>
        <w:instrText xml:space="preserve">  &amp;lt;meta name=viewport content="initial-scale=1, minimum-scale=1, width=device-width"&amp;gt;</w:instrText>
      </w:r>
    </w:p>
    <w:p w14:paraId="7CF92300" w14:textId="77777777" w:rsidR="002267BF" w:rsidRDefault="002267BF" w:rsidP="00B171DA">
      <w:pPr>
        <w:pStyle w:val="NormalWeb"/>
        <w:spacing w:line="480" w:lineRule="auto"/>
        <w:jc w:val="both"/>
      </w:pPr>
      <w:r>
        <w:instrText xml:space="preserve">  &amp;lt;title&amp;gt;Error 404 (Not Found)!!1&amp;lt;/title&amp;gt;</w:instrText>
      </w:r>
    </w:p>
    <w:p w14:paraId="0592167A" w14:textId="77777777" w:rsidR="002267BF" w:rsidRDefault="002267BF" w:rsidP="00B171DA">
      <w:pPr>
        <w:pStyle w:val="NormalWeb"/>
        <w:spacing w:line="480" w:lineRule="auto"/>
        <w:jc w:val="both"/>
      </w:pPr>
      <w:r>
        <w:instrText xml:space="preserve">  &amp;lt;style&amp;gt;</w:instrText>
      </w:r>
    </w:p>
    <w:p w14:paraId="3740129A" w14:textId="77777777" w:rsidR="002267BF" w:rsidRDefault="002267BF" w:rsidP="00B171DA">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7E1987E" w14:textId="77777777" w:rsidR="002267BF" w:rsidRDefault="002267BF" w:rsidP="00B171DA">
      <w:pPr>
        <w:pStyle w:val="NormalWeb"/>
        <w:spacing w:line="480" w:lineRule="auto"/>
        <w:jc w:val="both"/>
      </w:pPr>
      <w:r>
        <w:instrText xml:space="preserve">  &amp;lt;/style&amp;gt;</w:instrText>
      </w:r>
    </w:p>
    <w:p w14:paraId="345A9674" w14:textId="77777777" w:rsidR="002267BF" w:rsidRDefault="002267BF" w:rsidP="00B171DA">
      <w:pPr>
        <w:pStyle w:val="NormalWeb"/>
        <w:spacing w:line="480" w:lineRule="auto"/>
        <w:jc w:val="both"/>
      </w:pPr>
      <w:r>
        <w:instrText xml:space="preserve">  &amp;lt;a href=//www.google.com/&amp;gt;&amp;lt;span id=logo aria-label=Google&amp;gt;&amp;lt;/span&amp;gt;&amp;lt;/a&amp;gt;</w:instrText>
      </w:r>
    </w:p>
    <w:p w14:paraId="56329659" w14:textId="77777777" w:rsidR="002267BF" w:rsidRDefault="002267BF" w:rsidP="00B171DA">
      <w:pPr>
        <w:pStyle w:val="NormalWeb"/>
        <w:spacing w:line="480" w:lineRule="auto"/>
        <w:jc w:val="both"/>
      </w:pPr>
      <w:r>
        <w:instrText xml:space="preserve">  &amp;lt;p&amp;gt;&amp;lt;b&amp;gt;404.&amp;lt;/b&amp;gt; &amp;lt;ins&amp;gt;That’s an error.&amp;lt;/ins&amp;gt;</w:instrText>
      </w:r>
    </w:p>
    <w:p w14:paraId="3131D3ED" w14:textId="77777777" w:rsidR="002267BF" w:rsidRDefault="002267BF" w:rsidP="00B171DA">
      <w:pPr>
        <w:pStyle w:val="NormalWeb"/>
        <w:spacing w:line="480" w:lineRule="auto"/>
        <w:jc w:val="both"/>
      </w:pPr>
      <w:r>
        <w:instrText xml:space="preserve">  &amp;lt;p&amp;gt;The requested URL &amp;lt;code&amp;gt;/maps/geo&amp;lt;/code&amp;gt; was not found on this server.  &amp;lt;ins&amp;gt;That’s all we know.&amp;lt;/ins&amp;gt;</w:instrText>
      </w:r>
    </w:p>
    <w:p w14:paraId="1CF8DE1C" w14:textId="77777777" w:rsidR="002267BF" w:rsidRDefault="002267BF" w:rsidP="00B171DA">
      <w:pPr>
        <w:pStyle w:val="NormalWeb"/>
        <w:spacing w:line="480" w:lineRule="auto"/>
        <w:jc w:val="both"/>
      </w:pPr>
      <w:r>
        <w:instrText>&lt;/location&gt;&lt;institution&gt;Department of Radiology, Massachusetts General Hospital, 55 Fruit Street, Boston, MA 02114, USA.&lt;/institution&gt;&lt;number&gt;8&lt;/number&gt;&lt;subtype&gt;400&lt;/subtype&gt;&lt;endpage&gt;1068&lt;/endpage&gt;&lt;bundle&gt;&lt;publication&gt;&lt;title&gt;Academic radiology&lt;/title&gt;&lt;type&gt;-100&lt;/type&gt;&lt;subtype&gt;-100&lt;/subtype&gt;&lt;uuid&gt;033576A4-5F59-4FF0-B10E-159BE801BBE3&lt;/uuid&gt;&lt;/publication&gt;&lt;/bundle&gt;&lt;authors&gt;&lt;author&gt;&lt;firstName&gt;Anand&lt;/firstName&gt;&lt;middleNames&gt;K&lt;/middleNames&gt;&lt;lastName&gt;Singh&lt;/lastName&gt;&lt;/author&gt;&lt;author&gt;&lt;firstName&gt;Dushyant&lt;/firstName&gt;&lt;middleNames&gt;V&lt;/middleNames&gt;&lt;lastName&gt;Sahani&lt;/lastName&gt;&lt;/author&gt;&lt;author&gt;&lt;firstName&gt;Michael&lt;/firstName&gt;&lt;middleNames&gt;A&lt;/middleNames&gt;&lt;lastName&gt;Blake&lt;/lastName&gt;&lt;/author&gt;&lt;author&gt;&lt;firstName&gt;Mukta&lt;/firstName&gt;&lt;middleNames&gt;C&lt;/middleNames&gt;&lt;lastName&gt;Joshi&lt;/lastName&gt;&lt;/author&gt;&lt;author&gt;&lt;firstName&gt;Jennifer&lt;/firstName&gt;&lt;middleNames&gt;A&lt;/middleNames&gt;&lt;lastName&gt;Wargo&lt;/lastName&gt;&lt;/author&gt;&lt;author&gt;&lt;firstName&gt;Carlos&lt;/firstName&gt;&lt;lastName&gt;Fernandez-del Castillo&lt;/lastName&gt;&lt;/author&gt;&lt;/authors&gt;&lt;/publication&gt;&lt;/publications&gt;&lt;cites&gt;&lt;/cites&gt;&lt;/citation&gt;</w:instrText>
      </w:r>
      <w:r w:rsidR="006F286E">
        <w:fldChar w:fldCharType="separate"/>
      </w:r>
      <w:r w:rsidR="00E67F87">
        <w:rPr>
          <w:rFonts w:eastAsia="Times New Roman"/>
          <w:lang w:val="en-US"/>
        </w:rPr>
        <w:t>[5,7,11,14,18]</w:t>
      </w:r>
      <w:r w:rsidR="006F286E">
        <w:fldChar w:fldCharType="end"/>
      </w:r>
      <w:r w:rsidR="00A92976">
        <w:t>.</w:t>
      </w:r>
      <w:r w:rsidR="0020584E">
        <w:t xml:space="preserve"> </w:t>
      </w:r>
      <w:r w:rsidR="00A92976">
        <w:t>R</w:t>
      </w:r>
      <w:r w:rsidR="0020584E">
        <w:t xml:space="preserve">esectability rates </w:t>
      </w:r>
      <w:r w:rsidR="00A92976">
        <w:t xml:space="preserve">may however, appear artificially </w:t>
      </w:r>
      <w:r w:rsidR="0020584E">
        <w:t xml:space="preserve">high if surgeons </w:t>
      </w:r>
      <w:r w:rsidR="00A92976">
        <w:t>adopt a</w:t>
      </w:r>
      <w:r w:rsidR="0020584E">
        <w:t xml:space="preserve"> more conservative </w:t>
      </w:r>
      <w:r w:rsidR="00A92976">
        <w:t>approach</w:t>
      </w:r>
      <w:r w:rsidR="00A24503">
        <w:t>, operating only on easy cases</w:t>
      </w:r>
      <w:r w:rsidR="00A92976">
        <w:t xml:space="preserve"> </w:t>
      </w:r>
      <w:r w:rsidR="0020584E">
        <w:t xml:space="preserve">and do not attempt resection in borderline </w:t>
      </w:r>
      <w:r w:rsidR="00A92976">
        <w:t xml:space="preserve">resectable </w:t>
      </w:r>
      <w:r w:rsidR="0020584E">
        <w:t xml:space="preserve">cases. Nevertheless, in the hands of experienced pancreatic radiologists using CE-MDCT, local </w:t>
      </w:r>
      <w:r w:rsidR="00DF7FD4">
        <w:t>tumour</w:t>
      </w:r>
      <w:r w:rsidR="0020584E">
        <w:t xml:space="preserve"> extension, vascular involvement, lymph node and liver metastases correlate closely with surgical findings</w:t>
      </w:r>
      <w:r w:rsidR="00771D8F">
        <w:t xml:space="preserve"> </w:t>
      </w:r>
      <w:r w:rsidR="006F286E">
        <w:fldChar w:fldCharType="begin"/>
      </w:r>
      <w:r>
        <w:instrText xml:space="preserve"> ADDIN PAPERS2_CITATIONS &lt;citation&gt;&lt;uuid&gt;166A7037-2BFE-4B02-8C51-EAA72AA1C682&lt;/uuid&gt;&lt;priority&gt;6&lt;/priority&gt;&lt;publications&gt;&lt;publication&gt;&lt;uuid&gt;EF6330D6-7985-4797-90F5-3B3F9C2E3A34&lt;/uuid&gt;&lt;volume&gt;15&lt;/volume&gt;&lt;doi&gt;10.1016/j.acra.2008.03.005&lt;/doi&gt;&lt;startpage&gt;1058&lt;/startpage&gt;&lt;publication_date&gt;99200808001200000000220000&lt;/publication_date&gt;&lt;url&gt;http://eutils.ncbi.nlm.nih.gov/entrez/eutils/elink.fcgi?dbfrom=pubmed&amp;amp;id=18620126&amp;amp;retmode=ref&amp;amp;cmd=prlinks&lt;/url&gt;&lt;citekey&gt;Singh:2008jb&lt;/citekey&gt;&lt;type&gt;400&lt;/type&gt;&lt;title&gt;Assessment of pancreatic tumor resectability with multidetector computed tomography: semiautomated console-generated images versus dedicated workstation-generated images.&lt;/title&gt;&lt;location&gt;&amp;lt;!DOCTYPE html&amp;gt;</w:instrText>
      </w:r>
    </w:p>
    <w:p w14:paraId="118A3A59" w14:textId="77777777" w:rsidR="002267BF" w:rsidRDefault="002267BF" w:rsidP="00B171DA">
      <w:pPr>
        <w:pStyle w:val="NormalWeb"/>
        <w:spacing w:line="480" w:lineRule="auto"/>
        <w:jc w:val="both"/>
      </w:pPr>
      <w:r>
        <w:instrText>&amp;lt;html lang=en&amp;gt;</w:instrText>
      </w:r>
    </w:p>
    <w:p w14:paraId="1EA654DF" w14:textId="77777777" w:rsidR="002267BF" w:rsidRDefault="002267BF" w:rsidP="00B171DA">
      <w:pPr>
        <w:pStyle w:val="NormalWeb"/>
        <w:spacing w:line="480" w:lineRule="auto"/>
        <w:jc w:val="both"/>
      </w:pPr>
      <w:r>
        <w:instrText xml:space="preserve">  &amp;lt;meta charset=utf-8&amp;gt;</w:instrText>
      </w:r>
    </w:p>
    <w:p w14:paraId="60B05060" w14:textId="77777777" w:rsidR="002267BF" w:rsidRDefault="002267BF" w:rsidP="00B171DA">
      <w:pPr>
        <w:pStyle w:val="NormalWeb"/>
        <w:spacing w:line="480" w:lineRule="auto"/>
        <w:jc w:val="both"/>
      </w:pPr>
      <w:r>
        <w:instrText xml:space="preserve">  &amp;lt;meta name=viewport content="initial-scale=1, minimum-scale=1, width=device-width"&amp;gt;</w:instrText>
      </w:r>
    </w:p>
    <w:p w14:paraId="479E75AF" w14:textId="77777777" w:rsidR="002267BF" w:rsidRDefault="002267BF" w:rsidP="00B171DA">
      <w:pPr>
        <w:pStyle w:val="NormalWeb"/>
        <w:spacing w:line="480" w:lineRule="auto"/>
        <w:jc w:val="both"/>
      </w:pPr>
      <w:r>
        <w:instrText xml:space="preserve">  &amp;lt;title&amp;gt;Error 404 (Not Found)!!1&amp;lt;/title&amp;gt;</w:instrText>
      </w:r>
    </w:p>
    <w:p w14:paraId="462B0C5B" w14:textId="77777777" w:rsidR="002267BF" w:rsidRDefault="002267BF" w:rsidP="00B171DA">
      <w:pPr>
        <w:pStyle w:val="NormalWeb"/>
        <w:spacing w:line="480" w:lineRule="auto"/>
        <w:jc w:val="both"/>
      </w:pPr>
      <w:r>
        <w:instrText xml:space="preserve">  &amp;lt;style&amp;gt;</w:instrText>
      </w:r>
    </w:p>
    <w:p w14:paraId="0C1482A1" w14:textId="77777777" w:rsidR="002267BF" w:rsidRDefault="002267BF" w:rsidP="00B171DA">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0066B3B" w14:textId="77777777" w:rsidR="002267BF" w:rsidRDefault="002267BF" w:rsidP="00B171DA">
      <w:pPr>
        <w:pStyle w:val="NormalWeb"/>
        <w:spacing w:line="480" w:lineRule="auto"/>
        <w:jc w:val="both"/>
      </w:pPr>
      <w:r>
        <w:instrText xml:space="preserve">  &amp;lt;/style&amp;gt;</w:instrText>
      </w:r>
    </w:p>
    <w:p w14:paraId="4A34B094" w14:textId="77777777" w:rsidR="002267BF" w:rsidRDefault="002267BF" w:rsidP="00B171DA">
      <w:pPr>
        <w:pStyle w:val="NormalWeb"/>
        <w:spacing w:line="480" w:lineRule="auto"/>
        <w:jc w:val="both"/>
      </w:pPr>
      <w:r>
        <w:instrText xml:space="preserve">  &amp;lt;a href=//www.google.com/&amp;gt;&amp;lt;span id=logo aria-label=Google&amp;gt;&amp;lt;/span&amp;gt;&amp;lt;/a&amp;gt;</w:instrText>
      </w:r>
    </w:p>
    <w:p w14:paraId="21475D3A" w14:textId="77777777" w:rsidR="002267BF" w:rsidRDefault="002267BF" w:rsidP="00B171DA">
      <w:pPr>
        <w:pStyle w:val="NormalWeb"/>
        <w:spacing w:line="480" w:lineRule="auto"/>
        <w:jc w:val="both"/>
      </w:pPr>
      <w:r>
        <w:instrText xml:space="preserve">  &amp;lt;p&amp;gt;&amp;lt;b&amp;gt;404.&amp;lt;/b&amp;gt; &amp;lt;ins&amp;gt;That’s an error.&amp;lt;/ins&amp;gt;</w:instrText>
      </w:r>
    </w:p>
    <w:p w14:paraId="38D31DC6" w14:textId="77777777" w:rsidR="002267BF" w:rsidRDefault="002267BF" w:rsidP="00B171DA">
      <w:pPr>
        <w:pStyle w:val="NormalWeb"/>
        <w:spacing w:line="480" w:lineRule="auto"/>
        <w:jc w:val="both"/>
      </w:pPr>
      <w:r>
        <w:instrText xml:space="preserve">  &amp;lt;p&amp;gt;The requested URL &amp;lt;code&amp;gt;/maps/geo&amp;lt;/code&amp;gt; was not found on this server.  &amp;lt;ins&amp;gt;That’s all we know.&amp;lt;/ins&amp;gt;</w:instrText>
      </w:r>
    </w:p>
    <w:p w14:paraId="4967FEF0" w14:textId="20A4E197" w:rsidR="00514F08" w:rsidRDefault="002267BF" w:rsidP="00B171DA">
      <w:pPr>
        <w:pStyle w:val="NormalWeb"/>
        <w:spacing w:line="480" w:lineRule="auto"/>
        <w:jc w:val="both"/>
      </w:pPr>
      <w:r>
        <w:instrText>&lt;/location&gt;&lt;institution&gt;Department of Radiology, Massachusetts General Hospital, 55 Fruit Street, Boston, MA 02114, USA.&lt;/institution&gt;&lt;number&gt;8&lt;/number&gt;&lt;subtype&gt;400&lt;/subtype&gt;&lt;endpage&gt;1068&lt;/endpage&gt;&lt;bundle&gt;&lt;publication&gt;&lt;title&gt;Academic radiology&lt;/title&gt;&lt;type&gt;-100&lt;/type&gt;&lt;subtype&gt;-100&lt;/subtype&gt;&lt;uuid&gt;033576A4-5F59-4FF0-B10E-159BE801BBE3&lt;/uuid&gt;&lt;/publication&gt;&lt;/bundle&gt;&lt;authors&gt;&lt;author&gt;&lt;firstName&gt;Anand&lt;/firstName&gt;&lt;middleNames&gt;K&lt;/middleNames&gt;&lt;lastName&gt;Singh&lt;/lastName&gt;&lt;/author&gt;&lt;author&gt;&lt;firstName&gt;Dushyant&lt;/firstName&gt;&lt;middleNames&gt;V&lt;/middleNames&gt;&lt;lastName&gt;Sahani&lt;/lastName&gt;&lt;/author&gt;&lt;author&gt;&lt;firstName&gt;Michael&lt;/firstName&gt;&lt;middleNames&gt;A&lt;/middleNames&gt;&lt;lastName&gt;Blake&lt;/lastName&gt;&lt;/author&gt;&lt;author&gt;&lt;firstName&gt;Mukta&lt;/firstName&gt;&lt;middleNames&gt;C&lt;/middleNames&gt;&lt;lastName&gt;Joshi&lt;/lastName&gt;&lt;/author&gt;&lt;author&gt;&lt;firstName&gt;Jennifer&lt;/firstName&gt;&lt;middleNames&gt;A&lt;/middleNames&gt;&lt;lastName&gt;Wargo&lt;/lastName&gt;&lt;/author&gt;&lt;author&gt;&lt;firstName&gt;Carlos&lt;/firstName&gt;&lt;lastName&gt;Fernandez-del Castillo&lt;/lastName&gt;&lt;/author&gt;&lt;/authors&gt;&lt;/publication&gt;&lt;/publications&gt;&lt;cites&gt;&lt;/cites&gt;&lt;/citation&gt;</w:instrText>
      </w:r>
      <w:r w:rsidR="006F286E">
        <w:fldChar w:fldCharType="separate"/>
      </w:r>
      <w:r w:rsidR="00E67F87">
        <w:rPr>
          <w:rFonts w:eastAsia="Times New Roman"/>
          <w:lang w:val="en-US"/>
        </w:rPr>
        <w:t>[14]</w:t>
      </w:r>
      <w:r w:rsidR="006F286E">
        <w:fldChar w:fldCharType="end"/>
      </w:r>
      <w:r w:rsidR="0020584E">
        <w:t>.</w:t>
      </w:r>
    </w:p>
    <w:p w14:paraId="17182BF8" w14:textId="77777777" w:rsidR="002267BF" w:rsidRDefault="0020584E" w:rsidP="00514F08">
      <w:pPr>
        <w:pStyle w:val="NormalWeb"/>
        <w:spacing w:line="480" w:lineRule="auto"/>
        <w:contextualSpacing/>
        <w:jc w:val="both"/>
      </w:pPr>
      <w:r>
        <w:t>MRI using ultra-high-field magnetic resonance has been reported to be superior to CT in the detection of non-contour deforming masses (small pancreas cancers) due to its superior soft tissue contrast</w:t>
      </w:r>
      <w:r w:rsidR="00771D8F">
        <w:t xml:space="preserve"> </w:t>
      </w:r>
      <w:r w:rsidR="006F286E">
        <w:fldChar w:fldCharType="begin"/>
      </w:r>
      <w:r w:rsidR="002267BF">
        <w:instrText xml:space="preserve"> ADDIN PAPERS2_CITATIONS &lt;citation&gt;&lt;uuid&gt;FE10DA2E-7499-4DD2-9F21-9435ADBE3379&lt;/uuid&gt;&lt;priority&gt;7&lt;/priority&gt;&lt;publications&gt;&lt;publication&gt;&lt;uuid&gt;D10CE656-3299-45D8-889B-6F2A132E4609&lt;/uuid&gt;&lt;volume&gt;187&lt;/volume&gt;&lt;doi&gt;10.2214/AJR.05.0875&lt;/doi&gt;&lt;startpage&gt;W365&lt;/startpage&gt;&lt;publication_date&gt;99200610001200000000220000&lt;/publication_date&gt;&lt;url&gt;http://eutils.ncbi.nlm.nih.gov/entrez/eutils/elink.fcgi?dbfrom=pubmed&amp;amp;id=16985107&amp;amp;retmode=ref&amp;amp;cmd=prlinks&lt;/url&gt;&lt;citekey&gt;Miller:2006km&lt;/citekey&gt;&lt;type&gt;400&lt;/type&gt;&lt;title&gt;MRI of adenocarcinoma of the pancreas.&lt;/title&gt;&lt;location&gt;&amp;lt;!DOCTYPE html&amp;gt;</w:instrText>
      </w:r>
    </w:p>
    <w:p w14:paraId="7586D383" w14:textId="77777777" w:rsidR="002267BF" w:rsidRDefault="002267BF" w:rsidP="00514F08">
      <w:pPr>
        <w:pStyle w:val="NormalWeb"/>
        <w:spacing w:line="480" w:lineRule="auto"/>
        <w:contextualSpacing/>
        <w:jc w:val="both"/>
      </w:pPr>
      <w:r>
        <w:instrText>&amp;lt;html lang=en&amp;gt;</w:instrText>
      </w:r>
    </w:p>
    <w:p w14:paraId="0C2F5E41" w14:textId="77777777" w:rsidR="002267BF" w:rsidRDefault="002267BF" w:rsidP="00514F08">
      <w:pPr>
        <w:pStyle w:val="NormalWeb"/>
        <w:spacing w:line="480" w:lineRule="auto"/>
        <w:contextualSpacing/>
        <w:jc w:val="both"/>
      </w:pPr>
      <w:r>
        <w:instrText xml:space="preserve">  &amp;lt;meta charset=utf-8&amp;gt;</w:instrText>
      </w:r>
    </w:p>
    <w:p w14:paraId="737734CF" w14:textId="77777777" w:rsidR="002267BF" w:rsidRDefault="002267BF" w:rsidP="00514F08">
      <w:pPr>
        <w:pStyle w:val="NormalWeb"/>
        <w:spacing w:line="480" w:lineRule="auto"/>
        <w:contextualSpacing/>
        <w:jc w:val="both"/>
      </w:pPr>
      <w:r>
        <w:instrText xml:space="preserve">  &amp;lt;meta name=viewport content="initial-scale=1, minimum-scale=1, width=device-width"&amp;gt;</w:instrText>
      </w:r>
    </w:p>
    <w:p w14:paraId="1C0B5FA1" w14:textId="77777777" w:rsidR="002267BF" w:rsidRDefault="002267BF" w:rsidP="00514F08">
      <w:pPr>
        <w:pStyle w:val="NormalWeb"/>
        <w:spacing w:line="480" w:lineRule="auto"/>
        <w:contextualSpacing/>
        <w:jc w:val="both"/>
      </w:pPr>
      <w:r>
        <w:instrText xml:space="preserve">  &amp;lt;title&amp;gt;Error 404 (Not Found)!!1&amp;lt;/title&amp;gt;</w:instrText>
      </w:r>
    </w:p>
    <w:p w14:paraId="3B2B8570" w14:textId="77777777" w:rsidR="002267BF" w:rsidRDefault="002267BF" w:rsidP="00514F08">
      <w:pPr>
        <w:pStyle w:val="NormalWeb"/>
        <w:spacing w:line="480" w:lineRule="auto"/>
        <w:contextualSpacing/>
        <w:jc w:val="both"/>
      </w:pPr>
      <w:r>
        <w:instrText xml:space="preserve">  &amp;lt;style&amp;gt;</w:instrText>
      </w:r>
    </w:p>
    <w:p w14:paraId="7997022C" w14:textId="77777777" w:rsidR="002267BF" w:rsidRDefault="002267BF" w:rsidP="00514F08">
      <w:pPr>
        <w:pStyle w:val="NormalWeb"/>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B87D04A" w14:textId="77777777" w:rsidR="002267BF" w:rsidRDefault="002267BF" w:rsidP="00514F08">
      <w:pPr>
        <w:pStyle w:val="NormalWeb"/>
        <w:spacing w:line="480" w:lineRule="auto"/>
        <w:contextualSpacing/>
        <w:jc w:val="both"/>
      </w:pPr>
      <w:r>
        <w:instrText xml:space="preserve">  &amp;lt;/style&amp;gt;</w:instrText>
      </w:r>
    </w:p>
    <w:p w14:paraId="720BD73B" w14:textId="77777777" w:rsidR="002267BF" w:rsidRDefault="002267BF" w:rsidP="00514F08">
      <w:pPr>
        <w:pStyle w:val="NormalWeb"/>
        <w:spacing w:line="480" w:lineRule="auto"/>
        <w:contextualSpacing/>
        <w:jc w:val="both"/>
      </w:pPr>
      <w:r>
        <w:instrText xml:space="preserve">  &amp;lt;a href=//www.google.com/&amp;gt;&amp;lt;span id=logo aria-label=Google&amp;gt;&amp;lt;/span&amp;gt;&amp;lt;/a&amp;gt;</w:instrText>
      </w:r>
    </w:p>
    <w:p w14:paraId="5EC94E35" w14:textId="77777777" w:rsidR="002267BF" w:rsidRDefault="002267BF" w:rsidP="00514F08">
      <w:pPr>
        <w:pStyle w:val="NormalWeb"/>
        <w:spacing w:line="480" w:lineRule="auto"/>
        <w:contextualSpacing/>
        <w:jc w:val="both"/>
      </w:pPr>
      <w:r>
        <w:instrText xml:space="preserve">  &amp;lt;p&amp;gt;&amp;lt;b&amp;gt;404.&amp;lt;/b&amp;gt; &amp;lt;ins&amp;gt;That’s an error.&amp;lt;/ins&amp;gt;</w:instrText>
      </w:r>
    </w:p>
    <w:p w14:paraId="45028047" w14:textId="77777777" w:rsidR="002267BF" w:rsidRDefault="002267BF" w:rsidP="00514F08">
      <w:pPr>
        <w:pStyle w:val="NormalWeb"/>
        <w:spacing w:line="480" w:lineRule="auto"/>
        <w:contextualSpacing/>
        <w:jc w:val="both"/>
      </w:pPr>
      <w:r>
        <w:instrText xml:space="preserve">  &amp;lt;p&amp;gt;The requested URL &amp;lt;code&amp;gt;/maps/geo&amp;lt;/code&amp;gt; was not found on this server.  &amp;lt;ins&amp;gt;That’s all we know.&amp;lt;/ins&amp;gt;</w:instrText>
      </w:r>
    </w:p>
    <w:p w14:paraId="67C443C1" w14:textId="77777777" w:rsidR="002267BF" w:rsidRDefault="002267BF" w:rsidP="00514F08">
      <w:pPr>
        <w:pStyle w:val="NormalWeb"/>
        <w:spacing w:line="480" w:lineRule="auto"/>
        <w:contextualSpacing/>
        <w:jc w:val="both"/>
      </w:pPr>
      <w:r>
        <w:instrText>&lt;/location&gt;&lt;institution&gt;Department of Radiology, Northwestern Memorial Hospital, Northwestern University, The Feinberg School of Medicine, 676 N. St. Clair, Ste. 800, Chicago, IL 60611, USA. fmiller@northwestern.edu&lt;/institution&gt;&lt;number&gt;4&lt;/number&gt;&lt;subtype&gt;400&lt;/subtype&gt;&lt;endpage&gt;74&lt;/endpage&gt;&lt;bundle&gt;&lt;publication&gt;&lt;title&gt;AJR. American journal of roentgenology&lt;/title&gt;&lt;type&gt;-100&lt;/type&gt;&lt;subtype&gt;-100&lt;/subtype&gt;&lt;uuid&gt;ED05CE45-C2D1-45EF-AA19-DCAB7F8D53CF&lt;/uuid&gt;&lt;/publication&gt;&lt;/bundle&gt;&lt;authors&gt;&lt;author&gt;&lt;firstName&gt;Frank&lt;/firstName&gt;&lt;middleNames&gt;H&lt;/middleNames&gt;&lt;lastName&gt;Miller&lt;/lastName&gt;&lt;/author&gt;&lt;author&gt;&lt;firstName&gt;Nancy&lt;/firstName&gt;&lt;middleNames&gt;J&lt;/middleNames&gt;&lt;lastName&gt;Rini&lt;/lastName&gt;&lt;/author&gt;&lt;author&gt;&lt;firstName&gt;Ana&lt;/firstName&gt;&lt;middleNames&gt;L&lt;/middleNames&gt;&lt;lastName&gt;Keppke&lt;/lastName&gt;&lt;/author&gt;&lt;/authors&gt;&lt;/publication&gt;&lt;publication&gt;&lt;uuid&gt;40DA11C6-9D0B-4F7C-90EE-B3369DD849D8&lt;/uuid&gt;&lt;volume&gt;18&lt;/volume&gt;&lt;startpage&gt;421&lt;/startpage&gt;&lt;publication_date&gt;99200712001200000000220000&lt;/publication_date&gt;&lt;url&gt;http://eutils.ncbi.nlm.nih.gov/entrez/eutils/elink.fcgi?dbfrom=pubmed&amp;amp;id=18303400&amp;amp;retmode=ref&amp;amp;cmd=prlinks&lt;/url&gt;&lt;citekey&gt;Schima:2007vz&lt;/citekey&gt;&lt;type&gt;400&lt;/type&gt;&lt;title&gt;State-of-the-art magnetic resonance imaging of pancreatic cancer.&lt;/title&gt;&lt;location&gt;&amp;lt;!DOCTYPE html&amp;gt;</w:instrText>
      </w:r>
    </w:p>
    <w:p w14:paraId="0AFFEDBA" w14:textId="77777777" w:rsidR="002267BF" w:rsidRDefault="002267BF" w:rsidP="00514F08">
      <w:pPr>
        <w:pStyle w:val="NormalWeb"/>
        <w:spacing w:line="480" w:lineRule="auto"/>
        <w:contextualSpacing/>
        <w:jc w:val="both"/>
      </w:pPr>
      <w:r>
        <w:instrText>&amp;lt;html lang=en&amp;gt;</w:instrText>
      </w:r>
    </w:p>
    <w:p w14:paraId="535AF2AB" w14:textId="77777777" w:rsidR="002267BF" w:rsidRDefault="002267BF" w:rsidP="00514F08">
      <w:pPr>
        <w:pStyle w:val="NormalWeb"/>
        <w:spacing w:line="480" w:lineRule="auto"/>
        <w:contextualSpacing/>
        <w:jc w:val="both"/>
      </w:pPr>
      <w:r>
        <w:instrText xml:space="preserve">  &amp;lt;meta charset=utf-8&amp;gt;</w:instrText>
      </w:r>
    </w:p>
    <w:p w14:paraId="54F6F1BC" w14:textId="77777777" w:rsidR="002267BF" w:rsidRDefault="002267BF" w:rsidP="00514F08">
      <w:pPr>
        <w:pStyle w:val="NormalWeb"/>
        <w:spacing w:line="480" w:lineRule="auto"/>
        <w:contextualSpacing/>
        <w:jc w:val="both"/>
      </w:pPr>
      <w:r>
        <w:instrText xml:space="preserve">  &amp;lt;meta name=viewport content="initial-scale=1, minimum-scale=1, width=device-width"&amp;gt;</w:instrText>
      </w:r>
    </w:p>
    <w:p w14:paraId="65628F3D" w14:textId="77777777" w:rsidR="002267BF" w:rsidRDefault="002267BF" w:rsidP="00514F08">
      <w:pPr>
        <w:pStyle w:val="NormalWeb"/>
        <w:spacing w:line="480" w:lineRule="auto"/>
        <w:contextualSpacing/>
        <w:jc w:val="both"/>
      </w:pPr>
      <w:r>
        <w:instrText xml:space="preserve">  &amp;lt;title&amp;gt;Error 404 (Not Found)!!1&amp;lt;/title&amp;gt;</w:instrText>
      </w:r>
    </w:p>
    <w:p w14:paraId="45F8300F" w14:textId="77777777" w:rsidR="002267BF" w:rsidRDefault="002267BF" w:rsidP="00514F08">
      <w:pPr>
        <w:pStyle w:val="NormalWeb"/>
        <w:spacing w:line="480" w:lineRule="auto"/>
        <w:contextualSpacing/>
        <w:jc w:val="both"/>
      </w:pPr>
      <w:r>
        <w:instrText xml:space="preserve">  &amp;lt;style&amp;gt;</w:instrText>
      </w:r>
    </w:p>
    <w:p w14:paraId="7F3E8451" w14:textId="77777777" w:rsidR="002267BF" w:rsidRDefault="002267BF" w:rsidP="00514F08">
      <w:pPr>
        <w:pStyle w:val="NormalWeb"/>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9F10E03" w14:textId="77777777" w:rsidR="002267BF" w:rsidRDefault="002267BF" w:rsidP="00514F08">
      <w:pPr>
        <w:pStyle w:val="NormalWeb"/>
        <w:spacing w:line="480" w:lineRule="auto"/>
        <w:contextualSpacing/>
        <w:jc w:val="both"/>
      </w:pPr>
      <w:r>
        <w:instrText xml:space="preserve">  &amp;lt;/style&amp;gt;</w:instrText>
      </w:r>
    </w:p>
    <w:p w14:paraId="4ED6026B" w14:textId="77777777" w:rsidR="002267BF" w:rsidRDefault="002267BF" w:rsidP="00514F08">
      <w:pPr>
        <w:pStyle w:val="NormalWeb"/>
        <w:spacing w:line="480" w:lineRule="auto"/>
        <w:contextualSpacing/>
        <w:jc w:val="both"/>
      </w:pPr>
      <w:r>
        <w:instrText xml:space="preserve">  &amp;lt;a href=//www.google.com/&amp;gt;&amp;lt;span id=logo aria-label=Google&amp;gt;&amp;lt;/span&amp;gt;&amp;lt;/a&amp;gt;</w:instrText>
      </w:r>
    </w:p>
    <w:p w14:paraId="22D336DC" w14:textId="77777777" w:rsidR="002267BF" w:rsidRDefault="002267BF" w:rsidP="00514F08">
      <w:pPr>
        <w:pStyle w:val="NormalWeb"/>
        <w:spacing w:line="480" w:lineRule="auto"/>
        <w:contextualSpacing/>
        <w:jc w:val="both"/>
      </w:pPr>
      <w:r>
        <w:instrText xml:space="preserve">  &amp;lt;p&amp;gt;&amp;lt;b&amp;gt;404.&amp;lt;/b&amp;gt; &amp;lt;ins&amp;gt;That’s an error.&amp;lt;/ins&amp;gt;</w:instrText>
      </w:r>
    </w:p>
    <w:p w14:paraId="3FBF127B" w14:textId="77777777" w:rsidR="002267BF" w:rsidRDefault="002267BF" w:rsidP="00514F08">
      <w:pPr>
        <w:pStyle w:val="NormalWeb"/>
        <w:spacing w:line="480" w:lineRule="auto"/>
        <w:contextualSpacing/>
        <w:jc w:val="both"/>
      </w:pPr>
      <w:r>
        <w:instrText xml:space="preserve">  &amp;lt;p&amp;gt;The requested URL &amp;lt;code&amp;gt;/maps/geo&amp;lt;/code&amp;gt; was not found on this server.  &amp;lt;ins&amp;gt;That’s all we know.&amp;lt;/ins&amp;gt;</w:instrText>
      </w:r>
    </w:p>
    <w:p w14:paraId="320AE3F5" w14:textId="77777777" w:rsidR="002267BF" w:rsidRDefault="002267BF" w:rsidP="00514F08">
      <w:pPr>
        <w:pStyle w:val="NormalWeb"/>
        <w:spacing w:line="480" w:lineRule="auto"/>
        <w:contextualSpacing/>
        <w:jc w:val="both"/>
      </w:pPr>
      <w:r>
        <w:instrText>&lt;/location&gt;&lt;institution&gt;Department of Radiology, Medical University of Vienna, Vienna, Austria. wolfgang.schima@meduniwien.ac.at&lt;/institution&gt;&lt;number&gt;6&lt;/number&gt;&lt;subtype&gt;400&lt;/subtype&gt;&lt;endpage&gt;429&lt;/endpage&gt;&lt;bundle&gt;&lt;publication&gt;&lt;title&gt;Topics in magnetic resonance imaging : TMRI&lt;/title&gt;&lt;type&gt;-100&lt;/type&gt;&lt;subtype&gt;-100&lt;/subtype&gt;&lt;uuid&gt;9BECCF16-2002-42B0-801B-E59E8D7B1C1C&lt;/uuid&gt;&lt;/publication&gt;&lt;/bundle&gt;&lt;authors&gt;&lt;author&gt;&lt;firstName&gt;Wolfgang&lt;/firstName&gt;&lt;lastName&gt;Schima&lt;/lastName&gt;&lt;/author&gt;&lt;author&gt;&lt;firstName&gt;Ahmed&lt;/firstName&gt;&lt;lastName&gt;Ba-Ssalamah&lt;/lastName&gt;&lt;/author&gt;&lt;author&gt;&lt;firstName&gt;Peter&lt;/firstName&gt;&lt;lastName&gt;Goetzinger&lt;/lastName&gt;&lt;/author&gt;&lt;author&gt;&lt;firstName&gt;Martina&lt;/firstName&gt;&lt;lastName&gt;Scharitzer&lt;/lastName&gt;&lt;/author&gt;&lt;author&gt;&lt;firstName&gt;Claus&lt;/firstName&gt;&lt;lastName&gt;Koelblinger&lt;/lastName&gt;&lt;/author&gt;&lt;/authors&gt;&lt;/publication&gt;&lt;/publications&gt;&lt;cites&gt;&lt;/cites&gt;&lt;/citation&gt;</w:instrText>
      </w:r>
      <w:r w:rsidR="006F286E">
        <w:fldChar w:fldCharType="separate"/>
      </w:r>
      <w:r w:rsidR="00E67F87">
        <w:rPr>
          <w:rFonts w:eastAsia="Times New Roman"/>
          <w:lang w:val="en-US"/>
        </w:rPr>
        <w:t>[6,8]</w:t>
      </w:r>
      <w:r w:rsidR="006F286E">
        <w:fldChar w:fldCharType="end"/>
      </w:r>
      <w:r w:rsidR="0020584E">
        <w:t>. MRI may also be preferable for characterizing small liver and</w:t>
      </w:r>
      <w:r w:rsidR="00C35648">
        <w:t xml:space="preserve"> peritoneal/omental metastases</w:t>
      </w:r>
      <w:r w:rsidR="00771D8F">
        <w:t xml:space="preserve"> </w:t>
      </w:r>
      <w:r w:rsidR="006F286E">
        <w:fldChar w:fldCharType="begin"/>
      </w:r>
      <w:r>
        <w:instrText xml:space="preserve"> ADDIN PAPERS2_CITATIONS &lt;citation&gt;&lt;uuid&gt;B1C3F1F7-3079-4043-B203-9872B74CA88E&lt;/uuid&gt;&lt;priority&gt;8&lt;/priority&gt;&lt;publications&gt;&lt;publication&gt;&lt;uuid&gt;D10CE656-3299-45D8-889B-6F2A132E4609&lt;/uuid&gt;&lt;volume&gt;187&lt;/volume&gt;&lt;doi&gt;10.2214/AJR.05.0875&lt;/doi&gt;&lt;startpage&gt;W365&lt;/startpage&gt;&lt;publication_date&gt;99200610001200000000220000&lt;/publication_date&gt;&lt;url&gt;http://eutils.ncbi.nlm.nih.gov/entrez/eutils/elink.fcgi?dbfrom=pubmed&amp;amp;id=16985107&amp;amp;retmode=ref&amp;amp;cmd=prlinks&lt;/url&gt;&lt;citekey&gt;Miller:2006km&lt;/citekey&gt;&lt;type&gt;400&lt;/type&gt;&lt;title&gt;MRI of adenocarcinoma of the pancreas.&lt;/title&gt;&lt;location&gt;&amp;lt;!DOCTYPE html&amp;gt;</w:instrText>
      </w:r>
    </w:p>
    <w:p w14:paraId="047BCBA4" w14:textId="77777777" w:rsidR="002267BF" w:rsidRDefault="002267BF" w:rsidP="00514F08">
      <w:pPr>
        <w:pStyle w:val="NormalWeb"/>
        <w:spacing w:line="480" w:lineRule="auto"/>
        <w:contextualSpacing/>
        <w:jc w:val="both"/>
      </w:pPr>
      <w:r>
        <w:instrText>&amp;lt;html lang=en&amp;gt;</w:instrText>
      </w:r>
    </w:p>
    <w:p w14:paraId="60C4A6C8" w14:textId="77777777" w:rsidR="002267BF" w:rsidRDefault="002267BF" w:rsidP="00514F08">
      <w:pPr>
        <w:pStyle w:val="NormalWeb"/>
        <w:spacing w:line="480" w:lineRule="auto"/>
        <w:contextualSpacing/>
        <w:jc w:val="both"/>
      </w:pPr>
      <w:r>
        <w:instrText xml:space="preserve">  &amp;lt;meta charset=utf-8&amp;gt;</w:instrText>
      </w:r>
    </w:p>
    <w:p w14:paraId="5821D60F" w14:textId="77777777" w:rsidR="002267BF" w:rsidRDefault="002267BF" w:rsidP="00514F08">
      <w:pPr>
        <w:pStyle w:val="NormalWeb"/>
        <w:spacing w:line="480" w:lineRule="auto"/>
        <w:contextualSpacing/>
        <w:jc w:val="both"/>
      </w:pPr>
      <w:r>
        <w:instrText xml:space="preserve">  &amp;lt;meta name=viewport content="initial-scale=1, minimum-scale=1, width=device-width"&amp;gt;</w:instrText>
      </w:r>
    </w:p>
    <w:p w14:paraId="02CFBEFA" w14:textId="77777777" w:rsidR="002267BF" w:rsidRDefault="002267BF" w:rsidP="00514F08">
      <w:pPr>
        <w:pStyle w:val="NormalWeb"/>
        <w:spacing w:line="480" w:lineRule="auto"/>
        <w:contextualSpacing/>
        <w:jc w:val="both"/>
      </w:pPr>
      <w:r>
        <w:instrText xml:space="preserve">  &amp;lt;title&amp;gt;Error 404 (Not Found)!!1&amp;lt;/title&amp;gt;</w:instrText>
      </w:r>
    </w:p>
    <w:p w14:paraId="455A0080" w14:textId="77777777" w:rsidR="002267BF" w:rsidRDefault="002267BF" w:rsidP="00514F08">
      <w:pPr>
        <w:pStyle w:val="NormalWeb"/>
        <w:spacing w:line="480" w:lineRule="auto"/>
        <w:contextualSpacing/>
        <w:jc w:val="both"/>
      </w:pPr>
      <w:r>
        <w:instrText xml:space="preserve">  &amp;lt;style&amp;gt;</w:instrText>
      </w:r>
    </w:p>
    <w:p w14:paraId="28F7D213" w14:textId="77777777" w:rsidR="002267BF" w:rsidRDefault="002267BF" w:rsidP="00514F08">
      <w:pPr>
        <w:pStyle w:val="NormalWeb"/>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01DF6C5" w14:textId="77777777" w:rsidR="002267BF" w:rsidRDefault="002267BF" w:rsidP="00514F08">
      <w:pPr>
        <w:pStyle w:val="NormalWeb"/>
        <w:spacing w:line="480" w:lineRule="auto"/>
        <w:contextualSpacing/>
        <w:jc w:val="both"/>
      </w:pPr>
      <w:r>
        <w:instrText xml:space="preserve">  &amp;lt;/style&amp;gt;</w:instrText>
      </w:r>
    </w:p>
    <w:p w14:paraId="4BA4744E" w14:textId="77777777" w:rsidR="002267BF" w:rsidRDefault="002267BF" w:rsidP="00514F08">
      <w:pPr>
        <w:pStyle w:val="NormalWeb"/>
        <w:spacing w:line="480" w:lineRule="auto"/>
        <w:contextualSpacing/>
        <w:jc w:val="both"/>
      </w:pPr>
      <w:r>
        <w:instrText xml:space="preserve">  &amp;lt;a href=//www.google.com/&amp;gt;&amp;lt;span id=logo aria-label=Google&amp;gt;&amp;lt;/span&amp;gt;&amp;lt;/a&amp;gt;</w:instrText>
      </w:r>
    </w:p>
    <w:p w14:paraId="7053F07E" w14:textId="77777777" w:rsidR="002267BF" w:rsidRDefault="002267BF" w:rsidP="00514F08">
      <w:pPr>
        <w:pStyle w:val="NormalWeb"/>
        <w:spacing w:line="480" w:lineRule="auto"/>
        <w:contextualSpacing/>
        <w:jc w:val="both"/>
      </w:pPr>
      <w:r>
        <w:instrText xml:space="preserve">  &amp;lt;p&amp;gt;&amp;lt;b&amp;gt;404.&amp;lt;/b&amp;gt; &amp;lt;ins&amp;gt;That’s an error.&amp;lt;/ins&amp;gt;</w:instrText>
      </w:r>
    </w:p>
    <w:p w14:paraId="697E4A00" w14:textId="77777777" w:rsidR="002267BF" w:rsidRDefault="002267BF" w:rsidP="00514F08">
      <w:pPr>
        <w:pStyle w:val="NormalWeb"/>
        <w:spacing w:line="480" w:lineRule="auto"/>
        <w:contextualSpacing/>
        <w:jc w:val="both"/>
      </w:pPr>
      <w:r>
        <w:instrText xml:space="preserve">  &amp;lt;p&amp;gt;The requested URL &amp;lt;code&amp;gt;/maps/geo&amp;lt;/code&amp;gt; was not found on this server.  &amp;lt;ins&amp;gt;That’s all we know.&amp;lt;/ins&amp;gt;</w:instrText>
      </w:r>
    </w:p>
    <w:p w14:paraId="269DB04F" w14:textId="77777777" w:rsidR="002267BF" w:rsidRDefault="002267BF" w:rsidP="00514F08">
      <w:pPr>
        <w:pStyle w:val="NormalWeb"/>
        <w:spacing w:line="480" w:lineRule="auto"/>
        <w:contextualSpacing/>
        <w:jc w:val="both"/>
      </w:pPr>
      <w:r>
        <w:instrText>&lt;/location&gt;&lt;institution&gt;Department of Radiology, Northwestern Memorial Hospital, Northwestern University, The Feinberg School of Medicine, 676 N. St. Clair, Ste. 800, Chicago, IL 60611, USA. fmiller@northwestern.edu&lt;/institution&gt;&lt;number&gt;4&lt;/number&gt;&lt;subtype&gt;400&lt;/subtype&gt;&lt;endpage&gt;74&lt;/endpage&gt;&lt;bundle&gt;&lt;publication&gt;&lt;title&gt;AJR. American journal of roentgenology&lt;/title&gt;&lt;type&gt;-100&lt;/type&gt;&lt;subtype&gt;-100&lt;/subtype&gt;&lt;uuid&gt;ED05CE45-C2D1-45EF-AA19-DCAB7F8D53CF&lt;/uuid&gt;&lt;/publication&gt;&lt;/bundle&gt;&lt;authors&gt;&lt;author&gt;&lt;firstName&gt;Frank&lt;/firstName&gt;&lt;middleNames&gt;H&lt;/middleNames&gt;&lt;lastName&gt;Miller&lt;/lastName&gt;&lt;/author&gt;&lt;author&gt;&lt;firstName&gt;Nancy&lt;/firstName&gt;&lt;middleNames&gt;J&lt;/middleNames&gt;&lt;lastName&gt;Rini&lt;/lastName&gt;&lt;/author&gt;&lt;author&gt;&lt;firstName&gt;Ana&lt;/firstName&gt;&lt;middleNames&gt;L&lt;/middleNames&gt;&lt;lastName&gt;Keppke&lt;/lastName&gt;&lt;/author&gt;&lt;/authors&gt;&lt;/publication&gt;&lt;/publications&gt;&lt;cites&gt;&lt;/cites&gt;&lt;/citation&gt;</w:instrText>
      </w:r>
      <w:r w:rsidR="006F286E">
        <w:fldChar w:fldCharType="separate"/>
      </w:r>
      <w:r w:rsidR="00E67F87">
        <w:rPr>
          <w:rFonts w:eastAsia="Times New Roman"/>
          <w:lang w:val="en-US"/>
        </w:rPr>
        <w:t>[6]</w:t>
      </w:r>
      <w:r w:rsidR="006F286E">
        <w:fldChar w:fldCharType="end"/>
      </w:r>
      <w:r w:rsidR="0020584E">
        <w:t xml:space="preserve">. MRI, MRI spectroscopy and MRI functional imaging are under development to distinguish malignant from benign pancreas </w:t>
      </w:r>
      <w:r w:rsidR="00DF7FD4">
        <w:t>tumours</w:t>
      </w:r>
      <w:r w:rsidR="0020584E">
        <w:t>, using proto</w:t>
      </w:r>
      <w:r w:rsidR="00C35648">
        <w:t>cols based on signal intensity</w:t>
      </w:r>
      <w:r w:rsidR="00771D8F">
        <w:t xml:space="preserve"> </w:t>
      </w:r>
      <w:r w:rsidR="006F286E">
        <w:fldChar w:fldCharType="begin"/>
      </w:r>
      <w:r>
        <w:instrText xml:space="preserve"> ADDIN PAPERS2_CITATIONS &lt;citation&gt;&lt;uuid&gt;C4A2F014-3850-472B-A1A0-B5455175AB9C&lt;/uuid&gt;&lt;priority&gt;9&lt;/priority&gt;&lt;publications&gt;&lt;publication&gt;&lt;uuid&gt;AF5B1225-94D4-4CC5-AA1D-7E16F80E0965&lt;/uuid&gt;&lt;volume&gt;49&lt;/volume&gt;&lt;doi&gt;10.1080/02841850801895381&lt;/doi&gt;&lt;startpage&gt;383&lt;/startpage&gt;&lt;publication_date&gt;99200805001200000000220000&lt;/publication_date&gt;&lt;url&gt;http://eutils.ncbi.nlm.nih.gov/entrez/eutils/elink.fcgi?dbfrom=pubmed&amp;amp;id=18415779&amp;amp;retmode=ref&amp;amp;cmd=prlinks&lt;/url&gt;&lt;citekey&gt;TakeuchiM:2008hr&lt;/citekey&gt;&lt;type&gt;400&lt;/type&gt;&lt;title&gt;High-b-value diffusion-weighted magnetic resonance imaging of pancreatic cancer and mass-forming chronic pancreatitis: preliminary results.&lt;/title&gt;&lt;location&gt;&amp;lt;!DOCTYPE html&amp;gt;</w:instrText>
      </w:r>
    </w:p>
    <w:p w14:paraId="296046A9" w14:textId="77777777" w:rsidR="002267BF" w:rsidRDefault="002267BF" w:rsidP="00514F08">
      <w:pPr>
        <w:pStyle w:val="NormalWeb"/>
        <w:spacing w:line="480" w:lineRule="auto"/>
        <w:contextualSpacing/>
        <w:jc w:val="both"/>
      </w:pPr>
      <w:r>
        <w:instrText>&amp;lt;html lang=en&amp;gt;</w:instrText>
      </w:r>
    </w:p>
    <w:p w14:paraId="6B12938C" w14:textId="77777777" w:rsidR="002267BF" w:rsidRDefault="002267BF" w:rsidP="00514F08">
      <w:pPr>
        <w:pStyle w:val="NormalWeb"/>
        <w:spacing w:line="480" w:lineRule="auto"/>
        <w:contextualSpacing/>
        <w:jc w:val="both"/>
      </w:pPr>
      <w:r>
        <w:instrText xml:space="preserve">  &amp;lt;meta charset=utf-8&amp;gt;</w:instrText>
      </w:r>
    </w:p>
    <w:p w14:paraId="579B574C" w14:textId="77777777" w:rsidR="002267BF" w:rsidRDefault="002267BF" w:rsidP="00514F08">
      <w:pPr>
        <w:pStyle w:val="NormalWeb"/>
        <w:spacing w:line="480" w:lineRule="auto"/>
        <w:contextualSpacing/>
        <w:jc w:val="both"/>
      </w:pPr>
      <w:r>
        <w:instrText xml:space="preserve">  &amp;lt;meta name=viewport content="initial-scale=1, minimum-scale=1, width=device-width"&amp;gt;</w:instrText>
      </w:r>
    </w:p>
    <w:p w14:paraId="6DB67F3D" w14:textId="77777777" w:rsidR="002267BF" w:rsidRDefault="002267BF" w:rsidP="00514F08">
      <w:pPr>
        <w:pStyle w:val="NormalWeb"/>
        <w:spacing w:line="480" w:lineRule="auto"/>
        <w:contextualSpacing/>
        <w:jc w:val="both"/>
      </w:pPr>
      <w:r>
        <w:instrText xml:space="preserve">  &amp;lt;title&amp;gt;Error 404 (Not Found)!!1&amp;lt;/title&amp;gt;</w:instrText>
      </w:r>
    </w:p>
    <w:p w14:paraId="5B991765" w14:textId="77777777" w:rsidR="002267BF" w:rsidRDefault="002267BF" w:rsidP="00514F08">
      <w:pPr>
        <w:pStyle w:val="NormalWeb"/>
        <w:spacing w:line="480" w:lineRule="auto"/>
        <w:contextualSpacing/>
        <w:jc w:val="both"/>
      </w:pPr>
      <w:r>
        <w:instrText xml:space="preserve">  &amp;lt;style&amp;gt;</w:instrText>
      </w:r>
    </w:p>
    <w:p w14:paraId="7C1363D1" w14:textId="77777777" w:rsidR="002267BF" w:rsidRDefault="002267BF" w:rsidP="00514F08">
      <w:pPr>
        <w:pStyle w:val="NormalWeb"/>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3546F05" w14:textId="77777777" w:rsidR="002267BF" w:rsidRDefault="002267BF" w:rsidP="00514F08">
      <w:pPr>
        <w:pStyle w:val="NormalWeb"/>
        <w:spacing w:line="480" w:lineRule="auto"/>
        <w:contextualSpacing/>
        <w:jc w:val="both"/>
      </w:pPr>
      <w:r>
        <w:instrText xml:space="preserve">  &amp;lt;/style&amp;gt;</w:instrText>
      </w:r>
    </w:p>
    <w:p w14:paraId="521A1F1E" w14:textId="77777777" w:rsidR="002267BF" w:rsidRDefault="002267BF" w:rsidP="00514F08">
      <w:pPr>
        <w:pStyle w:val="NormalWeb"/>
        <w:spacing w:line="480" w:lineRule="auto"/>
        <w:contextualSpacing/>
        <w:jc w:val="both"/>
      </w:pPr>
      <w:r>
        <w:instrText xml:space="preserve">  &amp;lt;a href=//www.google.com/&amp;gt;&amp;lt;span id=logo aria-label=Google&amp;gt;&amp;lt;/span&amp;gt;&amp;lt;/a&amp;gt;</w:instrText>
      </w:r>
    </w:p>
    <w:p w14:paraId="62DD3F7D" w14:textId="77777777" w:rsidR="002267BF" w:rsidRDefault="002267BF" w:rsidP="00514F08">
      <w:pPr>
        <w:pStyle w:val="NormalWeb"/>
        <w:spacing w:line="480" w:lineRule="auto"/>
        <w:contextualSpacing/>
        <w:jc w:val="both"/>
      </w:pPr>
      <w:r>
        <w:instrText xml:space="preserve">  &amp;lt;p&amp;gt;&amp;lt;b&amp;gt;404.&amp;lt;/b&amp;gt; &amp;lt;ins&amp;gt;That’s an error.&amp;lt;/ins&amp;gt;</w:instrText>
      </w:r>
    </w:p>
    <w:p w14:paraId="36356A50" w14:textId="77777777" w:rsidR="002267BF" w:rsidRDefault="002267BF" w:rsidP="00514F08">
      <w:pPr>
        <w:pStyle w:val="NormalWeb"/>
        <w:spacing w:line="480" w:lineRule="auto"/>
        <w:contextualSpacing/>
        <w:jc w:val="both"/>
      </w:pPr>
      <w:r>
        <w:instrText xml:space="preserve">  &amp;lt;p&amp;gt;The requested URL &amp;lt;code&amp;gt;/maps/geo&amp;lt;/code&amp;gt; was not found on this server.  &amp;lt;ins&amp;gt;That’s all we know.&amp;lt;/ins&amp;gt;</w:instrText>
      </w:r>
    </w:p>
    <w:p w14:paraId="6F40DBB2" w14:textId="6C47757D" w:rsidR="00A04C64" w:rsidRDefault="002267BF" w:rsidP="00514F08">
      <w:pPr>
        <w:pStyle w:val="NormalWeb"/>
        <w:spacing w:line="480" w:lineRule="auto"/>
        <w:contextualSpacing/>
        <w:jc w:val="both"/>
      </w:pPr>
      <w:r>
        <w:instrText>&lt;/location&gt;&lt;institution&gt;Department of Radiology and Department of Radiologic Technology, School of Medicine, University of Tokushima, Tokushima, Japan. mayumi@clin.med.tokushima-u.ac.jp&lt;/institution&gt;&lt;number&gt;4&lt;/number&gt;&lt;subtype&gt;400&lt;/subtype&gt;&lt;endpage&gt;386&lt;/endpage&gt;&lt;bundle&gt;&lt;publication&gt;&lt;title&gt;Acta radiologica (Stockholm, Sweden : 1987)&lt;/title&gt;&lt;type&gt;-100&lt;/type&gt;&lt;subtype&gt;-100&lt;/subtype&gt;&lt;uuid&gt;40A1C8F7-1E2B-4902-BD3F-36158D200B74&lt;/uuid&gt;&lt;/publication&gt;&lt;/bundle&gt;&lt;authors&gt;&lt;author&gt;&lt;lastName&gt;Takeuchi M&lt;/lastName&gt;&lt;/author&gt;&lt;author&gt;&lt;firstName&gt;K&lt;/firstName&gt;&lt;lastName&gt;Matsuzaki&lt;/lastName&gt;&lt;/author&gt;&lt;author&gt;&lt;firstName&gt;H&lt;/firstName&gt;&lt;lastName&gt;Kubo&lt;/lastName&gt;&lt;/author&gt;&lt;author&gt;&lt;firstName&gt;H&lt;/firstName&gt;&lt;lastName&gt;Nishitani&lt;/lastName&gt;&lt;/author&gt;&lt;/authors&gt;&lt;/publication&gt;&lt;/publications&gt;&lt;cites&gt;&lt;/cites&gt;&lt;/citation&gt;</w:instrText>
      </w:r>
      <w:r w:rsidR="006F286E">
        <w:fldChar w:fldCharType="separate"/>
      </w:r>
      <w:r w:rsidR="00E67F87">
        <w:rPr>
          <w:rFonts w:eastAsia="Times New Roman"/>
          <w:lang w:val="en-US"/>
        </w:rPr>
        <w:t>[15]</w:t>
      </w:r>
      <w:r w:rsidR="006F286E">
        <w:fldChar w:fldCharType="end"/>
      </w:r>
      <w:r w:rsidR="0020584E">
        <w:t xml:space="preserve">, but these techniques </w:t>
      </w:r>
      <w:r w:rsidR="00FD5C75">
        <w:t xml:space="preserve">are </w:t>
      </w:r>
      <w:r w:rsidR="0020584E">
        <w:t>yet to gain a place in optimal standard staging approache</w:t>
      </w:r>
      <w:r w:rsidR="00F05030">
        <w:t>s</w:t>
      </w:r>
      <w:r w:rsidR="0020584E">
        <w:t>.</w:t>
      </w:r>
    </w:p>
    <w:p w14:paraId="0775F88C" w14:textId="77777777" w:rsidR="00B171DA" w:rsidRDefault="00B171DA" w:rsidP="00514F08">
      <w:pPr>
        <w:pStyle w:val="NormalWeb"/>
        <w:spacing w:line="480" w:lineRule="auto"/>
        <w:contextualSpacing/>
        <w:jc w:val="both"/>
      </w:pPr>
    </w:p>
    <w:p w14:paraId="1087C5EF" w14:textId="77777777" w:rsidR="002267BF" w:rsidRDefault="0020584E" w:rsidP="00B171DA">
      <w:pPr>
        <w:pStyle w:val="NormalWeb"/>
        <w:spacing w:line="480" w:lineRule="auto"/>
        <w:contextualSpacing/>
        <w:jc w:val="both"/>
      </w:pPr>
      <w:r>
        <w:t>EUS with or without fine needle aspiration biopsy (FNA) has been found in one study to be highly accurate in diagnosing pancreas cancer (99%) with 88% sensitivity, 100% specificity, 100% PPV and 99% NPV in patients with ambiguous CT findings</w:t>
      </w:r>
      <w:r w:rsidR="00771D8F">
        <w:t xml:space="preserve"> </w:t>
      </w:r>
      <w:r w:rsidR="006F286E">
        <w:fldChar w:fldCharType="begin"/>
      </w:r>
      <w:r w:rsidR="002267BF">
        <w:instrText xml:space="preserve"> ADDIN PAPERS2_CITATIONS &lt;citation&gt;&lt;uuid&gt;59845CA7-B909-4692-B0E0-49CF76B67DF9&lt;/uuid&gt;&lt;priority&gt;10&lt;/priority&gt;&lt;publications&gt;&lt;publication&gt;&lt;uuid&gt;8457236C-12D1-4F31-BE17-02320AA26ED3&lt;/uuid&gt;&lt;volume&gt;68&lt;/volume&gt;&lt;doi&gt;10.1016/j.gie.2008.01.026&lt;/doi&gt;&lt;startpage&gt;237&lt;/startpage&gt;&lt;publication_date&gt;99200808001200000000220000&lt;/publication_date&gt;&lt;url&gt;http://eutils.ncbi.nlm.nih.gov/entrez/eutils/elink.fcgi?dbfrom=pubmed&amp;amp;id=18423464&amp;amp;retmode=ref&amp;amp;cmd=prlinks&lt;/url&gt;&lt;citekey&gt;Agarwal:2008ih&lt;/citekey&gt;&lt;type&gt;400&lt;/type&gt;&lt;title&gt;EUS and/or EUS-guided FNA in patients with CT and/or magnetic resonance imaging findings of enlarged pancreatic head or dilated pancreatic duct with or without a dilated common bile duct.&lt;/title&gt;&lt;location&gt;&amp;lt;!DOCTYPE html&amp;gt;</w:instrText>
      </w:r>
    </w:p>
    <w:p w14:paraId="610D6022" w14:textId="77777777" w:rsidR="002267BF" w:rsidRDefault="002267BF" w:rsidP="00B171DA">
      <w:pPr>
        <w:pStyle w:val="NormalWeb"/>
        <w:spacing w:line="480" w:lineRule="auto"/>
        <w:contextualSpacing/>
        <w:jc w:val="both"/>
      </w:pPr>
      <w:r>
        <w:instrText>&amp;lt;html lang=en&amp;gt;</w:instrText>
      </w:r>
    </w:p>
    <w:p w14:paraId="75B1F698" w14:textId="77777777" w:rsidR="002267BF" w:rsidRDefault="002267BF" w:rsidP="00B171DA">
      <w:pPr>
        <w:pStyle w:val="NormalWeb"/>
        <w:spacing w:line="480" w:lineRule="auto"/>
        <w:contextualSpacing/>
        <w:jc w:val="both"/>
      </w:pPr>
      <w:r>
        <w:instrText xml:space="preserve">  &amp;lt;meta charset=utf-8&amp;gt;</w:instrText>
      </w:r>
    </w:p>
    <w:p w14:paraId="1CCD68AC" w14:textId="77777777" w:rsidR="002267BF" w:rsidRDefault="002267BF" w:rsidP="00B171DA">
      <w:pPr>
        <w:pStyle w:val="NormalWeb"/>
        <w:spacing w:line="480" w:lineRule="auto"/>
        <w:contextualSpacing/>
        <w:jc w:val="both"/>
      </w:pPr>
      <w:r>
        <w:instrText xml:space="preserve">  &amp;lt;meta name=viewport content="initial-scale=1, minimum-scale=1, width=device-width"&amp;gt;</w:instrText>
      </w:r>
    </w:p>
    <w:p w14:paraId="0BB14F34" w14:textId="77777777" w:rsidR="002267BF" w:rsidRDefault="002267BF" w:rsidP="00B171DA">
      <w:pPr>
        <w:pStyle w:val="NormalWeb"/>
        <w:spacing w:line="480" w:lineRule="auto"/>
        <w:contextualSpacing/>
        <w:jc w:val="both"/>
      </w:pPr>
      <w:r>
        <w:instrText xml:space="preserve">  &amp;lt;title&amp;gt;Error 404 (Not Found)!!1&amp;lt;/title&amp;gt;</w:instrText>
      </w:r>
    </w:p>
    <w:p w14:paraId="02FB92A0" w14:textId="77777777" w:rsidR="002267BF" w:rsidRDefault="002267BF" w:rsidP="00B171DA">
      <w:pPr>
        <w:pStyle w:val="NormalWeb"/>
        <w:spacing w:line="480" w:lineRule="auto"/>
        <w:contextualSpacing/>
        <w:jc w:val="both"/>
      </w:pPr>
      <w:r>
        <w:instrText xml:space="preserve">  &amp;lt;style&amp;gt;</w:instrText>
      </w:r>
    </w:p>
    <w:p w14:paraId="4E40C42B" w14:textId="77777777" w:rsidR="002267BF" w:rsidRDefault="002267BF" w:rsidP="00B171DA">
      <w:pPr>
        <w:pStyle w:val="NormalWeb"/>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F5FDA8B" w14:textId="77777777" w:rsidR="002267BF" w:rsidRDefault="002267BF" w:rsidP="00B171DA">
      <w:pPr>
        <w:pStyle w:val="NormalWeb"/>
        <w:spacing w:line="480" w:lineRule="auto"/>
        <w:contextualSpacing/>
        <w:jc w:val="both"/>
      </w:pPr>
      <w:r>
        <w:instrText xml:space="preserve">  &amp;lt;/style&amp;gt;</w:instrText>
      </w:r>
    </w:p>
    <w:p w14:paraId="31FF392F" w14:textId="77777777" w:rsidR="002267BF" w:rsidRDefault="002267BF" w:rsidP="00B171DA">
      <w:pPr>
        <w:pStyle w:val="NormalWeb"/>
        <w:spacing w:line="480" w:lineRule="auto"/>
        <w:contextualSpacing/>
        <w:jc w:val="both"/>
      </w:pPr>
      <w:r>
        <w:instrText xml:space="preserve">  &amp;lt;a href=//www.google.com/&amp;gt;&amp;lt;span id=logo aria-label=Google&amp;gt;&amp;lt;/span&amp;gt;&amp;lt;/a&amp;gt;</w:instrText>
      </w:r>
    </w:p>
    <w:p w14:paraId="180B7697" w14:textId="77777777" w:rsidR="002267BF" w:rsidRDefault="002267BF" w:rsidP="00B171DA">
      <w:pPr>
        <w:pStyle w:val="NormalWeb"/>
        <w:spacing w:line="480" w:lineRule="auto"/>
        <w:contextualSpacing/>
        <w:jc w:val="both"/>
      </w:pPr>
      <w:r>
        <w:instrText xml:space="preserve">  &amp;lt;p&amp;gt;&amp;lt;b&amp;gt;404.&amp;lt;/b&amp;gt; &amp;lt;ins&amp;gt;That’s an error.&amp;lt;/ins&amp;gt;</w:instrText>
      </w:r>
    </w:p>
    <w:p w14:paraId="03E70B8D" w14:textId="77777777" w:rsidR="002267BF" w:rsidRDefault="002267BF" w:rsidP="00B171DA">
      <w:pPr>
        <w:pStyle w:val="NormalWeb"/>
        <w:spacing w:line="480" w:lineRule="auto"/>
        <w:contextualSpacing/>
        <w:jc w:val="both"/>
      </w:pPr>
      <w:r>
        <w:instrText xml:space="preserve">  &amp;lt;p&amp;gt;The requested URL &amp;lt;code&amp;gt;/maps/geo&amp;lt;/code&amp;gt; was not found on this server.  &amp;lt;ins&amp;gt;That’s all we know.&amp;lt;/ins&amp;gt;</w:instrText>
      </w:r>
    </w:p>
    <w:p w14:paraId="10208D34" w14:textId="77777777" w:rsidR="002267BF" w:rsidRDefault="002267BF" w:rsidP="00B171DA">
      <w:pPr>
        <w:pStyle w:val="NormalWeb"/>
        <w:spacing w:line="480" w:lineRule="auto"/>
        <w:contextualSpacing/>
        <w:jc w:val="both"/>
      </w:pPr>
      <w:r>
        <w:instrText>&lt;/location&gt;&lt;institution&gt;Division of Gastroenterology and Hepatology, Saint Louis University School of Medicine, St. Louis, Missouri 63110, USA.&lt;/institution&gt;&lt;number&gt;2&lt;/number&gt;&lt;subtype&gt;400&lt;/subtype&gt;&lt;endpage&gt;42- quiz 334- 335&lt;/endpage&gt;&lt;bundle&gt;&lt;publication&gt;&lt;title&gt;Gastrointest Endosc&lt;/title&gt;&lt;type&gt;-100&lt;/type&gt;&lt;subtype&gt;-100&lt;/subtype&gt;&lt;uuid&gt;C095BC8B-E70E-452E-A61E-83EFC2DFA563&lt;/uuid&gt;&lt;/publication&gt;&lt;/bundle&gt;&lt;authors&gt;&lt;author&gt;&lt;firstName&gt;Banke&lt;/firstName&gt;&lt;lastName&gt;Agarwal&lt;/lastName&gt;&lt;/author&gt;&lt;author&gt;&lt;firstName&gt;Naveen&lt;/firstName&gt;&lt;middleNames&gt;B&lt;/middleNames&gt;&lt;lastName&gt;Krishna&lt;/lastName&gt;&lt;/author&gt;&lt;author&gt;&lt;firstName&gt;Jennifer&lt;/firstName&gt;&lt;middleNames&gt;L&lt;/middleNames&gt;&lt;lastName&gt;Labundy&lt;/lastName&gt;&lt;/author&gt;&lt;author&gt;&lt;firstName&gt;Rizwan&lt;/firstName&gt;&lt;lastName&gt;Safdar&lt;/lastName&gt;&lt;/author&gt;&lt;author&gt;&lt;firstName&gt;Ece&lt;/firstName&gt;&lt;middleNames&gt;I&lt;/middleNames&gt;&lt;lastName&gt;Akduman&lt;/lastName&gt;&lt;/author&gt;&lt;/authors&gt;&lt;/publication&gt;&lt;/publications&gt;&lt;cites&gt;&lt;/cites&gt;&lt;/citation&gt;</w:instrText>
      </w:r>
      <w:r w:rsidR="006F286E">
        <w:fldChar w:fldCharType="separate"/>
      </w:r>
      <w:r w:rsidR="00E67F87">
        <w:rPr>
          <w:rFonts w:eastAsia="Times New Roman"/>
          <w:lang w:val="en-US"/>
        </w:rPr>
        <w:t>[9]</w:t>
      </w:r>
      <w:r w:rsidR="006F286E">
        <w:fldChar w:fldCharType="end"/>
      </w:r>
      <w:r w:rsidR="0020584E">
        <w:t xml:space="preserve">. These impressive results, however, were retrospective, and surgical confirmation of diagnoses was available in </w:t>
      </w:r>
      <w:r w:rsidR="0020584E">
        <w:lastRenderedPageBreak/>
        <w:t xml:space="preserve">only a small proportion of </w:t>
      </w:r>
      <w:r w:rsidR="00F05030">
        <w:t xml:space="preserve">these </w:t>
      </w:r>
      <w:r w:rsidR="0020584E">
        <w:t>patients. EUS has the advantage of enabling biopsy, but a negative FNA does not exclude cancer</w:t>
      </w:r>
      <w:r w:rsidR="00CD2A94">
        <w:t xml:space="preserve"> and the approach is highly operator-dependent.</w:t>
      </w:r>
      <w:r w:rsidR="00A92976">
        <w:t xml:space="preserve"> </w:t>
      </w:r>
      <w:r w:rsidR="00CD2A94">
        <w:t xml:space="preserve">Although EUS is the preferred biopsy route rather than percutaneous image guided approaches, a </w:t>
      </w:r>
      <w:r w:rsidR="00A92976">
        <w:t xml:space="preserve">decision to operate </w:t>
      </w:r>
      <w:r w:rsidR="00CD2A94">
        <w:t xml:space="preserve">does not </w:t>
      </w:r>
      <w:r w:rsidR="00A92976">
        <w:t>require histological confirmation</w:t>
      </w:r>
      <w:r w:rsidR="00CD2A94">
        <w:t>,</w:t>
      </w:r>
      <w:r w:rsidR="00A92976">
        <w:t xml:space="preserve"> </w:t>
      </w:r>
      <w:r w:rsidR="00CD2A94">
        <w:t>although</w:t>
      </w:r>
      <w:r w:rsidR="00A92976">
        <w:t xml:space="preserve"> </w:t>
      </w:r>
      <w:r w:rsidR="00FB63A6">
        <w:t xml:space="preserve">this </w:t>
      </w:r>
      <w:r w:rsidR="00B739FC">
        <w:t>is</w:t>
      </w:r>
      <w:r w:rsidR="00CD2A94">
        <w:t xml:space="preserve"> required</w:t>
      </w:r>
      <w:r w:rsidR="00A92976">
        <w:t xml:space="preserve"> </w:t>
      </w:r>
      <w:r w:rsidR="004D09DA">
        <w:t xml:space="preserve">prior to administration of neoadjuvant or palliative chemotherapy </w:t>
      </w:r>
      <w:r w:rsidR="006F286E">
        <w:fldChar w:fldCharType="begin"/>
      </w:r>
      <w:r>
        <w:instrText xml:space="preserve"> ADDIN PAPERS2_CITATIONS &lt;citation&gt;&lt;uuid&gt;41BA2594-F8B5-4756-B89D-83EDFFA63DD4&lt;/uuid&gt;&lt;priority&gt;11&lt;/priority&gt;&lt;publications&gt;&lt;publication&gt;&lt;uuid&gt;8EA47B29-3381-4DE3-80CF-2F45D7F631C2&lt;/uuid&gt;&lt;volume&gt;155&lt;/volume&gt;&lt;doi&gt;10.1016/j.surg.2013.12.032&lt;/doi&gt;&lt;startpage&gt;887&lt;/startpage&gt;&lt;publication_date&gt;99201405001200000000220000&lt;/publication_date&gt;&lt;url&gt;http://eutils.ncbi.nlm.nih.gov/entrez/eutils/elink.fcgi?dbfrom=pubmed&amp;amp;id=24661765&amp;amp;retmode=ref&amp;amp;cmd=prlinks&lt;/url&gt;&lt;citekey&gt;Asbun:2014cg&lt;/citekey&gt;&lt;type&gt;400&lt;/type&gt;&lt;title&gt;When to perform a pancreatoduodenectomy in the absence of positive histology? A consensus statement by the International Study Group of Pancreatic Surgery.&lt;/title&gt;&lt;location&gt;&amp;lt;!DOCTYPE html&amp;gt;</w:instrText>
      </w:r>
    </w:p>
    <w:p w14:paraId="64665A99" w14:textId="77777777" w:rsidR="002267BF" w:rsidRDefault="002267BF" w:rsidP="00B171DA">
      <w:pPr>
        <w:pStyle w:val="NormalWeb"/>
        <w:spacing w:line="480" w:lineRule="auto"/>
        <w:contextualSpacing/>
        <w:jc w:val="both"/>
      </w:pPr>
      <w:r>
        <w:instrText>&amp;lt;html lang=en&amp;gt;</w:instrText>
      </w:r>
    </w:p>
    <w:p w14:paraId="54CAAF7F" w14:textId="77777777" w:rsidR="002267BF" w:rsidRDefault="002267BF" w:rsidP="00B171DA">
      <w:pPr>
        <w:pStyle w:val="NormalWeb"/>
        <w:spacing w:line="480" w:lineRule="auto"/>
        <w:contextualSpacing/>
        <w:jc w:val="both"/>
      </w:pPr>
      <w:r>
        <w:instrText xml:space="preserve">  &amp;lt;meta charset=utf-8&amp;gt;</w:instrText>
      </w:r>
    </w:p>
    <w:p w14:paraId="6AB9C089" w14:textId="77777777" w:rsidR="002267BF" w:rsidRDefault="002267BF" w:rsidP="00B171DA">
      <w:pPr>
        <w:pStyle w:val="NormalWeb"/>
        <w:spacing w:line="480" w:lineRule="auto"/>
        <w:contextualSpacing/>
        <w:jc w:val="both"/>
      </w:pPr>
      <w:r>
        <w:instrText xml:space="preserve">  &amp;lt;meta name=viewport content="initial-scale=1, minimum-scale=1, width=device-width"&amp;gt;</w:instrText>
      </w:r>
    </w:p>
    <w:p w14:paraId="1AFCDB6E" w14:textId="77777777" w:rsidR="002267BF" w:rsidRDefault="002267BF" w:rsidP="00B171DA">
      <w:pPr>
        <w:pStyle w:val="NormalWeb"/>
        <w:spacing w:line="480" w:lineRule="auto"/>
        <w:contextualSpacing/>
        <w:jc w:val="both"/>
      </w:pPr>
      <w:r>
        <w:instrText xml:space="preserve">  &amp;lt;title&amp;gt;Error 404 (Not Found)!!1&amp;lt;/title&amp;gt;</w:instrText>
      </w:r>
    </w:p>
    <w:p w14:paraId="0F7802E0" w14:textId="77777777" w:rsidR="002267BF" w:rsidRDefault="002267BF" w:rsidP="00B171DA">
      <w:pPr>
        <w:pStyle w:val="NormalWeb"/>
        <w:spacing w:line="480" w:lineRule="auto"/>
        <w:contextualSpacing/>
        <w:jc w:val="both"/>
      </w:pPr>
      <w:r>
        <w:instrText xml:space="preserve">  &amp;lt;style&amp;gt;</w:instrText>
      </w:r>
    </w:p>
    <w:p w14:paraId="4AC412F2" w14:textId="77777777" w:rsidR="002267BF" w:rsidRDefault="002267BF" w:rsidP="00B171DA">
      <w:pPr>
        <w:pStyle w:val="NormalWeb"/>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B0117F9" w14:textId="77777777" w:rsidR="002267BF" w:rsidRDefault="002267BF" w:rsidP="00B171DA">
      <w:pPr>
        <w:pStyle w:val="NormalWeb"/>
        <w:spacing w:line="480" w:lineRule="auto"/>
        <w:contextualSpacing/>
        <w:jc w:val="both"/>
      </w:pPr>
      <w:r>
        <w:instrText xml:space="preserve">  &amp;lt;/style&amp;gt;</w:instrText>
      </w:r>
    </w:p>
    <w:p w14:paraId="298604BB" w14:textId="77777777" w:rsidR="002267BF" w:rsidRDefault="002267BF" w:rsidP="00B171DA">
      <w:pPr>
        <w:pStyle w:val="NormalWeb"/>
        <w:spacing w:line="480" w:lineRule="auto"/>
        <w:contextualSpacing/>
        <w:jc w:val="both"/>
      </w:pPr>
      <w:r>
        <w:instrText xml:space="preserve">  &amp;lt;a href=//www.google.com/&amp;gt;&amp;lt;span id=logo aria-label=Google&amp;gt;&amp;lt;/span&amp;gt;&amp;lt;/a&amp;gt;</w:instrText>
      </w:r>
    </w:p>
    <w:p w14:paraId="0F8FF885" w14:textId="77777777" w:rsidR="002267BF" w:rsidRDefault="002267BF" w:rsidP="00B171DA">
      <w:pPr>
        <w:pStyle w:val="NormalWeb"/>
        <w:spacing w:line="480" w:lineRule="auto"/>
        <w:contextualSpacing/>
        <w:jc w:val="both"/>
      </w:pPr>
      <w:r>
        <w:instrText xml:space="preserve">  &amp;lt;p&amp;gt;&amp;lt;b&amp;gt;404.&amp;lt;/b&amp;gt; &amp;lt;ins&amp;gt;That’s an error.&amp;lt;/ins&amp;gt;</w:instrText>
      </w:r>
    </w:p>
    <w:p w14:paraId="41BBCE85" w14:textId="77777777" w:rsidR="002267BF" w:rsidRDefault="002267BF" w:rsidP="00B171DA">
      <w:pPr>
        <w:pStyle w:val="NormalWeb"/>
        <w:spacing w:line="480" w:lineRule="auto"/>
        <w:contextualSpacing/>
        <w:jc w:val="both"/>
      </w:pPr>
      <w:r>
        <w:instrText xml:space="preserve">  &amp;lt;p&amp;gt;The requested URL &amp;lt;code&amp;gt;/maps/geo&amp;lt;/code&amp;gt; was not found on this server.  &amp;lt;ins&amp;gt;That’s all we know.&amp;lt;/ins&amp;gt;</w:instrText>
      </w:r>
    </w:p>
    <w:p w14:paraId="3ECD21DC" w14:textId="77777777" w:rsidR="002267BF" w:rsidRDefault="002267BF" w:rsidP="00B171DA">
      <w:pPr>
        <w:pStyle w:val="NormalWeb"/>
        <w:spacing w:line="480" w:lineRule="auto"/>
        <w:contextualSpacing/>
        <w:jc w:val="both"/>
      </w:pPr>
      <w:r>
        <w:instrText>&lt;/location&gt;&lt;institution&gt;St. Luke's Clinic - Center For Pancreatic and Liver Diseases, Boise, ID.&lt;/institution&gt;&lt;number&gt;5&lt;/number&gt;&lt;subtype&gt;400&lt;/subtype&gt;&lt;endpage&gt;892&lt;/endpage&gt;&lt;bundle&gt;&lt;publication&gt;&lt;title&gt;Surgery&lt;/title&gt;&lt;type&gt;-100&lt;/type&gt;&lt;subtype&gt;-100&lt;/subtype&gt;&lt;uuid&gt;CF63A949-1EA2-4236-BC1E-1C532ABF08FE&lt;/uuid&gt;&lt;/publication&gt;&lt;/bundle&gt;&lt;authors&gt;&lt;author&gt;&lt;firstName&gt;Horacio&lt;/firstName&gt;&lt;middleNames&gt;J&lt;/middleNames&gt;&lt;lastName&gt;Asbun&lt;/lastName&gt;&lt;/author&gt;&lt;author&gt;&lt;firstName&gt;Kevin&lt;/firstName&gt;&lt;lastName&gt;Conlon&lt;/lastName&gt;&lt;/author&gt;&lt;author&gt;&lt;firstName&gt;Laureano&lt;/firstName&gt;&lt;lastName&gt;Fernandez-Cruz&lt;/lastName&gt;&lt;/author&gt;&lt;author&gt;&lt;firstName&gt;Helmut&lt;/firstName&gt;&lt;lastName&gt;Friess&lt;/lastName&gt;&lt;/author&gt;&lt;author&gt;&lt;firstName&gt;Shailesh&lt;/firstName&gt;&lt;middleNames&gt;V&lt;/middleNames&gt;&lt;lastName&gt;Shrikhande&lt;/lastName&gt;&lt;/author&gt;&lt;author&gt;&lt;firstName&gt;Mustapha&lt;/firstName&gt;&lt;lastName&gt;Adham&lt;/lastName&gt;&lt;/author&gt;&lt;author&gt;&lt;firstName&gt;Claudio&lt;/firstName&gt;&lt;lastName&gt;Bassi&lt;/lastName&gt;&lt;/author&gt;&lt;author&gt;&lt;firstName&gt;Maximilian&lt;/firstName&gt;&lt;lastName&gt;Bockhorn&lt;/lastName&gt;&lt;/author&gt;&lt;author&gt;&lt;firstName&gt;Markus&lt;/firstName&gt;&lt;lastName&gt;Buchler&lt;/lastName&gt;&lt;/author&gt;&lt;author&gt;&lt;firstName&gt;Richard&lt;/firstName&gt;&lt;middleNames&gt;M&lt;/middleNames&gt;&lt;lastName&gt;Charnley&lt;/lastName&gt;&lt;/author&gt;&lt;author&gt;&lt;firstName&gt;Christos&lt;/firstName&gt;&lt;lastName&gt;Dervenis&lt;/lastName&gt;&lt;/author&gt;&lt;author&gt;&lt;firstName&gt;Abe&lt;/firstName&gt;&lt;lastName&gt;Fingerhutt&lt;/lastName&gt;&lt;/author&gt;&lt;author&gt;&lt;firstName&gt;Dirk&lt;/firstName&gt;&lt;middleNames&gt;J&lt;/middleNames&gt;&lt;lastName&gt;Gouma&lt;/lastName&gt;&lt;/author&gt;&lt;author&gt;&lt;firstName&gt;Werner&lt;/firstName&gt;&lt;lastName&gt;Hartwig&lt;/lastName&gt;&lt;/author&gt;&lt;author&gt;&lt;firstName&gt;Clem&lt;/firstName&gt;&lt;lastName&gt;Imrie&lt;/lastName&gt;&lt;/author&gt;&lt;author&gt;&lt;firstName&gt;Jakob&lt;/firstName&gt;&lt;middleNames&gt;R&lt;/middleNames&gt;&lt;lastName&gt;Izbicki&lt;/lastName&gt;&lt;/author&gt;&lt;author&gt;&lt;firstName&gt;Keith&lt;/firstName&gt;&lt;middleNames&gt;D&lt;/middleNames&gt;&lt;lastName&gt;Lillemoe&lt;/lastName&gt;&lt;/author&gt;&lt;author&gt;&lt;firstName&gt;Miroslav&lt;/firstName&gt;&lt;lastName&gt;Milicevic&lt;/lastName&gt;&lt;/author&gt;&lt;author&gt;&lt;firstName&gt;Marco&lt;/firstName&gt;&lt;lastName&gt;Montorsi&lt;/lastName&gt;&lt;/author&gt;&lt;author&gt;&lt;firstName&gt;John&lt;/firstName&gt;&lt;middleNames&gt;P&lt;/middleNames&gt;&lt;lastName&gt;Neoptolemos&lt;/lastName&gt;&lt;/author&gt;&lt;author&gt;&lt;firstName&gt;Aken&lt;/firstName&gt;&lt;middleNames&gt;A&lt;/middleNames&gt;&lt;lastName&gt;Sandberg&lt;/lastName&gt;&lt;/author&gt;&lt;author&gt;&lt;firstName&gt;Michael&lt;/firstName&gt;&lt;lastName&gt;Sarr&lt;/lastName&gt;&lt;/author&gt;&lt;author&gt;&lt;firstName&gt;Charles&lt;/firstName&gt;&lt;lastName&gt;Vollmer&lt;/lastName&gt;&lt;/author&gt;&lt;author&gt;&lt;firstName&gt;Charles&lt;/firstName&gt;&lt;middleNames&gt;J&lt;/middleNames&gt;&lt;lastName&gt;Yeo&lt;/lastName&gt;&lt;/author&gt;&lt;author&gt;&lt;firstName&gt;L&lt;/firstName&gt;&lt;middleNames&gt;William&lt;/middleNames&gt;&lt;lastName&gt;Traverso&lt;/lastName&gt;&lt;/author&gt;&lt;/authors&gt;&lt;/publication&gt;&lt;publication&gt;&lt;uuid&gt;651E1055-E47B-4DA9-B1E2-59FBC72B0EDB&lt;/uuid&gt;&lt;volume&gt;16&lt;/volume&gt;&lt;doi&gt;10.1016/j.pan.2015.10.013&lt;/doi&gt;&lt;startpage&gt;14&lt;/startpage&gt;&lt;publication_date&gt;99201601001200000000220000&lt;/publication_date&gt;&lt;url&gt;http://eutils.ncbi.nlm.nih.gov/entrez/eutils/elink.fcgi?dbfrom=pubmed&amp;amp;id=26699808&amp;amp;retmode=ref&amp;amp;cmd=prlinks&lt;/url&gt;&lt;citekey&gt;Takaori:2016jk&lt;/citekey&gt;&lt;type&gt;400&lt;/type&gt;&lt;title&gt;International Association of Pancreatology (IAP)/European Pancreatic Club (EPC) consensus review of guidelines for the treatment of pancreatic cancer.&lt;/title&gt;&lt;location&gt;&amp;lt;!DOCTYPE html&amp;gt;</w:instrText>
      </w:r>
    </w:p>
    <w:p w14:paraId="23FC6626" w14:textId="77777777" w:rsidR="002267BF" w:rsidRDefault="002267BF" w:rsidP="00B171DA">
      <w:pPr>
        <w:pStyle w:val="NormalWeb"/>
        <w:spacing w:line="480" w:lineRule="auto"/>
        <w:contextualSpacing/>
        <w:jc w:val="both"/>
      </w:pPr>
      <w:r>
        <w:instrText>&amp;lt;html lang=en&amp;gt;</w:instrText>
      </w:r>
    </w:p>
    <w:p w14:paraId="5FAB7267" w14:textId="77777777" w:rsidR="002267BF" w:rsidRDefault="002267BF" w:rsidP="00B171DA">
      <w:pPr>
        <w:pStyle w:val="NormalWeb"/>
        <w:spacing w:line="480" w:lineRule="auto"/>
        <w:contextualSpacing/>
        <w:jc w:val="both"/>
      </w:pPr>
      <w:r>
        <w:instrText xml:space="preserve">  &amp;lt;meta charset=utf-8&amp;gt;</w:instrText>
      </w:r>
    </w:p>
    <w:p w14:paraId="67F685C1" w14:textId="77777777" w:rsidR="002267BF" w:rsidRDefault="002267BF" w:rsidP="00B171DA">
      <w:pPr>
        <w:pStyle w:val="NormalWeb"/>
        <w:spacing w:line="480" w:lineRule="auto"/>
        <w:contextualSpacing/>
        <w:jc w:val="both"/>
      </w:pPr>
      <w:r>
        <w:instrText xml:space="preserve">  &amp;lt;meta name=viewport content="initial-scale=1, minimum-scale=1, width=device-width"&amp;gt;</w:instrText>
      </w:r>
    </w:p>
    <w:p w14:paraId="27CB1DF8" w14:textId="77777777" w:rsidR="002267BF" w:rsidRDefault="002267BF" w:rsidP="00B171DA">
      <w:pPr>
        <w:pStyle w:val="NormalWeb"/>
        <w:spacing w:line="480" w:lineRule="auto"/>
        <w:contextualSpacing/>
        <w:jc w:val="both"/>
      </w:pPr>
      <w:r>
        <w:instrText xml:space="preserve">  &amp;lt;title&amp;gt;Error 404 (Not Found)!!1&amp;lt;/title&amp;gt;</w:instrText>
      </w:r>
    </w:p>
    <w:p w14:paraId="3D436EEC" w14:textId="77777777" w:rsidR="002267BF" w:rsidRDefault="002267BF" w:rsidP="00B171DA">
      <w:pPr>
        <w:pStyle w:val="NormalWeb"/>
        <w:spacing w:line="480" w:lineRule="auto"/>
        <w:contextualSpacing/>
        <w:jc w:val="both"/>
      </w:pPr>
      <w:r>
        <w:instrText xml:space="preserve">  &amp;lt;style&amp;gt;</w:instrText>
      </w:r>
    </w:p>
    <w:p w14:paraId="022FB4C8" w14:textId="77777777" w:rsidR="002267BF" w:rsidRDefault="002267BF" w:rsidP="00B171DA">
      <w:pPr>
        <w:pStyle w:val="NormalWeb"/>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A309D01" w14:textId="77777777" w:rsidR="002267BF" w:rsidRDefault="002267BF" w:rsidP="00B171DA">
      <w:pPr>
        <w:pStyle w:val="NormalWeb"/>
        <w:spacing w:line="480" w:lineRule="auto"/>
        <w:contextualSpacing/>
        <w:jc w:val="both"/>
      </w:pPr>
      <w:r>
        <w:instrText xml:space="preserve">  &amp;lt;/style&amp;gt;</w:instrText>
      </w:r>
    </w:p>
    <w:p w14:paraId="4B03CB67" w14:textId="77777777" w:rsidR="002267BF" w:rsidRDefault="002267BF" w:rsidP="00B171DA">
      <w:pPr>
        <w:pStyle w:val="NormalWeb"/>
        <w:spacing w:line="480" w:lineRule="auto"/>
        <w:contextualSpacing/>
        <w:jc w:val="both"/>
      </w:pPr>
      <w:r>
        <w:instrText xml:space="preserve">  &amp;lt;a href=//www.google.com/&amp;gt;&amp;lt;span id=logo aria-label=Google&amp;gt;&amp;lt;/span&amp;gt;&amp;lt;/a&amp;gt;</w:instrText>
      </w:r>
    </w:p>
    <w:p w14:paraId="4EFE3E4B" w14:textId="77777777" w:rsidR="002267BF" w:rsidRDefault="002267BF" w:rsidP="00B171DA">
      <w:pPr>
        <w:pStyle w:val="NormalWeb"/>
        <w:spacing w:line="480" w:lineRule="auto"/>
        <w:contextualSpacing/>
        <w:jc w:val="both"/>
      </w:pPr>
      <w:r>
        <w:instrText xml:space="preserve">  &amp;lt;p&amp;gt;&amp;lt;b&amp;gt;404.&amp;lt;/b&amp;gt; &amp;lt;ins&amp;gt;That’s an error.&amp;lt;/ins&amp;gt;</w:instrText>
      </w:r>
    </w:p>
    <w:p w14:paraId="1FDECFA1" w14:textId="77777777" w:rsidR="002267BF" w:rsidRDefault="002267BF" w:rsidP="00B171DA">
      <w:pPr>
        <w:pStyle w:val="NormalWeb"/>
        <w:spacing w:line="480" w:lineRule="auto"/>
        <w:contextualSpacing/>
        <w:jc w:val="both"/>
      </w:pPr>
      <w:r>
        <w:instrText xml:space="preserve">  &amp;lt;p&amp;gt;The requested URL &amp;lt;code&amp;gt;/maps/geo&amp;lt;/code&amp;gt; was not found on this server.  &amp;lt;ins&amp;gt;That’s all we know.&amp;lt;/ins&amp;gt;</w:instrText>
      </w:r>
    </w:p>
    <w:p w14:paraId="263938B9" w14:textId="50CF48C7" w:rsidR="00A02909" w:rsidRDefault="002267BF" w:rsidP="00B171DA">
      <w:pPr>
        <w:pStyle w:val="NormalWeb"/>
        <w:spacing w:line="480" w:lineRule="auto"/>
        <w:contextualSpacing/>
        <w:jc w:val="both"/>
      </w:pPr>
      <w:r>
        <w:instrText>&lt;/location&gt;&lt;institution&gt;University Surgical Unit, Southampton General Hospital, Southampton, United Kingdom.&lt;/institution&gt;&lt;number&gt;1&lt;/number&gt;&lt;subtype&gt;400&lt;/subtype&gt;&lt;endpage&gt;27&lt;/endpage&gt;&lt;bundle&gt;&lt;publication&gt;&lt;title&gt;Pancreatology : official journal of the International Association of Pancreatology (IAP) ... [et al.]&lt;/title&gt;&lt;type&gt;-100&lt;/type&gt;&lt;subtype&gt;-100&lt;/subtype&gt;&lt;uuid&gt;EBCA4758-B309-4869-8D6E-9980D2D0924F&lt;/uuid&gt;&lt;/publication&gt;&lt;/bundle&gt;&lt;authors&gt;&lt;author&gt;&lt;firstName&gt;Kyoichi&lt;/firstName&gt;&lt;lastName&gt;Takaori&lt;/lastName&gt;&lt;/author&gt;&lt;author&gt;&lt;firstName&gt;Claudio&lt;/firstName&gt;&lt;lastName&gt;Bassi&lt;/lastName&gt;&lt;/author&gt;&lt;author&gt;&lt;firstName&gt;Andrew&lt;/firstName&gt;&lt;lastName&gt;Biankin&lt;/lastName&gt;&lt;/author&gt;&lt;author&gt;&lt;firstName&gt;Thomas&lt;/firstName&gt;&lt;middleNames&gt;B&lt;/middleNames&gt;&lt;lastName&gt;Brunner&lt;/lastName&gt;&lt;/author&gt;&lt;author&gt;&lt;firstName&gt;Ivana&lt;/firstName&gt;&lt;lastName&gt;Cataldo&lt;/lastName&gt;&lt;/author&gt;&lt;author&gt;&lt;firstName&gt;Fiona&lt;/firstName&gt;&lt;lastName&gt;Campbell&lt;/lastName&gt;&lt;/author&gt;&lt;author&gt;&lt;firstName&gt;David&lt;/firstName&gt;&lt;lastName&gt;Cunningham&lt;/lastName&gt;&lt;/author&gt;&lt;author&gt;&lt;firstName&gt;Massimo&lt;/firstName&gt;&lt;lastName&gt;Falconi&lt;/lastName&gt;&lt;/author&gt;&lt;author&gt;&lt;firstName&gt;Adam&lt;/firstName&gt;&lt;middleNames&gt;E&lt;/middleNames&gt;&lt;lastName&gt;Frampton&lt;/lastName&gt;&lt;/author&gt;&lt;author&gt;&lt;firstName&gt;Junji&lt;/firstName&gt;&lt;lastName&gt;Furuse&lt;/lastName&gt;&lt;/author&gt;&lt;author&gt;&lt;firstName&gt;Marc&lt;/firstName&gt;&lt;lastName&gt;Giovannini&lt;/lastName&gt;&lt;/author&gt;&lt;author&gt;&lt;firstName&gt;Richard&lt;/firstName&gt;&lt;lastName&gt;Jackson&lt;/lastName&gt;&lt;/author&gt;&lt;author&gt;&lt;firstName&gt;Akira&lt;/firstName&gt;&lt;lastName&gt;Nakamura&lt;/lastName&gt;&lt;/author&gt;&lt;author&gt;&lt;firstName&gt;William&lt;/firstName&gt;&lt;lastName&gt;Nealon&lt;/lastName&gt;&lt;/author&gt;&lt;author&gt;&lt;firstName&gt;John&lt;/firstName&gt;&lt;middleNames&gt;P&lt;/middleNames&gt;&lt;lastName&gt;Neoptolemos&lt;/lastName&gt;&lt;/author&gt;&lt;author&gt;&lt;firstName&gt;Francisco&lt;/firstName&gt;&lt;middleNames&gt;X&lt;/middleNames&gt;&lt;lastName&gt;Real&lt;/lastName&gt;&lt;/author&gt;&lt;author&gt;&lt;firstName&gt;Aldo&lt;/firstName&gt;&lt;lastName&gt;Scarpa&lt;/lastName&gt;&lt;/author&gt;&lt;author&gt;&lt;firstName&gt;Francesco&lt;/firstName&gt;&lt;lastName&gt;Sclafani&lt;/lastName&gt;&lt;/author&gt;&lt;author&gt;&lt;firstName&gt;John&lt;/firstName&gt;&lt;middleNames&gt;A&lt;/middleNames&gt;&lt;lastName&gt;Windsor&lt;/lastName&gt;&lt;/author&gt;&lt;author&gt;&lt;firstName&gt;Koji&lt;/firstName&gt;&lt;lastName&gt;Yamaguchi&lt;/lastName&gt;&lt;/author&gt;&lt;author&gt;&lt;firstName&gt;Christopher&lt;/firstName&gt;&lt;lastName&gt;Wolfgang&lt;/lastName&gt;&lt;/author&gt;&lt;author&gt;&lt;firstName&gt;Colin&lt;/firstName&gt;&lt;middleNames&gt;D&lt;/middleNames&gt;&lt;lastName&gt;Johnson&lt;/lastName&gt;&lt;/author&gt;&lt;/authors&gt;&lt;/publication&gt;&lt;/publications&gt;&lt;cites&gt;&lt;/cites&gt;&lt;/citation&gt;</w:instrText>
      </w:r>
      <w:r w:rsidR="006F286E">
        <w:fldChar w:fldCharType="separate"/>
      </w:r>
      <w:r w:rsidR="00E67F87">
        <w:rPr>
          <w:rFonts w:eastAsia="Times New Roman"/>
          <w:lang w:val="en-US"/>
        </w:rPr>
        <w:t>[4,19]</w:t>
      </w:r>
      <w:r w:rsidR="006F286E">
        <w:fldChar w:fldCharType="end"/>
      </w:r>
      <w:r w:rsidR="0020584E">
        <w:t>.</w:t>
      </w:r>
    </w:p>
    <w:p w14:paraId="1601213B" w14:textId="77777777" w:rsidR="002267BF" w:rsidRDefault="00AC2296" w:rsidP="00B171DA">
      <w:pPr>
        <w:autoSpaceDE w:val="0"/>
        <w:autoSpaceDN w:val="0"/>
        <w:adjustRightInd w:val="0"/>
        <w:spacing w:line="480" w:lineRule="auto"/>
        <w:contextualSpacing/>
        <w:jc w:val="both"/>
      </w:pPr>
      <w:r>
        <w:t>PET-CT</w:t>
      </w:r>
      <w:r w:rsidR="000D4D0E">
        <w:rPr>
          <w:b/>
          <w:bCs/>
        </w:rPr>
        <w:t xml:space="preserve"> </w:t>
      </w:r>
      <w:r w:rsidR="000D4D0E">
        <w:rPr>
          <w:bCs/>
        </w:rPr>
        <w:t xml:space="preserve">has </w:t>
      </w:r>
      <w:r w:rsidR="00F44FA3">
        <w:rPr>
          <w:bCs/>
        </w:rPr>
        <w:t xml:space="preserve">recently emerged </w:t>
      </w:r>
      <w:r w:rsidR="000D4D0E">
        <w:rPr>
          <w:bCs/>
        </w:rPr>
        <w:t>as a new</w:t>
      </w:r>
      <w:r w:rsidR="000D4D0E">
        <w:t xml:space="preserve"> imaging </w:t>
      </w:r>
      <w:r w:rsidR="00F44FA3">
        <w:t xml:space="preserve">modality </w:t>
      </w:r>
      <w:r w:rsidR="000D4D0E">
        <w:t>in pancreatic cancer</w:t>
      </w:r>
      <w:r w:rsidR="00160A1F">
        <w:t>. PET-CT</w:t>
      </w:r>
      <w:r w:rsidR="00CF5943">
        <w:t xml:space="preserve"> </w:t>
      </w:r>
      <w:r w:rsidR="00610C53">
        <w:t xml:space="preserve">is </w:t>
      </w:r>
      <w:r w:rsidR="00CF5943">
        <w:t>found to have a</w:t>
      </w:r>
      <w:r w:rsidR="000D4D0E">
        <w:rPr>
          <w:rFonts w:ascii="Palatino" w:hAnsi="Palatino" w:cs="Palatino"/>
        </w:rPr>
        <w:t> </w:t>
      </w:r>
      <w:r w:rsidR="000D4D0E">
        <w:t>similar sensitivity, specificity, positive predictive value (PPV) and negative predictive value</w:t>
      </w:r>
      <w:r w:rsidR="000D4D0E">
        <w:rPr>
          <w:rFonts w:ascii="Palatino" w:hAnsi="Palatino" w:cs="Palatino"/>
        </w:rPr>
        <w:t> </w:t>
      </w:r>
      <w:r w:rsidR="000D4D0E">
        <w:t>(NPV) in evaluating primary tumours as CE-MDCT</w:t>
      </w:r>
      <w:r w:rsidR="00771D8F">
        <w:t xml:space="preserve"> </w:t>
      </w:r>
      <w:r w:rsidR="006F286E">
        <w:fldChar w:fldCharType="begin"/>
      </w:r>
      <w:r w:rsidR="002267BF">
        <w:instrText xml:space="preserve"> ADDIN PAPERS2_CITATIONS &lt;citation&gt;&lt;uuid&gt;94B32883-5F4A-4902-A177-7DAAB0BF8E25&lt;/uuid&gt;&lt;priority&gt;12&lt;/priority&gt;&lt;publications&gt;&lt;publication&gt;&lt;uuid&gt;DB332099-15B3-4D4C-929E-CB9DF07645A4&lt;/uuid&gt;&lt;volume&gt;15&lt;/volume&gt;&lt;doi&gt;10.1245/s10434-008-9992-0&lt;/doi&gt;&lt;startpage&gt;2465&lt;/startpage&gt;&lt;publication_date&gt;99200809001200000000220000&lt;/publication_date&gt;&lt;url&gt;http://eutils.ncbi.nlm.nih.gov/entrez/eutils/elink.fcgi?dbfrom=pubmed&amp;amp;id=18551347&amp;amp;retmode=ref&amp;amp;cmd=prlinks&lt;/url&gt;&lt;citekey&gt;Farma:2008ev&lt;/citekey&gt;&lt;type&gt;400&lt;/type&gt;&lt;title&gt;PET/CT fusion scan enhances CT staging in patients with pancreatic neoplasms.&lt;/title&gt;&lt;location&gt;&amp;lt;!DOCTYPE html&amp;gt;</w:instrText>
      </w:r>
    </w:p>
    <w:p w14:paraId="62AD058F" w14:textId="77777777" w:rsidR="002267BF" w:rsidRDefault="002267BF" w:rsidP="00B171DA">
      <w:pPr>
        <w:autoSpaceDE w:val="0"/>
        <w:autoSpaceDN w:val="0"/>
        <w:adjustRightInd w:val="0"/>
        <w:spacing w:line="480" w:lineRule="auto"/>
        <w:contextualSpacing/>
        <w:jc w:val="both"/>
      </w:pPr>
      <w:r>
        <w:instrText>&amp;lt;html lang=en&amp;gt;</w:instrText>
      </w:r>
    </w:p>
    <w:p w14:paraId="042AB014" w14:textId="77777777" w:rsidR="002267BF" w:rsidRDefault="002267BF" w:rsidP="00B171DA">
      <w:pPr>
        <w:autoSpaceDE w:val="0"/>
        <w:autoSpaceDN w:val="0"/>
        <w:adjustRightInd w:val="0"/>
        <w:spacing w:line="480" w:lineRule="auto"/>
        <w:contextualSpacing/>
        <w:jc w:val="both"/>
      </w:pPr>
      <w:r>
        <w:instrText xml:space="preserve">  &amp;lt;meta charset=utf-8&amp;gt;</w:instrText>
      </w:r>
    </w:p>
    <w:p w14:paraId="4C468663" w14:textId="77777777" w:rsidR="002267BF" w:rsidRDefault="002267BF" w:rsidP="00B171DA">
      <w:pPr>
        <w:autoSpaceDE w:val="0"/>
        <w:autoSpaceDN w:val="0"/>
        <w:adjustRightInd w:val="0"/>
        <w:spacing w:line="480" w:lineRule="auto"/>
        <w:contextualSpacing/>
        <w:jc w:val="both"/>
      </w:pPr>
      <w:r>
        <w:instrText xml:space="preserve">  &amp;lt;meta name=viewport content="initial-scale=1, minimum-scale=1, width=device-width"&amp;gt;</w:instrText>
      </w:r>
    </w:p>
    <w:p w14:paraId="7FEE8914" w14:textId="77777777" w:rsidR="002267BF" w:rsidRDefault="002267BF" w:rsidP="00B171DA">
      <w:pPr>
        <w:autoSpaceDE w:val="0"/>
        <w:autoSpaceDN w:val="0"/>
        <w:adjustRightInd w:val="0"/>
        <w:spacing w:line="480" w:lineRule="auto"/>
        <w:contextualSpacing/>
        <w:jc w:val="both"/>
      </w:pPr>
      <w:r>
        <w:instrText xml:space="preserve">  &amp;lt;title&amp;gt;Error 404 (Not Found)!!1&amp;lt;/title&amp;gt;</w:instrText>
      </w:r>
    </w:p>
    <w:p w14:paraId="1633CA61"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7DEF258B" w14:textId="77777777" w:rsidR="002267BF" w:rsidRDefault="002267BF" w:rsidP="00B171DA">
      <w:pPr>
        <w:autoSpaceDE w:val="0"/>
        <w:autoSpaceDN w:val="0"/>
        <w:adjustRightInd w:val="0"/>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3AE906B"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24D73D07" w14:textId="77777777" w:rsidR="002267BF" w:rsidRDefault="002267BF" w:rsidP="00B171DA">
      <w:pPr>
        <w:autoSpaceDE w:val="0"/>
        <w:autoSpaceDN w:val="0"/>
        <w:adjustRightInd w:val="0"/>
        <w:spacing w:line="480" w:lineRule="auto"/>
        <w:contextualSpacing/>
        <w:jc w:val="both"/>
      </w:pPr>
      <w:r>
        <w:instrText xml:space="preserve">  &amp;lt;a href=//www.google.com/&amp;gt;&amp;lt;span id=logo aria-label=Google&amp;gt;&amp;lt;/span&amp;gt;&amp;lt;/a&amp;gt;</w:instrText>
      </w:r>
    </w:p>
    <w:p w14:paraId="52B3A98E" w14:textId="77777777" w:rsidR="002267BF" w:rsidRDefault="002267BF" w:rsidP="00B171DA">
      <w:pPr>
        <w:autoSpaceDE w:val="0"/>
        <w:autoSpaceDN w:val="0"/>
        <w:adjustRightInd w:val="0"/>
        <w:spacing w:line="480" w:lineRule="auto"/>
        <w:contextualSpacing/>
        <w:jc w:val="both"/>
      </w:pPr>
      <w:r>
        <w:instrText xml:space="preserve">  &amp;lt;p&amp;gt;&amp;lt;b&amp;gt;404.&amp;lt;/b&amp;gt; &amp;lt;ins&amp;gt;That’s an error.&amp;lt;/ins&amp;gt;</w:instrText>
      </w:r>
    </w:p>
    <w:p w14:paraId="4F608376" w14:textId="77777777" w:rsidR="002267BF" w:rsidRDefault="002267BF" w:rsidP="00B171DA">
      <w:pPr>
        <w:autoSpaceDE w:val="0"/>
        <w:autoSpaceDN w:val="0"/>
        <w:adjustRightInd w:val="0"/>
        <w:spacing w:line="480" w:lineRule="auto"/>
        <w:contextualSpacing/>
        <w:jc w:val="both"/>
      </w:pPr>
      <w:r>
        <w:instrText xml:space="preserve">  &amp;lt;p&amp;gt;The requested URL &amp;lt;code&amp;gt;/maps/geo&amp;lt;/code&amp;gt; was not found on this server.  &amp;lt;ins&amp;gt;That’s all we know.&amp;lt;/ins&amp;gt;</w:instrText>
      </w:r>
    </w:p>
    <w:p w14:paraId="5500B588" w14:textId="77777777" w:rsidR="002267BF" w:rsidRDefault="002267BF" w:rsidP="00B171DA">
      <w:pPr>
        <w:autoSpaceDE w:val="0"/>
        <w:autoSpaceDN w:val="0"/>
        <w:adjustRightInd w:val="0"/>
        <w:spacing w:line="480" w:lineRule="auto"/>
        <w:contextualSpacing/>
        <w:jc w:val="both"/>
      </w:pPr>
      <w:r>
        <w:instrText>&lt;/location&gt;&lt;institution&gt;Department of Gastrointestinal Oncology, H. Lee Moffitt Cancer Center and Research Institute, Tampa, FL, USA.&lt;/institution&gt;&lt;number&gt;9&lt;/number&gt;&lt;subtype&gt;400&lt;/subtype&gt;&lt;endpage&gt;2471&lt;/endpage&gt;&lt;bundle&gt;&lt;publication&gt;&lt;title&gt;Ann Surg Oncol&lt;/title&gt;&lt;type&gt;-100&lt;/type&gt;&lt;subtype&gt;-100&lt;/subtype&gt;&lt;uuid&gt;BBB702B5-206A-4AAE-8626-5CDD711A104A&lt;/uuid&gt;&lt;/publication&gt;&lt;/bundle&gt;&lt;authors&gt;&lt;author&gt;&lt;firstName&gt;Jeffrey&lt;/firstName&gt;&lt;middleNames&gt;M&lt;/middleNames&gt;&lt;lastName&gt;Farma&lt;/lastName&gt;&lt;/author&gt;&lt;author&gt;&lt;firstName&gt;Alfredo&lt;/firstName&gt;&lt;middleNames&gt;A&lt;/middleNames&gt;&lt;lastName&gt;Santillan&lt;/lastName&gt;&lt;/author&gt;&lt;author&gt;&lt;firstName&gt;Marcovalerio&lt;/firstName&gt;&lt;lastName&gt;Melis&lt;/lastName&gt;&lt;/author&gt;&lt;author&gt;&lt;firstName&gt;Janet&lt;/firstName&gt;&lt;lastName&gt;Walters&lt;/lastName&gt;&lt;/author&gt;&lt;author&gt;&lt;firstName&gt;Daly&lt;/firstName&gt;&lt;lastName&gt;Belinc&lt;/lastName&gt;&lt;/author&gt;&lt;author&gt;&lt;firstName&gt;Dung-Tsa&lt;/firstName&gt;&lt;lastName&gt;Chen&lt;/lastName&gt;&lt;/author&gt;&lt;author&gt;&lt;firstName&gt;Edward&lt;/firstName&gt;&lt;middleNames&gt;A&lt;/middleNames&gt;&lt;lastName&gt;Eikman&lt;/lastName&gt;&lt;/author&gt;&lt;author&gt;&lt;firstName&gt;Mokenge&lt;/firstName&gt;&lt;lastName&gt;Malafa&lt;/lastName&gt;&lt;/author&gt;&lt;/authors&gt;&lt;/publication&gt;&lt;publication&gt;&lt;uuid&gt;0B6147AC-F87C-4B8F-9A0A-04474618BAF4&lt;/uuid&gt;&lt;volume&gt;250&lt;/volume&gt;&lt;doi&gt;10.1097/SLA.0b013e3181b2fafa&lt;/doi&gt;&lt;startpage&gt;957&lt;/startpage&gt;&lt;publication_date&gt;99200912001200000000220000&lt;/publication_date&gt;&lt;url&gt;http://eutils.ncbi.nlm.nih.gov/entrez/eutils/elink.fcgi?dbfrom=pubmed&amp;amp;id=19687736&amp;amp;retmode=ref&amp;amp;cmd=prlinks&lt;/url&gt;&lt;citekey&gt;Kauhanen:2009ig&lt;/citekey&gt;&lt;type&gt;400&lt;/type&gt;&lt;title&gt;A prospective diagnostic accuracy study of 18F-fluorodeoxyglucose positron emission tomography/computed tomography, multidetector row computed tomography, and magnetic resonance imaging in primary diagnosis and staging of pancreatic cancer.&lt;/title&gt;&lt;location&gt;&amp;lt;!DOCTYPE html&amp;gt;</w:instrText>
      </w:r>
    </w:p>
    <w:p w14:paraId="0F8B7811" w14:textId="77777777" w:rsidR="002267BF" w:rsidRDefault="002267BF" w:rsidP="00B171DA">
      <w:pPr>
        <w:autoSpaceDE w:val="0"/>
        <w:autoSpaceDN w:val="0"/>
        <w:adjustRightInd w:val="0"/>
        <w:spacing w:line="480" w:lineRule="auto"/>
        <w:contextualSpacing/>
        <w:jc w:val="both"/>
      </w:pPr>
      <w:r>
        <w:instrText>&amp;lt;html lang=en&amp;gt;</w:instrText>
      </w:r>
    </w:p>
    <w:p w14:paraId="6884836E" w14:textId="77777777" w:rsidR="002267BF" w:rsidRDefault="002267BF" w:rsidP="00B171DA">
      <w:pPr>
        <w:autoSpaceDE w:val="0"/>
        <w:autoSpaceDN w:val="0"/>
        <w:adjustRightInd w:val="0"/>
        <w:spacing w:line="480" w:lineRule="auto"/>
        <w:contextualSpacing/>
        <w:jc w:val="both"/>
      </w:pPr>
      <w:r>
        <w:instrText xml:space="preserve">  &amp;lt;meta charset=utf-8&amp;gt;</w:instrText>
      </w:r>
    </w:p>
    <w:p w14:paraId="75AB52AB" w14:textId="77777777" w:rsidR="002267BF" w:rsidRDefault="002267BF" w:rsidP="00B171DA">
      <w:pPr>
        <w:autoSpaceDE w:val="0"/>
        <w:autoSpaceDN w:val="0"/>
        <w:adjustRightInd w:val="0"/>
        <w:spacing w:line="480" w:lineRule="auto"/>
        <w:contextualSpacing/>
        <w:jc w:val="both"/>
      </w:pPr>
      <w:r>
        <w:instrText xml:space="preserve">  &amp;lt;meta name=viewport content="initial-scale=1, minimum-scale=1, width=device-width"&amp;gt;</w:instrText>
      </w:r>
    </w:p>
    <w:p w14:paraId="4247B461" w14:textId="77777777" w:rsidR="002267BF" w:rsidRDefault="002267BF" w:rsidP="00B171DA">
      <w:pPr>
        <w:autoSpaceDE w:val="0"/>
        <w:autoSpaceDN w:val="0"/>
        <w:adjustRightInd w:val="0"/>
        <w:spacing w:line="480" w:lineRule="auto"/>
        <w:contextualSpacing/>
        <w:jc w:val="both"/>
      </w:pPr>
      <w:r>
        <w:instrText xml:space="preserve">  &amp;lt;title&amp;gt;Error 404 (Not Found)!!1&amp;lt;/title&amp;gt;</w:instrText>
      </w:r>
    </w:p>
    <w:p w14:paraId="4C802972"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42390C76" w14:textId="77777777" w:rsidR="002267BF" w:rsidRDefault="002267BF" w:rsidP="00B171DA">
      <w:pPr>
        <w:autoSpaceDE w:val="0"/>
        <w:autoSpaceDN w:val="0"/>
        <w:adjustRightInd w:val="0"/>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E0A45F2"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58F7DA53" w14:textId="77777777" w:rsidR="002267BF" w:rsidRDefault="002267BF" w:rsidP="00B171DA">
      <w:pPr>
        <w:autoSpaceDE w:val="0"/>
        <w:autoSpaceDN w:val="0"/>
        <w:adjustRightInd w:val="0"/>
        <w:spacing w:line="480" w:lineRule="auto"/>
        <w:contextualSpacing/>
        <w:jc w:val="both"/>
      </w:pPr>
      <w:r>
        <w:instrText xml:space="preserve">  &amp;lt;a href=//www.google.com/&amp;gt;&amp;lt;span id=logo aria-label=Google&amp;gt;&amp;lt;/span&amp;gt;&amp;lt;/a&amp;gt;</w:instrText>
      </w:r>
    </w:p>
    <w:p w14:paraId="30C490F2" w14:textId="77777777" w:rsidR="002267BF" w:rsidRDefault="002267BF" w:rsidP="00B171DA">
      <w:pPr>
        <w:autoSpaceDE w:val="0"/>
        <w:autoSpaceDN w:val="0"/>
        <w:adjustRightInd w:val="0"/>
        <w:spacing w:line="480" w:lineRule="auto"/>
        <w:contextualSpacing/>
        <w:jc w:val="both"/>
      </w:pPr>
      <w:r>
        <w:instrText xml:space="preserve">  &amp;lt;p&amp;gt;&amp;lt;b&amp;gt;404.&amp;lt;/b&amp;gt; &amp;lt;ins&amp;gt;That’s an error.&amp;lt;/ins&amp;gt;</w:instrText>
      </w:r>
    </w:p>
    <w:p w14:paraId="090BBB12" w14:textId="77777777" w:rsidR="002267BF" w:rsidRDefault="002267BF" w:rsidP="00B171DA">
      <w:pPr>
        <w:autoSpaceDE w:val="0"/>
        <w:autoSpaceDN w:val="0"/>
        <w:adjustRightInd w:val="0"/>
        <w:spacing w:line="480" w:lineRule="auto"/>
        <w:contextualSpacing/>
        <w:jc w:val="both"/>
      </w:pPr>
      <w:r>
        <w:instrText xml:space="preserve">  &amp;lt;p&amp;gt;The requested URL &amp;lt;code&amp;gt;/maps/geo&amp;lt;/code&amp;gt; was not found on this server.  &amp;lt;ins&amp;gt;That’s all we know.&amp;lt;/ins&amp;gt;</w:instrText>
      </w:r>
    </w:p>
    <w:p w14:paraId="1141B696" w14:textId="77777777" w:rsidR="002267BF" w:rsidRDefault="002267BF" w:rsidP="00B171DA">
      <w:pPr>
        <w:autoSpaceDE w:val="0"/>
        <w:autoSpaceDN w:val="0"/>
        <w:adjustRightInd w:val="0"/>
        <w:spacing w:line="480" w:lineRule="auto"/>
        <w:contextualSpacing/>
        <w:jc w:val="both"/>
      </w:pPr>
      <w:r>
        <w:instrText>&lt;/location&gt;&lt;institution&gt;Turku PET Centre, Turku University Hospital, Turku, Finland. saila.kauhanen@tyks.fi&lt;/institution&gt;&lt;number&gt;6&lt;/number&gt;&lt;subtype&gt;400&lt;/subtype&gt;&lt;endpage&gt;963&lt;/endpage&gt;&lt;bundle&gt;&lt;publication&gt;&lt;title&gt;Annals of surgery&lt;/title&gt;&lt;type&gt;-100&lt;/type&gt;&lt;subtype&gt;-100&lt;/subtype&gt;&lt;uuid&gt;B83012EB-793A-4844-970E-2B1BE7274AC0&lt;/uuid&gt;&lt;/publication&gt;&lt;/bundle&gt;&lt;authors&gt;&lt;author&gt;&lt;firstName&gt;Saila&lt;/firstName&gt;&lt;middleNames&gt;P&lt;/middleNames&gt;&lt;lastName&gt;Kauhanen&lt;/lastName&gt;&lt;/author&gt;&lt;author&gt;&lt;firstName&gt;Gaber&lt;/firstName&gt;&lt;lastName&gt;Komar&lt;/lastName&gt;&lt;/author&gt;&lt;author&gt;&lt;firstName&gt;Marko&lt;/firstName&gt;&lt;middleNames&gt;P&lt;/middleNames&gt;&lt;lastName&gt;Seppanen&lt;/lastName&gt;&lt;/author&gt;&lt;author&gt;&lt;firstName&gt;Kirsti&lt;/firstName&gt;&lt;middleNames&gt;I&lt;/middleNames&gt;&lt;lastName&gt;Dean&lt;/lastName&gt;&lt;/author&gt;&lt;author&gt;&lt;firstName&gt;Heikki&lt;/firstName&gt;&lt;middleNames&gt;R&lt;/middleNames&gt;&lt;lastName&gt;Minn&lt;/lastName&gt;&lt;/author&gt;&lt;author&gt;&lt;firstName&gt;Sami&lt;/firstName&gt;&lt;middleNames&gt;A&lt;/middleNames&gt;&lt;lastName&gt;Kajander&lt;/lastName&gt;&lt;/author&gt;&lt;author&gt;&lt;firstName&gt;Irina&lt;/firstName&gt;&lt;lastName&gt;Rinta-Kiikka&lt;/lastName&gt;&lt;/author&gt;&lt;author&gt;&lt;firstName&gt;Kalle&lt;/firstName&gt;&lt;lastName&gt;Alanen&lt;/lastName&gt;&lt;/author&gt;&lt;author&gt;&lt;firstName&gt;Ronald&lt;/firstName&gt;&lt;middleNames&gt;J&lt;/middleNames&gt;&lt;lastName&gt;Borra&lt;/lastName&gt;&lt;/author&gt;&lt;author&gt;&lt;firstName&gt;Pauli&lt;/firstName&gt;&lt;middleNames&gt;A&lt;/middleNames&gt;&lt;lastName&gt;Puolakkainen&lt;/lastName&gt;&lt;/author&gt;&lt;author&gt;&lt;firstName&gt;Pirjo&lt;/firstName&gt;&lt;lastName&gt;Nuutila&lt;/lastName&gt;&lt;/author&gt;&lt;author&gt;&lt;firstName&gt;Jari&lt;/firstName&gt;&lt;middleNames&gt;T&lt;/middleNames&gt;&lt;lastName&gt;Ovaska&lt;/lastName&gt;&lt;/author&gt;&lt;/authors&gt;&lt;/publication&gt;&lt;publication&gt;&lt;uuid&gt;D06AAB29-A8B1-4000-86B2-FD0933D30A0F&lt;/uuid&gt;&lt;volume&gt;20&lt;/volume&gt;&lt;doi&gt;10.3748/wjg.v20.i42.15580&lt;/doi&gt;&lt;startpage&gt;15580&lt;/startpage&gt;&lt;publication_date&gt;99201411001200000000220000&lt;/publication_date&gt;&lt;url&gt;http://eutils.ncbi.nlm.nih.gov/entrez/eutils/elink.fcgi?dbfrom=pubmed&amp;amp;id=25400441&amp;amp;retmode=ref&amp;amp;cmd=prlinks&lt;/url&gt;&lt;citekey&gt;Wang:2014fn&lt;/citekey&gt;&lt;type&gt;400&lt;/type&gt;&lt;title&gt;Utility of PET/CT in diagnosis, staging, assessment of resectability and metabolic response of pancreatic cancer.&lt;/title&gt;&lt;location&gt;&amp;lt;!DOCTYPE html&amp;gt;</w:instrText>
      </w:r>
    </w:p>
    <w:p w14:paraId="0D2991E7" w14:textId="77777777" w:rsidR="002267BF" w:rsidRDefault="002267BF" w:rsidP="00B171DA">
      <w:pPr>
        <w:autoSpaceDE w:val="0"/>
        <w:autoSpaceDN w:val="0"/>
        <w:adjustRightInd w:val="0"/>
        <w:spacing w:line="480" w:lineRule="auto"/>
        <w:contextualSpacing/>
        <w:jc w:val="both"/>
      </w:pPr>
      <w:r>
        <w:instrText>&amp;lt;html lang=en&amp;gt;</w:instrText>
      </w:r>
    </w:p>
    <w:p w14:paraId="36417785" w14:textId="77777777" w:rsidR="002267BF" w:rsidRDefault="002267BF" w:rsidP="00B171DA">
      <w:pPr>
        <w:autoSpaceDE w:val="0"/>
        <w:autoSpaceDN w:val="0"/>
        <w:adjustRightInd w:val="0"/>
        <w:spacing w:line="480" w:lineRule="auto"/>
        <w:contextualSpacing/>
        <w:jc w:val="both"/>
      </w:pPr>
      <w:r>
        <w:instrText xml:space="preserve">  &amp;lt;meta charset=utf-8&amp;gt;</w:instrText>
      </w:r>
    </w:p>
    <w:p w14:paraId="089F2447" w14:textId="77777777" w:rsidR="002267BF" w:rsidRDefault="002267BF" w:rsidP="00B171DA">
      <w:pPr>
        <w:autoSpaceDE w:val="0"/>
        <w:autoSpaceDN w:val="0"/>
        <w:adjustRightInd w:val="0"/>
        <w:spacing w:line="480" w:lineRule="auto"/>
        <w:contextualSpacing/>
        <w:jc w:val="both"/>
      </w:pPr>
      <w:r>
        <w:instrText xml:space="preserve">  &amp;lt;meta name=viewport content="initial-scale=1, minimum-scale=1, width=device-width"&amp;gt;</w:instrText>
      </w:r>
    </w:p>
    <w:p w14:paraId="06FD7383" w14:textId="77777777" w:rsidR="002267BF" w:rsidRDefault="002267BF" w:rsidP="00B171DA">
      <w:pPr>
        <w:autoSpaceDE w:val="0"/>
        <w:autoSpaceDN w:val="0"/>
        <w:adjustRightInd w:val="0"/>
        <w:spacing w:line="480" w:lineRule="auto"/>
        <w:contextualSpacing/>
        <w:jc w:val="both"/>
      </w:pPr>
      <w:r>
        <w:instrText xml:space="preserve">  &amp;lt;title&amp;gt;Error 404 (Not Found)!!1&amp;lt;/title&amp;gt;</w:instrText>
      </w:r>
    </w:p>
    <w:p w14:paraId="28F6B97F"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0E5BFE1C" w14:textId="77777777" w:rsidR="002267BF" w:rsidRDefault="002267BF" w:rsidP="00B171DA">
      <w:pPr>
        <w:autoSpaceDE w:val="0"/>
        <w:autoSpaceDN w:val="0"/>
        <w:adjustRightInd w:val="0"/>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4215B53"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6541417B" w14:textId="77777777" w:rsidR="002267BF" w:rsidRDefault="002267BF" w:rsidP="00B171DA">
      <w:pPr>
        <w:autoSpaceDE w:val="0"/>
        <w:autoSpaceDN w:val="0"/>
        <w:adjustRightInd w:val="0"/>
        <w:spacing w:line="480" w:lineRule="auto"/>
        <w:contextualSpacing/>
        <w:jc w:val="both"/>
      </w:pPr>
      <w:r>
        <w:instrText xml:space="preserve">  &amp;lt;a href=//www.google.com/&amp;gt;&amp;lt;span id=logo aria-label=Google&amp;gt;&amp;lt;/span&amp;gt;&amp;lt;/a&amp;gt;</w:instrText>
      </w:r>
    </w:p>
    <w:p w14:paraId="4A01CDD6" w14:textId="77777777" w:rsidR="002267BF" w:rsidRDefault="002267BF" w:rsidP="00B171DA">
      <w:pPr>
        <w:autoSpaceDE w:val="0"/>
        <w:autoSpaceDN w:val="0"/>
        <w:adjustRightInd w:val="0"/>
        <w:spacing w:line="480" w:lineRule="auto"/>
        <w:contextualSpacing/>
        <w:jc w:val="both"/>
      </w:pPr>
      <w:r>
        <w:instrText xml:space="preserve">  &amp;lt;p&amp;gt;&amp;lt;b&amp;gt;404.&amp;lt;/b&amp;gt; &amp;lt;ins&amp;gt;That’s an error.&amp;lt;/ins&amp;gt;</w:instrText>
      </w:r>
    </w:p>
    <w:p w14:paraId="659FA88B" w14:textId="77777777" w:rsidR="002267BF" w:rsidRDefault="002267BF" w:rsidP="00B171DA">
      <w:pPr>
        <w:autoSpaceDE w:val="0"/>
        <w:autoSpaceDN w:val="0"/>
        <w:adjustRightInd w:val="0"/>
        <w:spacing w:line="480" w:lineRule="auto"/>
        <w:contextualSpacing/>
        <w:jc w:val="both"/>
      </w:pPr>
      <w:r>
        <w:instrText xml:space="preserve">  &amp;lt;p&amp;gt;The requested URL &amp;lt;code&amp;gt;/maps/geo&amp;lt;/code&amp;gt; was not found on this server.  &amp;lt;ins&amp;gt;That’s all we know.&amp;lt;/ins&amp;gt;</w:instrText>
      </w:r>
    </w:p>
    <w:p w14:paraId="646B63F7" w14:textId="77777777" w:rsidR="002267BF" w:rsidRDefault="002267BF" w:rsidP="00B171DA">
      <w:pPr>
        <w:autoSpaceDE w:val="0"/>
        <w:autoSpaceDN w:val="0"/>
        <w:adjustRightInd w:val="0"/>
        <w:spacing w:line="480" w:lineRule="auto"/>
        <w:contextualSpacing/>
        <w:jc w:val="both"/>
      </w:pPr>
      <w:r>
        <w:instrText>&lt;/location&gt;&lt;institution&gt;Xiao-Yi Wang, Feng Yang, Chen Jin, De-Liang Fu, Pancreatic Disease Institute, Department of Pancreatic Surgery, Huashan Hospital, Fudan University, Shanghai 200040, China.&lt;/institution&gt;&lt;number&gt;42&lt;/number&gt;&lt;subtype&gt;400&lt;/subtype&gt;&lt;endpage&gt;15589&lt;/endpage&gt;&lt;bundle&gt;&lt;publication&gt;&lt;title&gt;World journal of gastroenterology : WJG&lt;/title&gt;&lt;type&gt;-100&lt;/type&gt;&lt;subtype&gt;-100&lt;/subtype&gt;&lt;uuid&gt;EAD407B2-58D9-4D4D-9957-4F0117ED6807&lt;/uuid&gt;&lt;/publication&gt;&lt;/bundle&gt;&lt;authors&gt;&lt;author&gt;&lt;firstName&gt;Xiao-Yi&lt;/firstName&gt;&lt;lastName&gt;Wang&lt;/lastName&gt;&lt;/author&gt;&lt;author&gt;&lt;firstName&gt;Feng&lt;/firstName&gt;&lt;lastName&gt;Yang&lt;/lastName&gt;&lt;/author&gt;&lt;author&gt;&lt;firstName&gt;Chen&lt;/firstName&gt;&lt;lastName&gt;Jin&lt;/lastName&gt;&lt;/author&gt;&lt;author&gt;&lt;firstName&gt;De-Liang&lt;/firstName&gt;&lt;lastName&gt;Fu&lt;/lastName&gt;&lt;/author&gt;&lt;/authors&gt;&lt;/publication&gt;&lt;/publications&gt;&lt;cites&gt;&lt;/cites&gt;&lt;/citation&gt;</w:instrText>
      </w:r>
      <w:r w:rsidR="006F286E">
        <w:fldChar w:fldCharType="separate"/>
      </w:r>
      <w:r w:rsidR="00E67F87">
        <w:rPr>
          <w:rFonts w:eastAsia="Times New Roman"/>
          <w:lang w:val="en-US"/>
        </w:rPr>
        <w:t>[10,20,21]</w:t>
      </w:r>
      <w:r w:rsidR="006F286E">
        <w:fldChar w:fldCharType="end"/>
      </w:r>
      <w:r w:rsidR="00C35648">
        <w:t>,</w:t>
      </w:r>
      <w:r w:rsidR="00FF5465">
        <w:t xml:space="preserve"> </w:t>
      </w:r>
      <w:r w:rsidR="000D4D0E">
        <w:t>EUS</w:t>
      </w:r>
      <w:r w:rsidR="00771D8F">
        <w:t xml:space="preserve"> </w:t>
      </w:r>
      <w:r w:rsidR="006F286E">
        <w:fldChar w:fldCharType="begin"/>
      </w:r>
      <w:r>
        <w:instrText xml:space="preserve"> ADDIN PAPERS2_CITATIONS &lt;citation&gt;&lt;uuid&gt;87FDD095-27FE-4FCD-838A-B58A41A4C1A9&lt;/uuid&gt;&lt;priority&gt;13&lt;/priority&gt;&lt;publications&gt;&lt;publication&gt;&lt;uuid&gt;D328B0EB-5EDA-488A-8463-561D70EC9194&lt;/uuid&gt;&lt;volume&gt;35&lt;/volume&gt;&lt;doi&gt;10.1007/s00259-008-0818-x&lt;/doi&gt;&lt;startpage&gt;1775&lt;/startpage&gt;&lt;publication_date&gt;99200810001200000000220000&lt;/publication_date&gt;&lt;url&gt;http://eutils.ncbi.nlm.nih.gov/entrez/eutils/elink.fcgi?dbfrom=pubmed&amp;amp;id=18481063&amp;amp;retmode=ref&amp;amp;cmd=prlinks&lt;/url&gt;&lt;citekey&gt;Schick:2008dz&lt;/citekey&gt;&lt;type&gt;400&lt;/type&gt;&lt;title&gt;Diagnostic impact of 18F-FDG PET-CT evaluating solid pancreatic lesions versus endosonography, endoscopic retrograde cholangio-pancreatography with intraductal ultrasonography and abdominal ultrasound.&lt;/title&gt;&lt;location&gt;&amp;lt;!DOCTYPE html&amp;gt;</w:instrText>
      </w:r>
    </w:p>
    <w:p w14:paraId="2CBBEE62" w14:textId="77777777" w:rsidR="002267BF" w:rsidRDefault="002267BF" w:rsidP="00B171DA">
      <w:pPr>
        <w:autoSpaceDE w:val="0"/>
        <w:autoSpaceDN w:val="0"/>
        <w:adjustRightInd w:val="0"/>
        <w:spacing w:line="480" w:lineRule="auto"/>
        <w:contextualSpacing/>
        <w:jc w:val="both"/>
      </w:pPr>
      <w:r>
        <w:instrText>&amp;lt;html lang=en&amp;gt;</w:instrText>
      </w:r>
    </w:p>
    <w:p w14:paraId="7887DCF0" w14:textId="77777777" w:rsidR="002267BF" w:rsidRDefault="002267BF" w:rsidP="00B171DA">
      <w:pPr>
        <w:autoSpaceDE w:val="0"/>
        <w:autoSpaceDN w:val="0"/>
        <w:adjustRightInd w:val="0"/>
        <w:spacing w:line="480" w:lineRule="auto"/>
        <w:contextualSpacing/>
        <w:jc w:val="both"/>
      </w:pPr>
      <w:r>
        <w:instrText xml:space="preserve">  &amp;lt;meta charset=utf-8&amp;gt;</w:instrText>
      </w:r>
    </w:p>
    <w:p w14:paraId="5448696B" w14:textId="77777777" w:rsidR="002267BF" w:rsidRDefault="002267BF" w:rsidP="00B171DA">
      <w:pPr>
        <w:autoSpaceDE w:val="0"/>
        <w:autoSpaceDN w:val="0"/>
        <w:adjustRightInd w:val="0"/>
        <w:spacing w:line="480" w:lineRule="auto"/>
        <w:contextualSpacing/>
        <w:jc w:val="both"/>
      </w:pPr>
      <w:r>
        <w:instrText xml:space="preserve">  &amp;lt;meta name=viewport content="initial-scale=1, minimum-scale=1, width=device-width"&amp;gt;</w:instrText>
      </w:r>
    </w:p>
    <w:p w14:paraId="36F949A5" w14:textId="77777777" w:rsidR="002267BF" w:rsidRDefault="002267BF" w:rsidP="00B171DA">
      <w:pPr>
        <w:autoSpaceDE w:val="0"/>
        <w:autoSpaceDN w:val="0"/>
        <w:adjustRightInd w:val="0"/>
        <w:spacing w:line="480" w:lineRule="auto"/>
        <w:contextualSpacing/>
        <w:jc w:val="both"/>
      </w:pPr>
      <w:r>
        <w:instrText xml:space="preserve">  &amp;lt;title&amp;gt;Error 404 (Not Found)!!1&amp;lt;/title&amp;gt;</w:instrText>
      </w:r>
    </w:p>
    <w:p w14:paraId="3570D748"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212CAEF6" w14:textId="77777777" w:rsidR="002267BF" w:rsidRDefault="002267BF" w:rsidP="00B171DA">
      <w:pPr>
        <w:autoSpaceDE w:val="0"/>
        <w:autoSpaceDN w:val="0"/>
        <w:adjustRightInd w:val="0"/>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277F9E0"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55A83482" w14:textId="77777777" w:rsidR="002267BF" w:rsidRDefault="002267BF" w:rsidP="00B171DA">
      <w:pPr>
        <w:autoSpaceDE w:val="0"/>
        <w:autoSpaceDN w:val="0"/>
        <w:adjustRightInd w:val="0"/>
        <w:spacing w:line="480" w:lineRule="auto"/>
        <w:contextualSpacing/>
        <w:jc w:val="both"/>
      </w:pPr>
      <w:r>
        <w:instrText xml:space="preserve">  &amp;lt;a href=//www.google.com/&amp;gt;&amp;lt;span id=logo aria-label=Google&amp;gt;&amp;lt;/span&amp;gt;&amp;lt;/a&amp;gt;</w:instrText>
      </w:r>
    </w:p>
    <w:p w14:paraId="01594AE4" w14:textId="77777777" w:rsidR="002267BF" w:rsidRDefault="002267BF" w:rsidP="00B171DA">
      <w:pPr>
        <w:autoSpaceDE w:val="0"/>
        <w:autoSpaceDN w:val="0"/>
        <w:adjustRightInd w:val="0"/>
        <w:spacing w:line="480" w:lineRule="auto"/>
        <w:contextualSpacing/>
        <w:jc w:val="both"/>
      </w:pPr>
      <w:r>
        <w:instrText xml:space="preserve">  &amp;lt;p&amp;gt;&amp;lt;b&amp;gt;404.&amp;lt;/b&amp;gt; &amp;lt;ins&amp;gt;That’s an error.&amp;lt;/ins&amp;gt;</w:instrText>
      </w:r>
    </w:p>
    <w:p w14:paraId="359FBD10" w14:textId="77777777" w:rsidR="002267BF" w:rsidRDefault="002267BF" w:rsidP="00B171DA">
      <w:pPr>
        <w:autoSpaceDE w:val="0"/>
        <w:autoSpaceDN w:val="0"/>
        <w:adjustRightInd w:val="0"/>
        <w:spacing w:line="480" w:lineRule="auto"/>
        <w:contextualSpacing/>
        <w:jc w:val="both"/>
      </w:pPr>
      <w:r>
        <w:instrText xml:space="preserve">  &amp;lt;p&amp;gt;The requested URL &amp;lt;code&amp;gt;/maps/geo&amp;lt;/code&amp;gt; was not found on this server.  &amp;lt;ins&amp;gt;That’s all we know.&amp;lt;/ins&amp;gt;</w:instrText>
      </w:r>
    </w:p>
    <w:p w14:paraId="64D2230C" w14:textId="77777777" w:rsidR="002267BF" w:rsidRDefault="002267BF" w:rsidP="00B171DA">
      <w:pPr>
        <w:autoSpaceDE w:val="0"/>
        <w:autoSpaceDN w:val="0"/>
        <w:adjustRightInd w:val="0"/>
        <w:spacing w:line="480" w:lineRule="auto"/>
        <w:contextualSpacing/>
        <w:jc w:val="both"/>
      </w:pPr>
      <w:r>
        <w:instrText>&lt;/location&gt;&lt;institution&gt;Department of Medicine B, Muenster University Hospital, Albert-Schweitzer-Strasse 33, 48149 Muenster, Germany.&lt;/institution&gt;&lt;number&gt;10&lt;/number&gt;&lt;subtype&gt;400&lt;/subtype&gt;&lt;endpage&gt;1785&lt;/endpage&gt;&lt;bundle&gt;&lt;publication&gt;&lt;title&gt;European journal of nuclear medicine and molecular imaging&lt;/title&gt;&lt;type&gt;-100&lt;/type&gt;&lt;subtype&gt;-100&lt;/subtype&gt;&lt;uuid&gt;75586C82-056A-4094-91B0-A579627EF36E&lt;/uuid&gt;&lt;/publication&gt;&lt;/bundle&gt;&lt;authors&gt;&lt;author&gt;&lt;firstName&gt;Verena&lt;/firstName&gt;&lt;lastName&gt;Schick&lt;/lastName&gt;&lt;/author&gt;&lt;author&gt;&lt;firstName&gt;Christiane&lt;/firstName&gt;&lt;lastName&gt;Franzius&lt;/lastName&gt;&lt;/author&gt;&lt;author&gt;&lt;firstName&gt;Torsten&lt;/firstName&gt;&lt;lastName&gt;Beyna&lt;/lastName&gt;&lt;/author&gt;&lt;author&gt;&lt;firstName&gt;May&lt;/firstName&gt;&lt;middleNames&gt;Lin&lt;/middleNames&gt;&lt;lastName&gt;Oei&lt;/lastName&gt;&lt;/author&gt;&lt;author&gt;&lt;firstName&gt;Jurgen&lt;/firstName&gt;&lt;lastName&gt;Schnekenburger&lt;/lastName&gt;&lt;/author&gt;&lt;author&gt;&lt;firstName&gt;Matthias&lt;/firstName&gt;&lt;lastName&gt;Weckesser&lt;/lastName&gt;&lt;/author&gt;&lt;author&gt;&lt;firstName&gt;Wolfram&lt;/firstName&gt;&lt;lastName&gt;Domschke&lt;/lastName&gt;&lt;/author&gt;&lt;author&gt;&lt;firstName&gt;Otmar&lt;/firstName&gt;&lt;lastName&gt;Schober&lt;/lastName&gt;&lt;/author&gt;&lt;author&gt;&lt;firstName&gt;Walter&lt;/firstName&gt;&lt;lastName&gt;Heindel&lt;/lastName&gt;&lt;/author&gt;&lt;author&gt;&lt;firstName&gt;Thorsten&lt;/firstName&gt;&lt;lastName&gt;Pohle&lt;/lastName&gt;&lt;/author&gt;&lt;author&gt;&lt;firstName&gt;Kai&lt;/firstName&gt;&lt;middleNames&gt;Uwe&lt;/middleNames&gt;&lt;lastName&gt;Juergens&lt;/lastName&gt;&lt;/author&gt;&lt;/authors&gt;&lt;/publication&gt;&lt;publication&gt;&lt;uuid&gt;C00FFBEC-F4A7-43A8-8762-AFB3CE786CBC&lt;/uuid&gt;&lt;volume&gt;78&lt;/volume&gt;&lt;doi&gt;10.1016/j.ejrad.2009.09.026&lt;/doi&gt;&lt;startpage&gt;142&lt;/startpage&gt;&lt;publication_date&gt;99201104001200000000220000&lt;/publication_date&gt;&lt;url&gt;http://eutils.ncbi.nlm.nih.gov/entrez/eutils/elink.fcgi?dbfrom=pubmed&amp;amp;id=19854016&amp;amp;retmode=ref&amp;amp;cmd=prlinks&lt;/url&gt;&lt;citekey&gt;Tang:2011by&lt;/citekey&gt;&lt;type&gt;400&lt;/type&gt;&lt;title&gt;Usefulness of 18F-FDG PET, combined FDG-PET/CT and EUS in diagnosing primary pancreatic carcinoma: a meta-analysis.&lt;/title&gt;&lt;location&gt;&amp;lt;!DOCTYPE html&amp;gt;</w:instrText>
      </w:r>
    </w:p>
    <w:p w14:paraId="089C9FA6" w14:textId="77777777" w:rsidR="002267BF" w:rsidRDefault="002267BF" w:rsidP="00B171DA">
      <w:pPr>
        <w:autoSpaceDE w:val="0"/>
        <w:autoSpaceDN w:val="0"/>
        <w:adjustRightInd w:val="0"/>
        <w:spacing w:line="480" w:lineRule="auto"/>
        <w:contextualSpacing/>
        <w:jc w:val="both"/>
      </w:pPr>
      <w:r>
        <w:instrText>&amp;lt;html lang=en&amp;gt;</w:instrText>
      </w:r>
    </w:p>
    <w:p w14:paraId="6421044C" w14:textId="77777777" w:rsidR="002267BF" w:rsidRDefault="002267BF" w:rsidP="00B171DA">
      <w:pPr>
        <w:autoSpaceDE w:val="0"/>
        <w:autoSpaceDN w:val="0"/>
        <w:adjustRightInd w:val="0"/>
        <w:spacing w:line="480" w:lineRule="auto"/>
        <w:contextualSpacing/>
        <w:jc w:val="both"/>
      </w:pPr>
      <w:r>
        <w:instrText xml:space="preserve">  &amp;lt;meta charset=utf-8&amp;gt;</w:instrText>
      </w:r>
    </w:p>
    <w:p w14:paraId="0B693A70" w14:textId="77777777" w:rsidR="002267BF" w:rsidRDefault="002267BF" w:rsidP="00B171DA">
      <w:pPr>
        <w:autoSpaceDE w:val="0"/>
        <w:autoSpaceDN w:val="0"/>
        <w:adjustRightInd w:val="0"/>
        <w:spacing w:line="480" w:lineRule="auto"/>
        <w:contextualSpacing/>
        <w:jc w:val="both"/>
      </w:pPr>
      <w:r>
        <w:instrText xml:space="preserve">  &amp;lt;meta name=viewport content="initial-scale=1, minimum-scale=1, width=device-width"&amp;gt;</w:instrText>
      </w:r>
    </w:p>
    <w:p w14:paraId="3F909F37" w14:textId="77777777" w:rsidR="002267BF" w:rsidRDefault="002267BF" w:rsidP="00B171DA">
      <w:pPr>
        <w:autoSpaceDE w:val="0"/>
        <w:autoSpaceDN w:val="0"/>
        <w:adjustRightInd w:val="0"/>
        <w:spacing w:line="480" w:lineRule="auto"/>
        <w:contextualSpacing/>
        <w:jc w:val="both"/>
      </w:pPr>
      <w:r>
        <w:instrText xml:space="preserve">  &amp;lt;title&amp;gt;Error 404 (Not Found)!!1&amp;lt;/title&amp;gt;</w:instrText>
      </w:r>
    </w:p>
    <w:p w14:paraId="634C0F28"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448A1BA1" w14:textId="77777777" w:rsidR="002267BF" w:rsidRDefault="002267BF" w:rsidP="00B171DA">
      <w:pPr>
        <w:autoSpaceDE w:val="0"/>
        <w:autoSpaceDN w:val="0"/>
        <w:adjustRightInd w:val="0"/>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18F1B57"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317411B0" w14:textId="77777777" w:rsidR="002267BF" w:rsidRDefault="002267BF" w:rsidP="00B171DA">
      <w:pPr>
        <w:autoSpaceDE w:val="0"/>
        <w:autoSpaceDN w:val="0"/>
        <w:adjustRightInd w:val="0"/>
        <w:spacing w:line="480" w:lineRule="auto"/>
        <w:contextualSpacing/>
        <w:jc w:val="both"/>
      </w:pPr>
      <w:r>
        <w:instrText xml:space="preserve">  &amp;lt;a href=//www.google.com/&amp;gt;&amp;lt;span id=logo aria-label=Google&amp;gt;&amp;lt;/span&amp;gt;&amp;lt;/a&amp;gt;</w:instrText>
      </w:r>
    </w:p>
    <w:p w14:paraId="7D276221" w14:textId="77777777" w:rsidR="002267BF" w:rsidRDefault="002267BF" w:rsidP="00B171DA">
      <w:pPr>
        <w:autoSpaceDE w:val="0"/>
        <w:autoSpaceDN w:val="0"/>
        <w:adjustRightInd w:val="0"/>
        <w:spacing w:line="480" w:lineRule="auto"/>
        <w:contextualSpacing/>
        <w:jc w:val="both"/>
      </w:pPr>
      <w:r>
        <w:instrText xml:space="preserve">  &amp;lt;p&amp;gt;&amp;lt;b&amp;gt;404.&amp;lt;/b&amp;gt; &amp;lt;ins&amp;gt;That’s an error.&amp;lt;/ins&amp;gt;</w:instrText>
      </w:r>
    </w:p>
    <w:p w14:paraId="2E601F1D" w14:textId="77777777" w:rsidR="002267BF" w:rsidRDefault="002267BF" w:rsidP="00B171DA">
      <w:pPr>
        <w:autoSpaceDE w:val="0"/>
        <w:autoSpaceDN w:val="0"/>
        <w:adjustRightInd w:val="0"/>
        <w:spacing w:line="480" w:lineRule="auto"/>
        <w:contextualSpacing/>
        <w:jc w:val="both"/>
      </w:pPr>
      <w:r>
        <w:instrText xml:space="preserve">  &amp;lt;p&amp;gt;The requested URL &amp;lt;code&amp;gt;/maps/geo&amp;lt;/code&amp;gt; was not found on this server.  &amp;lt;ins&amp;gt;That’s all we know.&amp;lt;/ins&amp;gt;</w:instrText>
      </w:r>
    </w:p>
    <w:p w14:paraId="14F26861" w14:textId="77777777" w:rsidR="002267BF" w:rsidRDefault="002267BF" w:rsidP="00B171DA">
      <w:pPr>
        <w:autoSpaceDE w:val="0"/>
        <w:autoSpaceDN w:val="0"/>
        <w:adjustRightInd w:val="0"/>
        <w:spacing w:line="480" w:lineRule="auto"/>
        <w:contextualSpacing/>
        <w:jc w:val="both"/>
      </w:pPr>
      <w:r>
        <w:instrText>&lt;/location&gt;&lt;institution&gt;Department of Nuclear Medicine, Renji Hospital, Shanghai Jiao Tong University School of Medicine, Shanghai 200127, China.&lt;/institution&gt;&lt;number&gt;1&lt;/number&gt;&lt;subtype&gt;400&lt;/subtype&gt;&lt;endpage&gt;150&lt;/endpage&gt;&lt;bundle&gt;&lt;publication&gt;&lt;title&gt;Eur J Radiol&lt;/title&gt;&lt;type&gt;-100&lt;/type&gt;&lt;subtype&gt;-100&lt;/subtype&gt;&lt;uuid&gt;308C744C-8EFA-44A3-98F9-EA4BA286F2D0&lt;/uuid&gt;&lt;/publication&gt;&lt;/bundle&gt;&lt;authors&gt;&lt;author&gt;&lt;firstName&gt;Shuang&lt;/firstName&gt;&lt;lastName&gt;Tang&lt;/lastName&gt;&lt;/author&gt;&lt;author&gt;&lt;firstName&gt;Gang&lt;/firstName&gt;&lt;lastName&gt;Huang&lt;/lastName&gt;&lt;/author&gt;&lt;author&gt;&lt;firstName&gt;Jianjun&lt;/firstName&gt;&lt;lastName&gt;Liu&lt;/lastName&gt;&lt;/author&gt;&lt;author&gt;&lt;firstName&gt;Tao&lt;/firstName&gt;&lt;lastName&gt;Liu&lt;/lastName&gt;&lt;/author&gt;&lt;author&gt;&lt;firstName&gt;Lyndal&lt;/firstName&gt;&lt;lastName&gt;Treven&lt;/lastName&gt;&lt;/author&gt;&lt;author&gt;&lt;firstName&gt;Saoli&lt;/firstName&gt;&lt;lastName&gt;Song&lt;/lastName&gt;&lt;/author&gt;&lt;author&gt;&lt;firstName&gt;Chenpeng&lt;/firstName&gt;&lt;lastName&gt;Zhang&lt;/lastName&gt;&lt;/author&gt;&lt;author&gt;&lt;firstName&gt;Lingling&lt;/firstName&gt;&lt;lastName&gt;Pan&lt;/lastName&gt;&lt;/author&gt;&lt;author&gt;&lt;firstName&gt;Ting&lt;/firstName&gt;&lt;lastName&gt;Zhang&lt;/lastName&gt;&lt;/author&gt;&lt;/authors&gt;&lt;/publication&gt;&lt;/publications&gt;&lt;cites&gt;&lt;/cites&gt;&lt;/citation&gt;</w:instrText>
      </w:r>
      <w:r w:rsidR="006F286E">
        <w:fldChar w:fldCharType="separate"/>
      </w:r>
      <w:r w:rsidR="00E67F87">
        <w:rPr>
          <w:rFonts w:eastAsia="Times New Roman"/>
          <w:lang w:val="en-US"/>
        </w:rPr>
        <w:t>[13,22]</w:t>
      </w:r>
      <w:r w:rsidR="006F286E">
        <w:fldChar w:fldCharType="end"/>
      </w:r>
      <w:r w:rsidR="00CF5943">
        <w:t xml:space="preserve"> and</w:t>
      </w:r>
      <w:r w:rsidR="000D4D0E">
        <w:t xml:space="preserve"> MRI</w:t>
      </w:r>
      <w:r w:rsidR="00771D8F">
        <w:t xml:space="preserve"> </w:t>
      </w:r>
      <w:r w:rsidR="006F286E">
        <w:fldChar w:fldCharType="begin"/>
      </w:r>
      <w:r>
        <w:instrText xml:space="preserve"> ADDIN PAPERS2_CITATIONS &lt;citation&gt;&lt;uuid&gt;270F84D5-85BF-4F51-BA3E-A09B8DA98878&lt;/uuid&gt;&lt;priority&gt;14&lt;/priority&gt;&lt;publications&gt;&lt;publication&gt;&lt;uuid&gt;0B6147AC-F87C-4B8F-9A0A-04474618BAF4&lt;/uuid&gt;&lt;volume&gt;250&lt;/volume&gt;&lt;doi&gt;10.1097/SLA.0b013e3181b2fafa&lt;/doi&gt;&lt;startpage&gt;957&lt;/startpage&gt;&lt;publication_date&gt;99200912001200000000220000&lt;/publication_date&gt;&lt;url&gt;http://eutils.ncbi.nlm.nih.gov/entrez/eutils/elink.fcgi?dbfrom=pubmed&amp;amp;id=19687736&amp;amp;retmode=ref&amp;amp;cmd=prlinks&lt;/url&gt;&lt;citekey&gt;Kauhanen:2009ig&lt;/citekey&gt;&lt;type&gt;400&lt;/type&gt;&lt;title&gt;A prospective diagnostic accuracy study of 18F-fluorodeoxyglucose positron emission tomography/computed tomography, multidetector row computed tomography, and magnetic resonance imaging in primary diagnosis and staging of pancreatic cancer.&lt;/title&gt;&lt;location&gt;&amp;lt;!DOCTYPE html&amp;gt;</w:instrText>
      </w:r>
    </w:p>
    <w:p w14:paraId="01610306" w14:textId="77777777" w:rsidR="002267BF" w:rsidRDefault="002267BF" w:rsidP="00B171DA">
      <w:pPr>
        <w:autoSpaceDE w:val="0"/>
        <w:autoSpaceDN w:val="0"/>
        <w:adjustRightInd w:val="0"/>
        <w:spacing w:line="480" w:lineRule="auto"/>
        <w:contextualSpacing/>
        <w:jc w:val="both"/>
      </w:pPr>
      <w:r>
        <w:instrText>&amp;lt;html lang=en&amp;gt;</w:instrText>
      </w:r>
    </w:p>
    <w:p w14:paraId="6798F2E6" w14:textId="77777777" w:rsidR="002267BF" w:rsidRDefault="002267BF" w:rsidP="00B171DA">
      <w:pPr>
        <w:autoSpaceDE w:val="0"/>
        <w:autoSpaceDN w:val="0"/>
        <w:adjustRightInd w:val="0"/>
        <w:spacing w:line="480" w:lineRule="auto"/>
        <w:contextualSpacing/>
        <w:jc w:val="both"/>
      </w:pPr>
      <w:r>
        <w:instrText xml:space="preserve">  &amp;lt;meta charset=utf-8&amp;gt;</w:instrText>
      </w:r>
    </w:p>
    <w:p w14:paraId="522D6FA9" w14:textId="77777777" w:rsidR="002267BF" w:rsidRDefault="002267BF" w:rsidP="00B171DA">
      <w:pPr>
        <w:autoSpaceDE w:val="0"/>
        <w:autoSpaceDN w:val="0"/>
        <w:adjustRightInd w:val="0"/>
        <w:spacing w:line="480" w:lineRule="auto"/>
        <w:contextualSpacing/>
        <w:jc w:val="both"/>
      </w:pPr>
      <w:r>
        <w:instrText xml:space="preserve">  &amp;lt;meta name=viewport content="initial-scale=1, minimum-scale=1, width=device-width"&amp;gt;</w:instrText>
      </w:r>
    </w:p>
    <w:p w14:paraId="02BA6110" w14:textId="77777777" w:rsidR="002267BF" w:rsidRDefault="002267BF" w:rsidP="00B171DA">
      <w:pPr>
        <w:autoSpaceDE w:val="0"/>
        <w:autoSpaceDN w:val="0"/>
        <w:adjustRightInd w:val="0"/>
        <w:spacing w:line="480" w:lineRule="auto"/>
        <w:contextualSpacing/>
        <w:jc w:val="both"/>
      </w:pPr>
      <w:r>
        <w:instrText xml:space="preserve">  &amp;lt;title&amp;gt;Error 404 (Not Found)!!1&amp;lt;/title&amp;gt;</w:instrText>
      </w:r>
    </w:p>
    <w:p w14:paraId="47ED0133"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5954FE07" w14:textId="77777777" w:rsidR="002267BF" w:rsidRDefault="002267BF" w:rsidP="00B171DA">
      <w:pPr>
        <w:autoSpaceDE w:val="0"/>
        <w:autoSpaceDN w:val="0"/>
        <w:adjustRightInd w:val="0"/>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6EEE1DB"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4FFD1480" w14:textId="77777777" w:rsidR="002267BF" w:rsidRDefault="002267BF" w:rsidP="00B171DA">
      <w:pPr>
        <w:autoSpaceDE w:val="0"/>
        <w:autoSpaceDN w:val="0"/>
        <w:adjustRightInd w:val="0"/>
        <w:spacing w:line="480" w:lineRule="auto"/>
        <w:contextualSpacing/>
        <w:jc w:val="both"/>
      </w:pPr>
      <w:r>
        <w:instrText xml:space="preserve">  &amp;lt;a href=//www.google.com/&amp;gt;&amp;lt;span id=logo aria-label=Google&amp;gt;&amp;lt;/span&amp;gt;&amp;lt;/a&amp;gt;</w:instrText>
      </w:r>
    </w:p>
    <w:p w14:paraId="5FD21E8F" w14:textId="77777777" w:rsidR="002267BF" w:rsidRDefault="002267BF" w:rsidP="00B171DA">
      <w:pPr>
        <w:autoSpaceDE w:val="0"/>
        <w:autoSpaceDN w:val="0"/>
        <w:adjustRightInd w:val="0"/>
        <w:spacing w:line="480" w:lineRule="auto"/>
        <w:contextualSpacing/>
        <w:jc w:val="both"/>
      </w:pPr>
      <w:r>
        <w:instrText xml:space="preserve">  &amp;lt;p&amp;gt;&amp;lt;b&amp;gt;404.&amp;lt;/b&amp;gt; &amp;lt;ins&amp;gt;That’s an error.&amp;lt;/ins&amp;gt;</w:instrText>
      </w:r>
    </w:p>
    <w:p w14:paraId="4E7BAB32" w14:textId="77777777" w:rsidR="002267BF" w:rsidRDefault="002267BF" w:rsidP="00B171DA">
      <w:pPr>
        <w:autoSpaceDE w:val="0"/>
        <w:autoSpaceDN w:val="0"/>
        <w:adjustRightInd w:val="0"/>
        <w:spacing w:line="480" w:lineRule="auto"/>
        <w:contextualSpacing/>
        <w:jc w:val="both"/>
      </w:pPr>
      <w:r>
        <w:instrText xml:space="preserve">  &amp;lt;p&amp;gt;The requested URL &amp;lt;code&amp;gt;/maps/geo&amp;lt;/code&amp;gt; was not found on this server.  &amp;lt;ins&amp;gt;That’s all we know.&amp;lt;/ins&amp;gt;</w:instrText>
      </w:r>
    </w:p>
    <w:p w14:paraId="0973D5E4" w14:textId="3B5C4B32" w:rsidR="002267BF" w:rsidRDefault="002267BF" w:rsidP="00B171DA">
      <w:pPr>
        <w:autoSpaceDE w:val="0"/>
        <w:autoSpaceDN w:val="0"/>
        <w:adjustRightInd w:val="0"/>
        <w:spacing w:line="480" w:lineRule="auto"/>
        <w:contextualSpacing/>
        <w:jc w:val="both"/>
      </w:pPr>
      <w:r>
        <w:instrText>&lt;/location&gt;&lt;institution&gt;Turku PET Centre, Turku University Hospital, Turku, Finland. saila.kauhanen@tyks.fi&lt;/institution&gt;&lt;number&gt;6&lt;/number&gt;&lt;subtype&gt;400&lt;/subtype&gt;&lt;endpage&gt;963&lt;/endpage&gt;&lt;bundle&gt;&lt;publication&gt;&lt;title&gt;Annals of surgery&lt;/title&gt;&lt;type&gt;-100&lt;/type&gt;&lt;subtype&gt;-100&lt;/subtype&gt;&lt;uuid&gt;B83012EB-793A-4844-970E-2B1BE7274AC0&lt;/uuid&gt;&lt;/publication&gt;&lt;/bundle&gt;&lt;authors&gt;&lt;author&gt;&lt;firstName&gt;Saila&lt;/firstName&gt;&lt;middleNames&gt;P&lt;/middleNames&gt;&lt;lastName&gt;Kauhanen&lt;/lastName&gt;&lt;/author&gt;&lt;author&gt;&lt;firstName&gt;Gaber&lt;/firstName&gt;&lt;lastName&gt;Komar&lt;/lastName&gt;&lt;/author&gt;&lt;author&gt;&lt;firstName&gt;Marko&lt;/firstName&gt;&lt;middleNames&gt;P&lt;/middleNames&gt;&lt;lastName&gt;Seppanen&lt;/lastName&gt;&lt;/author&gt;&lt;author&gt;&lt;firstName&gt;Kirsti&lt;/firstName&gt;&lt;middleNames&gt;I&lt;/middleNames&gt;&lt;lastName&gt;Dean&lt;/lastName&gt;&lt;/author&gt;&lt;author&gt;&lt;firstName&gt;Heikki&lt;/firstName&gt;&lt;middleNames&gt;R&lt;/middleNames&gt;&lt;lastName&gt;Minn&lt;/lastName&gt;&lt;/author&gt;&lt;author&gt;&lt;firstName&gt;Sami&lt;/firstName&gt;&lt;middleNames&gt;A&lt;/middleNames&gt;&lt;lastName&gt;Kajander&lt;/lastName&gt;&lt;/author&gt;&lt;author&gt;&lt;firstName&gt;Irina&lt;/firstName&gt;&lt;lastName&gt;Rinta-Kiikka&lt;/lastName&gt;&lt;/author&gt;&lt;author&gt;&lt;firstName&gt;Kalle&lt;/firstName&gt;&lt;lastName&gt;Alanen&lt;/lastName&gt;&lt;/author&gt;&lt;author&gt;&lt;firstName&gt;Ronald&lt;/firstName&gt;&lt;middleNames&gt;J&lt;/middleNames&gt;&lt;lastName&gt;Borra&lt;/lastName&gt;&lt;/author&gt;&lt;author&gt;&lt;firstName&gt;Pauli&lt;/firstName&gt;&lt;middleNames&gt;A&lt;/middleNames&gt;&lt;lastName&gt;Puolakkainen&lt;/lastName&gt;&lt;/author&gt;&lt;author&gt;&lt;firstName&gt;Pirjo&lt;/firstName&gt;&lt;lastName&gt;Nuutila&lt;/lastName&gt;&lt;/author&gt;&lt;author&gt;&lt;firstName&gt;Jari&lt;/firstName&gt;&lt;middleNames&gt;T&lt;/middleNames&gt;&lt;lastName&gt;Ovaska&lt;/lastName&gt;&lt;/author&gt;&lt;/authors&gt;&lt;/publication&gt;&lt;/publications&gt;&lt;cites&gt;&lt;/cites&gt;&lt;/citation&gt;</w:instrText>
      </w:r>
      <w:r w:rsidR="006F286E">
        <w:fldChar w:fldCharType="separate"/>
      </w:r>
      <w:r w:rsidR="00E67F87">
        <w:rPr>
          <w:rFonts w:eastAsia="Times New Roman"/>
          <w:lang w:val="en-US"/>
        </w:rPr>
        <w:t>[20]</w:t>
      </w:r>
      <w:r w:rsidR="006F286E">
        <w:fldChar w:fldCharType="end"/>
      </w:r>
      <w:r w:rsidR="000D4D0E">
        <w:t xml:space="preserve">, </w:t>
      </w:r>
      <w:r w:rsidR="00FD5C75">
        <w:t>Indicating</w:t>
      </w:r>
      <w:r w:rsidR="000D4D0E">
        <w:t xml:space="preserve"> that PET-CT does not add to the determination of resectability </w:t>
      </w:r>
      <w:r w:rsidR="00CD2A94">
        <w:t>of</w:t>
      </w:r>
      <w:r w:rsidR="000D4D0E">
        <w:t xml:space="preserve"> local disease</w:t>
      </w:r>
      <w:r w:rsidR="00CF5943">
        <w:t xml:space="preserve">. </w:t>
      </w:r>
      <w:r w:rsidR="00FF5465">
        <w:t xml:space="preserve">However, the majority of this evidence is from small, single centre, retrospective studies. </w:t>
      </w:r>
      <w:r w:rsidR="00CF5943">
        <w:t>The true value of PET-</w:t>
      </w:r>
      <w:r w:rsidR="000D4D0E">
        <w:t xml:space="preserve">CT may lie in its ability to detect metastatic </w:t>
      </w:r>
      <w:r w:rsidR="00B13192">
        <w:t>disease</w:t>
      </w:r>
      <w:r w:rsidR="00B96483">
        <w:t>, with</w:t>
      </w:r>
      <w:r w:rsidR="00B13192">
        <w:t xml:space="preserve"> s</w:t>
      </w:r>
      <w:r w:rsidR="000D4D0E">
        <w:t xml:space="preserve">tudies </w:t>
      </w:r>
      <w:r w:rsidR="00B96483">
        <w:t>showing</w:t>
      </w:r>
      <w:r w:rsidR="00B13192">
        <w:t xml:space="preserve"> it</w:t>
      </w:r>
      <w:r w:rsidR="000D4D0E">
        <w:t xml:space="preserve"> to have a much greater sensitivity </w:t>
      </w:r>
      <w:r w:rsidR="00B13192">
        <w:t>than MDCT</w:t>
      </w:r>
      <w:r w:rsidR="00CD2A94">
        <w:t xml:space="preserve"> or</w:t>
      </w:r>
      <w:r w:rsidR="000D4D0E">
        <w:t xml:space="preserve"> MRI</w:t>
      </w:r>
      <w:r w:rsidR="00CD2A94">
        <w:t>;</w:t>
      </w:r>
      <w:r w:rsidR="00B01E6E">
        <w:t xml:space="preserve"> </w:t>
      </w:r>
      <w:r w:rsidR="00160A1F">
        <w:t>alter</w:t>
      </w:r>
      <w:r w:rsidR="00CD2A94">
        <w:t>ing</w:t>
      </w:r>
      <w:r w:rsidR="00160A1F">
        <w:t xml:space="preserve"> proposed surgical management </w:t>
      </w:r>
      <w:r w:rsidR="00CF225F">
        <w:t>in 10-</w:t>
      </w:r>
      <w:r w:rsidR="00CF225F" w:rsidRPr="00BF3DCA">
        <w:t>45% of patient</w:t>
      </w:r>
      <w:r w:rsidR="00CD2A94">
        <w:t>s</w:t>
      </w:r>
      <w:r w:rsidR="00160A1F" w:rsidRPr="00BF3DCA">
        <w:t xml:space="preserve"> deemed resectable post MDCT</w:t>
      </w:r>
      <w:r w:rsidR="00610C53" w:rsidRPr="00BF3DCA">
        <w:t>/MRI</w:t>
      </w:r>
      <w:r w:rsidR="00B01E6E">
        <w:t xml:space="preserve"> </w:t>
      </w:r>
      <w:r w:rsidR="006F286E">
        <w:fldChar w:fldCharType="begin"/>
      </w:r>
      <w:r>
        <w:instrText xml:space="preserve"> ADDIN PAPERS2_CITATIONS &lt;citation&gt;&lt;uuid&gt;D70C782E-D33A-4A2B-890B-23828FDC42E7&lt;/uuid&gt;&lt;priority&gt;15&lt;/priority&gt;&lt;publications&gt;&lt;publication&gt;&lt;uuid&gt;0B6147AC-F87C-4B8F-9A0A-04474618BAF4&lt;/uuid&gt;&lt;volume&gt;250&lt;/volume&gt;&lt;doi&gt;10.1097/SLA.0b013e3181b2fafa&lt;/doi&gt;&lt;startpage&gt;957&lt;/startpage&gt;&lt;publication_date&gt;99200912001200000000220000&lt;/publication_date&gt;&lt;url&gt;http://eutils.ncbi.nlm.nih.gov/entrez/eutils/elink.fcgi?dbfrom=pubmed&amp;amp;id=19687736&amp;amp;retmode=ref&amp;amp;cmd=prlinks&lt;/url&gt;&lt;citekey&gt;Kauhanen:2009ig&lt;/citekey&gt;&lt;type&gt;400&lt;/type&gt;&lt;title&gt;A prospective diagnostic accuracy study of 18F-fluorodeoxyglucose positron emission tomography/computed tomography, multidetector row computed tomography, and magnetic resonance imaging in primary diagnosis and staging of pancreatic cancer.&lt;/title&gt;&lt;location&gt;&amp;lt;!DOCTYPE html&amp;gt;</w:instrText>
      </w:r>
    </w:p>
    <w:p w14:paraId="4D404E3F" w14:textId="77777777" w:rsidR="002267BF" w:rsidRDefault="002267BF" w:rsidP="00B171DA">
      <w:pPr>
        <w:autoSpaceDE w:val="0"/>
        <w:autoSpaceDN w:val="0"/>
        <w:adjustRightInd w:val="0"/>
        <w:spacing w:line="480" w:lineRule="auto"/>
        <w:contextualSpacing/>
        <w:jc w:val="both"/>
      </w:pPr>
      <w:r>
        <w:instrText>&amp;lt;html lang=en&amp;gt;</w:instrText>
      </w:r>
    </w:p>
    <w:p w14:paraId="14C98BD0" w14:textId="77777777" w:rsidR="002267BF" w:rsidRDefault="002267BF" w:rsidP="00B171DA">
      <w:pPr>
        <w:autoSpaceDE w:val="0"/>
        <w:autoSpaceDN w:val="0"/>
        <w:adjustRightInd w:val="0"/>
        <w:spacing w:line="480" w:lineRule="auto"/>
        <w:contextualSpacing/>
        <w:jc w:val="both"/>
      </w:pPr>
      <w:r>
        <w:instrText xml:space="preserve">  &amp;lt;meta charset=utf-8&amp;gt;</w:instrText>
      </w:r>
    </w:p>
    <w:p w14:paraId="52B2D7C0" w14:textId="77777777" w:rsidR="002267BF" w:rsidRDefault="002267BF" w:rsidP="00B171DA">
      <w:pPr>
        <w:autoSpaceDE w:val="0"/>
        <w:autoSpaceDN w:val="0"/>
        <w:adjustRightInd w:val="0"/>
        <w:spacing w:line="480" w:lineRule="auto"/>
        <w:contextualSpacing/>
        <w:jc w:val="both"/>
      </w:pPr>
      <w:r>
        <w:instrText xml:space="preserve">  &amp;lt;meta name=viewport content="initial-scale=1, minimum-scale=1, width=device-width"&amp;gt;</w:instrText>
      </w:r>
    </w:p>
    <w:p w14:paraId="05BA5346" w14:textId="77777777" w:rsidR="002267BF" w:rsidRDefault="002267BF" w:rsidP="00B171DA">
      <w:pPr>
        <w:autoSpaceDE w:val="0"/>
        <w:autoSpaceDN w:val="0"/>
        <w:adjustRightInd w:val="0"/>
        <w:spacing w:line="480" w:lineRule="auto"/>
        <w:contextualSpacing/>
        <w:jc w:val="both"/>
      </w:pPr>
      <w:r>
        <w:instrText xml:space="preserve">  &amp;lt;title&amp;gt;Error 404 (Not Found)!!1&amp;lt;/title&amp;gt;</w:instrText>
      </w:r>
    </w:p>
    <w:p w14:paraId="60A7216F"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4B5A8512" w14:textId="77777777" w:rsidR="002267BF" w:rsidRDefault="002267BF" w:rsidP="00B171DA">
      <w:pPr>
        <w:autoSpaceDE w:val="0"/>
        <w:autoSpaceDN w:val="0"/>
        <w:adjustRightInd w:val="0"/>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74B49BA"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3F193D5F" w14:textId="77777777" w:rsidR="002267BF" w:rsidRDefault="002267BF" w:rsidP="00B171DA">
      <w:pPr>
        <w:autoSpaceDE w:val="0"/>
        <w:autoSpaceDN w:val="0"/>
        <w:adjustRightInd w:val="0"/>
        <w:spacing w:line="480" w:lineRule="auto"/>
        <w:contextualSpacing/>
        <w:jc w:val="both"/>
      </w:pPr>
      <w:r>
        <w:instrText xml:space="preserve">  &amp;lt;a href=//www.google.com/&amp;gt;&amp;lt;span id=logo aria-label=Google&amp;gt;&amp;lt;/span&amp;gt;&amp;lt;/a&amp;gt;</w:instrText>
      </w:r>
    </w:p>
    <w:p w14:paraId="279DAFC5" w14:textId="77777777" w:rsidR="002267BF" w:rsidRDefault="002267BF" w:rsidP="00B171DA">
      <w:pPr>
        <w:autoSpaceDE w:val="0"/>
        <w:autoSpaceDN w:val="0"/>
        <w:adjustRightInd w:val="0"/>
        <w:spacing w:line="480" w:lineRule="auto"/>
        <w:contextualSpacing/>
        <w:jc w:val="both"/>
      </w:pPr>
      <w:r>
        <w:instrText xml:space="preserve">  &amp;lt;p&amp;gt;&amp;lt;b&amp;gt;404.&amp;lt;/b&amp;gt; &amp;lt;ins&amp;gt;That’s an error.&amp;lt;/ins&amp;gt;</w:instrText>
      </w:r>
    </w:p>
    <w:p w14:paraId="56D37186" w14:textId="77777777" w:rsidR="002267BF" w:rsidRDefault="002267BF" w:rsidP="00B171DA">
      <w:pPr>
        <w:autoSpaceDE w:val="0"/>
        <w:autoSpaceDN w:val="0"/>
        <w:adjustRightInd w:val="0"/>
        <w:spacing w:line="480" w:lineRule="auto"/>
        <w:contextualSpacing/>
        <w:jc w:val="both"/>
      </w:pPr>
      <w:r>
        <w:instrText xml:space="preserve">  &amp;lt;p&amp;gt;The requested URL &amp;lt;code&amp;gt;/maps/geo&amp;lt;/code&amp;gt; was not found on this server.  &amp;lt;ins&amp;gt;That’s all we know.&amp;lt;/ins&amp;gt;</w:instrText>
      </w:r>
    </w:p>
    <w:p w14:paraId="39D10DDB" w14:textId="77777777" w:rsidR="002267BF" w:rsidRDefault="002267BF" w:rsidP="00B171DA">
      <w:pPr>
        <w:autoSpaceDE w:val="0"/>
        <w:autoSpaceDN w:val="0"/>
        <w:adjustRightInd w:val="0"/>
        <w:spacing w:line="480" w:lineRule="auto"/>
        <w:contextualSpacing/>
        <w:jc w:val="both"/>
      </w:pPr>
      <w:r>
        <w:instrText>&lt;/location&gt;&lt;institution&gt;Turku PET Centre, Turku University Hospital, Turku, Finland. saila.kauhanen@tyks.fi&lt;/institution&gt;&lt;number&gt;6&lt;/number&gt;&lt;subtype&gt;400&lt;/subtype&gt;&lt;endpage&gt;963&lt;/endpage&gt;&lt;bundle&gt;&lt;publication&gt;&lt;title&gt;Annals of surgery&lt;/title&gt;&lt;type&gt;-100&lt;/type&gt;&lt;subtype&gt;-100&lt;/subtype&gt;&lt;uuid&gt;B83012EB-793A-4844-970E-2B1BE7274AC0&lt;/uuid&gt;&lt;/publication&gt;&lt;/bundle&gt;&lt;authors&gt;&lt;author&gt;&lt;firstName&gt;Saila&lt;/firstName&gt;&lt;middleNames&gt;P&lt;/middleNames&gt;&lt;lastName&gt;Kauhanen&lt;/lastName&gt;&lt;/author&gt;&lt;author&gt;&lt;firstName&gt;Gaber&lt;/firstName&gt;&lt;lastName&gt;Komar&lt;/lastName&gt;&lt;/author&gt;&lt;author&gt;&lt;firstName&gt;Marko&lt;/firstName&gt;&lt;middleNames&gt;P&lt;/middleNames&gt;&lt;lastName&gt;Seppanen&lt;/lastName&gt;&lt;/author&gt;&lt;author&gt;&lt;firstName&gt;Kirsti&lt;/firstName&gt;&lt;middleNames&gt;I&lt;/middleNames&gt;&lt;lastName&gt;Dean&lt;/lastName&gt;&lt;/author&gt;&lt;author&gt;&lt;firstName&gt;Heikki&lt;/firstName&gt;&lt;middleNames&gt;R&lt;/middleNames&gt;&lt;lastName&gt;Minn&lt;/lastName&gt;&lt;/author&gt;&lt;author&gt;&lt;firstName&gt;Sami&lt;/firstName&gt;&lt;middleNames&gt;A&lt;/middleNames&gt;&lt;lastName&gt;Kajander&lt;/lastName&gt;&lt;/author&gt;&lt;author&gt;&lt;firstName&gt;Irina&lt;/firstName&gt;&lt;lastName&gt;Rinta-Kiikka&lt;/lastName&gt;&lt;/author&gt;&lt;author&gt;&lt;firstName&gt;Kalle&lt;/firstName&gt;&lt;lastName&gt;Alanen&lt;/lastName&gt;&lt;/author&gt;&lt;author&gt;&lt;firstName&gt;Ronald&lt;/firstName&gt;&lt;middleNames&gt;J&lt;/middleNames&gt;&lt;lastName&gt;Borra&lt;/lastName&gt;&lt;/author&gt;&lt;author&gt;&lt;firstName&gt;Pauli&lt;/firstName&gt;&lt;middleNames&gt;A&lt;/middleNames&gt;&lt;lastName&gt;Puolakkainen&lt;/lastName&gt;&lt;/author&gt;&lt;author&gt;&lt;firstName&gt;Pirjo&lt;/firstName&gt;&lt;lastName&gt;Nuutila&lt;/lastName&gt;&lt;/author&gt;&lt;author&gt;&lt;firstName&gt;Jari&lt;/firstName&gt;&lt;middleNames&gt;T&lt;/middleNames&gt;&lt;lastName&gt;Ovaska&lt;/lastName&gt;&lt;/author&gt;&lt;/authors&gt;&lt;/publication&gt;&lt;publication&gt;&lt;uuid&gt;69ED6231-8D01-4DF7-B06C-8A136A5FCC70&lt;/uuid&gt;&lt;volume&gt;41&lt;/volume&gt;&lt;doi&gt;10.1097/MPA.0b013e318252f4f5&lt;/doi&gt;&lt;startpage&gt;897&lt;/startpage&gt;&lt;publication_date&gt;99201208001200000000220000&lt;/publication_date&gt;&lt;url&gt;http://eutils.ncbi.nlm.nih.gov/entrez/eutils/elink.fcgi?dbfrom=pubmed&amp;amp;id=22699202&amp;amp;retmode=ref&amp;amp;cmd=prlinks&lt;/url&gt;&lt;citekey&gt;Kim:2012gj&lt;/citekey&gt;&lt;type&gt;400&lt;/type&gt;&lt;title&gt;The value of positron emission tomography/computed tomography for evaluating metastatic disease in patients with pancreatic cancer.&lt;/title&gt;&lt;location&gt;&amp;lt;!DOCTYPE html&amp;gt;</w:instrText>
      </w:r>
    </w:p>
    <w:p w14:paraId="2E676A88" w14:textId="77777777" w:rsidR="002267BF" w:rsidRDefault="002267BF" w:rsidP="00B171DA">
      <w:pPr>
        <w:autoSpaceDE w:val="0"/>
        <w:autoSpaceDN w:val="0"/>
        <w:adjustRightInd w:val="0"/>
        <w:spacing w:line="480" w:lineRule="auto"/>
        <w:contextualSpacing/>
        <w:jc w:val="both"/>
      </w:pPr>
      <w:r>
        <w:instrText>&amp;lt;html lang=en&amp;gt;</w:instrText>
      </w:r>
    </w:p>
    <w:p w14:paraId="43DA85FF" w14:textId="77777777" w:rsidR="002267BF" w:rsidRDefault="002267BF" w:rsidP="00B171DA">
      <w:pPr>
        <w:autoSpaceDE w:val="0"/>
        <w:autoSpaceDN w:val="0"/>
        <w:adjustRightInd w:val="0"/>
        <w:spacing w:line="480" w:lineRule="auto"/>
        <w:contextualSpacing/>
        <w:jc w:val="both"/>
      </w:pPr>
      <w:r>
        <w:instrText xml:space="preserve">  &amp;lt;meta charset=utf-8&amp;gt;</w:instrText>
      </w:r>
    </w:p>
    <w:p w14:paraId="25455500" w14:textId="77777777" w:rsidR="002267BF" w:rsidRDefault="002267BF" w:rsidP="00B171DA">
      <w:pPr>
        <w:autoSpaceDE w:val="0"/>
        <w:autoSpaceDN w:val="0"/>
        <w:adjustRightInd w:val="0"/>
        <w:spacing w:line="480" w:lineRule="auto"/>
        <w:contextualSpacing/>
        <w:jc w:val="both"/>
      </w:pPr>
      <w:r>
        <w:instrText xml:space="preserve">  &amp;lt;meta name=viewport content="initial-scale=1, minimum-scale=1, width=device-width"&amp;gt;</w:instrText>
      </w:r>
    </w:p>
    <w:p w14:paraId="329DFA0A" w14:textId="77777777" w:rsidR="002267BF" w:rsidRDefault="002267BF" w:rsidP="00B171DA">
      <w:pPr>
        <w:autoSpaceDE w:val="0"/>
        <w:autoSpaceDN w:val="0"/>
        <w:adjustRightInd w:val="0"/>
        <w:spacing w:line="480" w:lineRule="auto"/>
        <w:contextualSpacing/>
        <w:jc w:val="both"/>
      </w:pPr>
      <w:r>
        <w:instrText xml:space="preserve">  &amp;lt;title&amp;gt;Error 404 (Not Found)!!1&amp;lt;/title&amp;gt;</w:instrText>
      </w:r>
    </w:p>
    <w:p w14:paraId="76DE8A59"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6D950A34" w14:textId="77777777" w:rsidR="002267BF" w:rsidRDefault="002267BF" w:rsidP="00B171DA">
      <w:pPr>
        <w:autoSpaceDE w:val="0"/>
        <w:autoSpaceDN w:val="0"/>
        <w:adjustRightInd w:val="0"/>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B7B3945"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60FF329B" w14:textId="77777777" w:rsidR="002267BF" w:rsidRDefault="002267BF" w:rsidP="00B171DA">
      <w:pPr>
        <w:autoSpaceDE w:val="0"/>
        <w:autoSpaceDN w:val="0"/>
        <w:adjustRightInd w:val="0"/>
        <w:spacing w:line="480" w:lineRule="auto"/>
        <w:contextualSpacing/>
        <w:jc w:val="both"/>
      </w:pPr>
      <w:r>
        <w:instrText xml:space="preserve">  &amp;lt;a href=//www.google.com/&amp;gt;&amp;lt;span id=logo aria-label=Google&amp;gt;&amp;lt;/span&amp;gt;&amp;lt;/a&amp;gt;</w:instrText>
      </w:r>
    </w:p>
    <w:p w14:paraId="3533B284" w14:textId="77777777" w:rsidR="002267BF" w:rsidRDefault="002267BF" w:rsidP="00B171DA">
      <w:pPr>
        <w:autoSpaceDE w:val="0"/>
        <w:autoSpaceDN w:val="0"/>
        <w:adjustRightInd w:val="0"/>
        <w:spacing w:line="480" w:lineRule="auto"/>
        <w:contextualSpacing/>
        <w:jc w:val="both"/>
      </w:pPr>
      <w:r>
        <w:instrText xml:space="preserve">  &amp;lt;p&amp;gt;&amp;lt;b&amp;gt;404.&amp;lt;/b&amp;gt; &amp;lt;ins&amp;gt;That’s an error.&amp;lt;/ins&amp;gt;</w:instrText>
      </w:r>
    </w:p>
    <w:p w14:paraId="26A2E18C" w14:textId="77777777" w:rsidR="002267BF" w:rsidRDefault="002267BF" w:rsidP="00B171DA">
      <w:pPr>
        <w:autoSpaceDE w:val="0"/>
        <w:autoSpaceDN w:val="0"/>
        <w:adjustRightInd w:val="0"/>
        <w:spacing w:line="480" w:lineRule="auto"/>
        <w:contextualSpacing/>
        <w:jc w:val="both"/>
      </w:pPr>
      <w:r>
        <w:instrText xml:space="preserve">  &amp;lt;p&amp;gt;The requested URL &amp;lt;code&amp;gt;/maps/geo&amp;lt;/code&amp;gt; was not found on this server.  &amp;lt;ins&amp;gt;That’s all we know.&amp;lt;/ins&amp;gt;</w:instrText>
      </w:r>
    </w:p>
    <w:p w14:paraId="19F6DA69" w14:textId="77777777" w:rsidR="002267BF" w:rsidRDefault="002267BF" w:rsidP="00B171DA">
      <w:pPr>
        <w:autoSpaceDE w:val="0"/>
        <w:autoSpaceDN w:val="0"/>
        <w:adjustRightInd w:val="0"/>
        <w:spacing w:line="480" w:lineRule="auto"/>
        <w:contextualSpacing/>
        <w:jc w:val="both"/>
      </w:pPr>
      <w:r>
        <w:instrText>&lt;/location&gt;&lt;institution&gt;Department of Medicine, Samsung Medical Center, Sungkyunkwan University School of Medicine, Seoul, South Korea.&lt;/institution&gt;&lt;number&gt;6&lt;/number&gt;&lt;subtype&gt;400&lt;/subtype&gt;&lt;endpage&gt;903&lt;/endpage&gt;&lt;bundle&gt;&lt;publication&gt;&lt;title&gt;Pancreas&lt;/title&gt;&lt;type&gt;-100&lt;/type&gt;&lt;subtype&gt;-100&lt;/subtype&gt;&lt;uuid&gt;641A31D8-4D48-4897-84C1-E63C74FC429B&lt;/uuid&gt;&lt;/publication&gt;&lt;/bundle&gt;&lt;authors&gt;&lt;author&gt;&lt;firstName&gt;Mi-Jin&lt;/firstName&gt;&lt;lastName&gt;Kim&lt;/lastName&gt;&lt;/author&gt;&lt;author&gt;&lt;firstName&gt;Kwang&lt;/firstName&gt;&lt;middleNames&gt;Hyuck&lt;/middleNames&gt;&lt;lastName&gt;Lee&lt;/lastName&gt;&lt;/author&gt;&lt;author&gt;&lt;firstName&gt;Kyu&lt;/firstName&gt;&lt;middleNames&gt;Taek&lt;/middleNames&gt;&lt;lastName&gt;Lee&lt;/lastName&gt;&lt;/author&gt;&lt;author&gt;&lt;firstName&gt;Jong&lt;/firstName&gt;&lt;middleNames&gt;Kyun&lt;/middleNames&gt;&lt;lastName&gt;Lee&lt;/lastName&gt;&lt;/author&gt;&lt;author&gt;&lt;firstName&gt;Bon-Ho&lt;/firstName&gt;&lt;lastName&gt;Ku&lt;/lastName&gt;&lt;/author&gt;&lt;author&gt;&lt;firstName&gt;Cho-Rong&lt;/firstName&gt;&lt;lastName&gt;Oh&lt;/lastName&gt;&lt;/author&gt;&lt;author&gt;&lt;firstName&gt;Jin&lt;/firstName&gt;&lt;middleNames&gt;Seok&lt;/middleNames&gt;&lt;lastName&gt;Heo&lt;/lastName&gt;&lt;/author&gt;&lt;author&gt;&lt;firstName&gt;Seong&lt;/firstName&gt;&lt;middleNames&gt;Ho&lt;/middleNames&gt;&lt;lastName&gt;Choi&lt;/lastName&gt;&lt;/author&gt;&lt;author&gt;&lt;firstName&gt;Dong&lt;/firstName&gt;&lt;middleNames&gt;Wook&lt;/middleNames&gt;&lt;lastName&gt;Choi&lt;/lastName&gt;&lt;/author&gt;&lt;/authors&gt;&lt;/publication&gt;&lt;publication&gt;&lt;uuid&gt;CB2590AD-87A0-49E7-A329-0272FAFFA699&lt;/uuid&gt;&lt;volume&gt;82&lt;/volume&gt;&lt;doi&gt;10.1111/j.1445-2197.2011.05972.x&lt;/doi&gt;&lt;startpage&gt;140&lt;/startpage&gt;&lt;publication_date&gt;99201203001200000000220000&lt;/publication_date&gt;&lt;url&gt;http://eutils.ncbi.nlm.nih.gov/entrez/eutils/elink.fcgi?dbfrom=pubmed&amp;amp;id=22510123&amp;amp;retmode=ref&amp;amp;cmd=prlinks&lt;/url&gt;&lt;citekey&gt;Yao:2012hz&lt;/citekey&gt;&lt;type&gt;400&lt;/type&gt;&lt;title&gt;Impact of F18-fluorodeoxyglycose positron emission tomography/computed tomography on the management of resectable pancreatic tumours.&lt;/title&gt;&lt;location&gt;&amp;lt;!DOCTYPE html&amp;gt;</w:instrText>
      </w:r>
    </w:p>
    <w:p w14:paraId="77F21430" w14:textId="77777777" w:rsidR="002267BF" w:rsidRDefault="002267BF" w:rsidP="00B171DA">
      <w:pPr>
        <w:autoSpaceDE w:val="0"/>
        <w:autoSpaceDN w:val="0"/>
        <w:adjustRightInd w:val="0"/>
        <w:spacing w:line="480" w:lineRule="auto"/>
        <w:contextualSpacing/>
        <w:jc w:val="both"/>
      </w:pPr>
      <w:r>
        <w:instrText>&amp;lt;html lang=en&amp;gt;</w:instrText>
      </w:r>
    </w:p>
    <w:p w14:paraId="4185D289" w14:textId="77777777" w:rsidR="002267BF" w:rsidRDefault="002267BF" w:rsidP="00B171DA">
      <w:pPr>
        <w:autoSpaceDE w:val="0"/>
        <w:autoSpaceDN w:val="0"/>
        <w:adjustRightInd w:val="0"/>
        <w:spacing w:line="480" w:lineRule="auto"/>
        <w:contextualSpacing/>
        <w:jc w:val="both"/>
      </w:pPr>
      <w:r>
        <w:instrText xml:space="preserve">  &amp;lt;meta charset=utf-8&amp;gt;</w:instrText>
      </w:r>
    </w:p>
    <w:p w14:paraId="57E2E48A" w14:textId="77777777" w:rsidR="002267BF" w:rsidRDefault="002267BF" w:rsidP="00B171DA">
      <w:pPr>
        <w:autoSpaceDE w:val="0"/>
        <w:autoSpaceDN w:val="0"/>
        <w:adjustRightInd w:val="0"/>
        <w:spacing w:line="480" w:lineRule="auto"/>
        <w:contextualSpacing/>
        <w:jc w:val="both"/>
      </w:pPr>
      <w:r>
        <w:instrText xml:space="preserve">  &amp;lt;meta name=viewport content="initial-scale=1, minimum-scale=1, width=device-width"&amp;gt;</w:instrText>
      </w:r>
    </w:p>
    <w:p w14:paraId="11A97697" w14:textId="77777777" w:rsidR="002267BF" w:rsidRDefault="002267BF" w:rsidP="00B171DA">
      <w:pPr>
        <w:autoSpaceDE w:val="0"/>
        <w:autoSpaceDN w:val="0"/>
        <w:adjustRightInd w:val="0"/>
        <w:spacing w:line="480" w:lineRule="auto"/>
        <w:contextualSpacing/>
        <w:jc w:val="both"/>
      </w:pPr>
      <w:r>
        <w:instrText xml:space="preserve">  &amp;lt;title&amp;gt;Error 404 (Not Found)!!1&amp;lt;/title&amp;gt;</w:instrText>
      </w:r>
    </w:p>
    <w:p w14:paraId="3C3ED9C6"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28124D14" w14:textId="77777777" w:rsidR="002267BF" w:rsidRDefault="002267BF" w:rsidP="00B171DA">
      <w:pPr>
        <w:autoSpaceDE w:val="0"/>
        <w:autoSpaceDN w:val="0"/>
        <w:adjustRightInd w:val="0"/>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4B37954"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61233225" w14:textId="77777777" w:rsidR="002267BF" w:rsidRDefault="002267BF" w:rsidP="00B171DA">
      <w:pPr>
        <w:autoSpaceDE w:val="0"/>
        <w:autoSpaceDN w:val="0"/>
        <w:adjustRightInd w:val="0"/>
        <w:spacing w:line="480" w:lineRule="auto"/>
        <w:contextualSpacing/>
        <w:jc w:val="both"/>
      </w:pPr>
      <w:r>
        <w:instrText xml:space="preserve">  &amp;lt;a href=//www.google.com/&amp;gt;&amp;lt;span id=logo aria-label=Google&amp;gt;&amp;lt;/span&amp;gt;&amp;lt;/a&amp;gt;</w:instrText>
      </w:r>
    </w:p>
    <w:p w14:paraId="15DFE792" w14:textId="77777777" w:rsidR="002267BF" w:rsidRDefault="002267BF" w:rsidP="00B171DA">
      <w:pPr>
        <w:autoSpaceDE w:val="0"/>
        <w:autoSpaceDN w:val="0"/>
        <w:adjustRightInd w:val="0"/>
        <w:spacing w:line="480" w:lineRule="auto"/>
        <w:contextualSpacing/>
        <w:jc w:val="both"/>
      </w:pPr>
      <w:r>
        <w:instrText xml:space="preserve">  &amp;lt;p&amp;gt;&amp;lt;b&amp;gt;404.&amp;lt;/b&amp;gt; &amp;lt;ins&amp;gt;That’s an error.&amp;lt;/ins&amp;gt;</w:instrText>
      </w:r>
    </w:p>
    <w:p w14:paraId="6D27CF4D" w14:textId="77777777" w:rsidR="002267BF" w:rsidRDefault="002267BF" w:rsidP="00B171DA">
      <w:pPr>
        <w:autoSpaceDE w:val="0"/>
        <w:autoSpaceDN w:val="0"/>
        <w:adjustRightInd w:val="0"/>
        <w:spacing w:line="480" w:lineRule="auto"/>
        <w:contextualSpacing/>
        <w:jc w:val="both"/>
      </w:pPr>
      <w:r>
        <w:instrText xml:space="preserve">  &amp;lt;p&amp;gt;The requested URL &amp;lt;code&amp;gt;/maps/geo&amp;lt;/code&amp;gt; was not found on this server.  &amp;lt;ins&amp;gt;That’s all we know.&amp;lt;/ins&amp;gt;</w:instrText>
      </w:r>
    </w:p>
    <w:p w14:paraId="35653D19" w14:textId="77777777" w:rsidR="002267BF" w:rsidRDefault="002267BF" w:rsidP="00B171DA">
      <w:pPr>
        <w:autoSpaceDE w:val="0"/>
        <w:autoSpaceDN w:val="0"/>
        <w:adjustRightInd w:val="0"/>
        <w:spacing w:line="480" w:lineRule="auto"/>
        <w:contextualSpacing/>
        <w:jc w:val="both"/>
      </w:pPr>
      <w:r>
        <w:instrText>&lt;/location&gt;&lt;institution&gt;Department of Surgery, Westmead Hospital, Australia.&lt;/institution&gt;&lt;number&gt;3&lt;/number&gt;&lt;subtype&gt;400&lt;/subtype&gt;&lt;endpage&gt;144&lt;/endpage&gt;&lt;bundle&gt;&lt;publication&gt;&lt;title&gt;ANZ journal of surgery&lt;/title&gt;&lt;type&gt;-100&lt;/type&gt;&lt;subtype&gt;-100&lt;/subtype&gt;&lt;uuid&gt;CA5928F2-E8C8-4BA5-B4F9-B7564C4A537C&lt;/uuid&gt;&lt;/publication&gt;&lt;/bundle&gt;&lt;authors&gt;&lt;author&gt;&lt;firstName&gt;Jinna&lt;/firstName&gt;&lt;lastName&gt;Yao&lt;/lastName&gt;&lt;/author&gt;&lt;author&gt;&lt;firstName&gt;Gary&lt;/firstName&gt;&lt;lastName&gt;Gan&lt;/lastName&gt;&lt;/author&gt;&lt;author&gt;&lt;firstName&gt;David&lt;/firstName&gt;&lt;lastName&gt;Farlow&lt;/lastName&gt;&lt;/author&gt;&lt;author&gt;&lt;firstName&gt;Jerome&lt;/firstName&gt;&lt;middleNames&gt;M&lt;/middleNames&gt;&lt;lastName&gt;Laurence&lt;/lastName&gt;&lt;/author&gt;&lt;author&gt;&lt;firstName&gt;Michael&lt;/firstName&gt;&lt;lastName&gt;Hollands&lt;/lastName&gt;&lt;/author&gt;&lt;author&gt;&lt;firstName&gt;Arthur&lt;/firstName&gt;&lt;lastName&gt;Richardson&lt;/lastName&gt;&lt;/author&gt;&lt;author&gt;&lt;firstName&gt;Henry&lt;/firstName&gt;&lt;middleNames&gt;C C&lt;/middleNames&gt;&lt;lastName&gt;Pleass&lt;/lastName&gt;&lt;/author&gt;&lt;author&gt;&lt;firstName&gt;Vincent&lt;/firstName&gt;&lt;middleNames&gt;W T&lt;/middleNames&gt;&lt;lastName&gt;Lam&lt;/lastName&gt;&lt;/author&gt;&lt;/authors&gt;&lt;/publication&gt;&lt;/publications&gt;&lt;cites&gt;&lt;/cites&gt;&lt;/citation&gt;</w:instrText>
      </w:r>
      <w:r w:rsidR="006F286E">
        <w:fldChar w:fldCharType="separate"/>
      </w:r>
      <w:r w:rsidR="00E67F87">
        <w:rPr>
          <w:rFonts w:eastAsia="Times New Roman"/>
          <w:lang w:val="en-US"/>
        </w:rPr>
        <w:t>[20,23,24]</w:t>
      </w:r>
      <w:r w:rsidR="006F286E">
        <w:fldChar w:fldCharType="end"/>
      </w:r>
      <w:r w:rsidR="00610C53" w:rsidRPr="00BF3DCA">
        <w:t xml:space="preserve">. </w:t>
      </w:r>
      <w:r w:rsidR="00B96483">
        <w:t xml:space="preserve">In addition it has significant advantage in diagnosing invasive transformation within pre-malignant lesions </w:t>
      </w:r>
      <w:r w:rsidR="00B96483">
        <w:fldChar w:fldCharType="begin"/>
      </w:r>
      <w:r>
        <w:instrText xml:space="preserve"> ADDIN PAPERS2_CITATIONS &lt;citation&gt;&lt;uuid&gt;5EF151E4-34B9-43E2-89C2-8783C58CF6B3&lt;/uuid&gt;&lt;priority&gt;16&lt;/priority&gt;&lt;publications&gt;&lt;publication&gt;&lt;location&gt;&amp;lt;!DOCTYPE html&amp;gt;</w:instrText>
      </w:r>
    </w:p>
    <w:p w14:paraId="1228451C" w14:textId="77777777" w:rsidR="002267BF" w:rsidRDefault="002267BF" w:rsidP="00B171DA">
      <w:pPr>
        <w:autoSpaceDE w:val="0"/>
        <w:autoSpaceDN w:val="0"/>
        <w:adjustRightInd w:val="0"/>
        <w:spacing w:line="480" w:lineRule="auto"/>
        <w:contextualSpacing/>
        <w:jc w:val="both"/>
      </w:pPr>
      <w:r>
        <w:instrText>&amp;lt;html lang=en&amp;gt;</w:instrText>
      </w:r>
    </w:p>
    <w:p w14:paraId="6CBE8E7B" w14:textId="77777777" w:rsidR="002267BF" w:rsidRDefault="002267BF" w:rsidP="00B171DA">
      <w:pPr>
        <w:autoSpaceDE w:val="0"/>
        <w:autoSpaceDN w:val="0"/>
        <w:adjustRightInd w:val="0"/>
        <w:spacing w:line="480" w:lineRule="auto"/>
        <w:contextualSpacing/>
        <w:jc w:val="both"/>
      </w:pPr>
      <w:r>
        <w:instrText xml:space="preserve">  &amp;lt;meta charset=utf-8&amp;gt;</w:instrText>
      </w:r>
    </w:p>
    <w:p w14:paraId="19F35ACB" w14:textId="77777777" w:rsidR="002267BF" w:rsidRDefault="002267BF" w:rsidP="00B171DA">
      <w:pPr>
        <w:autoSpaceDE w:val="0"/>
        <w:autoSpaceDN w:val="0"/>
        <w:adjustRightInd w:val="0"/>
        <w:spacing w:line="480" w:lineRule="auto"/>
        <w:contextualSpacing/>
        <w:jc w:val="both"/>
      </w:pPr>
      <w:r>
        <w:instrText xml:space="preserve">  &amp;lt;meta name=viewport content="initial-scale=1, minimum-scale=1, width=device-width"&amp;gt;</w:instrText>
      </w:r>
    </w:p>
    <w:p w14:paraId="12E56677" w14:textId="77777777" w:rsidR="002267BF" w:rsidRDefault="002267BF" w:rsidP="00B171DA">
      <w:pPr>
        <w:autoSpaceDE w:val="0"/>
        <w:autoSpaceDN w:val="0"/>
        <w:adjustRightInd w:val="0"/>
        <w:spacing w:line="480" w:lineRule="auto"/>
        <w:contextualSpacing/>
        <w:jc w:val="both"/>
      </w:pPr>
      <w:r>
        <w:instrText xml:space="preserve">  &amp;lt;title&amp;gt;Error 404 (Not Found)!!1&amp;lt;/title&amp;gt;</w:instrText>
      </w:r>
    </w:p>
    <w:p w14:paraId="49C37076"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64F8FDDE" w14:textId="77777777" w:rsidR="002267BF" w:rsidRDefault="002267BF" w:rsidP="00B171DA">
      <w:pPr>
        <w:autoSpaceDE w:val="0"/>
        <w:autoSpaceDN w:val="0"/>
        <w:adjustRightInd w:val="0"/>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4242207" w14:textId="77777777" w:rsidR="002267BF" w:rsidRDefault="002267BF" w:rsidP="00B171DA">
      <w:pPr>
        <w:autoSpaceDE w:val="0"/>
        <w:autoSpaceDN w:val="0"/>
        <w:adjustRightInd w:val="0"/>
        <w:spacing w:line="480" w:lineRule="auto"/>
        <w:contextualSpacing/>
        <w:jc w:val="both"/>
      </w:pPr>
      <w:r>
        <w:instrText xml:space="preserve">  &amp;lt;/style&amp;gt;</w:instrText>
      </w:r>
    </w:p>
    <w:p w14:paraId="684F3D98" w14:textId="77777777" w:rsidR="002267BF" w:rsidRDefault="002267BF" w:rsidP="00B171DA">
      <w:pPr>
        <w:autoSpaceDE w:val="0"/>
        <w:autoSpaceDN w:val="0"/>
        <w:adjustRightInd w:val="0"/>
        <w:spacing w:line="480" w:lineRule="auto"/>
        <w:contextualSpacing/>
        <w:jc w:val="both"/>
      </w:pPr>
      <w:r>
        <w:instrText xml:space="preserve">  &amp;lt;a href=//www.google.com/&amp;gt;&amp;lt;span id=logo aria-label=Google&amp;gt;&amp;lt;/span&amp;gt;&amp;lt;/a&amp;gt;</w:instrText>
      </w:r>
    </w:p>
    <w:p w14:paraId="2D1A711C" w14:textId="77777777" w:rsidR="002267BF" w:rsidRDefault="002267BF" w:rsidP="00B171DA">
      <w:pPr>
        <w:autoSpaceDE w:val="0"/>
        <w:autoSpaceDN w:val="0"/>
        <w:adjustRightInd w:val="0"/>
        <w:spacing w:line="480" w:lineRule="auto"/>
        <w:contextualSpacing/>
        <w:jc w:val="both"/>
      </w:pPr>
      <w:r>
        <w:instrText xml:space="preserve">  &amp;lt;p&amp;gt;&amp;lt;b&amp;gt;404.&amp;lt;/b&amp;gt; &amp;lt;ins&amp;gt;That’s an error.&amp;lt;/ins&amp;gt;</w:instrText>
      </w:r>
    </w:p>
    <w:p w14:paraId="36FC8FFE" w14:textId="77777777" w:rsidR="002267BF" w:rsidRDefault="002267BF" w:rsidP="00B171DA">
      <w:pPr>
        <w:autoSpaceDE w:val="0"/>
        <w:autoSpaceDN w:val="0"/>
        <w:adjustRightInd w:val="0"/>
        <w:spacing w:line="480" w:lineRule="auto"/>
        <w:contextualSpacing/>
        <w:jc w:val="both"/>
      </w:pPr>
      <w:r>
        <w:instrText xml:space="preserve">  &amp;lt;p&amp;gt;The requested URL &amp;lt;code&amp;gt;/maps/geo&amp;lt;/code&amp;gt; was not found on this server.  &amp;lt;ins&amp;gt;That’s all we know.&amp;lt;/ins&amp;gt;</w:instrText>
      </w:r>
    </w:p>
    <w:p w14:paraId="7C41CAD3" w14:textId="1A727F68" w:rsidR="004E6AC3" w:rsidRPr="004E05B2" w:rsidRDefault="002267BF" w:rsidP="00B171DA">
      <w:pPr>
        <w:autoSpaceDE w:val="0"/>
        <w:autoSpaceDN w:val="0"/>
        <w:adjustRightInd w:val="0"/>
        <w:spacing w:line="480" w:lineRule="auto"/>
        <w:contextualSpacing/>
        <w:jc w:val="both"/>
        <w:rPr>
          <w:rFonts w:eastAsia="Times New Roman"/>
          <w:color w:val="3F3F3F"/>
          <w:lang w:val="en-US"/>
        </w:rPr>
      </w:pPr>
      <w:r>
        <w:instrText>&lt;/location&gt;&lt;volume&gt;6&lt;/volume&gt;&lt;publication_date&gt;99201500001200000000200000&lt;/publication_date&gt;&lt;doi&gt;10.1038/ctg.2015.60&lt;/doi&gt;&lt;institution&gt;NIHR Pancreas Biomedical Research Unit, Department of Molecular and Clinical Cancer Medicine, Institute of Translational Medicine, University of Liverpool, Liverpool, UK.&lt;/institution&gt;&lt;title&gt;What Is the Best Way to Identify Malignant Transformation Within Pancreatic IPMN: A Systematic Review and Meta-Analyses.&lt;/title&gt;&lt;uuid&gt;9A662A4A-9A37-4A19-9995-55790DE5EC18&lt;/uuid&gt;&lt;subtype&gt;400&lt;/subtype&gt;&lt;startpage&gt;e130&lt;/startpage&gt;&lt;type&gt;400&lt;/type&gt;&lt;url&gt;http://eutils.ncbi.nlm.nih.gov/entrez/eutils/elink.fcgi?dbfrom=pubmed&amp;amp;id=26658837&amp;amp;retmode=ref&amp;amp;cmd=prlinks&lt;/url&gt;&lt;bundle&gt;&lt;publication&gt;&lt;title&gt;Clinical and translational gastroenterology&lt;/title&gt;&lt;type&gt;-100&lt;/type&gt;&lt;subtype&gt;-100&lt;/subtype&gt;&lt;uuid&gt;832D5AB7-35F7-46D1-B4BF-EEC3BBF30F47&lt;/uuid&gt;&lt;/publication&gt;&lt;/bundle&gt;&lt;authors&gt;&lt;author&gt;&lt;firstName&gt;Asma&lt;/firstName&gt;&lt;lastName&gt;Sultana&lt;/lastName&gt;&lt;/author&gt;&lt;author&gt;&lt;firstName&gt;Richard&lt;/firstName&gt;&lt;lastName&gt;Jackson&lt;/lastName&gt;&lt;/author&gt;&lt;author&gt;&lt;firstName&gt;Gilbert&lt;/firstName&gt;&lt;lastName&gt;Tim&lt;/lastName&gt;&lt;/author&gt;&lt;author&gt;&lt;firstName&gt;Emma&lt;/firstName&gt;&lt;lastName&gt;Bostock&lt;/lastName&gt;&lt;/author&gt;&lt;author&gt;&lt;firstName&gt;Eftychia&lt;/firstName&gt;&lt;middleNames&gt;E&lt;/middleNames&gt;&lt;lastName&gt;Psarelli&lt;/lastName&gt;&lt;/author&gt;&lt;author&gt;&lt;firstName&gt;Trevor&lt;/firstName&gt;&lt;middleNames&gt;F&lt;/middleNames&gt;&lt;lastName&gt;Cox&lt;/lastName&gt;&lt;/author&gt;&lt;author&gt;&lt;firstName&gt;Robert&lt;/firstName&gt;&lt;lastName&gt;Sutton&lt;/lastName&gt;&lt;/author&gt;&lt;author&gt;&lt;firstName&gt;Paula&lt;/firstName&gt;&lt;lastName&gt;Ghaneh&lt;/lastName&gt;&lt;/author&gt;&lt;author&gt;&lt;firstName&gt;Michael&lt;/firstName&gt;&lt;middleNames&gt;G T&lt;/middleNames&gt;&lt;lastName&gt;Raraty&lt;/lastName&gt;&lt;/author&gt;&lt;author&gt;&lt;firstName&gt;John&lt;/firstName&gt;&lt;middleNames&gt;P&lt;/middleNames&gt;&lt;lastName&gt;Neoptolemos&lt;/lastName&gt;&lt;/author&gt;&lt;author&gt;&lt;firstName&gt;Christopher&lt;/firstName&gt;&lt;middleNames&gt;M&lt;/middleNames&gt;&lt;lastName&gt;Halloran&lt;/lastName&gt;&lt;/author&gt;&lt;/authors&gt;&lt;/publication&gt;&lt;/publications&gt;&lt;cites&gt;&lt;/cites&gt;&lt;/citation&gt;</w:instrText>
      </w:r>
      <w:r w:rsidR="00B96483">
        <w:fldChar w:fldCharType="separate"/>
      </w:r>
      <w:r w:rsidR="00B96483">
        <w:rPr>
          <w:rFonts w:eastAsia="Times New Roman"/>
          <w:lang w:val="en-US"/>
        </w:rPr>
        <w:t>[25]</w:t>
      </w:r>
      <w:r w:rsidR="00B96483">
        <w:fldChar w:fldCharType="end"/>
      </w:r>
      <w:r w:rsidR="00B96483">
        <w:t xml:space="preserve">, </w:t>
      </w:r>
      <w:r w:rsidR="00FD5C75">
        <w:t>such</w:t>
      </w:r>
      <w:r w:rsidR="00B96483">
        <w:t xml:space="preserve"> as intraductal </w:t>
      </w:r>
      <w:r w:rsidR="00FD5C75">
        <w:t>papillary</w:t>
      </w:r>
      <w:r w:rsidR="00B96483">
        <w:t xml:space="preserve"> </w:t>
      </w:r>
      <w:r w:rsidR="00FD5C75">
        <w:t>mucinous neoplasms</w:t>
      </w:r>
      <w:r w:rsidR="00B96483">
        <w:t xml:space="preserve"> </w:t>
      </w:r>
      <w:r w:rsidR="00815540">
        <w:rPr>
          <w:rFonts w:eastAsia="Times New Roman"/>
        </w:rPr>
        <w:t>T</w:t>
      </w:r>
      <w:r w:rsidR="00B01E6E" w:rsidRPr="00BF3DCA">
        <w:rPr>
          <w:rFonts w:eastAsia="Times New Roman"/>
        </w:rPr>
        <w:t xml:space="preserve">he </w:t>
      </w:r>
      <w:r w:rsidR="00A24503">
        <w:rPr>
          <w:rFonts w:eastAsia="Times New Roman"/>
        </w:rPr>
        <w:t xml:space="preserve">full </w:t>
      </w:r>
      <w:r w:rsidR="00B01E6E">
        <w:rPr>
          <w:rFonts w:eastAsia="Times New Roman"/>
        </w:rPr>
        <w:t xml:space="preserve">published results </w:t>
      </w:r>
      <w:r w:rsidR="00BF3DCA" w:rsidRPr="00BF3DCA">
        <w:t>of</w:t>
      </w:r>
      <w:r w:rsidR="00CF225F" w:rsidRPr="00BF3DCA">
        <w:t xml:space="preserve"> </w:t>
      </w:r>
      <w:r w:rsidR="005A75D3">
        <w:t xml:space="preserve">the multi-centre, prospective </w:t>
      </w:r>
      <w:r w:rsidR="00A24503">
        <w:rPr>
          <w:rFonts w:eastAsia="Times New Roman"/>
        </w:rPr>
        <w:t>PET-PANC trial</w:t>
      </w:r>
      <w:r w:rsidR="00FF5465">
        <w:rPr>
          <w:rFonts w:eastAsia="Times New Roman"/>
        </w:rPr>
        <w:t xml:space="preserve"> </w:t>
      </w:r>
      <w:r w:rsidR="003F26E6">
        <w:rPr>
          <w:rFonts w:eastAsia="Times New Roman"/>
        </w:rPr>
        <w:t>are awaited</w:t>
      </w:r>
      <w:r w:rsidR="00FF5465">
        <w:rPr>
          <w:rFonts w:eastAsia="Times New Roman"/>
        </w:rPr>
        <w:t>; however preliminary data</w:t>
      </w:r>
      <w:r w:rsidR="00A24503">
        <w:rPr>
          <w:rFonts w:eastAsia="Times New Roman"/>
        </w:rPr>
        <w:t xml:space="preserve"> </w:t>
      </w:r>
      <w:r w:rsidR="00FF5465">
        <w:rPr>
          <w:rFonts w:eastAsia="Times New Roman"/>
        </w:rPr>
        <w:t>demonstrates</w:t>
      </w:r>
      <w:r w:rsidR="006205E0">
        <w:rPr>
          <w:rFonts w:eastAsia="Times New Roman"/>
        </w:rPr>
        <w:t xml:space="preserve"> significantly improved sensitivity (92.7% v 88.5%, p=0.010) and specificity 75.8% v 70.6%, p=0.023) of FDG PET/CT over MDCT in diagnosing pancreatic cancer. FDG PET/CT correctly changed staging in 14%</w:t>
      </w:r>
      <w:r w:rsidR="004B31D4">
        <w:rPr>
          <w:rFonts w:eastAsia="Times New Roman"/>
        </w:rPr>
        <w:t xml:space="preserve"> of patients and</w:t>
      </w:r>
      <w:r w:rsidR="006205E0">
        <w:rPr>
          <w:rFonts w:eastAsia="Times New Roman"/>
        </w:rPr>
        <w:t xml:space="preserve"> influenced</w:t>
      </w:r>
      <w:r w:rsidR="004B31D4">
        <w:rPr>
          <w:rFonts w:eastAsia="Times New Roman"/>
        </w:rPr>
        <w:t xml:space="preserve"> the </w:t>
      </w:r>
      <w:r w:rsidR="006205E0">
        <w:rPr>
          <w:rFonts w:eastAsia="Times New Roman"/>
        </w:rPr>
        <w:t xml:space="preserve">management </w:t>
      </w:r>
      <w:r w:rsidR="004B31D4">
        <w:rPr>
          <w:rFonts w:eastAsia="Times New Roman"/>
        </w:rPr>
        <w:t>of</w:t>
      </w:r>
      <w:r w:rsidR="006205E0">
        <w:rPr>
          <w:rFonts w:eastAsia="Times New Roman"/>
        </w:rPr>
        <w:t xml:space="preserve"> 45% </w:t>
      </w:r>
      <w:r w:rsidR="004B31D4">
        <w:rPr>
          <w:rFonts w:eastAsia="Times New Roman"/>
        </w:rPr>
        <w:t xml:space="preserve">of patients in the trial, </w:t>
      </w:r>
      <w:r w:rsidR="006205E0">
        <w:rPr>
          <w:rFonts w:eastAsia="Times New Roman"/>
        </w:rPr>
        <w:t xml:space="preserve">importantly </w:t>
      </w:r>
      <w:r w:rsidR="004B31D4">
        <w:rPr>
          <w:rFonts w:eastAsia="Times New Roman"/>
        </w:rPr>
        <w:t>preventing</w:t>
      </w:r>
      <w:r w:rsidR="006205E0">
        <w:rPr>
          <w:rFonts w:eastAsia="Times New Roman"/>
        </w:rPr>
        <w:t xml:space="preserve"> futile at</w:t>
      </w:r>
      <w:r w:rsidR="004B31D4">
        <w:rPr>
          <w:rFonts w:eastAsia="Times New Roman"/>
        </w:rPr>
        <w:t>tempted resection in 20% of patie</w:t>
      </w:r>
      <w:r w:rsidR="006205E0">
        <w:rPr>
          <w:rFonts w:eastAsia="Times New Roman"/>
        </w:rPr>
        <w:t xml:space="preserve">nts </w:t>
      </w:r>
      <w:r w:rsidR="004B31D4">
        <w:rPr>
          <w:rFonts w:eastAsia="Times New Roman"/>
        </w:rPr>
        <w:t>due to undergo surgery</w:t>
      </w:r>
      <w:r w:rsidR="003F26E6">
        <w:rPr>
          <w:rFonts w:eastAsia="Times New Roman"/>
        </w:rPr>
        <w:t xml:space="preserve"> </w:t>
      </w:r>
      <w:r w:rsidR="003F26E6">
        <w:rPr>
          <w:rFonts w:eastAsia="Times New Roman"/>
        </w:rPr>
        <w:fldChar w:fldCharType="begin"/>
      </w:r>
      <w:r>
        <w:rPr>
          <w:rFonts w:eastAsia="Times New Roman"/>
        </w:rPr>
        <w:instrText xml:space="preserve"> ADDIN PAPERS2_CITATIONS &lt;citation&gt;&lt;uuid&gt;71C35453-2BE3-4637-BADD-D1E1B2A6B865&lt;/uuid&gt;&lt;priority&gt;17&lt;/priority&gt;&lt;publications&gt;&lt;publication&gt;&lt;volume&gt;34&lt;/volume&gt;&lt;publication_date&gt;99201605311200000000222000&lt;/publication_date&gt;&lt;number&gt;15_suppl&lt;/number&gt;&lt;startpage&gt;4008&lt;/startpage&gt;&lt;title&gt;PET-PANC: Multi-centre prospective diagnostic accuracy and clinical value trial of FDG PET/CT in the diagnosis and management of suspected pancreatic cancer.&lt;/title&gt;&lt;uuid&gt;D429F004-3592-46C5-9FEF-7FAD37824DE3&lt;/uuid&gt;&lt;subtype&gt;400&lt;/subtype&gt;&lt;type&gt;400&lt;/type&gt;&lt;url&gt;http://meeting.ascopubs.org/cgi/content/abstract/34/15_suppl/4008&lt;/url&gt;&lt;bundle&gt;&lt;publication&gt;&lt;title&gt;ASCO Meeting Abstracts&lt;/title&gt;&lt;type&gt;-100&lt;/type&gt;&lt;subtype&gt;-100&lt;/subtype&gt;&lt;uuid&gt;1F9F73C5-2F3E-4E6A-9C9D-E6E226907BEB&lt;/uuid&gt;&lt;/publication&gt;&lt;/bundle&gt;&lt;authors&gt;&lt;author&gt;&lt;firstName&gt;Paula&lt;/firstName&gt;&lt;lastName&gt;Ghaneh&lt;/lastName&gt;&lt;/author&gt;&lt;author&gt;&lt;firstName&gt;Wai&lt;/firstName&gt;&lt;middleNames&gt;Lup&lt;/middleNames&gt;&lt;lastName&gt;Wong&lt;/lastName&gt;&lt;/author&gt;&lt;author&gt;&lt;firstName&gt;Andrew&lt;/firstName&gt;&lt;lastName&gt;Titman&lt;/lastName&gt;&lt;/author&gt;&lt;author&gt;&lt;firstName&gt;Catrin&lt;/firstName&gt;&lt;lastName&gt;Plumpton&lt;/lastName&gt;&lt;/author&gt;&lt;author&gt;&lt;firstName&gt;Sobhan&lt;/firstName&gt;&lt;lastName&gt;Vinjamuri&lt;/lastName&gt;&lt;/author&gt;&lt;author&gt;&lt;firstName&gt;Colin&lt;/firstName&gt;&lt;lastName&gt;Johnson&lt;/lastName&gt;&lt;/author&gt;&lt;author&gt;&lt;firstName&gt;Mohammed&lt;/firstName&gt;&lt;lastName&gt;Abu Hilal&lt;/lastName&gt;&lt;/author&gt;&lt;author&gt;&lt;firstName&gt;Antony&lt;/firstName&gt;&lt;lastName&gt;Higginson&lt;/lastName&gt;&lt;/author&gt;&lt;author&gt;&lt;firstName&gt;Andrew&lt;/firstName&gt;&lt;middleNames&gt;M&lt;/middleNames&gt;&lt;lastName&gt;Smith&lt;/lastName&gt;&lt;/author&gt;&lt;author&gt;&lt;firstName&gt;Andrew&lt;/firstName&gt;&lt;lastName&gt;Scarsbrook&lt;/lastName&gt;&lt;/author&gt;&lt;author&gt;&lt;firstName&gt;Colin&lt;/firstName&gt;&lt;lastName&gt;McKay&lt;/lastName&gt;&lt;/author&gt;&lt;author&gt;&lt;firstName&gt;Robert&lt;/firstName&gt;&lt;lastName&gt;Suttcliffe&lt;/lastName&gt;&lt;/author&gt;&lt;author&gt;&lt;firstName&gt;Hemant&lt;/firstName&gt;&lt;lastName&gt;Kocher&lt;/lastName&gt;&lt;/author&gt;&lt;author&gt;&lt;firstName&gt;David&lt;/firstName&gt;&lt;lastName&gt;Cunningham&lt;/lastName&gt;&lt;/author&gt;&lt;author&gt;&lt;firstName&gt;Stephen&lt;/firstName&gt;&lt;middleNames&gt;P&lt;/middleNames&gt;&lt;lastName&gt;Pereira&lt;/lastName&gt;&lt;/author&gt;&lt;author&gt;&lt;firstName&gt;Brian&lt;/firstName&gt;&lt;lastName&gt;Davidson&lt;/lastName&gt;&lt;/author&gt;&lt;author&gt;&lt;firstName&gt;David&lt;/firstName&gt;&lt;lastName&gt;Chang&lt;/lastName&gt;&lt;/author&gt;&lt;author&gt;&lt;firstName&gt;Saboor&lt;/firstName&gt;&lt;lastName&gt;Khan&lt;/lastName&gt;&lt;/author&gt;&lt;author&gt;&lt;firstName&gt;Christopher&lt;/firstName&gt;&lt;lastName&gt;Halloran&lt;/lastName&gt;&lt;/author&gt;&lt;author&gt;&lt;firstName&gt;John&lt;/firstName&gt;&lt;middleNames&gt;P&lt;/middleNames&gt;&lt;lastName&gt;Neoptolemos&lt;/lastName&gt;&lt;/author&gt;&lt;/authors&gt;&lt;/publication&gt;&lt;/publications&gt;&lt;cites&gt;&lt;/cites&gt;&lt;/citation&gt;</w:instrText>
      </w:r>
      <w:r w:rsidR="003F26E6">
        <w:rPr>
          <w:rFonts w:eastAsia="Times New Roman"/>
        </w:rPr>
        <w:fldChar w:fldCharType="separate"/>
      </w:r>
      <w:r w:rsidR="003F26E6">
        <w:rPr>
          <w:rFonts w:eastAsia="Times New Roman"/>
          <w:lang w:val="en-US"/>
        </w:rPr>
        <w:t>[26]</w:t>
      </w:r>
      <w:r w:rsidR="003F26E6">
        <w:rPr>
          <w:rFonts w:eastAsia="Times New Roman"/>
        </w:rPr>
        <w:fldChar w:fldCharType="end"/>
      </w:r>
      <w:r w:rsidR="004B31D4">
        <w:rPr>
          <w:rFonts w:eastAsia="Times New Roman"/>
        </w:rPr>
        <w:t>.</w:t>
      </w:r>
    </w:p>
    <w:p w14:paraId="030EF4A5" w14:textId="4F8A20E2" w:rsidR="00E17229" w:rsidRPr="002A6FCB" w:rsidRDefault="00A02909" w:rsidP="00514F08">
      <w:pPr>
        <w:pStyle w:val="NormalWeb"/>
        <w:spacing w:line="480" w:lineRule="auto"/>
        <w:jc w:val="both"/>
      </w:pPr>
      <w:r w:rsidRPr="000529E1">
        <w:rPr>
          <w:rFonts w:eastAsia="Times New Roman"/>
        </w:rPr>
        <w:t xml:space="preserve">Despite </w:t>
      </w:r>
      <w:r w:rsidR="00F71E65">
        <w:rPr>
          <w:rFonts w:eastAsia="Times New Roman"/>
        </w:rPr>
        <w:t xml:space="preserve">these </w:t>
      </w:r>
      <w:r w:rsidRPr="000529E1">
        <w:rPr>
          <w:rFonts w:eastAsia="Times New Roman"/>
        </w:rPr>
        <w:t xml:space="preserve">significant advances </w:t>
      </w:r>
      <w:r w:rsidR="00390282">
        <w:rPr>
          <w:rFonts w:eastAsia="Times New Roman"/>
        </w:rPr>
        <w:t xml:space="preserve">in </w:t>
      </w:r>
      <w:r w:rsidR="00390282" w:rsidRPr="000529E1">
        <w:rPr>
          <w:rFonts w:eastAsia="Times New Roman"/>
        </w:rPr>
        <w:t>imaging techniques</w:t>
      </w:r>
      <w:r w:rsidR="00390282">
        <w:rPr>
          <w:rFonts w:eastAsia="Times New Roman"/>
        </w:rPr>
        <w:t>,</w:t>
      </w:r>
      <w:r w:rsidR="00390282" w:rsidRPr="000529E1">
        <w:rPr>
          <w:rFonts w:eastAsia="Times New Roman"/>
        </w:rPr>
        <w:t xml:space="preserve"> </w:t>
      </w:r>
      <w:r w:rsidR="00A24503">
        <w:rPr>
          <w:rFonts w:eastAsia="Times New Roman"/>
        </w:rPr>
        <w:t>even with state of the art machines</w:t>
      </w:r>
      <w:r w:rsidR="00390282">
        <w:rPr>
          <w:rFonts w:eastAsia="Times New Roman"/>
        </w:rPr>
        <w:t>,</w:t>
      </w:r>
      <w:r w:rsidRPr="000529E1">
        <w:rPr>
          <w:rFonts w:eastAsia="Times New Roman"/>
        </w:rPr>
        <w:t xml:space="preserve"> metastatic le</w:t>
      </w:r>
      <w:r w:rsidR="00A83D8A" w:rsidRPr="000529E1">
        <w:rPr>
          <w:rFonts w:eastAsia="Times New Roman"/>
        </w:rPr>
        <w:t>sion</w:t>
      </w:r>
      <w:r w:rsidR="000529E1" w:rsidRPr="000529E1">
        <w:rPr>
          <w:rFonts w:eastAsia="Times New Roman"/>
        </w:rPr>
        <w:t>s</w:t>
      </w:r>
      <w:r w:rsidR="00390282">
        <w:rPr>
          <w:rFonts w:eastAsia="Times New Roman"/>
        </w:rPr>
        <w:t xml:space="preserve"> </w:t>
      </w:r>
      <w:r w:rsidR="00A83D8A" w:rsidRPr="000529E1">
        <w:rPr>
          <w:rFonts w:eastAsia="Times New Roman"/>
        </w:rPr>
        <w:t>&lt;5</w:t>
      </w:r>
      <w:r w:rsidR="00390282">
        <w:rPr>
          <w:rFonts w:eastAsia="Times New Roman"/>
        </w:rPr>
        <w:t>mm</w:t>
      </w:r>
      <w:r w:rsidR="00D053D3" w:rsidRPr="000529E1">
        <w:rPr>
          <w:rFonts w:eastAsia="Times New Roman"/>
        </w:rPr>
        <w:t xml:space="preserve"> may still not be detected</w:t>
      </w:r>
      <w:r w:rsidR="00962FA6">
        <w:rPr>
          <w:rFonts w:eastAsia="Times New Roman"/>
        </w:rPr>
        <w:t>,</w:t>
      </w:r>
      <w:r w:rsidR="00D053D3" w:rsidRPr="000529E1">
        <w:rPr>
          <w:rFonts w:eastAsia="Times New Roman"/>
        </w:rPr>
        <w:t xml:space="preserve"> as is often the case in small hepatic</w:t>
      </w:r>
      <w:r w:rsidR="004E6AC3">
        <w:rPr>
          <w:rFonts w:eastAsia="Times New Roman"/>
        </w:rPr>
        <w:t xml:space="preserve"> and </w:t>
      </w:r>
      <w:r w:rsidR="00D053D3" w:rsidRPr="000529E1">
        <w:rPr>
          <w:rFonts w:eastAsia="Times New Roman"/>
        </w:rPr>
        <w:t xml:space="preserve">peritoneal deposits. Presence of these deposits would </w:t>
      </w:r>
      <w:r w:rsidR="003F26E6">
        <w:rPr>
          <w:rFonts w:eastAsia="Times New Roman"/>
        </w:rPr>
        <w:t xml:space="preserve">likely </w:t>
      </w:r>
      <w:r w:rsidR="00D053D3" w:rsidRPr="000529E1">
        <w:rPr>
          <w:rFonts w:eastAsia="Times New Roman"/>
        </w:rPr>
        <w:t xml:space="preserve">render the otherwise </w:t>
      </w:r>
      <w:r w:rsidR="00D053D3" w:rsidRPr="000529E1">
        <w:rPr>
          <w:rFonts w:eastAsia="Times New Roman"/>
        </w:rPr>
        <w:lastRenderedPageBreak/>
        <w:t>radiological</w:t>
      </w:r>
      <w:r w:rsidR="00F71E65">
        <w:rPr>
          <w:rFonts w:eastAsia="Times New Roman"/>
        </w:rPr>
        <w:t>ly</w:t>
      </w:r>
      <w:r w:rsidR="00D053D3" w:rsidRPr="000529E1">
        <w:rPr>
          <w:rFonts w:eastAsia="Times New Roman"/>
        </w:rPr>
        <w:t xml:space="preserve"> resectable</w:t>
      </w:r>
      <w:r w:rsidR="004E6AC3">
        <w:rPr>
          <w:rFonts w:eastAsia="Times New Roman"/>
        </w:rPr>
        <w:t xml:space="preserve"> or </w:t>
      </w:r>
      <w:r w:rsidR="00A83D8A" w:rsidRPr="000529E1">
        <w:rPr>
          <w:rFonts w:eastAsia="Times New Roman"/>
        </w:rPr>
        <w:t>borderline resectable</w:t>
      </w:r>
      <w:r w:rsidR="00D053D3" w:rsidRPr="000529E1">
        <w:rPr>
          <w:rFonts w:eastAsia="Times New Roman"/>
        </w:rPr>
        <w:t xml:space="preserve"> patient irresectable and </w:t>
      </w:r>
      <w:r w:rsidR="00390282">
        <w:rPr>
          <w:rFonts w:eastAsia="Times New Roman"/>
        </w:rPr>
        <w:t xml:space="preserve">thus </w:t>
      </w:r>
      <w:r w:rsidR="00D053D3" w:rsidRPr="000529E1">
        <w:rPr>
          <w:rFonts w:eastAsia="Times New Roman"/>
        </w:rPr>
        <w:t>preclude the need for an ultimately futile laparotomy.</w:t>
      </w:r>
      <w:r w:rsidR="000529E1">
        <w:rPr>
          <w:rFonts w:eastAsia="Times New Roman"/>
        </w:rPr>
        <w:t xml:space="preserve"> </w:t>
      </w:r>
      <w:r w:rsidR="00FB0CF4" w:rsidRPr="000529E1">
        <w:rPr>
          <w:rFonts w:eastAsia="Times New Roman"/>
        </w:rPr>
        <w:t>This has a cost benefit but more importantly a benefit to the patient allow</w:t>
      </w:r>
      <w:r w:rsidR="004E6AC3">
        <w:rPr>
          <w:rFonts w:eastAsia="Times New Roman"/>
        </w:rPr>
        <w:t>ing</w:t>
      </w:r>
      <w:r w:rsidR="00FB0CF4" w:rsidRPr="000529E1">
        <w:rPr>
          <w:rFonts w:eastAsia="Times New Roman"/>
        </w:rPr>
        <w:t xml:space="preserve"> prompt initiation of alternative treatment pathways </w:t>
      </w:r>
      <w:r w:rsidR="00F05030" w:rsidRPr="000529E1">
        <w:rPr>
          <w:rFonts w:eastAsia="Times New Roman"/>
        </w:rPr>
        <w:t>i.e.</w:t>
      </w:r>
      <w:r w:rsidR="00FB0CF4" w:rsidRPr="000529E1">
        <w:rPr>
          <w:rFonts w:eastAsia="Times New Roman"/>
        </w:rPr>
        <w:t xml:space="preserve"> </w:t>
      </w:r>
      <w:r w:rsidR="00F71E65">
        <w:rPr>
          <w:rFonts w:eastAsia="Times New Roman"/>
        </w:rPr>
        <w:t xml:space="preserve">neoadjuvant or </w:t>
      </w:r>
      <w:r w:rsidR="00FB0CF4" w:rsidRPr="000529E1">
        <w:rPr>
          <w:rFonts w:eastAsia="Times New Roman"/>
        </w:rPr>
        <w:t xml:space="preserve">palliative </w:t>
      </w:r>
      <w:r w:rsidR="003F26E6">
        <w:rPr>
          <w:rFonts w:eastAsia="Times New Roman"/>
        </w:rPr>
        <w:t>treatment</w:t>
      </w:r>
      <w:r w:rsidR="000529E1" w:rsidRPr="000529E1">
        <w:rPr>
          <w:rFonts w:eastAsia="Times New Roman"/>
        </w:rPr>
        <w:t>.</w:t>
      </w:r>
      <w:r w:rsidR="00145E34">
        <w:rPr>
          <w:rFonts w:eastAsia="Times New Roman"/>
        </w:rPr>
        <w:t xml:space="preserve"> </w:t>
      </w:r>
      <w:r w:rsidR="00A67C10">
        <w:rPr>
          <w:rFonts w:eastAsia="Times New Roman"/>
        </w:rPr>
        <w:t>SL/L-LUS</w:t>
      </w:r>
      <w:r w:rsidR="00FF04BF">
        <w:rPr>
          <w:rFonts w:eastAsia="Times New Roman"/>
        </w:rPr>
        <w:t xml:space="preserve"> as an adjunct to radiological staging</w:t>
      </w:r>
      <w:r w:rsidR="00B2238D">
        <w:rPr>
          <w:rFonts w:eastAsia="Times New Roman"/>
        </w:rPr>
        <w:t xml:space="preserve"> enables</w:t>
      </w:r>
      <w:r w:rsidR="00FF04BF">
        <w:rPr>
          <w:rFonts w:eastAsia="Times New Roman"/>
        </w:rPr>
        <w:t xml:space="preserve"> direct visualisation of the peritoneal cavity thus providing</w:t>
      </w:r>
      <w:r w:rsidR="00145E34">
        <w:rPr>
          <w:rFonts w:eastAsia="Times New Roman"/>
        </w:rPr>
        <w:t xml:space="preserve"> an opportunity to identify these small lesions </w:t>
      </w:r>
      <w:r w:rsidR="00FF04BF">
        <w:rPr>
          <w:rFonts w:eastAsia="Times New Roman"/>
        </w:rPr>
        <w:t>and simultaneously</w:t>
      </w:r>
      <w:r w:rsidR="00B736E5">
        <w:rPr>
          <w:rFonts w:eastAsia="Times New Roman"/>
        </w:rPr>
        <w:t xml:space="preserve"> </w:t>
      </w:r>
      <w:r w:rsidR="00FF04BF">
        <w:rPr>
          <w:rFonts w:eastAsia="Times New Roman"/>
        </w:rPr>
        <w:t xml:space="preserve">assess </w:t>
      </w:r>
      <w:r w:rsidR="00145E34">
        <w:rPr>
          <w:rFonts w:eastAsia="Times New Roman"/>
        </w:rPr>
        <w:t xml:space="preserve">local </w:t>
      </w:r>
      <w:r w:rsidR="00B736E5">
        <w:rPr>
          <w:rFonts w:eastAsia="Times New Roman"/>
        </w:rPr>
        <w:t>res</w:t>
      </w:r>
      <w:r w:rsidR="00145E34">
        <w:rPr>
          <w:rFonts w:eastAsia="Times New Roman"/>
        </w:rPr>
        <w:t>ectability</w:t>
      </w:r>
      <w:r w:rsidR="00F71E65">
        <w:rPr>
          <w:rFonts w:eastAsia="Times New Roman"/>
        </w:rPr>
        <w:t xml:space="preserve"> particularly with respect to vascular structures</w:t>
      </w:r>
      <w:r w:rsidR="00516840">
        <w:rPr>
          <w:rFonts w:eastAsia="Times New Roman"/>
        </w:rPr>
        <w:t>.</w:t>
      </w:r>
      <w:r w:rsidR="00FF04BF">
        <w:rPr>
          <w:rFonts w:eastAsia="Times New Roman"/>
        </w:rPr>
        <w:t xml:space="preserve"> </w:t>
      </w:r>
      <w:r w:rsidR="003D2555">
        <w:rPr>
          <w:rFonts w:eastAsia="Times New Roman"/>
        </w:rPr>
        <w:t>T</w:t>
      </w:r>
      <w:r w:rsidR="00E17229">
        <w:rPr>
          <w:rFonts w:eastAsia="Times New Roman"/>
        </w:rPr>
        <w:t>he</w:t>
      </w:r>
      <w:r w:rsidR="00CC4478">
        <w:rPr>
          <w:rFonts w:eastAsia="Times New Roman"/>
        </w:rPr>
        <w:t xml:space="preserve"> rational for </w:t>
      </w:r>
      <w:r w:rsidR="00A67C10">
        <w:rPr>
          <w:rFonts w:eastAsia="Times New Roman"/>
        </w:rPr>
        <w:t>SL/L-LUS</w:t>
      </w:r>
      <w:r w:rsidR="00E17229">
        <w:rPr>
          <w:rFonts w:eastAsia="Times New Roman"/>
        </w:rPr>
        <w:t xml:space="preserve"> is that it</w:t>
      </w:r>
      <w:r w:rsidR="00CC4478">
        <w:rPr>
          <w:rFonts w:eastAsia="Times New Roman"/>
        </w:rPr>
        <w:t xml:space="preserve"> enables</w:t>
      </w:r>
      <w:r w:rsidR="002A6FCB">
        <w:rPr>
          <w:rFonts w:eastAsia="Times New Roman"/>
        </w:rPr>
        <w:t xml:space="preserve">: </w:t>
      </w:r>
      <w:r w:rsidR="00E17229">
        <w:rPr>
          <w:rFonts w:eastAsia="Times New Roman"/>
        </w:rPr>
        <w:t>1)</w:t>
      </w:r>
      <w:r w:rsidR="00CC4478">
        <w:rPr>
          <w:rFonts w:eastAsia="Times New Roman"/>
        </w:rPr>
        <w:t xml:space="preserve"> </w:t>
      </w:r>
      <w:r w:rsidR="001D6698">
        <w:rPr>
          <w:rFonts w:eastAsia="Times New Roman"/>
        </w:rPr>
        <w:t>Confirmation</w:t>
      </w:r>
      <w:r w:rsidR="00CC4478">
        <w:rPr>
          <w:rFonts w:eastAsia="Times New Roman"/>
        </w:rPr>
        <w:t xml:space="preserve"> of diagnosis when in doubt; 2) </w:t>
      </w:r>
      <w:r w:rsidR="001D6698">
        <w:rPr>
          <w:rFonts w:eastAsia="Times New Roman"/>
        </w:rPr>
        <w:t>The</w:t>
      </w:r>
      <w:r w:rsidR="00CC4478">
        <w:rPr>
          <w:rFonts w:eastAsia="Times New Roman"/>
        </w:rPr>
        <w:t xml:space="preserve"> detection </w:t>
      </w:r>
      <w:r w:rsidR="005C1700">
        <w:rPr>
          <w:rFonts w:eastAsia="Times New Roman"/>
        </w:rPr>
        <w:t xml:space="preserve">of </w:t>
      </w:r>
      <w:r w:rsidR="00CC4478">
        <w:rPr>
          <w:rFonts w:eastAsia="Times New Roman"/>
        </w:rPr>
        <w:t>radiological</w:t>
      </w:r>
      <w:r w:rsidR="00E17229">
        <w:rPr>
          <w:rFonts w:eastAsia="Times New Roman"/>
        </w:rPr>
        <w:t xml:space="preserve"> occult </w:t>
      </w:r>
      <w:r w:rsidR="00CC4478">
        <w:rPr>
          <w:rFonts w:eastAsia="Times New Roman"/>
        </w:rPr>
        <w:t>metastasis including biopsy of suspicious</w:t>
      </w:r>
      <w:r w:rsidR="00E17229">
        <w:rPr>
          <w:rFonts w:eastAsia="Times New Roman"/>
        </w:rPr>
        <w:t xml:space="preserve"> lesions</w:t>
      </w:r>
      <w:r w:rsidR="00CC4478">
        <w:rPr>
          <w:rFonts w:eastAsia="Times New Roman"/>
        </w:rPr>
        <w:t>; 3</w:t>
      </w:r>
      <w:r w:rsidR="00E17229">
        <w:rPr>
          <w:rFonts w:eastAsia="Times New Roman"/>
        </w:rPr>
        <w:t>)</w:t>
      </w:r>
      <w:r w:rsidR="00CC4478">
        <w:rPr>
          <w:rFonts w:eastAsia="Times New Roman"/>
        </w:rPr>
        <w:t xml:space="preserve"> </w:t>
      </w:r>
      <w:r w:rsidR="001D6698">
        <w:rPr>
          <w:rFonts w:eastAsia="Times New Roman"/>
        </w:rPr>
        <w:t>Assessment</w:t>
      </w:r>
      <w:r w:rsidR="00E17229">
        <w:rPr>
          <w:rFonts w:eastAsia="Times New Roman"/>
        </w:rPr>
        <w:t xml:space="preserve"> of local resectablity</w:t>
      </w:r>
      <w:r w:rsidR="002A6FCB">
        <w:rPr>
          <w:rFonts w:eastAsia="Times New Roman"/>
        </w:rPr>
        <w:t xml:space="preserve"> and </w:t>
      </w:r>
      <w:r w:rsidR="00CC4478">
        <w:rPr>
          <w:rFonts w:eastAsia="Times New Roman"/>
        </w:rPr>
        <w:t xml:space="preserve">4) </w:t>
      </w:r>
      <w:r w:rsidR="001D6698">
        <w:rPr>
          <w:rFonts w:eastAsia="Times New Roman"/>
        </w:rPr>
        <w:t>Peritoneal</w:t>
      </w:r>
      <w:r w:rsidR="002A6FCB">
        <w:rPr>
          <w:rFonts w:eastAsia="Times New Roman"/>
        </w:rPr>
        <w:t xml:space="preserve"> cytology. SL/L-LUS aims to prevent </w:t>
      </w:r>
      <w:r w:rsidR="00B714CC">
        <w:rPr>
          <w:rFonts w:eastAsia="Times New Roman"/>
        </w:rPr>
        <w:t>unnecessary operations</w:t>
      </w:r>
      <w:r w:rsidR="00B736E5">
        <w:rPr>
          <w:rFonts w:eastAsia="Times New Roman"/>
        </w:rPr>
        <w:t xml:space="preserve"> which</w:t>
      </w:r>
      <w:r w:rsidR="00B714CC">
        <w:rPr>
          <w:rFonts w:eastAsia="Times New Roman"/>
        </w:rPr>
        <w:t>:</w:t>
      </w:r>
      <w:r w:rsidR="002A6FCB">
        <w:rPr>
          <w:rFonts w:eastAsia="Times New Roman"/>
        </w:rPr>
        <w:t xml:space="preserve"> 5) </w:t>
      </w:r>
      <w:r w:rsidR="001D6698">
        <w:rPr>
          <w:rFonts w:eastAsia="Times New Roman"/>
        </w:rPr>
        <w:t>Decrease</w:t>
      </w:r>
      <w:r w:rsidR="00B714CC">
        <w:rPr>
          <w:rFonts w:eastAsia="Times New Roman"/>
        </w:rPr>
        <w:t xml:space="preserve"> patient morbidity; </w:t>
      </w:r>
      <w:r w:rsidR="002A6FCB">
        <w:rPr>
          <w:rFonts w:eastAsia="Times New Roman"/>
        </w:rPr>
        <w:t>6</w:t>
      </w:r>
      <w:r w:rsidR="003133D5">
        <w:rPr>
          <w:rFonts w:eastAsia="Times New Roman"/>
        </w:rPr>
        <w:t xml:space="preserve">) </w:t>
      </w:r>
      <w:r w:rsidR="001D6698">
        <w:rPr>
          <w:rFonts w:eastAsia="Times New Roman"/>
        </w:rPr>
        <w:t>Enable</w:t>
      </w:r>
      <w:r w:rsidR="003F26E6">
        <w:rPr>
          <w:rFonts w:eastAsia="Times New Roman"/>
        </w:rPr>
        <w:t>s</w:t>
      </w:r>
      <w:r w:rsidR="00B714CC">
        <w:rPr>
          <w:rFonts w:eastAsia="Times New Roman"/>
        </w:rPr>
        <w:t xml:space="preserve"> prompt initiation of </w:t>
      </w:r>
      <w:r w:rsidR="00962FA6">
        <w:rPr>
          <w:rFonts w:eastAsia="Times New Roman"/>
        </w:rPr>
        <w:t xml:space="preserve">more </w:t>
      </w:r>
      <w:r w:rsidR="00B714CC">
        <w:rPr>
          <w:rFonts w:eastAsia="Times New Roman"/>
        </w:rPr>
        <w:t>appropriate trea</w:t>
      </w:r>
      <w:r w:rsidR="002A6FCB">
        <w:rPr>
          <w:rFonts w:eastAsia="Times New Roman"/>
        </w:rPr>
        <w:t xml:space="preserve">tment pathway </w:t>
      </w:r>
      <w:r w:rsidR="00F05030">
        <w:rPr>
          <w:rFonts w:eastAsia="Times New Roman"/>
        </w:rPr>
        <w:t>i.e.</w:t>
      </w:r>
      <w:r w:rsidR="002A6FCB">
        <w:rPr>
          <w:rFonts w:eastAsia="Times New Roman"/>
        </w:rPr>
        <w:t xml:space="preserve"> chemotherapy and </w:t>
      </w:r>
      <w:r w:rsidR="00B171DA">
        <w:rPr>
          <w:rFonts w:eastAsia="Times New Roman"/>
        </w:rPr>
        <w:t xml:space="preserve">7) </w:t>
      </w:r>
      <w:r w:rsidR="001D6698">
        <w:rPr>
          <w:rFonts w:eastAsia="Times New Roman"/>
        </w:rPr>
        <w:t>Provide</w:t>
      </w:r>
      <w:r w:rsidR="003F26E6">
        <w:rPr>
          <w:rFonts w:eastAsia="Times New Roman"/>
        </w:rPr>
        <w:t>s</w:t>
      </w:r>
      <w:r w:rsidR="00B736E5">
        <w:rPr>
          <w:rFonts w:eastAsia="Times New Roman"/>
        </w:rPr>
        <w:t xml:space="preserve"> </w:t>
      </w:r>
      <w:r w:rsidR="00B714CC">
        <w:rPr>
          <w:rFonts w:eastAsia="Times New Roman"/>
        </w:rPr>
        <w:t>more cost effective</w:t>
      </w:r>
      <w:r w:rsidR="003F26E6">
        <w:rPr>
          <w:rFonts w:eastAsia="Times New Roman"/>
        </w:rPr>
        <w:t>/patient acceptable</w:t>
      </w:r>
      <w:r w:rsidR="00B714CC">
        <w:rPr>
          <w:rFonts w:eastAsia="Times New Roman"/>
        </w:rPr>
        <w:t xml:space="preserve"> disease management</w:t>
      </w:r>
      <w:r w:rsidR="00B736E5">
        <w:rPr>
          <w:rFonts w:eastAsia="Times New Roman"/>
        </w:rPr>
        <w:t>.</w:t>
      </w:r>
    </w:p>
    <w:p w14:paraId="03CD7BA7" w14:textId="77777777" w:rsidR="00A04C64" w:rsidRPr="00BF3DCA" w:rsidRDefault="00B741EA" w:rsidP="00B171DA">
      <w:pPr>
        <w:pStyle w:val="NormalWeb"/>
        <w:spacing w:line="480" w:lineRule="auto"/>
        <w:contextualSpacing/>
        <w:jc w:val="both"/>
        <w:rPr>
          <w:rFonts w:eastAsia="Times New Roman"/>
          <w:b/>
          <w:sz w:val="32"/>
          <w:szCs w:val="32"/>
        </w:rPr>
      </w:pPr>
      <w:r w:rsidRPr="00BF3DCA">
        <w:rPr>
          <w:rFonts w:eastAsia="Times New Roman"/>
          <w:b/>
          <w:sz w:val="32"/>
          <w:szCs w:val="32"/>
        </w:rPr>
        <w:t>2</w:t>
      </w:r>
      <w:r w:rsidR="00EC48DD" w:rsidRPr="00BF3DCA">
        <w:rPr>
          <w:rFonts w:eastAsia="Times New Roman"/>
          <w:b/>
          <w:sz w:val="32"/>
          <w:szCs w:val="32"/>
        </w:rPr>
        <w:t>.</w:t>
      </w:r>
      <w:r w:rsidRPr="00BF3DCA">
        <w:rPr>
          <w:rFonts w:eastAsia="Times New Roman"/>
          <w:b/>
          <w:sz w:val="32"/>
          <w:szCs w:val="32"/>
        </w:rPr>
        <w:t xml:space="preserve"> </w:t>
      </w:r>
      <w:r w:rsidR="003C4315">
        <w:rPr>
          <w:rFonts w:eastAsia="Times New Roman"/>
          <w:b/>
          <w:sz w:val="32"/>
          <w:szCs w:val="32"/>
        </w:rPr>
        <w:tab/>
      </w:r>
      <w:r w:rsidR="00A67C10">
        <w:rPr>
          <w:rFonts w:eastAsia="Times New Roman"/>
          <w:b/>
          <w:sz w:val="32"/>
          <w:szCs w:val="32"/>
        </w:rPr>
        <w:t>SL/L-LUS</w:t>
      </w:r>
      <w:r w:rsidR="0020584E" w:rsidRPr="00BF3DCA">
        <w:rPr>
          <w:rFonts w:eastAsia="Times New Roman"/>
          <w:b/>
          <w:sz w:val="32"/>
          <w:szCs w:val="32"/>
        </w:rPr>
        <w:t xml:space="preserve"> in Potentially Resectable Patients</w:t>
      </w:r>
    </w:p>
    <w:p w14:paraId="56340B61" w14:textId="375FA92C" w:rsidR="002267BF" w:rsidRDefault="0020584E" w:rsidP="00B171DA">
      <w:pPr>
        <w:pStyle w:val="NormalWeb"/>
        <w:spacing w:line="480" w:lineRule="auto"/>
        <w:contextualSpacing/>
        <w:jc w:val="both"/>
        <w:rPr>
          <w:rFonts w:eastAsia="Times New Roman"/>
        </w:rPr>
      </w:pPr>
      <w:r>
        <w:t>As is imp</w:t>
      </w:r>
      <w:r w:rsidR="00B741EA">
        <w:t xml:space="preserve">licit in the discussion above, </w:t>
      </w:r>
      <w:r w:rsidR="00A67C10">
        <w:t>SL/L-LUS</w:t>
      </w:r>
      <w:r>
        <w:t xml:space="preserve"> is an aid to diagnosis and staging, but not a </w:t>
      </w:r>
      <w:r>
        <w:rPr>
          <w:i/>
          <w:iCs/>
        </w:rPr>
        <w:t>sine qua non</w:t>
      </w:r>
      <w:r w:rsidR="00962FA6">
        <w:t xml:space="preserve">. </w:t>
      </w:r>
      <w:r w:rsidR="002A6FCB">
        <w:t xml:space="preserve">It must be remembered that laparoscopy </w:t>
      </w:r>
      <w:r w:rsidR="00E52C1F">
        <w:t xml:space="preserve">is </w:t>
      </w:r>
      <w:r w:rsidR="00962FA6">
        <w:t xml:space="preserve">an </w:t>
      </w:r>
      <w:r w:rsidR="00E52C1F">
        <w:t>invasive</w:t>
      </w:r>
      <w:r w:rsidR="00962FA6">
        <w:t xml:space="preserve"> procedure</w:t>
      </w:r>
      <w:r w:rsidR="00E52C1F">
        <w:t xml:space="preserve"> requiring</w:t>
      </w:r>
      <w:r>
        <w:t xml:space="preserve"> </w:t>
      </w:r>
      <w:r w:rsidR="00D029EF">
        <w:t>general anaesthetic</w:t>
      </w:r>
      <w:r w:rsidR="00DE6AE5">
        <w:t xml:space="preserve"> and the </w:t>
      </w:r>
      <w:r>
        <w:t>relative absence of adhesions</w:t>
      </w:r>
      <w:r w:rsidR="00D029EF">
        <w:t xml:space="preserve"> from prior disease or interventions to fully inspect the peritoneal cavity</w:t>
      </w:r>
      <w:r>
        <w:t xml:space="preserve">. Even then the view of the </w:t>
      </w:r>
      <w:r w:rsidR="00D029EF">
        <w:t>peritoneum</w:t>
      </w:r>
      <w:r>
        <w:t xml:space="preserve"> is an extensive sampling rather than a complete inspection, and as regards the liver, small metastases (5 mm diameter or less) are only likely to be identified on the capsular surface. Larger liver metas</w:t>
      </w:r>
      <w:r w:rsidR="00DE6AE5">
        <w:t>tases can be identified with a laparoscopic</w:t>
      </w:r>
      <w:r>
        <w:t xml:space="preserve"> ultrasound</w:t>
      </w:r>
      <w:r w:rsidR="00DE6AE5">
        <w:t xml:space="preserve"> (LUS)</w:t>
      </w:r>
      <w:r>
        <w:t xml:space="preserve"> probe, </w:t>
      </w:r>
      <w:r w:rsidR="00DE6AE5">
        <w:t>an examination which</w:t>
      </w:r>
      <w:r>
        <w:t xml:space="preserve"> requires gentle, systemati</w:t>
      </w:r>
      <w:r w:rsidR="00DE6AE5">
        <w:t>c and c</w:t>
      </w:r>
      <w:r w:rsidR="001D6698">
        <w:t>omplete liver sca</w:t>
      </w:r>
      <w:r w:rsidR="00D029EF">
        <w:t>nning; a</w:t>
      </w:r>
      <w:r w:rsidR="001D6698">
        <w:t>lthough, larger</w:t>
      </w:r>
      <w:r w:rsidR="00B741EA">
        <w:t xml:space="preserve"> metastases should</w:t>
      </w:r>
      <w:r>
        <w:t xml:space="preserve"> be identified </w:t>
      </w:r>
      <w:r w:rsidR="00DE6AE5">
        <w:t>pre-op</w:t>
      </w:r>
      <w:r w:rsidR="00A3407A">
        <w:t>eratively</w:t>
      </w:r>
      <w:r w:rsidR="00DE6AE5">
        <w:t xml:space="preserve"> </w:t>
      </w:r>
      <w:r>
        <w:t xml:space="preserve">by an up-to-date CE-MDCT or MRI. </w:t>
      </w:r>
      <w:r w:rsidR="00DE6AE5">
        <w:t xml:space="preserve"> </w:t>
      </w:r>
      <w:r w:rsidR="001D6698">
        <w:t>In addition</w:t>
      </w:r>
      <w:r w:rsidR="00F71E65">
        <w:t>,</w:t>
      </w:r>
      <w:r w:rsidR="001D6698">
        <w:t xml:space="preserve"> </w:t>
      </w:r>
      <w:r w:rsidR="00DE6AE5">
        <w:t xml:space="preserve">LUS can be used as an adjunct when assessing local </w:t>
      </w:r>
      <w:r w:rsidR="001D6698">
        <w:t>respectability</w:t>
      </w:r>
      <w:r w:rsidR="00DE6AE5">
        <w:t xml:space="preserve"> by helping to delineate vessel encroachment.  </w:t>
      </w:r>
      <w:r w:rsidR="00B714CC">
        <w:rPr>
          <w:rFonts w:eastAsia="Times New Roman"/>
        </w:rPr>
        <w:t xml:space="preserve">The guidelines published by the British Society of Gastroenterology and </w:t>
      </w:r>
      <w:r w:rsidR="00B714CC">
        <w:rPr>
          <w:rFonts w:eastAsia="Times New Roman"/>
        </w:rPr>
        <w:lastRenderedPageBreak/>
        <w:t xml:space="preserve">other UK specialist societies in 2005 recommend that when available, </w:t>
      </w:r>
      <w:r w:rsidR="00A67C10">
        <w:rPr>
          <w:rFonts w:eastAsia="Times New Roman"/>
        </w:rPr>
        <w:t>SL/L-LUS</w:t>
      </w:r>
      <w:r w:rsidR="00B714CC">
        <w:rPr>
          <w:rFonts w:eastAsia="Times New Roman"/>
        </w:rPr>
        <w:t xml:space="preserve"> may be appropriate in selected patients </w:t>
      </w:r>
      <w:r w:rsidR="00FD5C75">
        <w:rPr>
          <w:rFonts w:eastAsia="Times New Roman"/>
        </w:rPr>
        <w:t>with pancreas and peri-ampullary</w:t>
      </w:r>
      <w:r w:rsidR="00B714CC">
        <w:rPr>
          <w:rFonts w:eastAsia="Times New Roman"/>
        </w:rPr>
        <w:t xml:space="preserve"> cancer (recommendation grade </w:t>
      </w:r>
      <w:r w:rsidR="00EE029A">
        <w:rPr>
          <w:rFonts w:eastAsia="Times New Roman"/>
        </w:rPr>
        <w:t xml:space="preserve">B) </w:t>
      </w:r>
      <w:r w:rsidR="006F286E">
        <w:rPr>
          <w:rFonts w:eastAsia="Times New Roman"/>
        </w:rPr>
        <w:fldChar w:fldCharType="begin"/>
      </w:r>
      <w:r w:rsidR="002267BF">
        <w:rPr>
          <w:rFonts w:eastAsia="Times New Roman"/>
        </w:rPr>
        <w:instrText xml:space="preserve"> ADDIN PAPERS2_CITATIONS &lt;citation&gt;&lt;uuid&gt;E0E8F40D-8973-4D8C-92BA-2F46F2123F19&lt;/uuid&gt;&lt;priority&gt;18&lt;/priority&gt;&lt;publications&gt;&lt;publication&gt;&lt;volume&gt;54 Suppl 5&lt;/volume&gt;&lt;publication_date&gt;99200506001200000000220000&lt;/publication_date&gt;&lt;doi&gt;10.1136/gut.2004.057059&lt;/doi&gt;&lt;startpage&gt;v1&lt;/startpage&gt;&lt;title&gt;Guidelines for the management of patients with pancreatic cancer periampullary and ampullary carcinomas.&lt;/title&gt;&lt;uuid&gt;1C81F72B-AB09-46A3-9E5B-64DDE1D5DB51&lt;/uuid&gt;&lt;subtype&gt;400&lt;/subtype&gt;&lt;endpage&gt;16&lt;/endpage&gt;&lt;type&gt;400&lt;/type&gt;&lt;citekey&gt;Anonymous:2005gj&lt;/citekey&gt;&lt;url&gt;http://eutils.ncbi.nlm.nih.gov/entrez/eutils/elink.fcgi?dbfrom=pubmed&amp;amp;id=15888770&amp;amp;retmode=ref&amp;amp;cmd=prlinks&lt;/url&gt;&lt;bundle&gt;&lt;publication&gt;&lt;title&gt;Gut&lt;/title&gt;&lt;type&gt;-100&lt;/type&gt;&lt;subtype&gt;-100&lt;/subtype&gt;&lt;uuid&gt;028EC34D-3857-4A03-BD91-58FF82D10077&lt;/uuid&gt;&lt;/publication&gt;&lt;/bundle&gt;&lt;/publication&gt;&lt;/publications&gt;&lt;cites&gt;&lt;/cites&gt;&lt;/citation&gt;</w:instrText>
      </w:r>
      <w:r w:rsidR="006F286E">
        <w:rPr>
          <w:rFonts w:eastAsia="Times New Roman"/>
        </w:rPr>
        <w:fldChar w:fldCharType="separate"/>
      </w:r>
      <w:r w:rsidR="003F26E6">
        <w:rPr>
          <w:rFonts w:eastAsia="Times New Roman"/>
          <w:lang w:val="en-US"/>
        </w:rPr>
        <w:t>[27]</w:t>
      </w:r>
      <w:r w:rsidR="006F286E">
        <w:rPr>
          <w:rFonts w:eastAsia="Times New Roman"/>
        </w:rPr>
        <w:fldChar w:fldCharType="end"/>
      </w:r>
      <w:r w:rsidR="000E77CB">
        <w:rPr>
          <w:rFonts w:eastAsia="Times New Roman"/>
        </w:rPr>
        <w:t>, although</w:t>
      </w:r>
      <w:r w:rsidR="00B7068C">
        <w:rPr>
          <w:rFonts w:eastAsia="Times New Roman"/>
        </w:rPr>
        <w:t xml:space="preserve"> </w:t>
      </w:r>
      <w:r w:rsidR="000E77CB">
        <w:rPr>
          <w:rFonts w:eastAsia="Times New Roman"/>
        </w:rPr>
        <w:t xml:space="preserve"> the practice is not </w:t>
      </w:r>
      <w:r w:rsidR="00F71E65">
        <w:rPr>
          <w:rFonts w:eastAsia="Times New Roman"/>
        </w:rPr>
        <w:t xml:space="preserve">yet </w:t>
      </w:r>
      <w:r w:rsidR="000E77CB">
        <w:rPr>
          <w:rFonts w:eastAsia="Times New Roman"/>
        </w:rPr>
        <w:t xml:space="preserve">generally incorporated in other </w:t>
      </w:r>
      <w:r w:rsidR="00F71E65">
        <w:rPr>
          <w:rFonts w:eastAsia="Times New Roman"/>
        </w:rPr>
        <w:t xml:space="preserve">international </w:t>
      </w:r>
      <w:r w:rsidR="000E77CB">
        <w:rPr>
          <w:rFonts w:eastAsia="Times New Roman"/>
        </w:rPr>
        <w:t>guidelines</w:t>
      </w:r>
      <w:r w:rsidR="007A563D">
        <w:rPr>
          <w:rFonts w:eastAsia="Times New Roman"/>
        </w:rPr>
        <w:t xml:space="preserve"> </w:t>
      </w:r>
      <w:r w:rsidR="006F286E">
        <w:rPr>
          <w:rFonts w:eastAsia="Times New Roman"/>
        </w:rPr>
        <w:fldChar w:fldCharType="begin"/>
      </w:r>
      <w:r w:rsidR="002267BF">
        <w:rPr>
          <w:rFonts w:eastAsia="Times New Roman"/>
        </w:rPr>
        <w:instrText xml:space="preserve"> ADDIN PAPERS2_CITATIONS &lt;citation&gt;&lt;uuid&gt;9CAD3F03-C9D8-4636-9163-11B4DF5D50EF&lt;/uuid&gt;&lt;priority&gt;19&lt;/priority&gt;&lt;publications&gt;&lt;publication&gt;&lt;uuid&gt;86AA6200-7A7E-4C02-966C-2B11E567D1AE&lt;/uuid&gt;&lt;volume&gt;44&lt;/volume&gt;&lt;doi&gt;10.1093/jjco/hyu127&lt;/doi&gt;&lt;startpage&gt;883&lt;/startpage&gt;&lt;publication_date&gt;99201410001200000000220000&lt;/publication_date&gt;&lt;url&gt;http://eutils.ncbi.nlm.nih.gov/entrez/eutils/elink.fcgi?dbfrom=pubmed&amp;amp;id=25205672&amp;amp;retmode=ref&amp;amp;cmd=prlinks&lt;/url&gt;&lt;citekey&gt;Yamaguchi:2014ka&lt;/citekey&gt;&lt;type&gt;400&lt;/type&gt;&lt;title&gt;EBM-based Clinical Guidelines for Pancreatic Cancer (2013) issued by the Japan Pancreas Society: a synopsis.&lt;/title&gt;&lt;location&gt;&amp;lt;!DOCTYPE html&amp;gt;</w:instrText>
      </w:r>
    </w:p>
    <w:p w14:paraId="5756CC6A" w14:textId="77777777" w:rsidR="002267BF" w:rsidRDefault="002267BF" w:rsidP="00B171DA">
      <w:pPr>
        <w:pStyle w:val="NormalWeb"/>
        <w:spacing w:line="480" w:lineRule="auto"/>
        <w:contextualSpacing/>
        <w:jc w:val="both"/>
        <w:rPr>
          <w:rFonts w:eastAsia="Times New Roman"/>
        </w:rPr>
      </w:pPr>
      <w:r>
        <w:rPr>
          <w:rFonts w:eastAsia="Times New Roman"/>
        </w:rPr>
        <w:instrText>&amp;lt;html lang=en&amp;gt;</w:instrText>
      </w:r>
    </w:p>
    <w:p w14:paraId="17DDB5D9"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meta charset=utf-8&amp;gt;</w:instrText>
      </w:r>
    </w:p>
    <w:p w14:paraId="142F00A7"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meta name=viewport content="initial-scale=1, minimum-scale=1, width=device-width"&amp;gt;</w:instrText>
      </w:r>
    </w:p>
    <w:p w14:paraId="20662B4B"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title&amp;gt;Error 404 (Not Found)!!1&amp;lt;/title&amp;gt;</w:instrText>
      </w:r>
    </w:p>
    <w:p w14:paraId="74C78E7C"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style&amp;gt;</w:instrText>
      </w:r>
    </w:p>
    <w:p w14:paraId="5F827BE5"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369AFDB"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style&amp;gt;</w:instrText>
      </w:r>
    </w:p>
    <w:p w14:paraId="21F2466B"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a href=//www.google.com/&amp;gt;&amp;lt;span id=logo aria-label=Google&amp;gt;&amp;lt;/span&amp;gt;&amp;lt;/a&amp;gt;</w:instrText>
      </w:r>
    </w:p>
    <w:p w14:paraId="7B6CDB0E"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p&amp;gt;&amp;lt;b&amp;gt;404.&amp;lt;/b&amp;gt; &amp;lt;ins&amp;gt;That’s an error.&amp;lt;/ins&amp;gt;</w:instrText>
      </w:r>
    </w:p>
    <w:p w14:paraId="34F6134E"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7325EB53" w14:textId="77777777" w:rsidR="002267BF" w:rsidRDefault="002267BF" w:rsidP="00B171DA">
      <w:pPr>
        <w:pStyle w:val="NormalWeb"/>
        <w:spacing w:line="480" w:lineRule="auto"/>
        <w:contextualSpacing/>
        <w:jc w:val="both"/>
        <w:rPr>
          <w:rFonts w:eastAsia="Times New Roman"/>
        </w:rPr>
      </w:pPr>
      <w:r>
        <w:rPr>
          <w:rFonts w:eastAsia="Times New Roman"/>
        </w:rPr>
        <w:instrText>&lt;/location&gt;&lt;institution&gt;Division of Gastroenterology, Tohoku University Graduate School of Medicine, Sendai, Japan.&lt;/institution&gt;&lt;number&gt;10&lt;/number&gt;&lt;subtype&gt;400&lt;/subtype&gt;&lt;endpage&gt;888&lt;/endpage&gt;&lt;bundle&gt;&lt;publication&gt;&lt;title&gt;Jpn J Clin Oncol&lt;/title&gt;&lt;type&gt;-100&lt;/type&gt;&lt;subtype&gt;-100&lt;/subtype&gt;&lt;uuid&gt;72F3220C-4B1D-43C7-BECA-0317147099D2&lt;/uuid&gt;&lt;/publication&gt;&lt;/bundle&gt;&lt;authors&gt;&lt;author&gt;&lt;firstName&gt;Koji&lt;/firstName&gt;&lt;lastName&gt;Yamaguchi&lt;/lastName&gt;&lt;/author&gt;&lt;author&gt;&lt;firstName&gt;Takuji&lt;/firstName&gt;&lt;lastName&gt;Okusaka&lt;/lastName&gt;&lt;/author&gt;&lt;author&gt;&lt;firstName&gt;Kyoko&lt;/firstName&gt;&lt;lastName&gt;Shimizu&lt;/lastName&gt;&lt;/author&gt;&lt;author&gt;&lt;firstName&gt;Junji&lt;/firstName&gt;&lt;lastName&gt;Furuse&lt;/lastName&gt;&lt;/author&gt;&lt;author&gt;&lt;firstName&gt;Yoshinori&lt;/firstName&gt;&lt;lastName&gt;Ito&lt;/lastName&gt;&lt;/author&gt;&lt;author&gt;&lt;firstName&gt;Keiji&lt;/firstName&gt;&lt;lastName&gt;Hanada&lt;/lastName&gt;&lt;/author&gt;&lt;author&gt;&lt;firstName&gt;Tooru&lt;/firstName&gt;&lt;lastName&gt;Shimosegawa&lt;/lastName&gt;&lt;/author&gt;&lt;/authors&gt;&lt;/publication&gt;&lt;publication&gt;&lt;uuid&gt;12FB85FA-E9DD-40FC-875D-7471ACD1C981&lt;/uuid&gt;&lt;volume&gt;26 Suppl 5&lt;/volume&gt;&lt;doi&gt;10.1093/annonc/mdv295&lt;/doi&gt;&lt;startpage&gt;v56&lt;/startpage&gt;&lt;publication_date&gt;99201509001200000000220000&lt;/publication_date&gt;&lt;url&gt;http://eutils.ncbi.nlm.nih.gov/entrez/eutils/elink.fcgi?dbfrom=pubmed&amp;amp;id=26314780&amp;amp;retmode=ref&amp;amp;cmd=prlinks&lt;/url&gt;&lt;citekey&gt;DucreuxM:2015eb&lt;/citekey&gt;&lt;type&gt;400&lt;/type&gt;&lt;title&gt;Cancer of the pancreas: ESMO Clinical Practice Guidelines for diagnosis, treatment and follow-up.&lt;/title&gt;&lt;location&gt;&amp;lt;!DOCTYPE html&amp;gt;</w:instrText>
      </w:r>
    </w:p>
    <w:p w14:paraId="76060A2F" w14:textId="77777777" w:rsidR="002267BF" w:rsidRDefault="002267BF" w:rsidP="00B171DA">
      <w:pPr>
        <w:pStyle w:val="NormalWeb"/>
        <w:spacing w:line="480" w:lineRule="auto"/>
        <w:contextualSpacing/>
        <w:jc w:val="both"/>
        <w:rPr>
          <w:rFonts w:eastAsia="Times New Roman"/>
        </w:rPr>
      </w:pPr>
      <w:r>
        <w:rPr>
          <w:rFonts w:eastAsia="Times New Roman"/>
        </w:rPr>
        <w:instrText>&amp;lt;html lang=en&amp;gt;</w:instrText>
      </w:r>
    </w:p>
    <w:p w14:paraId="014C6CAE"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meta charset=utf-8&amp;gt;</w:instrText>
      </w:r>
    </w:p>
    <w:p w14:paraId="698FA137"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meta name=viewport content="initial-scale=1, minimum-scale=1, width=device-width"&amp;gt;</w:instrText>
      </w:r>
    </w:p>
    <w:p w14:paraId="210F895D"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title&amp;gt;Error 404 (Not Found)!!1&amp;lt;/title&amp;gt;</w:instrText>
      </w:r>
    </w:p>
    <w:p w14:paraId="0FAEDD16"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style&amp;gt;</w:instrText>
      </w:r>
    </w:p>
    <w:p w14:paraId="7413D002"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C7407E5"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style&amp;gt;</w:instrText>
      </w:r>
    </w:p>
    <w:p w14:paraId="750240A3"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a href=//www.google.com/&amp;gt;&amp;lt;span id=logo aria-label=Google&amp;gt;&amp;lt;/span&amp;gt;&amp;lt;/a&amp;gt;</w:instrText>
      </w:r>
    </w:p>
    <w:p w14:paraId="4A52BCCC"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p&amp;gt;&amp;lt;b&amp;gt;404.&amp;lt;/b&amp;gt; &amp;lt;ins&amp;gt;That’s an error.&amp;lt;/ins&amp;gt;</w:instrText>
      </w:r>
    </w:p>
    <w:p w14:paraId="69B7FB3B"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4BEAC1D0" w14:textId="77777777" w:rsidR="002267BF" w:rsidRDefault="002267BF" w:rsidP="00B171DA">
      <w:pPr>
        <w:pStyle w:val="NormalWeb"/>
        <w:spacing w:line="480" w:lineRule="auto"/>
        <w:contextualSpacing/>
        <w:jc w:val="both"/>
        <w:rPr>
          <w:rFonts w:eastAsia="Times New Roman"/>
        </w:rPr>
      </w:pPr>
      <w:r>
        <w:rPr>
          <w:rFonts w:eastAsia="Times New Roman"/>
        </w:rPr>
        <w:instrText>&lt;/location&gt;&lt;institution&gt;Department of Medical Oncology, Tumor Biology Center, Freiburg, Germany.&lt;/institution&gt;&lt;subtype&gt;400&lt;/subtype&gt;&lt;endpage&gt;68&lt;/endpage&gt;&lt;bundle&gt;&lt;publication&gt;&lt;title&gt;Ann Oncol&lt;/title&gt;&lt;type&gt;-100&lt;/type&gt;&lt;subtype&gt;-100&lt;/subtype&gt;&lt;uuid&gt;10B2A2BD-1B81-46C3-899E-0C452ED67B36&lt;/uuid&gt;&lt;/publication&gt;&lt;/bundle&gt;&lt;authors&gt;&lt;author&gt;&lt;lastName&gt;Ducreux M&lt;/lastName&gt;&lt;/author&gt;&lt;author&gt;&lt;firstName&gt;A&lt;/firstName&gt;&lt;middleNames&gt;Sa&lt;/middleNames&gt;&lt;lastName&gt;Cuhna&lt;/lastName&gt;&lt;/author&gt;&lt;author&gt;&lt;firstName&gt;C&lt;/firstName&gt;&lt;lastName&gt;Caramella&lt;/lastName&gt;&lt;/author&gt;&lt;author&gt;&lt;firstName&gt;A&lt;/firstName&gt;&lt;lastName&gt;Hollebecque&lt;/lastName&gt;&lt;/author&gt;&lt;author&gt;&lt;firstName&gt;P&lt;/firstName&gt;&lt;lastName&gt;Burtin&lt;/lastName&gt;&lt;/author&gt;&lt;author&gt;&lt;firstName&gt;D&lt;/firstName&gt;&lt;lastName&gt;Goere&lt;/lastName&gt;&lt;/author&gt;&lt;author&gt;&lt;firstName&gt;T&lt;/firstName&gt;&lt;lastName&gt;Seufferlein&lt;/lastName&gt;&lt;/author&gt;&lt;author&gt;&lt;firstName&gt;K&lt;/firstName&gt;&lt;lastName&gt;Haustermans&lt;/lastName&gt;&lt;/author&gt;&lt;author&gt;&lt;lastName&gt;Laethem&lt;/lastName&gt;&lt;nonDroppingParticle&gt;Van&lt;/nonDroppingParticle&gt;&lt;firstName&gt;J&lt;/firstName&gt;&lt;middleNames&gt;L&lt;/middleNames&gt;&lt;/author&gt;&lt;author&gt;&lt;firstName&gt;T&lt;/firstName&gt;&lt;lastName&gt;Conroy&lt;/lastName&gt;&lt;/author&gt;&lt;author&gt;&lt;firstName&gt;D&lt;/firstName&gt;&lt;lastName&gt;Arnold&lt;/lastName&gt;&lt;/author&gt;&lt;/authors&gt;&lt;/publication&gt;&lt;publication&gt;&lt;uuid&gt;651E1055-E47B-4DA9-B1E2-59FBC72B0EDB&lt;/uuid&gt;&lt;volume&gt;16&lt;/volume&gt;&lt;doi&gt;10.1016/j.pan.2015.10.013&lt;/doi&gt;&lt;startpage&gt;14&lt;/startpage&gt;&lt;publication_date&gt;99201601001200000000220000&lt;/publication_date&gt;&lt;url&gt;http://eutils.ncbi.nlm.nih.gov/entrez/eutils/elink.fcgi?dbfrom=pubmed&amp;amp;id=26699808&amp;amp;retmode=ref&amp;amp;cmd=prlinks&lt;/url&gt;&lt;citekey&gt;Takaori:2016jk&lt;/citekey&gt;&lt;type&gt;400&lt;/type&gt;&lt;title&gt;International Association of Pancreatology (IAP)/European Pancreatic Club (EPC) consensus review of guidelines for the treatment of pancreatic cancer.&lt;/title&gt;&lt;location&gt;&amp;lt;!DOCTYPE html&amp;gt;</w:instrText>
      </w:r>
    </w:p>
    <w:p w14:paraId="6F4D2814" w14:textId="77777777" w:rsidR="002267BF" w:rsidRDefault="002267BF" w:rsidP="00B171DA">
      <w:pPr>
        <w:pStyle w:val="NormalWeb"/>
        <w:spacing w:line="480" w:lineRule="auto"/>
        <w:contextualSpacing/>
        <w:jc w:val="both"/>
        <w:rPr>
          <w:rFonts w:eastAsia="Times New Roman"/>
        </w:rPr>
      </w:pPr>
      <w:r>
        <w:rPr>
          <w:rFonts w:eastAsia="Times New Roman"/>
        </w:rPr>
        <w:instrText>&amp;lt;html lang=en&amp;gt;</w:instrText>
      </w:r>
    </w:p>
    <w:p w14:paraId="7D476D6A"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meta charset=utf-8&amp;gt;</w:instrText>
      </w:r>
    </w:p>
    <w:p w14:paraId="2A8EBD8E"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meta name=viewport content="initial-scale=1, minimum-scale=1, width=device-width"&amp;gt;</w:instrText>
      </w:r>
    </w:p>
    <w:p w14:paraId="09956B0F"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title&amp;gt;Error 404 (Not Found)!!1&amp;lt;/title&amp;gt;</w:instrText>
      </w:r>
    </w:p>
    <w:p w14:paraId="52224B0C"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style&amp;gt;</w:instrText>
      </w:r>
    </w:p>
    <w:p w14:paraId="22FC0D84"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98887AE"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style&amp;gt;</w:instrText>
      </w:r>
    </w:p>
    <w:p w14:paraId="1D8725EB"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a href=//www.google.com/&amp;gt;&amp;lt;span id=logo aria-label=Google&amp;gt;&amp;lt;/span&amp;gt;&amp;lt;/a&amp;gt;</w:instrText>
      </w:r>
    </w:p>
    <w:p w14:paraId="2A5C52E2"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p&amp;gt;&amp;lt;b&amp;gt;404.&amp;lt;/b&amp;gt; &amp;lt;ins&amp;gt;That’s an error.&amp;lt;/ins&amp;gt;</w:instrText>
      </w:r>
    </w:p>
    <w:p w14:paraId="0096AC0A" w14:textId="77777777" w:rsidR="002267BF" w:rsidRDefault="002267BF" w:rsidP="00B171DA">
      <w:pPr>
        <w:pStyle w:val="NormalWeb"/>
        <w:spacing w:line="480" w:lineRule="auto"/>
        <w:contextualSpacing/>
        <w:jc w:val="both"/>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3AF49292" w14:textId="77777777" w:rsidR="002267BF" w:rsidRDefault="002267BF" w:rsidP="00B171DA">
      <w:pPr>
        <w:pStyle w:val="NormalWeb"/>
        <w:spacing w:line="480" w:lineRule="auto"/>
        <w:contextualSpacing/>
        <w:jc w:val="both"/>
      </w:pPr>
      <w:r>
        <w:rPr>
          <w:rFonts w:eastAsia="Times New Roman"/>
        </w:rPr>
        <w:instrText>&lt;/location&gt;&lt;institution&gt;University Surgical Unit, Southampton General Hospital, Southampton, United Kingdom.&lt;/institution&gt;&lt;number&gt;1&lt;/number&gt;&lt;subtype&gt;400&lt;/subtype&gt;&lt;endpage&gt;27&lt;/endpage&gt;&lt;bundle&gt;&lt;publication&gt;&lt;title&gt;Pancreatology : official journal of the International Association of Pancreatology (IAP) ... [et al.]&lt;/title&gt;&lt;type&gt;-100&lt;/type&gt;&lt;subtype&gt;-100&lt;/subtype&gt;&lt;uuid&gt;EBCA4758-B309-4869-8D6E-9980D2D0924F&lt;/uuid&gt;&lt;/publication&gt;&lt;/bundle&gt;&lt;authors&gt;&lt;author&gt;&lt;firstName&gt;Kyoichi&lt;/firstName&gt;&lt;lastName&gt;Takaori&lt;/lastName&gt;&lt;/author&gt;&lt;author&gt;&lt;firstName&gt;Claudio&lt;/firstName&gt;&lt;lastName&gt;Bassi&lt;/lastName&gt;&lt;/author&gt;&lt;author&gt;&lt;firstName&gt;Andrew&lt;/firstName&gt;&lt;lastName&gt;Biankin&lt;/lastName&gt;&lt;/author&gt;&lt;author&gt;&lt;firstName&gt;Thomas&lt;/firstName&gt;&lt;middleNames&gt;B&lt;/middleNames&gt;&lt;lastName&gt;Brunner&lt;/lastName&gt;&lt;/author&gt;&lt;author&gt;&lt;firstName&gt;Ivana&lt;/firstName&gt;&lt;lastName&gt;Cataldo&lt;/lastName&gt;&lt;/author&gt;&lt;author&gt;&lt;firstName&gt;Fiona&lt;/firstName&gt;&lt;lastName&gt;Campbell&lt;/lastName&gt;&lt;/author&gt;&lt;author&gt;&lt;firstName&gt;David&lt;/firstName&gt;&lt;lastName&gt;Cunningham&lt;/lastName&gt;&lt;/author&gt;&lt;author&gt;&lt;firstName&gt;Massimo&lt;/firstName&gt;&lt;lastName&gt;Falconi&lt;/lastName&gt;&lt;/author&gt;&lt;author&gt;&lt;firstName&gt;Adam&lt;/firstName&gt;&lt;middleNames&gt;E&lt;/middleNames&gt;&lt;lastName&gt;Frampton&lt;/lastName&gt;&lt;/author&gt;&lt;author&gt;&lt;firstName&gt;Junji&lt;/firstName&gt;&lt;lastName&gt;Furuse&lt;/lastName&gt;&lt;/author&gt;&lt;author&gt;&lt;firstName&gt;Marc&lt;/firstName&gt;&lt;lastName&gt;Giovannini&lt;/lastName&gt;&lt;/author&gt;&lt;author&gt;&lt;firstName&gt;Richard&lt;/firstName&gt;&lt;lastName&gt;Jackson&lt;/lastName&gt;&lt;/author&gt;&lt;author&gt;&lt;firstName&gt;Akira&lt;/firstName&gt;&lt;lastName&gt;Nakamura&lt;/lastName&gt;&lt;/author&gt;&lt;author&gt;&lt;firstName&gt;William&lt;/firstName&gt;&lt;lastName&gt;Nealon&lt;/lastName&gt;&lt;/author&gt;&lt;author&gt;&lt;firstName&gt;John&lt;/firstName&gt;&lt;middleNames&gt;P&lt;/middleNames&gt;&lt;lastName&gt;Neoptolemos&lt;/lastName&gt;&lt;/author&gt;&lt;author&gt;&lt;firstName&gt;Francisco&lt;/firstName&gt;&lt;middleNames&gt;X&lt;/middleNames&gt;&lt;lastName&gt;Real&lt;/lastName&gt;&lt;/author&gt;&lt;author&gt;&lt;firstName&gt;Aldo&lt;/firstName&gt;&lt;lastName&gt;Scarpa&lt;/lastName&gt;&lt;/author&gt;&lt;author&gt;&lt;firstName&gt;Francesco&lt;/firstName&gt;&lt;lastName&gt;Sclafani&lt;/lastName&gt;&lt;/author&gt;&lt;author&gt;&lt;firstName&gt;John&lt;/firstName&gt;&lt;middleNames&gt;A&lt;/middleNames&gt;&lt;lastName&gt;Windsor&lt;/lastName&gt;&lt;/author&gt;&lt;author&gt;&lt;firstName&gt;Koji&lt;/firstName&gt;&lt;lastName&gt;Yamaguchi&lt;/lastName&gt;&lt;/author&gt;&lt;author&gt;&lt;firstName&gt;Christopher&lt;/firstName&gt;&lt;lastName&gt;Wolfgang&lt;/lastName&gt;&lt;/author&gt;&lt;author&gt;&lt;firstName&gt;Colin&lt;/firstName&gt;&lt;middleNames&gt;D&lt;/middleNames&gt;&lt;lastName&gt;Johnson&lt;/lastName&gt;&lt;/author&gt;&lt;/authors&gt;&lt;/publication&gt;&lt;/publications&gt;&lt;cites&gt;&lt;/cites&gt;&lt;/citation&gt;</w:instrText>
      </w:r>
      <w:r w:rsidR="006F286E">
        <w:rPr>
          <w:rFonts w:eastAsia="Times New Roman"/>
        </w:rPr>
        <w:fldChar w:fldCharType="separate"/>
      </w:r>
      <w:r w:rsidR="00E67F87">
        <w:rPr>
          <w:rFonts w:eastAsia="Times New Roman"/>
          <w:lang w:val="en-US"/>
        </w:rPr>
        <w:t>[4,16,17]</w:t>
      </w:r>
      <w:r w:rsidR="006F286E">
        <w:rPr>
          <w:rFonts w:eastAsia="Times New Roman"/>
        </w:rPr>
        <w:fldChar w:fldCharType="end"/>
      </w:r>
      <w:r w:rsidR="000E77CB">
        <w:rPr>
          <w:rFonts w:eastAsia="Times New Roman"/>
        </w:rPr>
        <w:t xml:space="preserve">. </w:t>
      </w:r>
      <w:r w:rsidR="00A67C10">
        <w:rPr>
          <w:rFonts w:eastAsia="Times New Roman"/>
        </w:rPr>
        <w:t>SL/L-LUS</w:t>
      </w:r>
      <w:r w:rsidR="00B714CC">
        <w:rPr>
          <w:rFonts w:eastAsia="Times New Roman"/>
        </w:rPr>
        <w:t xml:space="preserve"> has b</w:t>
      </w:r>
      <w:r w:rsidR="00D00D83">
        <w:rPr>
          <w:rFonts w:eastAsia="Times New Roman"/>
        </w:rPr>
        <w:t>een found in studies, from</w:t>
      </w:r>
      <w:r w:rsidR="00B714CC">
        <w:rPr>
          <w:rFonts w:eastAsia="Times New Roman"/>
        </w:rPr>
        <w:t xml:space="preserve"> specialist pancreatic centres</w:t>
      </w:r>
      <w:r w:rsidR="00D00D83">
        <w:rPr>
          <w:rFonts w:eastAsia="Times New Roman"/>
        </w:rPr>
        <w:t>,</w:t>
      </w:r>
      <w:r w:rsidR="00B714CC">
        <w:rPr>
          <w:rFonts w:eastAsia="Times New Roman"/>
        </w:rPr>
        <w:t xml:space="preserve"> to identify occult advance</w:t>
      </w:r>
      <w:r w:rsidR="00145E34">
        <w:rPr>
          <w:rFonts w:eastAsia="Times New Roman"/>
        </w:rPr>
        <w:t>d</w:t>
      </w:r>
      <w:r w:rsidR="00E81A1A">
        <w:rPr>
          <w:rFonts w:eastAsia="Times New Roman"/>
        </w:rPr>
        <w:t xml:space="preserve"> and metastatic disease in 13-</w:t>
      </w:r>
      <w:r w:rsidR="00B736E5">
        <w:rPr>
          <w:rFonts w:eastAsia="Times New Roman"/>
        </w:rPr>
        <w:t xml:space="preserve">58% </w:t>
      </w:r>
      <w:r w:rsidR="00B714CC">
        <w:rPr>
          <w:rFonts w:eastAsia="Times New Roman"/>
        </w:rPr>
        <w:t>of patients considered resectable on radiological grounds</w:t>
      </w:r>
      <w:r w:rsidR="00A524D9">
        <w:rPr>
          <w:rFonts w:eastAsia="Times New Roman"/>
        </w:rPr>
        <w:t xml:space="preserve">, the majority of failures to detect occult disease are due to </w:t>
      </w:r>
      <w:r w:rsidR="00A524D9">
        <w:t xml:space="preserve">failure to appreciate fully the degree of vascular involvement in locally advanced cases rather than missed liver or peritoneal metastases </w:t>
      </w:r>
      <w:r w:rsidR="00B714CC">
        <w:rPr>
          <w:rFonts w:eastAsia="Times New Roman"/>
        </w:rPr>
        <w:t xml:space="preserve">(see </w:t>
      </w:r>
      <w:r w:rsidR="00B714CC">
        <w:rPr>
          <w:rFonts w:eastAsia="Times New Roman"/>
          <w:i/>
          <w:iCs/>
        </w:rPr>
        <w:t>Table</w:t>
      </w:r>
      <w:r w:rsidR="00B714CC">
        <w:rPr>
          <w:rFonts w:eastAsia="Times New Roman"/>
        </w:rPr>
        <w:t xml:space="preserve"> </w:t>
      </w:r>
      <w:r w:rsidR="00EE029A">
        <w:rPr>
          <w:rFonts w:eastAsia="Times New Roman"/>
          <w:i/>
          <w:iCs/>
        </w:rPr>
        <w:t>1</w:t>
      </w:r>
      <w:r w:rsidR="00B714CC">
        <w:rPr>
          <w:rFonts w:eastAsia="Times New Roman"/>
        </w:rPr>
        <w:t xml:space="preserve">). </w:t>
      </w:r>
      <w:r w:rsidR="00B939D8">
        <w:t xml:space="preserve"> </w:t>
      </w:r>
      <w:r w:rsidR="00345158">
        <w:t>Most of these studies are highly selected and designed to answer specific questions: Role of pre-operative</w:t>
      </w:r>
      <w:r w:rsidR="007F43FD">
        <w:t xml:space="preserve"> </w:t>
      </w:r>
      <w:r w:rsidR="007F43FD" w:rsidRPr="007F43FD">
        <w:rPr>
          <w:rFonts w:eastAsia="Times New Roman"/>
          <w:bCs/>
          <w:color w:val="1C1C1C"/>
          <w:lang w:val="en-US"/>
        </w:rPr>
        <w:t>cancer antigen 19-9</w:t>
      </w:r>
      <w:r w:rsidR="007F43FD">
        <w:rPr>
          <w:rFonts w:eastAsia="Times New Roman"/>
          <w:color w:val="1C1C1C"/>
          <w:lang w:val="en-US"/>
        </w:rPr>
        <w:t xml:space="preserve"> / </w:t>
      </w:r>
      <w:r w:rsidR="007F43FD" w:rsidRPr="007F43FD">
        <w:rPr>
          <w:rFonts w:eastAsia="Times New Roman"/>
          <w:bCs/>
          <w:color w:val="1C1C1C"/>
          <w:lang w:val="en-US"/>
        </w:rPr>
        <w:t>sialylated Lewis (a) antigen</w:t>
      </w:r>
      <w:r w:rsidR="00345158">
        <w:t xml:space="preserve"> </w:t>
      </w:r>
      <w:r w:rsidR="007F43FD">
        <w:t>(</w:t>
      </w:r>
      <w:r w:rsidR="00345158">
        <w:t>CA19.9</w:t>
      </w:r>
      <w:r w:rsidR="007F43FD">
        <w:t>)</w:t>
      </w:r>
      <w:r w:rsidR="00345158">
        <w:t xml:space="preserve"> in selection of patients for staging </w:t>
      </w:r>
      <w:r w:rsidR="006F286E">
        <w:fldChar w:fldCharType="begin"/>
      </w:r>
      <w:r>
        <w:instrText xml:space="preserve"> ADDIN PAPERS2_CITATIONS &lt;citation&gt;&lt;uuid&gt;2E7DB363-7801-44B2-A29E-FA862DD5BA95&lt;/uuid&gt;&lt;priority&gt;20&lt;/priority&gt;&lt;publications&gt;&lt;publication&gt;&lt;uuid&gt;381DE5D8-3993-4327-A400-B8A9E413AB93&lt;/uuid&gt;&lt;volume&gt;95&lt;/volume&gt;&lt;doi&gt;10.1002/bjs.6043&lt;/doi&gt;&lt;subtitle&gt;Br J Surg&lt;/subtitle&gt;&lt;startpage&gt;453&lt;/startpage&gt;&lt;publication_date&gt;99200804001200000000220000&lt;/publication_date&gt;&lt;url&gt;http://eutils.ncbi.nlm.nih.gov/entrez/eutils/elink.fcgi?dbfrom=pubmed&amp;amp;id=18161888&amp;amp;retmode=ref&amp;amp;cmd=prlinks&lt;/url&gt;&lt;citekey&gt;HalloranCM:2008we&lt;/citekey&gt;&lt;type&gt;400&lt;/type&gt;&lt;title&gt;Carbohydrate antigen 19.9 accurately selects patients for laparoscopic assessment to determine resectability of pancreatic malignancy.&lt;/title&gt;&lt;location&gt;&amp;lt;!DOCTYPE html&amp;gt;</w:instrText>
      </w:r>
    </w:p>
    <w:p w14:paraId="6561271C" w14:textId="77777777" w:rsidR="002267BF" w:rsidRDefault="002267BF" w:rsidP="00B171DA">
      <w:pPr>
        <w:pStyle w:val="NormalWeb"/>
        <w:spacing w:line="480" w:lineRule="auto"/>
        <w:contextualSpacing/>
        <w:jc w:val="both"/>
      </w:pPr>
      <w:r>
        <w:instrText>&amp;lt;html lang=en&amp;gt;</w:instrText>
      </w:r>
    </w:p>
    <w:p w14:paraId="645B5CC9" w14:textId="77777777" w:rsidR="002267BF" w:rsidRDefault="002267BF" w:rsidP="00B171DA">
      <w:pPr>
        <w:pStyle w:val="NormalWeb"/>
        <w:spacing w:line="480" w:lineRule="auto"/>
        <w:contextualSpacing/>
        <w:jc w:val="both"/>
      </w:pPr>
      <w:r>
        <w:instrText xml:space="preserve">  &amp;lt;meta charset=utf-8&amp;gt;</w:instrText>
      </w:r>
    </w:p>
    <w:p w14:paraId="2CFCC6A3" w14:textId="77777777" w:rsidR="002267BF" w:rsidRDefault="002267BF" w:rsidP="00B171DA">
      <w:pPr>
        <w:pStyle w:val="NormalWeb"/>
        <w:spacing w:line="480" w:lineRule="auto"/>
        <w:contextualSpacing/>
        <w:jc w:val="both"/>
      </w:pPr>
      <w:r>
        <w:instrText xml:space="preserve">  &amp;lt;meta name=viewport content="initial-scale=1, minimum-scale=1, width=device-width"&amp;gt;</w:instrText>
      </w:r>
    </w:p>
    <w:p w14:paraId="26AD1B18" w14:textId="77777777" w:rsidR="002267BF" w:rsidRDefault="002267BF" w:rsidP="00B171DA">
      <w:pPr>
        <w:pStyle w:val="NormalWeb"/>
        <w:spacing w:line="480" w:lineRule="auto"/>
        <w:contextualSpacing/>
        <w:jc w:val="both"/>
      </w:pPr>
      <w:r>
        <w:instrText xml:space="preserve">  &amp;lt;title&amp;gt;Error 404 (Not Found)!!1&amp;lt;/title&amp;gt;</w:instrText>
      </w:r>
    </w:p>
    <w:p w14:paraId="2CE18AAA" w14:textId="77777777" w:rsidR="002267BF" w:rsidRDefault="002267BF" w:rsidP="00B171DA">
      <w:pPr>
        <w:pStyle w:val="NormalWeb"/>
        <w:spacing w:line="480" w:lineRule="auto"/>
        <w:contextualSpacing/>
        <w:jc w:val="both"/>
      </w:pPr>
      <w:r>
        <w:instrText xml:space="preserve">  &amp;lt;style&amp;gt;</w:instrText>
      </w:r>
    </w:p>
    <w:p w14:paraId="2B23F734" w14:textId="77777777" w:rsidR="002267BF" w:rsidRDefault="002267BF" w:rsidP="00B171DA">
      <w:pPr>
        <w:pStyle w:val="NormalWeb"/>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5427582" w14:textId="77777777" w:rsidR="002267BF" w:rsidRDefault="002267BF" w:rsidP="00B171DA">
      <w:pPr>
        <w:pStyle w:val="NormalWeb"/>
        <w:spacing w:line="480" w:lineRule="auto"/>
        <w:contextualSpacing/>
        <w:jc w:val="both"/>
      </w:pPr>
      <w:r>
        <w:instrText xml:space="preserve">  &amp;lt;/style&amp;gt;</w:instrText>
      </w:r>
    </w:p>
    <w:p w14:paraId="6B240813" w14:textId="77777777" w:rsidR="002267BF" w:rsidRDefault="002267BF" w:rsidP="00B171DA">
      <w:pPr>
        <w:pStyle w:val="NormalWeb"/>
        <w:spacing w:line="480" w:lineRule="auto"/>
        <w:contextualSpacing/>
        <w:jc w:val="both"/>
      </w:pPr>
      <w:r>
        <w:instrText xml:space="preserve">  &amp;lt;a href=//www.google.com/&amp;gt;&amp;lt;span id=logo aria-label=Google&amp;gt;&amp;lt;/span&amp;gt;&amp;lt;/a&amp;gt;</w:instrText>
      </w:r>
    </w:p>
    <w:p w14:paraId="79A88CA8" w14:textId="77777777" w:rsidR="002267BF" w:rsidRDefault="002267BF" w:rsidP="00B171DA">
      <w:pPr>
        <w:pStyle w:val="NormalWeb"/>
        <w:spacing w:line="480" w:lineRule="auto"/>
        <w:contextualSpacing/>
        <w:jc w:val="both"/>
      </w:pPr>
      <w:r>
        <w:instrText xml:space="preserve">  &amp;lt;p&amp;gt;&amp;lt;b&amp;gt;404.&amp;lt;/b&amp;gt; &amp;lt;ins&amp;gt;That’s an error.&amp;lt;/ins&amp;gt;</w:instrText>
      </w:r>
    </w:p>
    <w:p w14:paraId="4B161B06" w14:textId="77777777" w:rsidR="002267BF" w:rsidRDefault="002267BF" w:rsidP="00B171DA">
      <w:pPr>
        <w:pStyle w:val="NormalWeb"/>
        <w:spacing w:line="480" w:lineRule="auto"/>
        <w:contextualSpacing/>
        <w:jc w:val="both"/>
      </w:pPr>
      <w:r>
        <w:instrText xml:space="preserve">  &amp;lt;p&amp;gt;The requested URL &amp;lt;code&amp;gt;/maps/geo&amp;lt;/code&amp;gt; was not found on this server.  &amp;lt;ins&amp;gt;That’s all we know.&amp;lt;/ins&amp;gt;</w:instrText>
      </w:r>
    </w:p>
    <w:p w14:paraId="0D09D522" w14:textId="77777777" w:rsidR="002267BF" w:rsidRDefault="002267BF" w:rsidP="00B171DA">
      <w:pPr>
        <w:pStyle w:val="NormalWeb"/>
        <w:spacing w:line="480" w:lineRule="auto"/>
        <w:contextualSpacing/>
        <w:jc w:val="both"/>
      </w:pPr>
      <w:r>
        <w:instrText>&lt;/location&gt;&lt;institution&gt;Division of Surgery and Oncology, School of Cancer Studies, University of Liverpool, Liverpool, UK.&lt;/institution&gt;&lt;number&gt;4&lt;/number&gt;&lt;subtype&gt;400&lt;/subtype&gt;&lt;endpage&gt;459&lt;/endpage&gt;&lt;bundle&gt;&lt;publication&gt;&lt;title&gt;Br J Surg&lt;/title&gt;&lt;type&gt;-100&lt;/type&gt;&lt;subtype&gt;-100&lt;/subtype&gt;&lt;uuid&gt;B5E9E17C-6768-44DB-8B45-09099D2D44FF&lt;/uuid&gt;&lt;/publication&gt;&lt;/bundle&gt;&lt;authors&gt;&lt;author&gt;&lt;firstName&gt;C&lt;/firstName&gt;&lt;middleNames&gt;M&lt;/middleNames&gt;&lt;lastName&gt;Halloran&lt;/lastName&gt;&lt;/author&gt;&lt;author&gt;&lt;lastName&gt;Ghaneh P&lt;/lastName&gt;&lt;/author&gt;&lt;author&gt;&lt;lastName&gt;Connor S&lt;/lastName&gt;&lt;/author&gt;&lt;author&gt;&lt;lastName&gt;Sutton R&lt;/lastName&gt;&lt;/author&gt;&lt;author&gt;&lt;firstName&gt;J&lt;/firstName&gt;&lt;middleNames&gt;P&lt;/middleNames&gt;&lt;lastName&gt;Neoptolemos&lt;/lastName&gt;&lt;/author&gt;&lt;author&gt;&lt;firstName&gt;M&lt;/firstName&gt;&lt;middleNames&gt;G T&lt;/middleNames&gt;&lt;lastName&gt;Raraty&lt;/lastName&gt;&lt;/author&gt;&lt;/authors&gt;&lt;/publication&gt;&lt;publication&gt;&lt;uuid&gt;EA91BA2C-C54F-49EE-B1AC-2E246FBF97B9&lt;/uuid&gt;&lt;volume&gt;40&lt;/volume&gt;&lt;doi&gt;10.1097/MPA.0b013e3182056b1c&lt;/doi&gt;&lt;startpage&gt;426&lt;/startpage&gt;&lt;publication_date&gt;99201104001200000000220000&lt;/publication_date&gt;&lt;url&gt;http://eutils.ncbi.nlm.nih.gov/entrez/eutils/elink.fcgi?dbfrom=pubmed&amp;amp;id=21206325&amp;amp;retmode=ref&amp;amp;cmd=prlinks&lt;/url&gt;&lt;citekey&gt;Satoi:2011hc&lt;/citekey&gt;&lt;type&gt;400&lt;/type&gt;&lt;title&gt;Selective use of staging laparoscopy based on carbohydrate antigen 19-9 level and tumor size in patients with radiographically defined potentially or borderline resectable pancreatic cancer.&lt;/title&gt;&lt;location&gt;&amp;lt;!DOCTYPE html&amp;gt;</w:instrText>
      </w:r>
    </w:p>
    <w:p w14:paraId="7E99345D" w14:textId="77777777" w:rsidR="002267BF" w:rsidRDefault="002267BF" w:rsidP="00B171DA">
      <w:pPr>
        <w:pStyle w:val="NormalWeb"/>
        <w:spacing w:line="480" w:lineRule="auto"/>
        <w:contextualSpacing/>
        <w:jc w:val="both"/>
      </w:pPr>
      <w:r>
        <w:instrText>&amp;lt;html lang=en&amp;gt;</w:instrText>
      </w:r>
    </w:p>
    <w:p w14:paraId="4359A91B" w14:textId="77777777" w:rsidR="002267BF" w:rsidRDefault="002267BF" w:rsidP="00B171DA">
      <w:pPr>
        <w:pStyle w:val="NormalWeb"/>
        <w:spacing w:line="480" w:lineRule="auto"/>
        <w:contextualSpacing/>
        <w:jc w:val="both"/>
      </w:pPr>
      <w:r>
        <w:instrText xml:space="preserve">  &amp;lt;meta charset=utf-8&amp;gt;</w:instrText>
      </w:r>
    </w:p>
    <w:p w14:paraId="1B71BF7D" w14:textId="77777777" w:rsidR="002267BF" w:rsidRDefault="002267BF" w:rsidP="00B171DA">
      <w:pPr>
        <w:pStyle w:val="NormalWeb"/>
        <w:spacing w:line="480" w:lineRule="auto"/>
        <w:contextualSpacing/>
        <w:jc w:val="both"/>
      </w:pPr>
      <w:r>
        <w:instrText xml:space="preserve">  &amp;lt;meta name=viewport content="initial-scale=1, minimum-scale=1, width=device-width"&amp;gt;</w:instrText>
      </w:r>
    </w:p>
    <w:p w14:paraId="2A677ECC" w14:textId="77777777" w:rsidR="002267BF" w:rsidRDefault="002267BF" w:rsidP="00B171DA">
      <w:pPr>
        <w:pStyle w:val="NormalWeb"/>
        <w:spacing w:line="480" w:lineRule="auto"/>
        <w:contextualSpacing/>
        <w:jc w:val="both"/>
      </w:pPr>
      <w:r>
        <w:instrText xml:space="preserve">  &amp;lt;title&amp;gt;Error 404 (Not Found)!!1&amp;lt;/title&amp;gt;</w:instrText>
      </w:r>
    </w:p>
    <w:p w14:paraId="200195E2" w14:textId="77777777" w:rsidR="002267BF" w:rsidRDefault="002267BF" w:rsidP="00B171DA">
      <w:pPr>
        <w:pStyle w:val="NormalWeb"/>
        <w:spacing w:line="480" w:lineRule="auto"/>
        <w:contextualSpacing/>
        <w:jc w:val="both"/>
      </w:pPr>
      <w:r>
        <w:instrText xml:space="preserve">  &amp;lt;style&amp;gt;</w:instrText>
      </w:r>
    </w:p>
    <w:p w14:paraId="28F87278" w14:textId="77777777" w:rsidR="002267BF" w:rsidRDefault="002267BF" w:rsidP="00B171DA">
      <w:pPr>
        <w:pStyle w:val="NormalWeb"/>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992ABE4" w14:textId="77777777" w:rsidR="002267BF" w:rsidRDefault="002267BF" w:rsidP="00B171DA">
      <w:pPr>
        <w:pStyle w:val="NormalWeb"/>
        <w:spacing w:line="480" w:lineRule="auto"/>
        <w:contextualSpacing/>
        <w:jc w:val="both"/>
      </w:pPr>
      <w:r>
        <w:instrText xml:space="preserve">  &amp;lt;/style&amp;gt;</w:instrText>
      </w:r>
    </w:p>
    <w:p w14:paraId="76CA0DD5" w14:textId="77777777" w:rsidR="002267BF" w:rsidRDefault="002267BF" w:rsidP="00B171DA">
      <w:pPr>
        <w:pStyle w:val="NormalWeb"/>
        <w:spacing w:line="480" w:lineRule="auto"/>
        <w:contextualSpacing/>
        <w:jc w:val="both"/>
      </w:pPr>
      <w:r>
        <w:instrText xml:space="preserve">  &amp;lt;a href=//www.google.com/&amp;gt;&amp;lt;span id=logo aria-label=Google&amp;gt;&amp;lt;/span&amp;gt;&amp;lt;/a&amp;gt;</w:instrText>
      </w:r>
    </w:p>
    <w:p w14:paraId="079CB4AD" w14:textId="77777777" w:rsidR="002267BF" w:rsidRDefault="002267BF" w:rsidP="00B171DA">
      <w:pPr>
        <w:pStyle w:val="NormalWeb"/>
        <w:spacing w:line="480" w:lineRule="auto"/>
        <w:contextualSpacing/>
        <w:jc w:val="both"/>
      </w:pPr>
      <w:r>
        <w:instrText xml:space="preserve">  &amp;lt;p&amp;gt;&amp;lt;b&amp;gt;404.&amp;lt;/b&amp;gt; &amp;lt;ins&amp;gt;That’s an error.&amp;lt;/ins&amp;gt;</w:instrText>
      </w:r>
    </w:p>
    <w:p w14:paraId="2D9D557F" w14:textId="77777777" w:rsidR="002267BF" w:rsidRDefault="002267BF" w:rsidP="00B171DA">
      <w:pPr>
        <w:pStyle w:val="NormalWeb"/>
        <w:spacing w:line="480" w:lineRule="auto"/>
        <w:contextualSpacing/>
        <w:jc w:val="both"/>
      </w:pPr>
      <w:r>
        <w:instrText xml:space="preserve">  &amp;lt;p&amp;gt;The requested URL &amp;lt;code&amp;gt;/maps/geo&amp;lt;/code&amp;gt; was not found on this server.  &amp;lt;ins&amp;gt;That’s all we know.&amp;lt;/ins&amp;gt;</w:instrText>
      </w:r>
    </w:p>
    <w:p w14:paraId="2F5532A6" w14:textId="77777777" w:rsidR="002267BF" w:rsidRDefault="002267BF" w:rsidP="00B171DA">
      <w:pPr>
        <w:pStyle w:val="NormalWeb"/>
        <w:spacing w:line="480" w:lineRule="auto"/>
        <w:contextualSpacing/>
        <w:jc w:val="both"/>
      </w:pPr>
      <w:r>
        <w:instrText>&lt;/location&gt;&lt;institution&gt;Department of Surgery, Kansai Medical University, Hirakata-City, Osaka, Japan. satoi@hirakata.kmu.ac.jp&lt;/institution&gt;&lt;number&gt;3&lt;/number&gt;&lt;subtype&gt;400&lt;/subtype&gt;&lt;endpage&gt;432&lt;/endpage&gt;&lt;bundle&gt;&lt;publication&gt;&lt;title&gt;Pancreas&lt;/title&gt;&lt;type&gt;-100&lt;/type&gt;&lt;subtype&gt;-100&lt;/subtype&gt;&lt;uuid&gt;641A31D8-4D48-4897-84C1-E63C74FC429B&lt;/uuid&gt;&lt;/publication&gt;&lt;/bundle&gt;&lt;authors&gt;&lt;author&gt;&lt;firstName&gt;Sohei&lt;/firstName&gt;&lt;lastName&gt;Satoi&lt;/lastName&gt;&lt;/author&gt;&lt;author&gt;&lt;firstName&gt;Hiroaki&lt;/firstName&gt;&lt;lastName&gt;Yanagimoto&lt;/lastName&gt;&lt;/author&gt;&lt;author&gt;&lt;firstName&gt;Hideyoshi&lt;/firstName&gt;&lt;lastName&gt;Toyokawa&lt;/lastName&gt;&lt;/author&gt;&lt;author&gt;&lt;firstName&gt;Kentaro&lt;/firstName&gt;&lt;lastName&gt;Inoue&lt;/lastName&gt;&lt;/author&gt;&lt;author&gt;&lt;firstName&gt;Keita&lt;/firstName&gt;&lt;lastName&gt;Wada&lt;/lastName&gt;&lt;/author&gt;&lt;author&gt;&lt;firstName&gt;Tomohisa&lt;/firstName&gt;&lt;lastName&gt;Yamamoto&lt;/lastName&gt;&lt;/author&gt;&lt;author&gt;&lt;firstName&gt;Satoshi&lt;/firstName&gt;&lt;lastName&gt;Hirooka&lt;/lastName&gt;&lt;/author&gt;&lt;author&gt;&lt;firstName&gt;So&lt;/firstName&gt;&lt;lastName&gt;Yamaki&lt;/lastName&gt;&lt;/author&gt;&lt;author&gt;&lt;firstName&gt;Rintaro&lt;/firstName&gt;&lt;lastName&gt;Yui&lt;/lastName&gt;&lt;/author&gt;&lt;author&gt;&lt;firstName&gt;Hynek&lt;/firstName&gt;&lt;lastName&gt;Mergental&lt;/lastName&gt;&lt;/author&gt;&lt;author&gt;&lt;firstName&gt;A-Hon&lt;/firstName&gt;&lt;lastName&gt;Kwon&lt;/lastName&gt;&lt;/author&gt;&lt;/authors&gt;&lt;/publication&gt;&lt;/publications&gt;&lt;cites&gt;&lt;/cites&gt;&lt;/citation&gt;</w:instrText>
      </w:r>
      <w:r w:rsidR="006F286E">
        <w:fldChar w:fldCharType="separate"/>
      </w:r>
      <w:r w:rsidR="003F26E6">
        <w:rPr>
          <w:rFonts w:eastAsia="Times New Roman"/>
          <w:lang w:val="en-US"/>
        </w:rPr>
        <w:t>[28,29]</w:t>
      </w:r>
      <w:r w:rsidR="006F286E">
        <w:fldChar w:fldCharType="end"/>
      </w:r>
      <w:r w:rsidR="00345158">
        <w:t xml:space="preserve">; pre-operative inflammatory markers </w:t>
      </w:r>
      <w:r w:rsidR="006F286E">
        <w:fldChar w:fldCharType="begin"/>
      </w:r>
      <w:r>
        <w:instrText xml:space="preserve"> ADDIN PAPERS2_CITATIONS &lt;citation&gt;&lt;uuid&gt;B6773714-64A6-4783-B6B8-F78DBEB45496&lt;/uuid&gt;&lt;priority&gt;21&lt;/priority&gt;&lt;publications&gt;&lt;publication&gt;&lt;uuid&gt;BFA1F6DC-D476-4FE3-83F8-8136D9624DD9&lt;/uuid&gt;&lt;volume&gt;41&lt;/volume&gt;&lt;doi&gt;10.1097/MPA.0b013e31822432ee&lt;/doi&gt;&lt;startpage&gt;233&lt;/startpage&gt;&lt;publication_date&gt;99201203001200000000220000&lt;/publication_date&gt;&lt;url&gt;http://eutils.ncbi.nlm.nih.gov/entrez/eutils/elink.fcgi?dbfrom=pubmed&amp;amp;id=21946812&amp;amp;retmode=ref&amp;amp;cmd=prlinks&lt;/url&gt;&lt;citekey&gt;Garcea:2012ke&lt;/citekey&gt;&lt;type&gt;400&lt;/type&gt;&lt;title&gt;Improving the diagnostic yield from staging laparoscopy for periampullary malignancies: the value of preoperative inflammatory markers and radiological tumor size.&lt;/title&gt;&lt;location&gt;&amp;lt;!DOCTYPE html&amp;gt;</w:instrText>
      </w:r>
    </w:p>
    <w:p w14:paraId="6F900CD8" w14:textId="77777777" w:rsidR="002267BF" w:rsidRDefault="002267BF" w:rsidP="00B171DA">
      <w:pPr>
        <w:pStyle w:val="NormalWeb"/>
        <w:spacing w:line="480" w:lineRule="auto"/>
        <w:contextualSpacing/>
        <w:jc w:val="both"/>
      </w:pPr>
      <w:r>
        <w:instrText>&amp;lt;html lang=en&amp;gt;</w:instrText>
      </w:r>
    </w:p>
    <w:p w14:paraId="6EC280D7" w14:textId="77777777" w:rsidR="002267BF" w:rsidRDefault="002267BF" w:rsidP="00B171DA">
      <w:pPr>
        <w:pStyle w:val="NormalWeb"/>
        <w:spacing w:line="480" w:lineRule="auto"/>
        <w:contextualSpacing/>
        <w:jc w:val="both"/>
      </w:pPr>
      <w:r>
        <w:instrText xml:space="preserve">  &amp;lt;meta charset=utf-8&amp;gt;</w:instrText>
      </w:r>
    </w:p>
    <w:p w14:paraId="3EFE4C9A" w14:textId="77777777" w:rsidR="002267BF" w:rsidRDefault="002267BF" w:rsidP="00B171DA">
      <w:pPr>
        <w:pStyle w:val="NormalWeb"/>
        <w:spacing w:line="480" w:lineRule="auto"/>
        <w:contextualSpacing/>
        <w:jc w:val="both"/>
      </w:pPr>
      <w:r>
        <w:instrText xml:space="preserve">  &amp;lt;meta name=viewport content="initial-scale=1, minimum-scale=1, width=device-width"&amp;gt;</w:instrText>
      </w:r>
    </w:p>
    <w:p w14:paraId="35B583FA" w14:textId="77777777" w:rsidR="002267BF" w:rsidRDefault="002267BF" w:rsidP="00B171DA">
      <w:pPr>
        <w:pStyle w:val="NormalWeb"/>
        <w:spacing w:line="480" w:lineRule="auto"/>
        <w:contextualSpacing/>
        <w:jc w:val="both"/>
      </w:pPr>
      <w:r>
        <w:instrText xml:space="preserve">  &amp;lt;title&amp;gt;Error 404 (Not Found)!!1&amp;lt;/title&amp;gt;</w:instrText>
      </w:r>
    </w:p>
    <w:p w14:paraId="5A57E04E" w14:textId="77777777" w:rsidR="002267BF" w:rsidRDefault="002267BF" w:rsidP="00B171DA">
      <w:pPr>
        <w:pStyle w:val="NormalWeb"/>
        <w:spacing w:line="480" w:lineRule="auto"/>
        <w:contextualSpacing/>
        <w:jc w:val="both"/>
      </w:pPr>
      <w:r>
        <w:instrText xml:space="preserve">  &amp;lt;style&amp;gt;</w:instrText>
      </w:r>
    </w:p>
    <w:p w14:paraId="662E127D" w14:textId="77777777" w:rsidR="002267BF" w:rsidRDefault="002267BF" w:rsidP="00B171DA">
      <w:pPr>
        <w:pStyle w:val="NormalWeb"/>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137CB04" w14:textId="77777777" w:rsidR="002267BF" w:rsidRDefault="002267BF" w:rsidP="00B171DA">
      <w:pPr>
        <w:pStyle w:val="NormalWeb"/>
        <w:spacing w:line="480" w:lineRule="auto"/>
        <w:contextualSpacing/>
        <w:jc w:val="both"/>
      </w:pPr>
      <w:r>
        <w:instrText xml:space="preserve">  &amp;lt;/style&amp;gt;</w:instrText>
      </w:r>
    </w:p>
    <w:p w14:paraId="5A160945" w14:textId="77777777" w:rsidR="002267BF" w:rsidRDefault="002267BF" w:rsidP="00B171DA">
      <w:pPr>
        <w:pStyle w:val="NormalWeb"/>
        <w:spacing w:line="480" w:lineRule="auto"/>
        <w:contextualSpacing/>
        <w:jc w:val="both"/>
      </w:pPr>
      <w:r>
        <w:instrText xml:space="preserve">  &amp;lt;a href=//www.google.com/&amp;gt;&amp;lt;span id=logo aria-label=Google&amp;gt;&amp;lt;/span&amp;gt;&amp;lt;/a&amp;gt;</w:instrText>
      </w:r>
    </w:p>
    <w:p w14:paraId="1A9FB79A" w14:textId="77777777" w:rsidR="002267BF" w:rsidRDefault="002267BF" w:rsidP="00B171DA">
      <w:pPr>
        <w:pStyle w:val="NormalWeb"/>
        <w:spacing w:line="480" w:lineRule="auto"/>
        <w:contextualSpacing/>
        <w:jc w:val="both"/>
      </w:pPr>
      <w:r>
        <w:instrText xml:space="preserve">  &amp;lt;p&amp;gt;&amp;lt;b&amp;gt;404.&amp;lt;/b&amp;gt; &amp;lt;ins&amp;gt;That’s an error.&amp;lt;/ins&amp;gt;</w:instrText>
      </w:r>
    </w:p>
    <w:p w14:paraId="75CEB455" w14:textId="77777777" w:rsidR="002267BF" w:rsidRDefault="002267BF" w:rsidP="00B171DA">
      <w:pPr>
        <w:pStyle w:val="NormalWeb"/>
        <w:spacing w:line="480" w:lineRule="auto"/>
        <w:contextualSpacing/>
        <w:jc w:val="both"/>
      </w:pPr>
      <w:r>
        <w:instrText xml:space="preserve">  &amp;lt;p&amp;gt;The requested URL &amp;lt;code&amp;gt;/maps/geo&amp;lt;/code&amp;gt; was not found on this server.  &amp;lt;ins&amp;gt;That’s all we know.&amp;lt;/ins&amp;gt;</w:instrText>
      </w:r>
    </w:p>
    <w:p w14:paraId="790BFB72" w14:textId="77777777" w:rsidR="002267BF" w:rsidRDefault="002267BF" w:rsidP="00B171DA">
      <w:pPr>
        <w:pStyle w:val="NormalWeb"/>
        <w:spacing w:line="480" w:lineRule="auto"/>
        <w:contextualSpacing/>
        <w:jc w:val="both"/>
      </w:pPr>
      <w:r>
        <w:instrText>&lt;/location&gt;&lt;institution&gt;Department of Hepatobiliary and Pancreatic Surgery, University Hospitals of Leicester, Leicester, UK. gg43@le.ac.uk&lt;/institution&gt;&lt;number&gt;2&lt;/number&gt;&lt;subtype&gt;400&lt;/subtype&gt;&lt;endpage&gt;237&lt;/endpage&gt;&lt;bundle&gt;&lt;publication&gt;&lt;title&gt;Pancreas&lt;/title&gt;&lt;type&gt;-100&lt;/type&gt;&lt;subtype&gt;-100&lt;/subtype&gt;&lt;uuid&gt;641A31D8-4D48-4897-84C1-E63C74FC429B&lt;/uuid&gt;&lt;/publication&gt;&lt;/bundle&gt;&lt;authors&gt;&lt;author&gt;&lt;firstName&gt;Giuseppe&lt;/firstName&gt;&lt;lastName&gt;Garcea&lt;/lastName&gt;&lt;/author&gt;&lt;author&gt;&lt;firstName&gt;Vaux&lt;/firstName&gt;&lt;lastName&gt;Cairns&lt;/lastName&gt;&lt;/author&gt;&lt;author&gt;&lt;firstName&gt;David&lt;/firstName&gt;&lt;middleNames&gt;P&lt;/middleNames&gt;&lt;lastName&gt;Berry&lt;/lastName&gt;&lt;/author&gt;&lt;author&gt;&lt;firstName&gt;Christopher&lt;/firstName&gt;&lt;middleNames&gt;P&lt;/middleNames&gt;&lt;lastName&gt;Neal&lt;/lastName&gt;&lt;/author&gt;&lt;author&gt;&lt;firstName&gt;Matthew&lt;/firstName&gt;&lt;middleNames&gt;S&lt;/middleNames&gt;&lt;lastName&gt;Metcalfe&lt;/lastName&gt;&lt;/author&gt;&lt;author&gt;&lt;firstName&gt;Ashley&lt;/firstName&gt;&lt;middleNames&gt;R&lt;/middleNames&gt;&lt;lastName&gt;Dennison&lt;/lastName&gt;&lt;/author&gt;&lt;/authors&gt;&lt;/publication&gt;&lt;/publications&gt;&lt;cites&gt;&lt;/cites&gt;&lt;/citation&gt;</w:instrText>
      </w:r>
      <w:r w:rsidR="006F286E">
        <w:fldChar w:fldCharType="separate"/>
      </w:r>
      <w:r w:rsidR="003F26E6">
        <w:rPr>
          <w:rFonts w:eastAsia="Times New Roman"/>
          <w:lang w:val="en-US"/>
        </w:rPr>
        <w:t>[30]</w:t>
      </w:r>
      <w:r w:rsidR="006F286E">
        <w:fldChar w:fldCharType="end"/>
      </w:r>
      <w:r w:rsidR="00345158">
        <w:t xml:space="preserve">; sub-sets of peripancreatic cancers </w:t>
      </w:r>
      <w:r w:rsidR="006F286E">
        <w:fldChar w:fldCharType="begin"/>
      </w:r>
      <w:r>
        <w:instrText xml:space="preserve"> ADDIN PAPERS2_CITATIONS &lt;citation&gt;&lt;uuid&gt;4AC8918F-109A-42E7-BA0B-B816F4736CA1&lt;/uuid&gt;&lt;priority&gt;22&lt;/priority&gt;&lt;publications&gt;&lt;publication&gt;&lt;uuid&gt;530EDDE9-205A-441E-9132-1179959D7EDC&lt;/uuid&gt;&lt;volume&gt;235&lt;/volume&gt;&lt;startpage&gt;1&lt;/startpage&gt;&lt;publication_date&gt;99200201001200000000220000&lt;/publication_date&gt;&lt;url&gt;http://eutils.ncbi.nlm.nih.gov/entrez/eutils/elink.fcgi?dbfrom=pubmed&amp;amp;id=11753036&amp;amp;retmode=ref&amp;amp;cmd=prlinks&lt;/url&gt;&lt;citekey&gt;Vollmer:2002th&lt;/citekey&gt;&lt;type&gt;400&lt;/type&gt;&lt;title&gt;Utility of staging laparoscopy in subsets of peripancreatic and biliary malignancies.&lt;/title&gt;&lt;location&gt;&amp;lt;!DOCTYPE html&amp;gt;</w:instrText>
      </w:r>
    </w:p>
    <w:p w14:paraId="13FE321D" w14:textId="77777777" w:rsidR="002267BF" w:rsidRDefault="002267BF" w:rsidP="00B171DA">
      <w:pPr>
        <w:pStyle w:val="NormalWeb"/>
        <w:spacing w:line="480" w:lineRule="auto"/>
        <w:contextualSpacing/>
        <w:jc w:val="both"/>
      </w:pPr>
      <w:r>
        <w:instrText>&amp;lt;html lang=en&amp;gt;</w:instrText>
      </w:r>
    </w:p>
    <w:p w14:paraId="254EEE33" w14:textId="77777777" w:rsidR="002267BF" w:rsidRDefault="002267BF" w:rsidP="00B171DA">
      <w:pPr>
        <w:pStyle w:val="NormalWeb"/>
        <w:spacing w:line="480" w:lineRule="auto"/>
        <w:contextualSpacing/>
        <w:jc w:val="both"/>
      </w:pPr>
      <w:r>
        <w:instrText xml:space="preserve">  &amp;lt;meta charset=utf-8&amp;gt;</w:instrText>
      </w:r>
    </w:p>
    <w:p w14:paraId="1E6871E7" w14:textId="77777777" w:rsidR="002267BF" w:rsidRDefault="002267BF" w:rsidP="00B171DA">
      <w:pPr>
        <w:pStyle w:val="NormalWeb"/>
        <w:spacing w:line="480" w:lineRule="auto"/>
        <w:contextualSpacing/>
        <w:jc w:val="both"/>
      </w:pPr>
      <w:r>
        <w:instrText xml:space="preserve">  &amp;lt;meta name=viewport content="initial-scale=1, minimum-scale=1, width=device-width"&amp;gt;</w:instrText>
      </w:r>
    </w:p>
    <w:p w14:paraId="52FA1719" w14:textId="77777777" w:rsidR="002267BF" w:rsidRDefault="002267BF" w:rsidP="00B171DA">
      <w:pPr>
        <w:pStyle w:val="NormalWeb"/>
        <w:spacing w:line="480" w:lineRule="auto"/>
        <w:contextualSpacing/>
        <w:jc w:val="both"/>
      </w:pPr>
      <w:r>
        <w:instrText xml:space="preserve">  &amp;lt;title&amp;gt;Error 404 (Not Found)!!1&amp;lt;/title&amp;gt;</w:instrText>
      </w:r>
    </w:p>
    <w:p w14:paraId="5871FE2A" w14:textId="77777777" w:rsidR="002267BF" w:rsidRDefault="002267BF" w:rsidP="00B171DA">
      <w:pPr>
        <w:pStyle w:val="NormalWeb"/>
        <w:spacing w:line="480" w:lineRule="auto"/>
        <w:contextualSpacing/>
        <w:jc w:val="both"/>
      </w:pPr>
      <w:r>
        <w:instrText xml:space="preserve">  &amp;lt;style&amp;gt;</w:instrText>
      </w:r>
    </w:p>
    <w:p w14:paraId="0D817C62" w14:textId="77777777" w:rsidR="002267BF" w:rsidRDefault="002267BF" w:rsidP="00B171DA">
      <w:pPr>
        <w:pStyle w:val="NormalWeb"/>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C0DA263" w14:textId="77777777" w:rsidR="002267BF" w:rsidRDefault="002267BF" w:rsidP="00B171DA">
      <w:pPr>
        <w:pStyle w:val="NormalWeb"/>
        <w:spacing w:line="480" w:lineRule="auto"/>
        <w:contextualSpacing/>
        <w:jc w:val="both"/>
      </w:pPr>
      <w:r>
        <w:instrText xml:space="preserve">  &amp;lt;/style&amp;gt;</w:instrText>
      </w:r>
    </w:p>
    <w:p w14:paraId="42872274" w14:textId="77777777" w:rsidR="002267BF" w:rsidRDefault="002267BF" w:rsidP="00B171DA">
      <w:pPr>
        <w:pStyle w:val="NormalWeb"/>
        <w:spacing w:line="480" w:lineRule="auto"/>
        <w:contextualSpacing/>
        <w:jc w:val="both"/>
      </w:pPr>
      <w:r>
        <w:instrText xml:space="preserve">  &amp;lt;a href=//www.google.com/&amp;gt;&amp;lt;span id=logo aria-label=Google&amp;gt;&amp;lt;/span&amp;gt;&amp;lt;/a&amp;gt;</w:instrText>
      </w:r>
    </w:p>
    <w:p w14:paraId="5140230D" w14:textId="77777777" w:rsidR="002267BF" w:rsidRDefault="002267BF" w:rsidP="00B171DA">
      <w:pPr>
        <w:pStyle w:val="NormalWeb"/>
        <w:spacing w:line="480" w:lineRule="auto"/>
        <w:contextualSpacing/>
        <w:jc w:val="both"/>
      </w:pPr>
      <w:r>
        <w:instrText xml:space="preserve">  &amp;lt;p&amp;gt;&amp;lt;b&amp;gt;404.&amp;lt;/b&amp;gt; &amp;lt;ins&amp;gt;That’s an error.&amp;lt;/ins&amp;gt;</w:instrText>
      </w:r>
    </w:p>
    <w:p w14:paraId="66054593" w14:textId="77777777" w:rsidR="002267BF" w:rsidRDefault="002267BF" w:rsidP="00B171DA">
      <w:pPr>
        <w:pStyle w:val="NormalWeb"/>
        <w:spacing w:line="480" w:lineRule="auto"/>
        <w:contextualSpacing/>
        <w:jc w:val="both"/>
      </w:pPr>
      <w:r>
        <w:instrText xml:space="preserve">  &amp;lt;p&amp;gt;The requested URL &amp;lt;code&amp;gt;/maps/geo&amp;lt;/code&amp;gt; was not found on this server.  &amp;lt;ins&amp;gt;That’s all we know.&amp;lt;/ins&amp;gt;</w:instrText>
      </w:r>
    </w:p>
    <w:p w14:paraId="0D3B738C" w14:textId="77777777" w:rsidR="002267BF" w:rsidRDefault="002267BF" w:rsidP="00B171DA">
      <w:pPr>
        <w:pStyle w:val="NormalWeb"/>
        <w:spacing w:line="480" w:lineRule="auto"/>
        <w:contextualSpacing/>
        <w:jc w:val="both"/>
      </w:pPr>
      <w:r>
        <w:instrText>&lt;/location&gt;&lt;institution&gt;Section of Hepatobiliary-Pancreatic Surgery, Department of Surgery, Washington University School of Medicine, St. Louis, Missouri, USA.&lt;/institution&gt;&lt;number&gt;1&lt;/number&gt;&lt;subtype&gt;400&lt;/subtype&gt;&lt;endpage&gt;7&lt;/endpage&gt;&lt;bundle&gt;&lt;publication&gt;&lt;title&gt;Annals of surgery&lt;/title&gt;&lt;type&gt;-100&lt;/type&gt;&lt;subtype&gt;-100&lt;/subtype&gt;&lt;uuid&gt;B83012EB-793A-4844-970E-2B1BE7274AC0&lt;/uuid&gt;&lt;/publication&gt;&lt;/bundle&gt;&lt;authors&gt;&lt;author&gt;&lt;firstName&gt;Charles&lt;/firstName&gt;&lt;middleNames&gt;M&lt;/middleNames&gt;&lt;lastName&gt;Vollmer&lt;/lastName&gt;&lt;/author&gt;&lt;author&gt;&lt;firstName&gt;Jeffrey&lt;/firstName&gt;&lt;middleNames&gt;A&lt;/middleNames&gt;&lt;lastName&gt;Drebin&lt;/lastName&gt;&lt;/author&gt;&lt;author&gt;&lt;firstName&gt;William&lt;/firstName&gt;&lt;middleNames&gt;D&lt;/middleNames&gt;&lt;lastName&gt;Middleton&lt;/lastName&gt;&lt;/author&gt;&lt;author&gt;&lt;firstName&gt;Sharlene&lt;/firstName&gt;&lt;middleNames&gt;A&lt;/middleNames&gt;&lt;lastName&gt;Teefey&lt;/lastName&gt;&lt;/author&gt;&lt;author&gt;&lt;firstName&gt;David&lt;/firstName&gt;&lt;middleNames&gt;C&lt;/middleNames&gt;&lt;lastName&gt;Linehan&lt;/lastName&gt;&lt;/author&gt;&lt;author&gt;&lt;firstName&gt;Nathaniel&lt;/firstName&gt;&lt;middleNames&gt;J&lt;/middleNames&gt;&lt;lastName&gt;Soper&lt;/lastName&gt;&lt;/author&gt;&lt;author&gt;&lt;firstName&gt;Christopher&lt;/firstName&gt;&lt;middleNames&gt;J&lt;/middleNames&gt;&lt;lastName&gt;Eagon&lt;/lastName&gt;&lt;/author&gt;&lt;author&gt;&lt;firstName&gt;Steven&lt;/firstName&gt;&lt;middleNames&gt;M&lt;/middleNames&gt;&lt;lastName&gt;Strasberg&lt;/lastName&gt;&lt;/author&gt;&lt;/authors&gt;&lt;/publication&gt;&lt;/publications&gt;&lt;cites&gt;&lt;/cites&gt;&lt;/citation&gt;</w:instrText>
      </w:r>
      <w:r w:rsidR="006F286E">
        <w:fldChar w:fldCharType="separate"/>
      </w:r>
      <w:r w:rsidR="003F26E6">
        <w:rPr>
          <w:rFonts w:eastAsia="Times New Roman"/>
          <w:lang w:val="en-US"/>
        </w:rPr>
        <w:t>[31]</w:t>
      </w:r>
      <w:r w:rsidR="006F286E">
        <w:fldChar w:fldCharType="end"/>
      </w:r>
      <w:r w:rsidR="00345158">
        <w:t xml:space="preserve"> or cost effectiveness </w:t>
      </w:r>
      <w:r w:rsidR="006F286E">
        <w:fldChar w:fldCharType="begin"/>
      </w:r>
      <w:r>
        <w:instrText xml:space="preserve"> ADDIN PAPERS2_CITATIONS &lt;citation&gt;&lt;uuid&gt;6FB272D2-6E55-42ED-AB03-1667B9217805&lt;/uuid&gt;&lt;priority&gt;23&lt;/priority&gt;&lt;publications&gt;&lt;publication&gt;&lt;uuid&gt;5EAC7AD3-2161-454E-AAC2-831A99EE5BED&lt;/uuid&gt;&lt;volume&gt;12&lt;/volume&gt;&lt;doi&gt;10.1007/s11605-008-0514-y&lt;/doi&gt;&lt;startpage&gt;1177&lt;/startpage&gt;&lt;publication_date&gt;99200807001200000000220000&lt;/publication_date&gt;&lt;url&gt;http://eutils.ncbi.nlm.nih.gov/entrez/eutils/elink.fcgi?dbfrom=pubmed&amp;amp;id=18470572&amp;amp;retmode=ref&amp;amp;cmd=prlinks&lt;/url&gt;&lt;citekey&gt;Enestvedt:2008gu&lt;/citekey&gt;&lt;type&gt;400&lt;/type&gt;&lt;title&gt;Diagnostic laparoscopy for patients with potentially resectable pancreatic adenocarcinoma: is it cost-effective in the current era?&lt;/title&gt;&lt;location&gt;&amp;lt;!DOCTYPE html&amp;gt;</w:instrText>
      </w:r>
    </w:p>
    <w:p w14:paraId="0D19DAC2" w14:textId="77777777" w:rsidR="002267BF" w:rsidRDefault="002267BF" w:rsidP="00B171DA">
      <w:pPr>
        <w:pStyle w:val="NormalWeb"/>
        <w:spacing w:line="480" w:lineRule="auto"/>
        <w:contextualSpacing/>
        <w:jc w:val="both"/>
      </w:pPr>
      <w:r>
        <w:instrText>&amp;lt;html lang=en&amp;gt;</w:instrText>
      </w:r>
    </w:p>
    <w:p w14:paraId="345280DD" w14:textId="77777777" w:rsidR="002267BF" w:rsidRDefault="002267BF" w:rsidP="00B171DA">
      <w:pPr>
        <w:pStyle w:val="NormalWeb"/>
        <w:spacing w:line="480" w:lineRule="auto"/>
        <w:contextualSpacing/>
        <w:jc w:val="both"/>
      </w:pPr>
      <w:r>
        <w:instrText xml:space="preserve">  &amp;lt;meta charset=utf-8&amp;gt;</w:instrText>
      </w:r>
    </w:p>
    <w:p w14:paraId="2FD3FE15" w14:textId="77777777" w:rsidR="002267BF" w:rsidRDefault="002267BF" w:rsidP="00B171DA">
      <w:pPr>
        <w:pStyle w:val="NormalWeb"/>
        <w:spacing w:line="480" w:lineRule="auto"/>
        <w:contextualSpacing/>
        <w:jc w:val="both"/>
      </w:pPr>
      <w:r>
        <w:instrText xml:space="preserve">  &amp;lt;meta name=viewport content="initial-scale=1, minimum-scale=1, width=device-width"&amp;gt;</w:instrText>
      </w:r>
    </w:p>
    <w:p w14:paraId="5EBBA10D" w14:textId="77777777" w:rsidR="002267BF" w:rsidRDefault="002267BF" w:rsidP="00B171DA">
      <w:pPr>
        <w:pStyle w:val="NormalWeb"/>
        <w:spacing w:line="480" w:lineRule="auto"/>
        <w:contextualSpacing/>
        <w:jc w:val="both"/>
      </w:pPr>
      <w:r>
        <w:instrText xml:space="preserve">  &amp;lt;title&amp;gt;Error 404 (Not Found)!!1&amp;lt;/title&amp;gt;</w:instrText>
      </w:r>
    </w:p>
    <w:p w14:paraId="2D11F046" w14:textId="77777777" w:rsidR="002267BF" w:rsidRDefault="002267BF" w:rsidP="00B171DA">
      <w:pPr>
        <w:pStyle w:val="NormalWeb"/>
        <w:spacing w:line="480" w:lineRule="auto"/>
        <w:contextualSpacing/>
        <w:jc w:val="both"/>
      </w:pPr>
      <w:r>
        <w:instrText xml:space="preserve">  &amp;lt;style&amp;gt;</w:instrText>
      </w:r>
    </w:p>
    <w:p w14:paraId="75EC514E" w14:textId="77777777" w:rsidR="002267BF" w:rsidRDefault="002267BF" w:rsidP="00B171DA">
      <w:pPr>
        <w:pStyle w:val="NormalWeb"/>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275DF8F" w14:textId="77777777" w:rsidR="002267BF" w:rsidRDefault="002267BF" w:rsidP="00B171DA">
      <w:pPr>
        <w:pStyle w:val="NormalWeb"/>
        <w:spacing w:line="480" w:lineRule="auto"/>
        <w:contextualSpacing/>
        <w:jc w:val="both"/>
      </w:pPr>
      <w:r>
        <w:instrText xml:space="preserve">  &amp;lt;/style&amp;gt;</w:instrText>
      </w:r>
    </w:p>
    <w:p w14:paraId="217D82E3" w14:textId="77777777" w:rsidR="002267BF" w:rsidRDefault="002267BF" w:rsidP="00B171DA">
      <w:pPr>
        <w:pStyle w:val="NormalWeb"/>
        <w:spacing w:line="480" w:lineRule="auto"/>
        <w:contextualSpacing/>
        <w:jc w:val="both"/>
      </w:pPr>
      <w:r>
        <w:instrText xml:space="preserve">  &amp;lt;a href=//www.google.com/&amp;gt;&amp;lt;span id=logo aria-label=Google&amp;gt;&amp;lt;/span&amp;gt;&amp;lt;/a&amp;gt;</w:instrText>
      </w:r>
    </w:p>
    <w:p w14:paraId="5DB8B222" w14:textId="77777777" w:rsidR="002267BF" w:rsidRDefault="002267BF" w:rsidP="00B171DA">
      <w:pPr>
        <w:pStyle w:val="NormalWeb"/>
        <w:spacing w:line="480" w:lineRule="auto"/>
        <w:contextualSpacing/>
        <w:jc w:val="both"/>
      </w:pPr>
      <w:r>
        <w:instrText xml:space="preserve">  &amp;lt;p&amp;gt;&amp;lt;b&amp;gt;404.&amp;lt;/b&amp;gt; &amp;lt;ins&amp;gt;That’s an error.&amp;lt;/ins&amp;gt;</w:instrText>
      </w:r>
    </w:p>
    <w:p w14:paraId="39C56A3C" w14:textId="77777777" w:rsidR="002267BF" w:rsidRDefault="002267BF" w:rsidP="00B171DA">
      <w:pPr>
        <w:pStyle w:val="NormalWeb"/>
        <w:spacing w:line="480" w:lineRule="auto"/>
        <w:contextualSpacing/>
        <w:jc w:val="both"/>
      </w:pPr>
      <w:r>
        <w:instrText xml:space="preserve">  &amp;lt;p&amp;gt;The requested URL &amp;lt;code&amp;gt;/maps/geo&amp;lt;/code&amp;gt; was not found on this server.  &amp;lt;ins&amp;gt;That’s all we know.&amp;lt;/ins&amp;gt;</w:instrText>
      </w:r>
    </w:p>
    <w:p w14:paraId="31BC12C5" w14:textId="77777777" w:rsidR="002267BF" w:rsidRDefault="002267BF" w:rsidP="00B171DA">
      <w:pPr>
        <w:pStyle w:val="NormalWeb"/>
        <w:spacing w:line="480" w:lineRule="auto"/>
        <w:contextualSpacing/>
        <w:jc w:val="both"/>
      </w:pPr>
      <w:r>
        <w:instrText>&lt;/location&gt;&lt;institution&gt;Department of Surgery, Oregon Health &amp;amp; Science University, Portland, OR 97239, USA.&lt;/institution&gt;&lt;number&gt;7&lt;/number&gt;&lt;subtype&gt;400&lt;/subtype&gt;&lt;endpage&gt;1184&lt;/endpage&gt;&lt;bundle&gt;&lt;publication&gt;&lt;title&gt;J Gastrointest Surg&lt;/title&gt;&lt;type&gt;-100&lt;/type&gt;&lt;subtype&gt;-100&lt;/subtype&gt;&lt;uuid&gt;4F6DDBCD-5B9D-42A3-940C-ADAD0DC2CD3F&lt;/uuid&gt;&lt;/publication&gt;&lt;/bundle&gt;&lt;authors&gt;&lt;author&gt;&lt;firstName&gt;C&lt;/firstName&gt;&lt;middleNames&gt;K&lt;/middleNames&gt;&lt;lastName&gt;Enestvedt&lt;/lastName&gt;&lt;/author&gt;&lt;author&gt;&lt;firstName&gt;S&lt;/firstName&gt;&lt;middleNames&gt;C&lt;/middleNames&gt;&lt;lastName&gt;Mayo&lt;/lastName&gt;&lt;/author&gt;&lt;author&gt;&lt;firstName&gt;B&lt;/firstName&gt;&lt;middleNames&gt;S&lt;/middleNames&gt;&lt;lastName&gt;Diggs&lt;/lastName&gt;&lt;/author&gt;&lt;author&gt;&lt;firstName&gt;M&lt;/firstName&gt;&lt;lastName&gt;Mori&lt;/lastName&gt;&lt;/author&gt;&lt;author&gt;&lt;firstName&gt;D&lt;/firstName&gt;&lt;middleNames&gt;A&lt;/middleNames&gt;&lt;lastName&gt;Austin&lt;/lastName&gt;&lt;/author&gt;&lt;author&gt;&lt;firstName&gt;D&lt;/firstName&gt;&lt;middleNames&gt;K&lt;/middleNames&gt;&lt;lastName&gt;Shipley&lt;/lastName&gt;&lt;/author&gt;&lt;author&gt;&lt;firstName&gt;B&lt;/firstName&gt;&lt;middleNames&gt;C&lt;/middleNames&gt;&lt;lastName&gt;Sheppard&lt;/lastName&gt;&lt;/author&gt;&lt;author&gt;&lt;firstName&gt;K&lt;/firstName&gt;&lt;middleNames&gt;G&lt;/middleNames&gt;&lt;lastName&gt;Billingsley&lt;/lastName&gt;&lt;/author&gt;&lt;/authors&gt;&lt;/publication&gt;&lt;/publications&gt;&lt;cites&gt;&lt;/cites&gt;&lt;/citation&gt;</w:instrText>
      </w:r>
      <w:r w:rsidR="006F286E">
        <w:fldChar w:fldCharType="separate"/>
      </w:r>
      <w:r w:rsidR="003F26E6">
        <w:rPr>
          <w:rFonts w:eastAsia="Times New Roman"/>
          <w:lang w:val="en-US"/>
        </w:rPr>
        <w:t>[32]</w:t>
      </w:r>
      <w:r w:rsidR="006F286E">
        <w:fldChar w:fldCharType="end"/>
      </w:r>
      <w:r w:rsidR="00345158">
        <w:t xml:space="preserve">. </w:t>
      </w:r>
      <w:r w:rsidR="00B939D8">
        <w:t>T</w:t>
      </w:r>
      <w:r w:rsidR="00B736E5" w:rsidRPr="00E03078">
        <w:t xml:space="preserve">o date there </w:t>
      </w:r>
      <w:r w:rsidR="007060BD">
        <w:t>are no randomised clinical trials looking at the use of laparoscopy.</w:t>
      </w:r>
      <w:r w:rsidR="003B37D3">
        <w:t xml:space="preserve"> </w:t>
      </w:r>
      <w:r w:rsidR="00D00D83">
        <w:t>There has</w:t>
      </w:r>
      <w:r w:rsidR="007B020E">
        <w:t xml:space="preserve"> been 1 meta-analysis and 3 systematic reviews reviewing the role of laparoscopy following imaging for “resectable” pancreatic cancer. Harihar</w:t>
      </w:r>
      <w:r w:rsidR="007B020E" w:rsidRPr="006E641C">
        <w:t>an et al in 201</w:t>
      </w:r>
      <w:r w:rsidR="007B020E">
        <w:t xml:space="preserve">0 </w:t>
      </w:r>
      <w:r w:rsidR="007B020E">
        <w:fldChar w:fldCharType="begin"/>
      </w:r>
      <w:r>
        <w:instrText xml:space="preserve"> ADDIN PAPERS2_CITATIONS &lt;citation&gt;&lt;uuid&gt;4F9E4B5A-D6E0-48E8-9512-5BE4F35D0F18&lt;/uuid&gt;&lt;priority&gt;24&lt;/priority&gt;&lt;publications&gt;&lt;publication&gt;&lt;uuid&gt;758FDC44-392C-4FD3-ABB3-6711761C2746&lt;/uuid&gt;&lt;volume&gt;36&lt;/volume&gt;&lt;doi&gt;10.1016/j.ejso.2010.05.015&lt;/doi&gt;&lt;startpage&gt;941&lt;/startpage&gt;&lt;publication_date&gt;99201010001200000000220000&lt;/publication_date&gt;&lt;url&gt;http://eutils.ncbi.nlm.nih.gov/entrez/eutils/elink.fcgi?dbfrom=pubmed&amp;amp;id=20547445&amp;amp;retmode=ref&amp;amp;cmd=prlinks&lt;/url&gt;&lt;citekey&gt;Hariharan:2010ik&lt;/citekey&gt;&lt;type&gt;400&lt;/type&gt;&lt;title&gt;The role of laparoscopy and laparoscopic ultrasound in the preoperative staging of pancreatico-biliary cancers--A meta-analysis.&lt;/title&gt;&lt;location&gt;&amp;lt;!DOCTYPE html&amp;gt;</w:instrText>
      </w:r>
    </w:p>
    <w:p w14:paraId="15980317" w14:textId="77777777" w:rsidR="002267BF" w:rsidRDefault="002267BF" w:rsidP="00B171DA">
      <w:pPr>
        <w:pStyle w:val="NormalWeb"/>
        <w:spacing w:line="480" w:lineRule="auto"/>
        <w:contextualSpacing/>
        <w:jc w:val="both"/>
      </w:pPr>
      <w:r>
        <w:instrText>&amp;lt;html lang=en&amp;gt;</w:instrText>
      </w:r>
    </w:p>
    <w:p w14:paraId="3FE03726" w14:textId="77777777" w:rsidR="002267BF" w:rsidRDefault="002267BF" w:rsidP="00B171DA">
      <w:pPr>
        <w:pStyle w:val="NormalWeb"/>
        <w:spacing w:line="480" w:lineRule="auto"/>
        <w:contextualSpacing/>
        <w:jc w:val="both"/>
      </w:pPr>
      <w:r>
        <w:instrText xml:space="preserve">  &amp;lt;meta charset=utf-8&amp;gt;</w:instrText>
      </w:r>
    </w:p>
    <w:p w14:paraId="2C4EF860" w14:textId="77777777" w:rsidR="002267BF" w:rsidRDefault="002267BF" w:rsidP="00B171DA">
      <w:pPr>
        <w:pStyle w:val="NormalWeb"/>
        <w:spacing w:line="480" w:lineRule="auto"/>
        <w:contextualSpacing/>
        <w:jc w:val="both"/>
      </w:pPr>
      <w:r>
        <w:instrText xml:space="preserve">  &amp;lt;meta name=viewport content="initial-scale=1, minimum-scale=1, width=device-width"&amp;gt;</w:instrText>
      </w:r>
    </w:p>
    <w:p w14:paraId="195C3837" w14:textId="77777777" w:rsidR="002267BF" w:rsidRDefault="002267BF" w:rsidP="00B171DA">
      <w:pPr>
        <w:pStyle w:val="NormalWeb"/>
        <w:spacing w:line="480" w:lineRule="auto"/>
        <w:contextualSpacing/>
        <w:jc w:val="both"/>
      </w:pPr>
      <w:r>
        <w:instrText xml:space="preserve">  &amp;lt;title&amp;gt;Error 404 (Not Found)!!1&amp;lt;/title&amp;gt;</w:instrText>
      </w:r>
    </w:p>
    <w:p w14:paraId="539EE66B" w14:textId="77777777" w:rsidR="002267BF" w:rsidRDefault="002267BF" w:rsidP="00B171DA">
      <w:pPr>
        <w:pStyle w:val="NormalWeb"/>
        <w:spacing w:line="480" w:lineRule="auto"/>
        <w:contextualSpacing/>
        <w:jc w:val="both"/>
      </w:pPr>
      <w:r>
        <w:instrText xml:space="preserve">  &amp;lt;style&amp;gt;</w:instrText>
      </w:r>
    </w:p>
    <w:p w14:paraId="425EC197" w14:textId="77777777" w:rsidR="002267BF" w:rsidRDefault="002267BF" w:rsidP="00B171DA">
      <w:pPr>
        <w:pStyle w:val="NormalWeb"/>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97161DF" w14:textId="77777777" w:rsidR="002267BF" w:rsidRDefault="002267BF" w:rsidP="00B171DA">
      <w:pPr>
        <w:pStyle w:val="NormalWeb"/>
        <w:spacing w:line="480" w:lineRule="auto"/>
        <w:contextualSpacing/>
        <w:jc w:val="both"/>
      </w:pPr>
      <w:r>
        <w:instrText xml:space="preserve">  &amp;lt;/style&amp;gt;</w:instrText>
      </w:r>
    </w:p>
    <w:p w14:paraId="4A652F86" w14:textId="77777777" w:rsidR="002267BF" w:rsidRDefault="002267BF" w:rsidP="00B171DA">
      <w:pPr>
        <w:pStyle w:val="NormalWeb"/>
        <w:spacing w:line="480" w:lineRule="auto"/>
        <w:contextualSpacing/>
        <w:jc w:val="both"/>
      </w:pPr>
      <w:r>
        <w:instrText xml:space="preserve">  &amp;lt;a href=//www.google.com/&amp;gt;&amp;lt;span id=logo aria-label=Google&amp;gt;&amp;lt;/span&amp;gt;&amp;lt;/a&amp;gt;</w:instrText>
      </w:r>
    </w:p>
    <w:p w14:paraId="07314143" w14:textId="77777777" w:rsidR="002267BF" w:rsidRDefault="002267BF" w:rsidP="00B171DA">
      <w:pPr>
        <w:pStyle w:val="NormalWeb"/>
        <w:spacing w:line="480" w:lineRule="auto"/>
        <w:contextualSpacing/>
        <w:jc w:val="both"/>
      </w:pPr>
      <w:r>
        <w:instrText xml:space="preserve">  &amp;lt;p&amp;gt;&amp;lt;b&amp;gt;404.&amp;lt;/b&amp;gt; &amp;lt;ins&amp;gt;That’s an error.&amp;lt;/ins&amp;gt;</w:instrText>
      </w:r>
    </w:p>
    <w:p w14:paraId="56C34C1A" w14:textId="77777777" w:rsidR="002267BF" w:rsidRDefault="002267BF" w:rsidP="00B171DA">
      <w:pPr>
        <w:pStyle w:val="NormalWeb"/>
        <w:spacing w:line="480" w:lineRule="auto"/>
        <w:contextualSpacing/>
        <w:jc w:val="both"/>
      </w:pPr>
      <w:r>
        <w:instrText xml:space="preserve">  &amp;lt;p&amp;gt;The requested URL &amp;lt;code&amp;gt;/maps/geo&amp;lt;/code&amp;gt; was not found on this server.  &amp;lt;ins&amp;gt;That’s all we know.&amp;lt;/ins&amp;gt;</w:instrText>
      </w:r>
    </w:p>
    <w:p w14:paraId="7EBAFEA2" w14:textId="77777777" w:rsidR="002267BF" w:rsidRDefault="002267BF" w:rsidP="00B171DA">
      <w:pPr>
        <w:pStyle w:val="NormalWeb"/>
        <w:spacing w:line="480" w:lineRule="auto"/>
        <w:contextualSpacing/>
        <w:jc w:val="both"/>
      </w:pPr>
      <w:r>
        <w:instrText>&lt;/location&gt;&lt;institution&gt;Queen Mary University of London, Institute of Cancer, Barts and the London School of Medicine and Dentistry, London, UK.&lt;/institution&gt;&lt;number&gt;10&lt;/number&gt;&lt;subtype&gt;400&lt;/subtype&gt;&lt;endpage&gt;948&lt;/endpage&gt;&lt;bundle&gt;&lt;publication&gt;&lt;title&gt;Eur J Surg Oncol&lt;/title&gt;&lt;type&gt;-100&lt;/type&gt;&lt;subtype&gt;-100&lt;/subtype&gt;&lt;uuid&gt;6BCFE6D2-E4F9-4FC3-9D91-68CA737892E7&lt;/uuid&gt;&lt;/publication&gt;&lt;/bundle&gt;&lt;authors&gt;&lt;author&gt;&lt;firstName&gt;D&lt;/firstName&gt;&lt;lastName&gt;Hariharan&lt;/lastName&gt;&lt;/author&gt;&lt;author&gt;&lt;firstName&gt;V&lt;/firstName&gt;&lt;middleNames&gt;A&lt;/middleNames&gt;&lt;lastName&gt;Constantinides&lt;/lastName&gt;&lt;/author&gt;&lt;author&gt;&lt;firstName&gt;F&lt;/firstName&gt;&lt;middleNames&gt;E M&lt;/middleNames&gt;&lt;lastName&gt;Froeling&lt;/lastName&gt;&lt;/author&gt;&lt;author&gt;&lt;firstName&gt;P&lt;/firstName&gt;&lt;middleNames&gt;P&lt;/middleNames&gt;&lt;lastName&gt;Tekkis&lt;/lastName&gt;&lt;/author&gt;&lt;author&gt;&lt;firstName&gt;H&lt;/firstName&gt;&lt;middleNames&gt;M&lt;/middleNames&gt;&lt;lastName&gt;Kocher&lt;/lastName&gt;&lt;/author&gt;&lt;/authors&gt;&lt;/publication&gt;&lt;/publications&gt;&lt;cites&gt;&lt;/cites&gt;&lt;/citation&gt;</w:instrText>
      </w:r>
      <w:r w:rsidR="007B020E">
        <w:fldChar w:fldCharType="separate"/>
      </w:r>
      <w:r w:rsidR="003F26E6">
        <w:rPr>
          <w:rFonts w:eastAsia="Times New Roman"/>
          <w:lang w:val="en-US"/>
        </w:rPr>
        <w:t>[33]</w:t>
      </w:r>
      <w:r w:rsidR="007B020E">
        <w:fldChar w:fldCharType="end"/>
      </w:r>
      <w:r w:rsidR="007B020E">
        <w:t xml:space="preserve"> </w:t>
      </w:r>
      <w:r w:rsidR="007B020E" w:rsidRPr="006E641C">
        <w:t xml:space="preserve">looked at the benefit of </w:t>
      </w:r>
      <w:r w:rsidR="007B020E">
        <w:t>SL/L-LUS</w:t>
      </w:r>
      <w:r w:rsidR="007B020E" w:rsidRPr="006E641C">
        <w:t xml:space="preserve"> in 2827 patients across 22 studies with radiologically resectable pancreatic/peripancreatic cancer</w:t>
      </w:r>
      <w:r w:rsidR="007B020E">
        <w:t>. R</w:t>
      </w:r>
      <w:r w:rsidR="007B020E" w:rsidRPr="006E641C">
        <w:t xml:space="preserve">esults from this analysis showed the pooled sensitivity and specificity of </w:t>
      </w:r>
      <w:r w:rsidR="007B020E">
        <w:t>SL/L-LUS</w:t>
      </w:r>
      <w:r w:rsidR="007B020E" w:rsidRPr="006E641C">
        <w:t xml:space="preserve"> for the detection of liver and peritoneal lesions to be 88% (95% CI 83-92) and 92% (95% CI 84-96) respectively. However, sensitivity for </w:t>
      </w:r>
      <w:r w:rsidR="007B020E">
        <w:t>detection of locally advanced disease was poor</w:t>
      </w:r>
      <w:r w:rsidR="007B020E" w:rsidRPr="006E641C">
        <w:t xml:space="preserve">: 58% (95% CI 51-65). The pooled yield of </w:t>
      </w:r>
      <w:r w:rsidR="007B020E">
        <w:t>SL/L-LUS</w:t>
      </w:r>
      <w:r w:rsidR="007B020E" w:rsidRPr="006E641C">
        <w:t xml:space="preserve">, i.e. proportion of patients in whom unnecessary laparotomy was avoided, was 25%. </w:t>
      </w:r>
      <w:r w:rsidR="007B020E">
        <w:t xml:space="preserve"> A</w:t>
      </w:r>
      <w:r w:rsidR="007B020E" w:rsidRPr="006E641C">
        <w:t xml:space="preserve"> Cochrane review, </w:t>
      </w:r>
      <w:r w:rsidR="007B020E">
        <w:t>undertaken</w:t>
      </w:r>
      <w:r w:rsidR="007B020E" w:rsidRPr="006E641C">
        <w:t xml:space="preserve"> </w:t>
      </w:r>
      <w:r w:rsidR="007B020E">
        <w:t>by Allen</w:t>
      </w:r>
      <w:r w:rsidR="007B020E" w:rsidRPr="006E641C">
        <w:t xml:space="preserve"> el </w:t>
      </w:r>
      <w:r w:rsidR="007B020E">
        <w:t xml:space="preserve">al </w:t>
      </w:r>
      <w:r w:rsidR="007B020E" w:rsidRPr="006E641C">
        <w:t>in 2013 reported similar results</w:t>
      </w:r>
      <w:r w:rsidR="007B020E">
        <w:t xml:space="preserve"> </w:t>
      </w:r>
      <w:r w:rsidR="007B020E">
        <w:fldChar w:fldCharType="begin"/>
      </w:r>
      <w:r>
        <w:instrText xml:space="preserve"> ADDIN PAPERS2_CITATIONS &lt;citation&gt;&lt;uuid&gt;97925637-E7AD-4D3F-BC42-645AA0E6B13B&lt;/uuid&gt;&lt;priority&gt;25&lt;/priority&gt;&lt;publications&gt;&lt;publication&gt;&lt;uuid&gt;2C08CEA8-2B3A-48DD-B45E-A423FDE57D26&lt;/uuid&gt;&lt;doi&gt;10.1002/14651858.CD009323.pub2&lt;/doi&gt;&lt;startpage&gt;CD009323&lt;/startpage&gt;&lt;publication_date&gt;99201300001200000000200000&lt;/publication_date&gt;&lt;url&gt;http://eutils.ncbi.nlm.nih.gov/entrez/eutils/elink.fcgi?dbfrom=pubmed&amp;amp;id=24272022&amp;amp;retmode=ref&amp;amp;cmd=prlinks&lt;/url&gt;&lt;citekey&gt;Allen:2013hz&lt;/citekey&gt;&lt;type&gt;400&lt;/type&gt;&lt;title&gt;Diagnostic accuracy of laparoscopy following computed tomography (CT) scanning for assessing the resectability with curative intent in pancreatic and periampullary cancer.&lt;/title&gt;&lt;location&gt;&amp;lt;!DOCTYPE html&amp;gt;</w:instrText>
      </w:r>
    </w:p>
    <w:p w14:paraId="10E85EEC" w14:textId="77777777" w:rsidR="002267BF" w:rsidRDefault="002267BF" w:rsidP="00B171DA">
      <w:pPr>
        <w:pStyle w:val="NormalWeb"/>
        <w:spacing w:line="480" w:lineRule="auto"/>
        <w:contextualSpacing/>
        <w:jc w:val="both"/>
      </w:pPr>
      <w:r>
        <w:instrText>&amp;lt;html lang=en&amp;gt;</w:instrText>
      </w:r>
    </w:p>
    <w:p w14:paraId="146A3E79" w14:textId="77777777" w:rsidR="002267BF" w:rsidRDefault="002267BF" w:rsidP="00B171DA">
      <w:pPr>
        <w:pStyle w:val="NormalWeb"/>
        <w:spacing w:line="480" w:lineRule="auto"/>
        <w:contextualSpacing/>
        <w:jc w:val="both"/>
      </w:pPr>
      <w:r>
        <w:instrText xml:space="preserve">  &amp;lt;meta charset=utf-8&amp;gt;</w:instrText>
      </w:r>
    </w:p>
    <w:p w14:paraId="55ABF763" w14:textId="77777777" w:rsidR="002267BF" w:rsidRDefault="002267BF" w:rsidP="00B171DA">
      <w:pPr>
        <w:pStyle w:val="NormalWeb"/>
        <w:spacing w:line="480" w:lineRule="auto"/>
        <w:contextualSpacing/>
        <w:jc w:val="both"/>
      </w:pPr>
      <w:r>
        <w:instrText xml:space="preserve">  &amp;lt;meta name=viewport content="initial-scale=1, minimum-scale=1, width=device-width"&amp;gt;</w:instrText>
      </w:r>
    </w:p>
    <w:p w14:paraId="15461379" w14:textId="77777777" w:rsidR="002267BF" w:rsidRDefault="002267BF" w:rsidP="00B171DA">
      <w:pPr>
        <w:pStyle w:val="NormalWeb"/>
        <w:spacing w:line="480" w:lineRule="auto"/>
        <w:contextualSpacing/>
        <w:jc w:val="both"/>
      </w:pPr>
      <w:r>
        <w:instrText xml:space="preserve">  &amp;lt;title&amp;gt;Error 404 (Not Found)!!1&amp;lt;/title&amp;gt;</w:instrText>
      </w:r>
    </w:p>
    <w:p w14:paraId="272B724A" w14:textId="77777777" w:rsidR="002267BF" w:rsidRDefault="002267BF" w:rsidP="00B171DA">
      <w:pPr>
        <w:pStyle w:val="NormalWeb"/>
        <w:spacing w:line="480" w:lineRule="auto"/>
        <w:contextualSpacing/>
        <w:jc w:val="both"/>
      </w:pPr>
      <w:r>
        <w:instrText xml:space="preserve">  &amp;lt;style&amp;gt;</w:instrText>
      </w:r>
    </w:p>
    <w:p w14:paraId="4B1214CD" w14:textId="77777777" w:rsidR="002267BF" w:rsidRDefault="002267BF" w:rsidP="00B171DA">
      <w:pPr>
        <w:pStyle w:val="NormalWeb"/>
        <w:spacing w:line="480" w:lineRule="auto"/>
        <w:contextualSpacing/>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A65CC04" w14:textId="77777777" w:rsidR="002267BF" w:rsidRDefault="002267BF" w:rsidP="00B171DA">
      <w:pPr>
        <w:pStyle w:val="NormalWeb"/>
        <w:spacing w:line="480" w:lineRule="auto"/>
        <w:contextualSpacing/>
        <w:jc w:val="both"/>
      </w:pPr>
      <w:r>
        <w:instrText xml:space="preserve">  &amp;lt;/style&amp;gt;</w:instrText>
      </w:r>
    </w:p>
    <w:p w14:paraId="127F2E77" w14:textId="77777777" w:rsidR="002267BF" w:rsidRDefault="002267BF" w:rsidP="00B171DA">
      <w:pPr>
        <w:pStyle w:val="NormalWeb"/>
        <w:spacing w:line="480" w:lineRule="auto"/>
        <w:contextualSpacing/>
        <w:jc w:val="both"/>
      </w:pPr>
      <w:r>
        <w:instrText xml:space="preserve">  &amp;lt;a href=//www.google.com/&amp;gt;&amp;lt;span id=logo aria-label=Google&amp;gt;&amp;lt;/span&amp;gt;&amp;lt;/a&amp;gt;</w:instrText>
      </w:r>
    </w:p>
    <w:p w14:paraId="3C993C66" w14:textId="77777777" w:rsidR="002267BF" w:rsidRDefault="002267BF" w:rsidP="00B171DA">
      <w:pPr>
        <w:pStyle w:val="NormalWeb"/>
        <w:spacing w:line="480" w:lineRule="auto"/>
        <w:contextualSpacing/>
        <w:jc w:val="both"/>
      </w:pPr>
      <w:r>
        <w:instrText xml:space="preserve">  &amp;lt;p&amp;gt;&amp;lt;b&amp;gt;404.&amp;lt;/b&amp;gt; &amp;lt;ins&amp;gt;That’s an error.&amp;lt;/ins&amp;gt;</w:instrText>
      </w:r>
    </w:p>
    <w:p w14:paraId="29382797" w14:textId="77777777" w:rsidR="002267BF" w:rsidRDefault="002267BF" w:rsidP="00B171DA">
      <w:pPr>
        <w:pStyle w:val="NormalWeb"/>
        <w:spacing w:line="480" w:lineRule="auto"/>
        <w:contextualSpacing/>
        <w:jc w:val="both"/>
      </w:pPr>
      <w:r>
        <w:instrText xml:space="preserve">  &amp;lt;p&amp;gt;The requested URL &amp;lt;code&amp;gt;/maps/geo&amp;lt;/code&amp;gt; was not found on this server.  &amp;lt;ins&amp;gt;That’s all we know.&amp;lt;/ins&amp;gt;</w:instrText>
      </w:r>
    </w:p>
    <w:p w14:paraId="7D0D5DE7" w14:textId="1AC58801" w:rsidR="00FC1C1E" w:rsidRPr="00345158" w:rsidRDefault="002267BF" w:rsidP="00B171DA">
      <w:pPr>
        <w:pStyle w:val="NormalWeb"/>
        <w:spacing w:line="480" w:lineRule="auto"/>
        <w:contextualSpacing/>
        <w:jc w:val="both"/>
        <w:sectPr w:rsidR="00FC1C1E" w:rsidRPr="00345158">
          <w:footerReference w:type="even" r:id="rId9"/>
          <w:footerReference w:type="default" r:id="rId10"/>
          <w:pgSz w:w="11906" w:h="16838"/>
          <w:pgMar w:top="1440" w:right="1440" w:bottom="1440" w:left="1440" w:header="708" w:footer="708" w:gutter="0"/>
          <w:cols w:space="708"/>
          <w:titlePg/>
          <w:docGrid w:linePitch="360"/>
        </w:sectPr>
      </w:pPr>
      <w:r>
        <w:instrText>&lt;/location&gt;&lt;institution&gt;University College London, Royal Free Campus, Pond Street, London, UK, NW3 2QG.&lt;/institution&gt;&lt;number&gt;11&lt;/number&gt;&lt;subtype&gt;400&lt;/subtype&gt;&lt;bundle&gt;&lt;publication&gt;&lt;title&gt;Cochrane Database Syst Rev&lt;/title&gt;&lt;type&gt;-100&lt;/type&gt;&lt;subtype&gt;-100&lt;/subtype&gt;&lt;uuid&gt;6A759470-AD74-4245-A1E3-209DD4ED5033&lt;/uuid&gt;&lt;/publication&gt;&lt;/bundle&gt;&lt;authors&gt;&lt;author&gt;&lt;firstName&gt;Victoria&lt;/firstName&gt;&lt;middleNames&gt;B&lt;/middleNames&gt;&lt;lastName&gt;Allen&lt;/lastName&gt;&lt;/author&gt;&lt;author&gt;&lt;firstName&gt;Kurinchi&lt;/firstName&gt;&lt;middleNames&gt;Selvan&lt;/middleNames&gt;&lt;lastName&gt;Gurusamy&lt;/lastName&gt;&lt;/author&gt;&lt;author&gt;&lt;firstName&gt;Yemisi&lt;/firstName&gt;&lt;lastName&gt;Takwoingi&lt;/lastName&gt;&lt;/author&gt;&lt;author&gt;&lt;firstName&gt;Amun&lt;/firstName&gt;&lt;lastName&gt;Kalia&lt;/lastName&gt;&lt;/author&gt;&lt;author&gt;&lt;firstName&gt;Brian&lt;/firstName&gt;&lt;middleNames&gt;R&lt;/middleNames&gt;&lt;lastName&gt;Davidson&lt;/lastName&gt;&lt;/author&gt;&lt;/authors&gt;&lt;/publication&gt;&lt;/publications&gt;&lt;cites&gt;&lt;/cites&gt;&lt;/citation&gt;</w:instrText>
      </w:r>
      <w:r w:rsidR="007B020E">
        <w:fldChar w:fldCharType="separate"/>
      </w:r>
      <w:r w:rsidR="003F26E6">
        <w:rPr>
          <w:rFonts w:eastAsia="Times New Roman"/>
          <w:lang w:val="en-US"/>
        </w:rPr>
        <w:t>[34]</w:t>
      </w:r>
      <w:r w:rsidR="007B020E">
        <w:fldChar w:fldCharType="end"/>
      </w:r>
      <w:r w:rsidR="007B020E">
        <w:t>.</w:t>
      </w:r>
      <w:r w:rsidR="007B020E" w:rsidRPr="006E641C">
        <w:t xml:space="preserve"> This included 15 studies with a total of 1015 patients diagnosed with resectable pancreatic/periampullary cancer</w:t>
      </w:r>
      <w:r w:rsidR="007B020E">
        <w:t xml:space="preserve"> following initial staging</w:t>
      </w:r>
      <w:r w:rsidR="007B020E" w:rsidRPr="006E641C">
        <w:t xml:space="preserve"> CT </w:t>
      </w:r>
      <w:r w:rsidR="007B020E" w:rsidRPr="00A108E5">
        <w:t xml:space="preserve">scan. They reported a pooled sensitivity for </w:t>
      </w:r>
      <w:r w:rsidR="007B020E">
        <w:t>SL/L-LUS</w:t>
      </w:r>
      <w:r w:rsidR="007B020E" w:rsidRPr="00A108E5">
        <w:t xml:space="preserve"> of</w:t>
      </w:r>
      <w:r w:rsidR="007B020E" w:rsidRPr="00A108E5">
        <w:rPr>
          <w:szCs w:val="18"/>
        </w:rPr>
        <w:t xml:space="preserve"> 68.7% (95% CI 54.3% to 80.2%).</w:t>
      </w:r>
      <w:r w:rsidR="007B020E" w:rsidRPr="00A108E5">
        <w:t xml:space="preserve"> </w:t>
      </w:r>
      <w:r w:rsidR="007B020E" w:rsidRPr="00A108E5">
        <w:rPr>
          <w:szCs w:val="18"/>
        </w:rPr>
        <w:t>From the included studies the authors calculated a median pre-test</w:t>
      </w:r>
      <w:r w:rsidR="007B020E" w:rsidRPr="00A108E5">
        <w:t xml:space="preserve"> </w:t>
      </w:r>
      <w:r w:rsidR="007B020E" w:rsidRPr="00A108E5">
        <w:rPr>
          <w:szCs w:val="18"/>
        </w:rPr>
        <w:t xml:space="preserve">probability for unresectable disease </w:t>
      </w:r>
      <w:r w:rsidR="007B020E" w:rsidRPr="00A108E5">
        <w:t xml:space="preserve">of 0.403. </w:t>
      </w:r>
    </w:p>
    <w:p w14:paraId="04D85584" w14:textId="77777777" w:rsidR="00FC1C1E" w:rsidRPr="001D4E54" w:rsidRDefault="007A563D" w:rsidP="0088782B">
      <w:pPr>
        <w:rPr>
          <w:rFonts w:eastAsia="Times New Roman"/>
        </w:rPr>
      </w:pPr>
      <w:r>
        <w:rPr>
          <w:rStyle w:val="captnr"/>
          <w:rFonts w:eastAsia="Times New Roman"/>
        </w:rPr>
        <w:lastRenderedPageBreak/>
        <w:t>Table</w:t>
      </w:r>
      <w:r w:rsidR="001D4E54">
        <w:rPr>
          <w:rStyle w:val="captnr"/>
          <w:rFonts w:eastAsia="Times New Roman"/>
        </w:rPr>
        <w:t xml:space="preserve"> </w:t>
      </w:r>
      <w:r w:rsidR="003B37D3">
        <w:rPr>
          <w:rFonts w:eastAsia="Times New Roman"/>
        </w:rPr>
        <w:t>1</w:t>
      </w:r>
      <w:r w:rsidR="00374DFD">
        <w:rPr>
          <w:rFonts w:eastAsia="Times New Roman"/>
        </w:rPr>
        <w:t>. I</w:t>
      </w:r>
      <w:r w:rsidR="001D4E54">
        <w:rPr>
          <w:rFonts w:eastAsia="Times New Roman"/>
        </w:rPr>
        <w:t xml:space="preserve">dentification of metastatic disease with </w:t>
      </w:r>
      <w:r w:rsidR="00A67C10">
        <w:rPr>
          <w:rFonts w:eastAsia="Times New Roman"/>
        </w:rPr>
        <w:t>SL/L-LUS</w:t>
      </w:r>
      <w:r w:rsidR="001D4E54">
        <w:rPr>
          <w:rFonts w:eastAsia="Times New Roman"/>
        </w:rPr>
        <w:t xml:space="preserve"> in patients considered potentially resectable on radiological grounds</w:t>
      </w:r>
    </w:p>
    <w:p w14:paraId="7A556052" w14:textId="77777777" w:rsidR="00FC1C1E" w:rsidRDefault="00FC1C1E" w:rsidP="0088782B">
      <w:pPr>
        <w:rPr>
          <w:rFonts w:eastAsia="Times New Roman"/>
          <w:vertAlign w:val="superscript"/>
        </w:rPr>
      </w:pPr>
    </w:p>
    <w:tbl>
      <w:tblPr>
        <w:tblStyle w:val="TableGrid"/>
        <w:tblW w:w="14317" w:type="dxa"/>
        <w:tblInd w:w="36" w:type="dxa"/>
        <w:tblLayout w:type="fixed"/>
        <w:tblLook w:val="04A0" w:firstRow="1" w:lastRow="0" w:firstColumn="1" w:lastColumn="0" w:noHBand="0" w:noVBand="1"/>
      </w:tblPr>
      <w:tblGrid>
        <w:gridCol w:w="2269"/>
        <w:gridCol w:w="1134"/>
        <w:gridCol w:w="1417"/>
        <w:gridCol w:w="1701"/>
        <w:gridCol w:w="2126"/>
        <w:gridCol w:w="1985"/>
        <w:gridCol w:w="1847"/>
        <w:gridCol w:w="1838"/>
      </w:tblGrid>
      <w:tr w:rsidR="00FC1C1E" w14:paraId="663056DA" w14:textId="77777777">
        <w:tc>
          <w:tcPr>
            <w:tcW w:w="2269" w:type="dxa"/>
            <w:vAlign w:val="center"/>
          </w:tcPr>
          <w:p w14:paraId="385D32E9" w14:textId="77777777" w:rsidR="00FC1C1E" w:rsidRPr="00473328" w:rsidRDefault="00FC1C1E" w:rsidP="00FC1C1E">
            <w:pPr>
              <w:jc w:val="center"/>
              <w:rPr>
                <w:b/>
                <w:sz w:val="20"/>
                <w:szCs w:val="20"/>
              </w:rPr>
            </w:pPr>
            <w:r w:rsidRPr="00473328">
              <w:rPr>
                <w:b/>
                <w:sz w:val="20"/>
                <w:szCs w:val="20"/>
              </w:rPr>
              <w:t>Study</w:t>
            </w:r>
          </w:p>
        </w:tc>
        <w:tc>
          <w:tcPr>
            <w:tcW w:w="1134" w:type="dxa"/>
            <w:vAlign w:val="center"/>
          </w:tcPr>
          <w:p w14:paraId="6A76D7B4" w14:textId="77777777" w:rsidR="00FC1C1E" w:rsidRPr="00473328" w:rsidRDefault="00FC1C1E" w:rsidP="00FC1C1E">
            <w:pPr>
              <w:jc w:val="center"/>
              <w:rPr>
                <w:b/>
                <w:sz w:val="20"/>
                <w:szCs w:val="20"/>
              </w:rPr>
            </w:pPr>
            <w:r w:rsidRPr="00473328">
              <w:rPr>
                <w:b/>
                <w:sz w:val="20"/>
                <w:szCs w:val="20"/>
              </w:rPr>
              <w:t>Technique</w:t>
            </w:r>
          </w:p>
        </w:tc>
        <w:tc>
          <w:tcPr>
            <w:tcW w:w="1417" w:type="dxa"/>
            <w:vAlign w:val="center"/>
          </w:tcPr>
          <w:p w14:paraId="6C3E0408" w14:textId="77777777" w:rsidR="00FC1C1E" w:rsidRPr="00473328" w:rsidRDefault="001D4E54" w:rsidP="00FC1C1E">
            <w:pPr>
              <w:jc w:val="center"/>
              <w:rPr>
                <w:b/>
                <w:sz w:val="20"/>
                <w:szCs w:val="20"/>
              </w:rPr>
            </w:pPr>
            <w:r>
              <w:rPr>
                <w:b/>
                <w:sz w:val="20"/>
                <w:szCs w:val="20"/>
              </w:rPr>
              <w:t>Resectable patients</w:t>
            </w:r>
            <w:r w:rsidR="00FC1C1E" w:rsidRPr="00473328">
              <w:rPr>
                <w:b/>
                <w:sz w:val="20"/>
                <w:szCs w:val="20"/>
              </w:rPr>
              <w:t xml:space="preserve"> </w:t>
            </w:r>
            <w:r>
              <w:rPr>
                <w:b/>
                <w:sz w:val="20"/>
                <w:szCs w:val="20"/>
              </w:rPr>
              <w:t>(imaging)</w:t>
            </w:r>
          </w:p>
        </w:tc>
        <w:tc>
          <w:tcPr>
            <w:tcW w:w="1701" w:type="dxa"/>
            <w:vAlign w:val="center"/>
          </w:tcPr>
          <w:p w14:paraId="222D9979" w14:textId="77777777" w:rsidR="00FC1C1E" w:rsidRPr="00473328" w:rsidRDefault="00FC1C1E" w:rsidP="00FC1C1E">
            <w:pPr>
              <w:jc w:val="center"/>
              <w:rPr>
                <w:b/>
                <w:sz w:val="20"/>
                <w:szCs w:val="20"/>
              </w:rPr>
            </w:pPr>
            <w:r w:rsidRPr="00473328">
              <w:rPr>
                <w:b/>
                <w:sz w:val="20"/>
                <w:szCs w:val="20"/>
              </w:rPr>
              <w:t xml:space="preserve">Patients undergoing </w:t>
            </w:r>
          </w:p>
          <w:p w14:paraId="4A658675" w14:textId="77777777" w:rsidR="00FC1C1E" w:rsidRPr="00473328" w:rsidRDefault="00FC1C1E" w:rsidP="00FC1C1E">
            <w:pPr>
              <w:jc w:val="center"/>
              <w:rPr>
                <w:b/>
                <w:sz w:val="20"/>
                <w:szCs w:val="20"/>
              </w:rPr>
            </w:pPr>
            <w:r w:rsidRPr="00473328">
              <w:rPr>
                <w:b/>
                <w:sz w:val="20"/>
                <w:szCs w:val="20"/>
              </w:rPr>
              <w:t xml:space="preserve">L / LUS </w:t>
            </w:r>
          </w:p>
        </w:tc>
        <w:tc>
          <w:tcPr>
            <w:tcW w:w="2126" w:type="dxa"/>
            <w:vAlign w:val="center"/>
          </w:tcPr>
          <w:p w14:paraId="33E405A1" w14:textId="77777777" w:rsidR="00FC1C1E" w:rsidRPr="00473328" w:rsidRDefault="00FC1C1E" w:rsidP="00FC1C1E">
            <w:pPr>
              <w:jc w:val="center"/>
              <w:rPr>
                <w:b/>
                <w:sz w:val="20"/>
                <w:szCs w:val="20"/>
              </w:rPr>
            </w:pPr>
            <w:r w:rsidRPr="00473328">
              <w:rPr>
                <w:b/>
                <w:sz w:val="20"/>
                <w:szCs w:val="20"/>
              </w:rPr>
              <w:t>Patients unresectable on L /LUS (%)</w:t>
            </w:r>
          </w:p>
        </w:tc>
        <w:tc>
          <w:tcPr>
            <w:tcW w:w="1985" w:type="dxa"/>
            <w:vAlign w:val="center"/>
          </w:tcPr>
          <w:p w14:paraId="4DB8C422" w14:textId="77777777" w:rsidR="00FC1C1E" w:rsidRPr="00473328" w:rsidRDefault="00FC1C1E" w:rsidP="00D029EF">
            <w:pPr>
              <w:jc w:val="center"/>
              <w:rPr>
                <w:b/>
                <w:sz w:val="20"/>
                <w:szCs w:val="20"/>
              </w:rPr>
            </w:pPr>
            <w:r w:rsidRPr="00473328">
              <w:rPr>
                <w:b/>
                <w:sz w:val="20"/>
                <w:szCs w:val="20"/>
              </w:rPr>
              <w:t xml:space="preserve">Patients undergoing </w:t>
            </w:r>
            <w:r w:rsidR="00D029EF">
              <w:rPr>
                <w:b/>
                <w:sz w:val="20"/>
                <w:szCs w:val="20"/>
              </w:rPr>
              <w:t>surgical exploration</w:t>
            </w:r>
            <w:r w:rsidR="00154271">
              <w:rPr>
                <w:b/>
                <w:sz w:val="20"/>
                <w:szCs w:val="20"/>
              </w:rPr>
              <w:t xml:space="preserve"> following L / LUS</w:t>
            </w:r>
            <w:r w:rsidRPr="00473328">
              <w:rPr>
                <w:b/>
                <w:sz w:val="20"/>
                <w:szCs w:val="20"/>
              </w:rPr>
              <w:t xml:space="preserve"> (%)</w:t>
            </w:r>
          </w:p>
        </w:tc>
        <w:tc>
          <w:tcPr>
            <w:tcW w:w="1847" w:type="dxa"/>
            <w:vAlign w:val="center"/>
          </w:tcPr>
          <w:p w14:paraId="4449339A" w14:textId="77777777" w:rsidR="00154271" w:rsidRDefault="00FC1C1E" w:rsidP="00FC1C1E">
            <w:pPr>
              <w:jc w:val="center"/>
              <w:rPr>
                <w:b/>
                <w:sz w:val="20"/>
                <w:szCs w:val="20"/>
              </w:rPr>
            </w:pPr>
            <w:r w:rsidRPr="00473328">
              <w:rPr>
                <w:b/>
                <w:sz w:val="20"/>
                <w:szCs w:val="20"/>
              </w:rPr>
              <w:t>Non-resected (missed occult disease)</w:t>
            </w:r>
            <w:r w:rsidR="00154271">
              <w:rPr>
                <w:b/>
                <w:sz w:val="20"/>
                <w:szCs w:val="20"/>
              </w:rPr>
              <w:t xml:space="preserve"> following</w:t>
            </w:r>
          </w:p>
          <w:p w14:paraId="474D8053" w14:textId="77777777" w:rsidR="00FC1C1E" w:rsidRPr="00473328" w:rsidRDefault="00154271" w:rsidP="00FC1C1E">
            <w:pPr>
              <w:jc w:val="center"/>
              <w:rPr>
                <w:b/>
                <w:sz w:val="20"/>
                <w:szCs w:val="20"/>
              </w:rPr>
            </w:pPr>
            <w:r>
              <w:rPr>
                <w:b/>
                <w:sz w:val="20"/>
                <w:szCs w:val="20"/>
              </w:rPr>
              <w:t xml:space="preserve"> L / LUS</w:t>
            </w:r>
            <w:r w:rsidR="00FC1C1E" w:rsidRPr="00473328">
              <w:rPr>
                <w:b/>
                <w:sz w:val="20"/>
                <w:szCs w:val="20"/>
              </w:rPr>
              <w:t xml:space="preserve"> (%)</w:t>
            </w:r>
          </w:p>
        </w:tc>
        <w:tc>
          <w:tcPr>
            <w:tcW w:w="1838" w:type="dxa"/>
            <w:vAlign w:val="center"/>
          </w:tcPr>
          <w:p w14:paraId="0340C0C7" w14:textId="77777777" w:rsidR="00FC1C1E" w:rsidRPr="00473328" w:rsidRDefault="00FC1C1E" w:rsidP="00FC1C1E">
            <w:pPr>
              <w:jc w:val="center"/>
              <w:rPr>
                <w:b/>
                <w:sz w:val="20"/>
                <w:szCs w:val="20"/>
              </w:rPr>
            </w:pPr>
            <w:r w:rsidRPr="00473328">
              <w:rPr>
                <w:b/>
                <w:sz w:val="20"/>
                <w:szCs w:val="20"/>
              </w:rPr>
              <w:t>Patients who underwent resection</w:t>
            </w:r>
            <w:r w:rsidR="00154271">
              <w:rPr>
                <w:b/>
                <w:sz w:val="20"/>
                <w:szCs w:val="20"/>
              </w:rPr>
              <w:t xml:space="preserve"> following L / LUS</w:t>
            </w:r>
            <w:r w:rsidRPr="00473328">
              <w:rPr>
                <w:b/>
                <w:sz w:val="20"/>
                <w:szCs w:val="20"/>
              </w:rPr>
              <w:t xml:space="preserve"> (%)</w:t>
            </w:r>
          </w:p>
        </w:tc>
      </w:tr>
      <w:tr w:rsidR="00FC1C1E" w14:paraId="60E2D9A7" w14:textId="77777777">
        <w:tc>
          <w:tcPr>
            <w:tcW w:w="2269" w:type="dxa"/>
          </w:tcPr>
          <w:p w14:paraId="76AA8141" w14:textId="77777777" w:rsidR="002267BF" w:rsidRDefault="00FC1C1E" w:rsidP="00FC1C1E">
            <w:pPr>
              <w:autoSpaceDE w:val="0"/>
              <w:autoSpaceDN w:val="0"/>
              <w:adjustRightInd w:val="0"/>
              <w:rPr>
                <w:rFonts w:eastAsiaTheme="minorHAnsi"/>
                <w:sz w:val="20"/>
                <w:szCs w:val="20"/>
              </w:rPr>
            </w:pPr>
            <w:r w:rsidRPr="00970916">
              <w:rPr>
                <w:rFonts w:eastAsiaTheme="minorHAnsi"/>
                <w:sz w:val="20"/>
                <w:szCs w:val="20"/>
              </w:rPr>
              <w:t>Taylor et al. 2001</w:t>
            </w:r>
            <w:r>
              <w:rPr>
                <w:rFonts w:eastAsiaTheme="minorHAnsi"/>
                <w:sz w:val="20"/>
                <w:szCs w:val="20"/>
              </w:rPr>
              <w:t xml:space="preserve"> </w:t>
            </w:r>
            <w:r w:rsidR="006F286E">
              <w:rPr>
                <w:rFonts w:eastAsiaTheme="minorHAnsi"/>
                <w:sz w:val="20"/>
                <w:szCs w:val="20"/>
              </w:rPr>
              <w:fldChar w:fldCharType="begin"/>
            </w:r>
            <w:r w:rsidR="002267BF">
              <w:rPr>
                <w:rFonts w:eastAsiaTheme="minorHAnsi"/>
                <w:sz w:val="20"/>
                <w:szCs w:val="20"/>
              </w:rPr>
              <w:instrText xml:space="preserve"> ADDIN PAPERS2_CITATIONS &lt;citation&gt;&lt;uuid&gt;5410BFAA-B048-4F22-B07C-D4294AD1F3A9&lt;/uuid&gt;&lt;priority&gt;26&lt;/priority&gt;&lt;publications&gt;&lt;publication&gt;&lt;uuid&gt;0D773D78-6978-492A-8AFF-31558CCE4D1E&lt;/uuid&gt;&lt;volume&gt;88&lt;/volume&gt;&lt;doi&gt;10.1046/j.0007-1323.2001.01826.x&lt;/doi&gt;&lt;startpage&gt;1077&lt;/startpage&gt;&lt;publication_date&gt;99200108001200000000220000&lt;/publication_date&gt;&lt;url&gt;http://eutils.ncbi.nlm.nih.gov/entrez/eutils/elink.fcgi?dbfrom=pubmed&amp;amp;id=11488793&amp;amp;retmode=ref&amp;amp;cmd=prlinks&lt;/url&gt;&lt;citekey&gt;Taylor:2001hn&lt;/citekey&gt;&lt;type&gt;400&lt;/type&gt;&lt;title&gt;Experience with laparoscopic ultrasonography for defining tumour resectability in carcinoma of the pancreatic head and periampullary region.&lt;/title&gt;&lt;location&gt;&amp;lt;!DOCTYPE html&amp;gt;</w:instrText>
            </w:r>
          </w:p>
          <w:p w14:paraId="1B88590E"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amp;lt;html lang=en&amp;gt;</w:instrText>
            </w:r>
          </w:p>
          <w:p w14:paraId="5472D61B"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amp;lt;meta charset=utf-8&amp;gt;</w:instrText>
            </w:r>
          </w:p>
          <w:p w14:paraId="1E51924E"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amp;lt;meta name=viewport content="initial-scale=1, minimum-scale=1, width=device-width"&amp;gt;</w:instrText>
            </w:r>
          </w:p>
          <w:p w14:paraId="0810C4E9"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amp;lt;title&amp;gt;Error 404 (Not Found)!!1&amp;lt;/title&amp;gt;</w:instrText>
            </w:r>
          </w:p>
          <w:p w14:paraId="7C59DBD4"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amp;lt;style&amp;gt;</w:instrText>
            </w:r>
          </w:p>
          <w:p w14:paraId="3BA99EE1"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7BA4232"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amp;lt;/style&amp;gt;</w:instrText>
            </w:r>
          </w:p>
          <w:p w14:paraId="1AFCA512"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amp;lt;a href=//www.google.com/&amp;gt;&amp;lt;span id=logo aria-label=Google&amp;gt;&amp;lt;/span&amp;gt;&amp;lt;/a&amp;gt;</w:instrText>
            </w:r>
          </w:p>
          <w:p w14:paraId="098ACB0B"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amp;lt;p&amp;gt;&amp;lt;b&amp;gt;404.&amp;lt;/b&amp;gt; &amp;lt;ins&amp;gt;That’s an error.&amp;lt;/ins&amp;gt;</w:instrText>
            </w:r>
          </w:p>
          <w:p w14:paraId="3BA2FCF1"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amp;lt;p&amp;gt;The requested URL &amp;lt;code&amp;gt;/maps/geo&amp;lt;/code&amp;gt; was not found on this server.  &amp;lt;ins&amp;gt;That’s all we know.&amp;lt;/ins&amp;gt;</w:instrText>
            </w:r>
          </w:p>
          <w:p w14:paraId="6780CAC1" w14:textId="500811E6" w:rsidR="00FC1C1E" w:rsidRPr="00E83EA2" w:rsidRDefault="002267BF" w:rsidP="00FC1C1E">
            <w:pPr>
              <w:autoSpaceDE w:val="0"/>
              <w:autoSpaceDN w:val="0"/>
              <w:adjustRightInd w:val="0"/>
              <w:rPr>
                <w:rFonts w:eastAsiaTheme="minorHAnsi"/>
                <w:sz w:val="20"/>
                <w:szCs w:val="20"/>
              </w:rPr>
            </w:pPr>
            <w:r>
              <w:rPr>
                <w:rFonts w:eastAsiaTheme="minorHAnsi"/>
                <w:sz w:val="20"/>
                <w:szCs w:val="20"/>
              </w:rPr>
              <w:instrText>&lt;/location&gt;&lt;institution&gt;Department of Clinical Radiology, Singleton Hospital, Sketty Lane, Swansea SA2 8QA, UK. and@doctors.org.uk&lt;/institution&gt;&lt;number&gt;8&lt;/number&gt;&lt;subtype&gt;400&lt;/subtype&gt;&lt;endpage&gt;1083&lt;/endpage&gt;&lt;bundle&gt;&lt;publication&gt;&lt;title&gt;Br J Surg&lt;/title&gt;&lt;type&gt;-100&lt;/type&gt;&lt;subtype&gt;-100&lt;/subtype&gt;&lt;uuid&gt;B5E9E17C-6768-44DB-8B45-09099D2D44FF&lt;/uuid&gt;&lt;/publication&gt;&lt;/bundle&gt;&lt;authors&gt;&lt;author&gt;&lt;firstName&gt;A&lt;/firstName&gt;&lt;middleNames&gt;M&lt;/middleNames&gt;&lt;lastName&gt;Taylor&lt;/lastName&gt;&lt;/author&gt;&lt;author&gt;&lt;firstName&gt;S&lt;/firstName&gt;&lt;middleNames&gt;A&lt;/middleNames&gt;&lt;lastName&gt;Roberts&lt;/lastName&gt;&lt;/author&gt;&lt;author&gt;&lt;firstName&gt;J&lt;/firstName&gt;&lt;middleNames&gt;M&lt;/middleNames&gt;&lt;lastName&gt;Manson&lt;/lastName&gt;&lt;/author&gt;&lt;/authors&gt;&lt;/publication&gt;&lt;/publications&gt;&lt;cites&gt;&lt;/cites&gt;&lt;/citation&gt;</w:instrText>
            </w:r>
            <w:r w:rsidR="006F286E">
              <w:rPr>
                <w:rFonts w:eastAsiaTheme="minorHAnsi"/>
                <w:sz w:val="20"/>
                <w:szCs w:val="20"/>
              </w:rPr>
              <w:fldChar w:fldCharType="separate"/>
            </w:r>
            <w:r w:rsidR="003F26E6">
              <w:rPr>
                <w:rFonts w:ascii="Calibri" w:eastAsia="Times New Roman" w:hAnsi="Calibri" w:cs="Calibri"/>
                <w:sz w:val="20"/>
                <w:szCs w:val="20"/>
                <w:lang w:val="en-US"/>
              </w:rPr>
              <w:t>[35]</w:t>
            </w:r>
            <w:r w:rsidR="006F286E">
              <w:rPr>
                <w:rFonts w:eastAsiaTheme="minorHAnsi"/>
                <w:sz w:val="20"/>
                <w:szCs w:val="20"/>
              </w:rPr>
              <w:fldChar w:fldCharType="end"/>
            </w:r>
          </w:p>
        </w:tc>
        <w:tc>
          <w:tcPr>
            <w:tcW w:w="1134" w:type="dxa"/>
            <w:vAlign w:val="center"/>
          </w:tcPr>
          <w:p w14:paraId="52EF2B9F" w14:textId="77777777" w:rsidR="00FC1C1E" w:rsidRDefault="00FC1C1E" w:rsidP="00FC1C1E">
            <w:pPr>
              <w:jc w:val="center"/>
            </w:pPr>
            <w:r>
              <w:t>L-LUS</w:t>
            </w:r>
          </w:p>
        </w:tc>
        <w:tc>
          <w:tcPr>
            <w:tcW w:w="1417" w:type="dxa"/>
            <w:vAlign w:val="center"/>
          </w:tcPr>
          <w:p w14:paraId="3C6966FA" w14:textId="77777777" w:rsidR="00FC1C1E" w:rsidRDefault="00FC1C1E" w:rsidP="00FC1C1E">
            <w:pPr>
              <w:jc w:val="center"/>
            </w:pPr>
            <w:r>
              <w:t>51</w:t>
            </w:r>
          </w:p>
        </w:tc>
        <w:tc>
          <w:tcPr>
            <w:tcW w:w="1701" w:type="dxa"/>
            <w:vAlign w:val="center"/>
          </w:tcPr>
          <w:p w14:paraId="32A05418" w14:textId="77777777" w:rsidR="00FC1C1E" w:rsidRDefault="00FC1C1E" w:rsidP="00FC1C1E">
            <w:pPr>
              <w:jc w:val="center"/>
            </w:pPr>
            <w:r>
              <w:t>51</w:t>
            </w:r>
          </w:p>
        </w:tc>
        <w:tc>
          <w:tcPr>
            <w:tcW w:w="2126" w:type="dxa"/>
            <w:vAlign w:val="center"/>
          </w:tcPr>
          <w:p w14:paraId="4BC6FD4D" w14:textId="77777777" w:rsidR="00FC1C1E" w:rsidRDefault="00FC1C1E" w:rsidP="00FC1C1E">
            <w:pPr>
              <w:jc w:val="center"/>
            </w:pPr>
            <w:r>
              <w:t>21 (41%)</w:t>
            </w:r>
          </w:p>
        </w:tc>
        <w:tc>
          <w:tcPr>
            <w:tcW w:w="1985" w:type="dxa"/>
            <w:vAlign w:val="center"/>
          </w:tcPr>
          <w:p w14:paraId="2BF051FC" w14:textId="77777777" w:rsidR="00FC1C1E" w:rsidRDefault="00FC1C1E" w:rsidP="00FC1C1E">
            <w:pPr>
              <w:jc w:val="center"/>
            </w:pPr>
            <w:r>
              <w:t>24 (47%)</w:t>
            </w:r>
          </w:p>
        </w:tc>
        <w:tc>
          <w:tcPr>
            <w:tcW w:w="1847" w:type="dxa"/>
            <w:vAlign w:val="center"/>
          </w:tcPr>
          <w:p w14:paraId="3D85F050" w14:textId="77777777" w:rsidR="00FC1C1E" w:rsidRDefault="00FC1C1E" w:rsidP="00FC1C1E">
            <w:pPr>
              <w:jc w:val="center"/>
            </w:pPr>
            <w:r>
              <w:t>2 (4%)</w:t>
            </w:r>
          </w:p>
        </w:tc>
        <w:tc>
          <w:tcPr>
            <w:tcW w:w="1838" w:type="dxa"/>
            <w:vAlign w:val="center"/>
          </w:tcPr>
          <w:p w14:paraId="5660F6A4" w14:textId="77777777" w:rsidR="00FC1C1E" w:rsidRDefault="00FC1C1E" w:rsidP="00FC1C1E">
            <w:pPr>
              <w:jc w:val="center"/>
            </w:pPr>
            <w:r>
              <w:t>20 (39%)*</w:t>
            </w:r>
          </w:p>
        </w:tc>
      </w:tr>
      <w:tr w:rsidR="00FC1C1E" w14:paraId="5EB2B267" w14:textId="77777777">
        <w:tc>
          <w:tcPr>
            <w:tcW w:w="2269" w:type="dxa"/>
          </w:tcPr>
          <w:p w14:paraId="70615FF6" w14:textId="77777777" w:rsidR="002267BF" w:rsidRDefault="00FC1C1E" w:rsidP="00FC1C1E">
            <w:pPr>
              <w:autoSpaceDE w:val="0"/>
              <w:autoSpaceDN w:val="0"/>
              <w:adjustRightInd w:val="0"/>
              <w:rPr>
                <w:rFonts w:eastAsiaTheme="minorHAnsi"/>
                <w:sz w:val="20"/>
                <w:szCs w:val="20"/>
              </w:rPr>
            </w:pPr>
            <w:r w:rsidRPr="00970916">
              <w:rPr>
                <w:rFonts w:eastAsiaTheme="minorHAnsi"/>
                <w:sz w:val="20"/>
                <w:szCs w:val="20"/>
              </w:rPr>
              <w:t>Menack et al. 2001</w:t>
            </w:r>
            <w:r w:rsidR="001D4E54">
              <w:rPr>
                <w:rFonts w:eastAsiaTheme="minorHAnsi"/>
                <w:sz w:val="20"/>
                <w:szCs w:val="20"/>
              </w:rPr>
              <w:t xml:space="preserve"> </w:t>
            </w:r>
            <w:r w:rsidR="006F286E">
              <w:rPr>
                <w:rFonts w:eastAsiaTheme="minorHAnsi"/>
                <w:sz w:val="20"/>
                <w:szCs w:val="20"/>
              </w:rPr>
              <w:fldChar w:fldCharType="begin"/>
            </w:r>
            <w:r w:rsidR="002267BF">
              <w:rPr>
                <w:rFonts w:eastAsiaTheme="minorHAnsi"/>
                <w:sz w:val="20"/>
                <w:szCs w:val="20"/>
              </w:rPr>
              <w:instrText xml:space="preserve"> ADDIN PAPERS2_CITATIONS &lt;citation&gt;&lt;uuid&gt;F4D183FD-2352-4CCF-B164-3AFFDAA39112&lt;/uuid&gt;&lt;priority&gt;27&lt;/priority&gt;&lt;publications&gt;&lt;publication&gt;&lt;uuid&gt;0E799501-D9CC-455C-9629-460C201AEEF8&lt;/uuid&gt;&lt;volume&gt;15&lt;/volume&gt;&lt;startpage&gt;1129&lt;/startpage&gt;&lt;publication_date&gt;99200110001200000000220000&lt;/publication_date&gt;&lt;url&gt;http://eutils.ncbi.nlm.nih.gov/entrez/eutils/elink.fcgi?dbfrom=pubmed&amp;amp;id=11727085&amp;amp;retmode=ref&amp;amp;cmd=prlinks&lt;/url&gt;&lt;citekey&gt;Menack:2001vl&lt;/citekey&gt;&lt;type&gt;400&lt;/type&gt;&lt;title&gt;Staging of pancreatic and ampullary cancers for resectability using laparoscopy with laparoscopic ultrasound.&lt;/title&gt;&lt;location&gt;&amp;lt;!DOCTYPE html&amp;gt;</w:instrText>
            </w:r>
          </w:p>
          <w:p w14:paraId="63B5D202"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amp;lt;html lang=en&amp;gt;</w:instrText>
            </w:r>
          </w:p>
          <w:p w14:paraId="195E7990"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amp;lt;meta charset=utf-8&amp;gt;</w:instrText>
            </w:r>
          </w:p>
          <w:p w14:paraId="3BC2DA56"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amp;lt;meta name=viewport content="initial-scale=1, minimum-scale=1, width=device-width"&amp;gt;</w:instrText>
            </w:r>
          </w:p>
          <w:p w14:paraId="334CBFF5"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amp;lt;title&amp;gt;Error 404 (Not Found)!!1&amp;lt;/title&amp;gt;</w:instrText>
            </w:r>
          </w:p>
          <w:p w14:paraId="45585F3B"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amp;lt;style&amp;gt;</w:instrText>
            </w:r>
          </w:p>
          <w:p w14:paraId="6B246FF6"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63809D8"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amp;lt;/style&amp;gt;</w:instrText>
            </w:r>
          </w:p>
          <w:p w14:paraId="13835C8E"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amp;lt;a href=//www.google.com/&amp;gt;&amp;lt;span id=logo aria-label=Google&amp;gt;&amp;lt;/span&amp;gt;&amp;lt;/a&amp;gt;</w:instrText>
            </w:r>
          </w:p>
          <w:p w14:paraId="715CD221"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amp;lt;p&amp;gt;&amp;lt;b&amp;gt;404.&amp;lt;/b&amp;gt; &amp;lt;ins&amp;gt;That’s an error.&amp;lt;/ins&amp;gt;</w:instrText>
            </w:r>
          </w:p>
          <w:p w14:paraId="4B3C171D" w14:textId="77777777" w:rsidR="002267BF" w:rsidRDefault="002267BF" w:rsidP="00FC1C1E">
            <w:pPr>
              <w:autoSpaceDE w:val="0"/>
              <w:autoSpaceDN w:val="0"/>
              <w:adjustRightInd w:val="0"/>
              <w:rPr>
                <w:rFonts w:eastAsiaTheme="minorHAnsi"/>
                <w:sz w:val="20"/>
                <w:szCs w:val="20"/>
              </w:rPr>
            </w:pPr>
            <w:r>
              <w:rPr>
                <w:rFonts w:eastAsiaTheme="minorHAnsi"/>
                <w:sz w:val="20"/>
                <w:szCs w:val="20"/>
              </w:rPr>
              <w:instrText xml:space="preserve">  &amp;lt;p&amp;gt;The requested URL &amp;lt;code&amp;gt;/maps/geo&amp;lt;/code&amp;gt; was not found on this server.  &amp;lt;ins&amp;gt;That’s all we know.&amp;lt;/ins&amp;gt;</w:instrText>
            </w:r>
          </w:p>
          <w:p w14:paraId="79C4C0F8" w14:textId="4507D606" w:rsidR="00FC1C1E" w:rsidRPr="00970916" w:rsidRDefault="002267BF" w:rsidP="00FC1C1E">
            <w:pPr>
              <w:autoSpaceDE w:val="0"/>
              <w:autoSpaceDN w:val="0"/>
              <w:adjustRightInd w:val="0"/>
              <w:rPr>
                <w:rFonts w:eastAsiaTheme="minorHAnsi"/>
                <w:sz w:val="20"/>
                <w:szCs w:val="20"/>
              </w:rPr>
            </w:pPr>
            <w:r>
              <w:rPr>
                <w:rFonts w:eastAsiaTheme="minorHAnsi"/>
                <w:sz w:val="20"/>
                <w:szCs w:val="20"/>
              </w:rPr>
              <w:instrText>&lt;/location&gt;&lt;institution&gt;Division of Surgery, New York United Hospital Medical Center, 406 Boston Post Road, Port Chester, NY 10573, USA.&lt;/institution&gt;&lt;number&gt;10&lt;/number&gt;&lt;subtype&gt;400&lt;/subtype&gt;&lt;endpage&gt;1134&lt;/endpage&gt;&lt;bundle&gt;&lt;publication&gt;&lt;title&gt;Surg Endosc&lt;/title&gt;&lt;type&gt;-100&lt;/type&gt;&lt;subtype&gt;-100&lt;/subtype&gt;&lt;uuid&gt;AEB5823F-84FC-41AA-B4DA-CDB97673618E&lt;/uuid&gt;&lt;/publication&gt;&lt;/bundle&gt;&lt;authors&gt;&lt;author&gt;&lt;firstName&gt;M&lt;/firstName&gt;&lt;middleNames&gt;J&lt;/middleNames&gt;&lt;lastName&gt;Menack&lt;/lastName&gt;&lt;/author&gt;&lt;author&gt;&lt;firstName&gt;J&lt;/firstName&gt;&lt;middleNames&gt;D&lt;/middleNames&gt;&lt;lastName&gt;Spitz&lt;/lastName&gt;&lt;/author&gt;&lt;author&gt;&lt;firstName&gt;M&lt;/firstName&gt;&lt;middleNames&gt;E&lt;/middleNames&gt;&lt;lastName&gt;Arregui&lt;/lastName&gt;&lt;/author&gt;&lt;/authors&gt;&lt;/publication&gt;&lt;/publications&gt;&lt;cites&gt;&lt;/cites&gt;&lt;/citation&gt;</w:instrText>
            </w:r>
            <w:r w:rsidR="006F286E">
              <w:rPr>
                <w:rFonts w:eastAsiaTheme="minorHAnsi"/>
                <w:sz w:val="20"/>
                <w:szCs w:val="20"/>
              </w:rPr>
              <w:fldChar w:fldCharType="separate"/>
            </w:r>
            <w:r w:rsidR="003F26E6">
              <w:rPr>
                <w:rFonts w:ascii="Calibri" w:eastAsia="Times New Roman" w:hAnsi="Calibri" w:cs="Calibri"/>
                <w:sz w:val="20"/>
                <w:szCs w:val="20"/>
                <w:lang w:val="en-US"/>
              </w:rPr>
              <w:t>[36]</w:t>
            </w:r>
            <w:r w:rsidR="006F286E">
              <w:rPr>
                <w:rFonts w:eastAsiaTheme="minorHAnsi"/>
                <w:sz w:val="20"/>
                <w:szCs w:val="20"/>
              </w:rPr>
              <w:fldChar w:fldCharType="end"/>
            </w:r>
          </w:p>
        </w:tc>
        <w:tc>
          <w:tcPr>
            <w:tcW w:w="1134" w:type="dxa"/>
            <w:vAlign w:val="center"/>
          </w:tcPr>
          <w:p w14:paraId="0C2BDA1D" w14:textId="77777777" w:rsidR="00FC1C1E" w:rsidRDefault="00FC1C1E" w:rsidP="00FC1C1E">
            <w:pPr>
              <w:jc w:val="center"/>
            </w:pPr>
            <w:r>
              <w:t>L-LUS</w:t>
            </w:r>
          </w:p>
        </w:tc>
        <w:tc>
          <w:tcPr>
            <w:tcW w:w="1417" w:type="dxa"/>
            <w:vAlign w:val="center"/>
          </w:tcPr>
          <w:p w14:paraId="095B534B" w14:textId="77777777" w:rsidR="00FC1C1E" w:rsidRDefault="00FC1C1E" w:rsidP="00FC1C1E">
            <w:pPr>
              <w:jc w:val="center"/>
            </w:pPr>
            <w:r>
              <w:t>27</w:t>
            </w:r>
          </w:p>
        </w:tc>
        <w:tc>
          <w:tcPr>
            <w:tcW w:w="1701" w:type="dxa"/>
            <w:vAlign w:val="center"/>
          </w:tcPr>
          <w:p w14:paraId="0F972609" w14:textId="77777777" w:rsidR="00FC1C1E" w:rsidRDefault="00FC1C1E" w:rsidP="00FC1C1E">
            <w:pPr>
              <w:jc w:val="center"/>
            </w:pPr>
            <w:r>
              <w:t>27</w:t>
            </w:r>
          </w:p>
        </w:tc>
        <w:tc>
          <w:tcPr>
            <w:tcW w:w="2126" w:type="dxa"/>
            <w:vAlign w:val="center"/>
          </w:tcPr>
          <w:p w14:paraId="349AED2E" w14:textId="77777777" w:rsidR="00FC1C1E" w:rsidRDefault="00FC1C1E" w:rsidP="00FC1C1E">
            <w:pPr>
              <w:jc w:val="center"/>
            </w:pPr>
            <w:r>
              <w:t>7 (26%)</w:t>
            </w:r>
          </w:p>
        </w:tc>
        <w:tc>
          <w:tcPr>
            <w:tcW w:w="1985" w:type="dxa"/>
            <w:vAlign w:val="center"/>
          </w:tcPr>
          <w:p w14:paraId="3689C33F" w14:textId="77777777" w:rsidR="00FC1C1E" w:rsidRDefault="00FC1C1E" w:rsidP="00FC1C1E">
            <w:pPr>
              <w:jc w:val="center"/>
            </w:pPr>
            <w:r>
              <w:t>20 (74%)</w:t>
            </w:r>
          </w:p>
        </w:tc>
        <w:tc>
          <w:tcPr>
            <w:tcW w:w="1847" w:type="dxa"/>
            <w:vAlign w:val="center"/>
          </w:tcPr>
          <w:p w14:paraId="5E1410F1" w14:textId="77777777" w:rsidR="00FC1C1E" w:rsidRDefault="00FC1C1E" w:rsidP="00FC1C1E">
            <w:pPr>
              <w:jc w:val="center"/>
            </w:pPr>
            <w:r>
              <w:t>2 (7%)</w:t>
            </w:r>
          </w:p>
        </w:tc>
        <w:tc>
          <w:tcPr>
            <w:tcW w:w="1838" w:type="dxa"/>
            <w:vAlign w:val="center"/>
          </w:tcPr>
          <w:p w14:paraId="42DACB36" w14:textId="77777777" w:rsidR="00FC1C1E" w:rsidRDefault="00FC1C1E" w:rsidP="00FC1C1E">
            <w:pPr>
              <w:jc w:val="center"/>
            </w:pPr>
            <w:r>
              <w:t>18 (67%)</w:t>
            </w:r>
          </w:p>
        </w:tc>
      </w:tr>
      <w:tr w:rsidR="00FC1C1E" w14:paraId="223DBA2B" w14:textId="77777777">
        <w:tc>
          <w:tcPr>
            <w:tcW w:w="2269" w:type="dxa"/>
            <w:vAlign w:val="center"/>
          </w:tcPr>
          <w:p w14:paraId="3E750EE4" w14:textId="77777777" w:rsidR="002267BF" w:rsidRDefault="00FC1C1E" w:rsidP="00FC1C1E">
            <w:pPr>
              <w:pStyle w:val="NoSpacing"/>
              <w:rPr>
                <w:rFonts w:eastAsia="Times New Roman"/>
                <w:sz w:val="20"/>
                <w:szCs w:val="20"/>
              </w:rPr>
            </w:pPr>
            <w:r w:rsidRPr="00970916">
              <w:rPr>
                <w:rFonts w:eastAsia="Times New Roman"/>
                <w:sz w:val="20"/>
                <w:szCs w:val="20"/>
              </w:rPr>
              <w:t>Vollmer</w:t>
            </w:r>
            <w:r>
              <w:rPr>
                <w:rFonts w:eastAsia="Times New Roman"/>
                <w:sz w:val="20"/>
                <w:szCs w:val="20"/>
              </w:rPr>
              <w:t xml:space="preserve"> et al. 2002</w:t>
            </w:r>
            <w:r w:rsidR="001D4E54">
              <w:rPr>
                <w:rFonts w:eastAsia="Times New Roman"/>
                <w:sz w:val="20"/>
                <w:szCs w:val="20"/>
              </w:rPr>
              <w:t xml:space="preserve"> </w:t>
            </w:r>
            <w:r w:rsidR="006F286E">
              <w:rPr>
                <w:rFonts w:eastAsia="Times New Roman"/>
                <w:sz w:val="20"/>
                <w:szCs w:val="20"/>
              </w:rPr>
              <w:fldChar w:fldCharType="begin"/>
            </w:r>
            <w:r w:rsidR="002267BF">
              <w:rPr>
                <w:rFonts w:eastAsia="Times New Roman"/>
                <w:sz w:val="20"/>
                <w:szCs w:val="20"/>
              </w:rPr>
              <w:instrText xml:space="preserve"> ADDIN PAPERS2_CITATIONS &lt;citation&gt;&lt;uuid&gt;AFD41145-11B0-429A-8F07-D7A8A9DC1A46&lt;/uuid&gt;&lt;priority&gt;28&lt;/priority&gt;&lt;publications&gt;&lt;publication&gt;&lt;uuid&gt;530EDDE9-205A-441E-9132-1179959D7EDC&lt;/uuid&gt;&lt;volume&gt;235&lt;/volume&gt;&lt;startpage&gt;1&lt;/startpage&gt;&lt;publication_date&gt;99200201001200000000220000&lt;/publication_date&gt;&lt;url&gt;http://eutils.ncbi.nlm.nih.gov/entrez/eutils/elink.fcgi?dbfrom=pubmed&amp;amp;id=11753036&amp;amp;retmode=ref&amp;amp;cmd=prlinks&lt;/url&gt;&lt;citekey&gt;Vollmer:2002th&lt;/citekey&gt;&lt;type&gt;400&lt;/type&gt;&lt;title&gt;Utility of staging laparoscopy in subsets of peripancreatic and biliary malignancies.&lt;/title&gt;&lt;location&gt;&amp;lt;!DOCTYPE html&amp;gt;</w:instrText>
            </w:r>
          </w:p>
          <w:p w14:paraId="5DE59A39" w14:textId="77777777" w:rsidR="002267BF" w:rsidRDefault="002267BF" w:rsidP="00FC1C1E">
            <w:pPr>
              <w:pStyle w:val="NoSpacing"/>
              <w:rPr>
                <w:rFonts w:eastAsia="Times New Roman"/>
                <w:sz w:val="20"/>
                <w:szCs w:val="20"/>
              </w:rPr>
            </w:pPr>
            <w:r>
              <w:rPr>
                <w:rFonts w:eastAsia="Times New Roman"/>
                <w:sz w:val="20"/>
                <w:szCs w:val="20"/>
              </w:rPr>
              <w:instrText>&amp;lt;html lang=en&amp;gt;</w:instrText>
            </w:r>
          </w:p>
          <w:p w14:paraId="40F087F2" w14:textId="77777777" w:rsidR="002267BF" w:rsidRDefault="002267BF" w:rsidP="00FC1C1E">
            <w:pPr>
              <w:pStyle w:val="NoSpacing"/>
              <w:rPr>
                <w:rFonts w:eastAsia="Times New Roman"/>
                <w:sz w:val="20"/>
                <w:szCs w:val="20"/>
              </w:rPr>
            </w:pPr>
            <w:r>
              <w:rPr>
                <w:rFonts w:eastAsia="Times New Roman"/>
                <w:sz w:val="20"/>
                <w:szCs w:val="20"/>
              </w:rPr>
              <w:instrText xml:space="preserve">  &amp;lt;meta charset=utf-8&amp;gt;</w:instrText>
            </w:r>
          </w:p>
          <w:p w14:paraId="0EE89065" w14:textId="77777777" w:rsidR="002267BF" w:rsidRDefault="002267BF" w:rsidP="00FC1C1E">
            <w:pPr>
              <w:pStyle w:val="NoSpacing"/>
              <w:rPr>
                <w:rFonts w:eastAsia="Times New Roman"/>
                <w:sz w:val="20"/>
                <w:szCs w:val="20"/>
              </w:rPr>
            </w:pPr>
            <w:r>
              <w:rPr>
                <w:rFonts w:eastAsia="Times New Roman"/>
                <w:sz w:val="20"/>
                <w:szCs w:val="20"/>
              </w:rPr>
              <w:instrText xml:space="preserve">  &amp;lt;meta name=viewport content="initial-scale=1, minimum-scale=1, width=device-width"&amp;gt;</w:instrText>
            </w:r>
          </w:p>
          <w:p w14:paraId="2B523F02" w14:textId="77777777" w:rsidR="002267BF" w:rsidRDefault="002267BF" w:rsidP="00FC1C1E">
            <w:pPr>
              <w:pStyle w:val="NoSpacing"/>
              <w:rPr>
                <w:rFonts w:eastAsia="Times New Roman"/>
                <w:sz w:val="20"/>
                <w:szCs w:val="20"/>
              </w:rPr>
            </w:pPr>
            <w:r>
              <w:rPr>
                <w:rFonts w:eastAsia="Times New Roman"/>
                <w:sz w:val="20"/>
                <w:szCs w:val="20"/>
              </w:rPr>
              <w:instrText xml:space="preserve">  &amp;lt;title&amp;gt;Error 404 (Not Found)!!1&amp;lt;/title&amp;gt;</w:instrText>
            </w:r>
          </w:p>
          <w:p w14:paraId="1DD2264D" w14:textId="77777777" w:rsidR="002267BF" w:rsidRDefault="002267BF" w:rsidP="00FC1C1E">
            <w:pPr>
              <w:pStyle w:val="NoSpacing"/>
              <w:rPr>
                <w:rFonts w:eastAsia="Times New Roman"/>
                <w:sz w:val="20"/>
                <w:szCs w:val="20"/>
              </w:rPr>
            </w:pPr>
            <w:r>
              <w:rPr>
                <w:rFonts w:eastAsia="Times New Roman"/>
                <w:sz w:val="20"/>
                <w:szCs w:val="20"/>
              </w:rPr>
              <w:instrText xml:space="preserve">  &amp;lt;style&amp;gt;</w:instrText>
            </w:r>
          </w:p>
          <w:p w14:paraId="1BA7B1A7" w14:textId="77777777" w:rsidR="002267BF" w:rsidRDefault="002267BF" w:rsidP="00FC1C1E">
            <w:pPr>
              <w:pStyle w:val="NoSpacing"/>
              <w:rPr>
                <w:rFonts w:eastAsia="Times New Roman"/>
                <w:sz w:val="20"/>
                <w:szCs w:val="20"/>
              </w:rPr>
            </w:pPr>
            <w:r>
              <w:rPr>
                <w:rFonts w:eastAsia="Times New Roman"/>
                <w:sz w:val="20"/>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47D8AD5" w14:textId="77777777" w:rsidR="002267BF" w:rsidRDefault="002267BF" w:rsidP="00FC1C1E">
            <w:pPr>
              <w:pStyle w:val="NoSpacing"/>
              <w:rPr>
                <w:rFonts w:eastAsia="Times New Roman"/>
                <w:sz w:val="20"/>
                <w:szCs w:val="20"/>
              </w:rPr>
            </w:pPr>
            <w:r>
              <w:rPr>
                <w:rFonts w:eastAsia="Times New Roman"/>
                <w:sz w:val="20"/>
                <w:szCs w:val="20"/>
              </w:rPr>
              <w:instrText xml:space="preserve">  &amp;lt;/style&amp;gt;</w:instrText>
            </w:r>
          </w:p>
          <w:p w14:paraId="4A2F5C3B" w14:textId="77777777" w:rsidR="002267BF" w:rsidRDefault="002267BF" w:rsidP="00FC1C1E">
            <w:pPr>
              <w:pStyle w:val="NoSpacing"/>
              <w:rPr>
                <w:rFonts w:eastAsia="Times New Roman"/>
                <w:sz w:val="20"/>
                <w:szCs w:val="20"/>
              </w:rPr>
            </w:pPr>
            <w:r>
              <w:rPr>
                <w:rFonts w:eastAsia="Times New Roman"/>
                <w:sz w:val="20"/>
                <w:szCs w:val="20"/>
              </w:rPr>
              <w:instrText xml:space="preserve">  &amp;lt;a href=//www.google.com/&amp;gt;&amp;lt;span id=logo aria-label=Google&amp;gt;&amp;lt;/span&amp;gt;&amp;lt;/a&amp;gt;</w:instrText>
            </w:r>
          </w:p>
          <w:p w14:paraId="04EC7183" w14:textId="77777777" w:rsidR="002267BF" w:rsidRDefault="002267BF" w:rsidP="00FC1C1E">
            <w:pPr>
              <w:pStyle w:val="NoSpacing"/>
              <w:rPr>
                <w:rFonts w:eastAsia="Times New Roman"/>
                <w:sz w:val="20"/>
                <w:szCs w:val="20"/>
              </w:rPr>
            </w:pPr>
            <w:r>
              <w:rPr>
                <w:rFonts w:eastAsia="Times New Roman"/>
                <w:sz w:val="20"/>
                <w:szCs w:val="20"/>
              </w:rPr>
              <w:instrText xml:space="preserve">  &amp;lt;p&amp;gt;&amp;lt;b&amp;gt;404.&amp;lt;/b&amp;gt; &amp;lt;ins&amp;gt;That’s an error.&amp;lt;/ins&amp;gt;</w:instrText>
            </w:r>
          </w:p>
          <w:p w14:paraId="7BAC784E" w14:textId="77777777" w:rsidR="002267BF" w:rsidRDefault="002267BF" w:rsidP="00FC1C1E">
            <w:pPr>
              <w:pStyle w:val="NoSpacing"/>
              <w:rPr>
                <w:rFonts w:eastAsia="Times New Roman"/>
                <w:sz w:val="20"/>
                <w:szCs w:val="20"/>
              </w:rPr>
            </w:pPr>
            <w:r>
              <w:rPr>
                <w:rFonts w:eastAsia="Times New Roman"/>
                <w:sz w:val="20"/>
                <w:szCs w:val="20"/>
              </w:rPr>
              <w:instrText xml:space="preserve">  &amp;lt;p&amp;gt;The requested URL &amp;lt;code&amp;gt;/maps/geo&amp;lt;/code&amp;gt; was not found on this server.  &amp;lt;ins&amp;gt;That’s all we know.&amp;lt;/ins&amp;gt;</w:instrText>
            </w:r>
          </w:p>
          <w:p w14:paraId="087306D1" w14:textId="1B46E6D1" w:rsidR="00FC1C1E" w:rsidRPr="00E83EA2" w:rsidRDefault="002267BF" w:rsidP="00FC1C1E">
            <w:pPr>
              <w:pStyle w:val="NoSpacing"/>
              <w:rPr>
                <w:rFonts w:eastAsia="Times New Roman"/>
                <w:sz w:val="20"/>
                <w:szCs w:val="20"/>
              </w:rPr>
            </w:pPr>
            <w:r>
              <w:rPr>
                <w:rFonts w:eastAsia="Times New Roman"/>
                <w:sz w:val="20"/>
                <w:szCs w:val="20"/>
              </w:rPr>
              <w:instrText>&lt;/location&gt;&lt;institution&gt;Section of Hepatobiliary-Pancreatic Surgery, Department of Surgery, Washington University School of Medicine, St. Louis, Missouri, USA.&lt;/institution&gt;&lt;number&gt;1&lt;/number&gt;&lt;subtype&gt;400&lt;/subtype&gt;&lt;endpage&gt;7&lt;/endpage&gt;&lt;bundle&gt;&lt;publication&gt;&lt;title&gt;Annals of surgery&lt;/title&gt;&lt;type&gt;-100&lt;/type&gt;&lt;subtype&gt;-100&lt;/subtype&gt;&lt;uuid&gt;B83012EB-793A-4844-970E-2B1BE7274AC0&lt;/uuid&gt;&lt;/publication&gt;&lt;/bundle&gt;&lt;authors&gt;&lt;author&gt;&lt;firstName&gt;Charles&lt;/firstName&gt;&lt;middleNames&gt;M&lt;/middleNames&gt;&lt;lastName&gt;Vollmer&lt;/lastName&gt;&lt;/author&gt;&lt;author&gt;&lt;firstName&gt;Jeffrey&lt;/firstName&gt;&lt;middleNames&gt;A&lt;/middleNames&gt;&lt;lastName&gt;Drebin&lt;/lastName&gt;&lt;/author&gt;&lt;author&gt;&lt;firstName&gt;William&lt;/firstName&gt;&lt;middleNames&gt;D&lt;/middleNames&gt;&lt;lastName&gt;Middleton&lt;/lastName&gt;&lt;/author&gt;&lt;author&gt;&lt;firstName&gt;Sharlene&lt;/firstName&gt;&lt;middleNames&gt;A&lt;/middleNames&gt;&lt;lastName&gt;Teefey&lt;/lastName&gt;&lt;/author&gt;&lt;author&gt;&lt;firstName&gt;David&lt;/firstName&gt;&lt;middleNames&gt;C&lt;/middleNames&gt;&lt;lastName&gt;Linehan&lt;/lastName&gt;&lt;/author&gt;&lt;author&gt;&lt;firstName&gt;Nathaniel&lt;/firstName&gt;&lt;middleNames&gt;J&lt;/middleNames&gt;&lt;lastName&gt;Soper&lt;/lastName&gt;&lt;/author&gt;&lt;author&gt;&lt;firstName&gt;Christopher&lt;/firstName&gt;&lt;middleNames&gt;J&lt;/middleNames&gt;&lt;lastName&gt;Eagon&lt;/lastName&gt;&lt;/author&gt;&lt;author&gt;&lt;firstName&gt;Steven&lt;/firstName&gt;&lt;middleNames&gt;M&lt;/middleNames&gt;&lt;lastName&gt;Strasberg&lt;/lastName&gt;&lt;/author&gt;&lt;/authors&gt;&lt;/publication&gt;&lt;/publications&gt;&lt;cites&gt;&lt;/cites&gt;&lt;/citation&gt;</w:instrText>
            </w:r>
            <w:r w:rsidR="006F286E">
              <w:rPr>
                <w:rFonts w:eastAsia="Times New Roman"/>
                <w:sz w:val="20"/>
                <w:szCs w:val="20"/>
              </w:rPr>
              <w:fldChar w:fldCharType="separate"/>
            </w:r>
            <w:r w:rsidR="003F26E6">
              <w:rPr>
                <w:rFonts w:ascii="Calibri" w:eastAsia="Times New Roman" w:hAnsi="Calibri" w:cs="Calibri"/>
                <w:sz w:val="20"/>
                <w:szCs w:val="20"/>
                <w:lang w:val="en-US"/>
              </w:rPr>
              <w:t>[31]</w:t>
            </w:r>
            <w:r w:rsidR="006F286E">
              <w:rPr>
                <w:rFonts w:eastAsia="Times New Roman"/>
                <w:sz w:val="20"/>
                <w:szCs w:val="20"/>
              </w:rPr>
              <w:fldChar w:fldCharType="end"/>
            </w:r>
          </w:p>
        </w:tc>
        <w:tc>
          <w:tcPr>
            <w:tcW w:w="1134" w:type="dxa"/>
            <w:vAlign w:val="center"/>
          </w:tcPr>
          <w:p w14:paraId="3FD93AE5" w14:textId="77777777" w:rsidR="00FC1C1E" w:rsidRDefault="00FC1C1E" w:rsidP="00FC1C1E">
            <w:pPr>
              <w:jc w:val="center"/>
            </w:pPr>
            <w:r>
              <w:t>L-LUS</w:t>
            </w:r>
          </w:p>
        </w:tc>
        <w:tc>
          <w:tcPr>
            <w:tcW w:w="1417" w:type="dxa"/>
            <w:vAlign w:val="center"/>
          </w:tcPr>
          <w:p w14:paraId="0BB53B29" w14:textId="77777777" w:rsidR="00FC1C1E" w:rsidRDefault="00FC1C1E" w:rsidP="00FC1C1E">
            <w:pPr>
              <w:jc w:val="center"/>
            </w:pPr>
            <w:r>
              <w:t>157</w:t>
            </w:r>
          </w:p>
        </w:tc>
        <w:tc>
          <w:tcPr>
            <w:tcW w:w="1701" w:type="dxa"/>
            <w:vAlign w:val="center"/>
          </w:tcPr>
          <w:p w14:paraId="42AB50D0" w14:textId="77777777" w:rsidR="00FC1C1E" w:rsidRDefault="00FC1C1E" w:rsidP="00FC1C1E">
            <w:pPr>
              <w:jc w:val="center"/>
            </w:pPr>
            <w:r>
              <w:t>153</w:t>
            </w:r>
          </w:p>
        </w:tc>
        <w:tc>
          <w:tcPr>
            <w:tcW w:w="2126" w:type="dxa"/>
            <w:vAlign w:val="center"/>
          </w:tcPr>
          <w:p w14:paraId="414808E4" w14:textId="77777777" w:rsidR="00FC1C1E" w:rsidRDefault="00FC1C1E" w:rsidP="00FC1C1E">
            <w:pPr>
              <w:jc w:val="center"/>
            </w:pPr>
            <w:r>
              <w:t>37 (24%)</w:t>
            </w:r>
          </w:p>
        </w:tc>
        <w:tc>
          <w:tcPr>
            <w:tcW w:w="1985" w:type="dxa"/>
            <w:vAlign w:val="center"/>
          </w:tcPr>
          <w:p w14:paraId="0389D7B1" w14:textId="77777777" w:rsidR="00FC1C1E" w:rsidRDefault="00FC1C1E" w:rsidP="00FC1C1E">
            <w:pPr>
              <w:jc w:val="center"/>
            </w:pPr>
            <w:r>
              <w:t>-</w:t>
            </w:r>
          </w:p>
        </w:tc>
        <w:tc>
          <w:tcPr>
            <w:tcW w:w="1847" w:type="dxa"/>
            <w:vAlign w:val="center"/>
          </w:tcPr>
          <w:p w14:paraId="5A245201" w14:textId="77777777" w:rsidR="00FC1C1E" w:rsidRDefault="00FC1C1E" w:rsidP="00FC1C1E">
            <w:pPr>
              <w:jc w:val="center"/>
            </w:pPr>
            <w:r>
              <w:t>-</w:t>
            </w:r>
          </w:p>
        </w:tc>
        <w:tc>
          <w:tcPr>
            <w:tcW w:w="1838" w:type="dxa"/>
            <w:vAlign w:val="center"/>
          </w:tcPr>
          <w:p w14:paraId="3E6ACCC0" w14:textId="77777777" w:rsidR="00FC1C1E" w:rsidRDefault="00FC1C1E" w:rsidP="00FC1C1E">
            <w:pPr>
              <w:jc w:val="center"/>
            </w:pPr>
            <w:r>
              <w:t>-</w:t>
            </w:r>
          </w:p>
        </w:tc>
      </w:tr>
      <w:tr w:rsidR="00FC1C1E" w14:paraId="29E1379C" w14:textId="77777777">
        <w:tc>
          <w:tcPr>
            <w:tcW w:w="2269" w:type="dxa"/>
            <w:vAlign w:val="center"/>
          </w:tcPr>
          <w:p w14:paraId="58A053AF" w14:textId="77777777" w:rsidR="002267BF" w:rsidRDefault="00FC1C1E" w:rsidP="00FC1C1E">
            <w:pPr>
              <w:pStyle w:val="NoSpacing"/>
              <w:rPr>
                <w:rFonts w:eastAsia="Times New Roman"/>
                <w:sz w:val="20"/>
                <w:szCs w:val="20"/>
              </w:rPr>
            </w:pPr>
            <w:r w:rsidRPr="00970916">
              <w:rPr>
                <w:rFonts w:eastAsia="Times New Roman"/>
                <w:sz w:val="20"/>
                <w:szCs w:val="20"/>
              </w:rPr>
              <w:t>Nieveen et al. 2003</w:t>
            </w:r>
            <w:r w:rsidR="001D4E54">
              <w:rPr>
                <w:rFonts w:eastAsia="Times New Roman"/>
                <w:sz w:val="20"/>
                <w:szCs w:val="20"/>
              </w:rPr>
              <w:t xml:space="preserve"> </w:t>
            </w:r>
            <w:r w:rsidR="006F286E">
              <w:rPr>
                <w:rFonts w:eastAsia="Times New Roman"/>
                <w:sz w:val="20"/>
                <w:szCs w:val="20"/>
              </w:rPr>
              <w:fldChar w:fldCharType="begin"/>
            </w:r>
            <w:r w:rsidR="002267BF">
              <w:rPr>
                <w:rFonts w:eastAsia="Times New Roman"/>
                <w:sz w:val="20"/>
                <w:szCs w:val="20"/>
              </w:rPr>
              <w:instrText xml:space="preserve"> ADDIN PAPERS2_CITATIONS &lt;citation&gt;&lt;uuid&gt;21439824-20DB-4BBC-A200-746FB86BA756&lt;/uuid&gt;&lt;priority&gt;29&lt;/priority&gt;&lt;publications&gt;&lt;publication&gt;&lt;uuid&gt;6728F3C2-8F8E-4C67-9F17-5177FEDC5A65&lt;/uuid&gt;&lt;volume&gt;237&lt;/volume&gt;&lt;doi&gt;10.1097/01.SLA.0000041340.49675.63&lt;/doi&gt;&lt;startpage&gt;66&lt;/startpage&gt;&lt;publication_date&gt;99200301001200000000220000&lt;/publication_date&gt;&lt;url&gt;http://eutils.ncbi.nlm.nih.gov/entrez/eutils/elink.fcgi?dbfrom=pubmed&amp;amp;id=12496532&amp;amp;retmode=ref&amp;amp;cmd=prlinks&lt;/url&gt;&lt;citekey&gt;NieveenvanDijkum:2003er&lt;/citekey&gt;&lt;type&gt;400&lt;/type&gt;&lt;title&gt;Laparoscopic staging and subsequent palliation in patients with peripancreatic carcinoma.&lt;/title&gt;&lt;location&gt;&amp;lt;!DOCTYPE html&amp;gt;</w:instrText>
            </w:r>
          </w:p>
          <w:p w14:paraId="286AC219" w14:textId="77777777" w:rsidR="002267BF" w:rsidRDefault="002267BF" w:rsidP="00FC1C1E">
            <w:pPr>
              <w:pStyle w:val="NoSpacing"/>
              <w:rPr>
                <w:rFonts w:eastAsia="Times New Roman"/>
                <w:sz w:val="20"/>
                <w:szCs w:val="20"/>
              </w:rPr>
            </w:pPr>
            <w:r>
              <w:rPr>
                <w:rFonts w:eastAsia="Times New Roman"/>
                <w:sz w:val="20"/>
                <w:szCs w:val="20"/>
              </w:rPr>
              <w:instrText>&amp;lt;html lang=en&amp;gt;</w:instrText>
            </w:r>
          </w:p>
          <w:p w14:paraId="31ED983E" w14:textId="77777777" w:rsidR="002267BF" w:rsidRDefault="002267BF" w:rsidP="00FC1C1E">
            <w:pPr>
              <w:pStyle w:val="NoSpacing"/>
              <w:rPr>
                <w:rFonts w:eastAsia="Times New Roman"/>
                <w:sz w:val="20"/>
                <w:szCs w:val="20"/>
              </w:rPr>
            </w:pPr>
            <w:r>
              <w:rPr>
                <w:rFonts w:eastAsia="Times New Roman"/>
                <w:sz w:val="20"/>
                <w:szCs w:val="20"/>
              </w:rPr>
              <w:instrText xml:space="preserve">  &amp;lt;meta charset=utf-8&amp;gt;</w:instrText>
            </w:r>
          </w:p>
          <w:p w14:paraId="02DD47B2" w14:textId="77777777" w:rsidR="002267BF" w:rsidRDefault="002267BF" w:rsidP="00FC1C1E">
            <w:pPr>
              <w:pStyle w:val="NoSpacing"/>
              <w:rPr>
                <w:rFonts w:eastAsia="Times New Roman"/>
                <w:sz w:val="20"/>
                <w:szCs w:val="20"/>
              </w:rPr>
            </w:pPr>
            <w:r>
              <w:rPr>
                <w:rFonts w:eastAsia="Times New Roman"/>
                <w:sz w:val="20"/>
                <w:szCs w:val="20"/>
              </w:rPr>
              <w:instrText xml:space="preserve">  &amp;lt;meta name=viewport content="initial-scale=1, minimum-scale=1, width=device-width"&amp;gt;</w:instrText>
            </w:r>
          </w:p>
          <w:p w14:paraId="691ADAFB" w14:textId="77777777" w:rsidR="002267BF" w:rsidRDefault="002267BF" w:rsidP="00FC1C1E">
            <w:pPr>
              <w:pStyle w:val="NoSpacing"/>
              <w:rPr>
                <w:rFonts w:eastAsia="Times New Roman"/>
                <w:sz w:val="20"/>
                <w:szCs w:val="20"/>
              </w:rPr>
            </w:pPr>
            <w:r>
              <w:rPr>
                <w:rFonts w:eastAsia="Times New Roman"/>
                <w:sz w:val="20"/>
                <w:szCs w:val="20"/>
              </w:rPr>
              <w:instrText xml:space="preserve">  &amp;lt;title&amp;gt;Error 404 (Not Found)!!1&amp;lt;/title&amp;gt;</w:instrText>
            </w:r>
          </w:p>
          <w:p w14:paraId="7B198592" w14:textId="77777777" w:rsidR="002267BF" w:rsidRDefault="002267BF" w:rsidP="00FC1C1E">
            <w:pPr>
              <w:pStyle w:val="NoSpacing"/>
              <w:rPr>
                <w:rFonts w:eastAsia="Times New Roman"/>
                <w:sz w:val="20"/>
                <w:szCs w:val="20"/>
              </w:rPr>
            </w:pPr>
            <w:r>
              <w:rPr>
                <w:rFonts w:eastAsia="Times New Roman"/>
                <w:sz w:val="20"/>
                <w:szCs w:val="20"/>
              </w:rPr>
              <w:instrText xml:space="preserve">  &amp;lt;style&amp;gt;</w:instrText>
            </w:r>
          </w:p>
          <w:p w14:paraId="7A4B324B" w14:textId="77777777" w:rsidR="002267BF" w:rsidRDefault="002267BF" w:rsidP="00FC1C1E">
            <w:pPr>
              <w:pStyle w:val="NoSpacing"/>
              <w:rPr>
                <w:rFonts w:eastAsia="Times New Roman"/>
                <w:sz w:val="20"/>
                <w:szCs w:val="20"/>
              </w:rPr>
            </w:pPr>
            <w:r>
              <w:rPr>
                <w:rFonts w:eastAsia="Times New Roman"/>
                <w:sz w:val="20"/>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20E429C" w14:textId="77777777" w:rsidR="002267BF" w:rsidRDefault="002267BF" w:rsidP="00FC1C1E">
            <w:pPr>
              <w:pStyle w:val="NoSpacing"/>
              <w:rPr>
                <w:rFonts w:eastAsia="Times New Roman"/>
                <w:sz w:val="20"/>
                <w:szCs w:val="20"/>
              </w:rPr>
            </w:pPr>
            <w:r>
              <w:rPr>
                <w:rFonts w:eastAsia="Times New Roman"/>
                <w:sz w:val="20"/>
                <w:szCs w:val="20"/>
              </w:rPr>
              <w:instrText xml:space="preserve">  &amp;lt;/style&amp;gt;</w:instrText>
            </w:r>
          </w:p>
          <w:p w14:paraId="1A57BA02" w14:textId="77777777" w:rsidR="002267BF" w:rsidRDefault="002267BF" w:rsidP="00FC1C1E">
            <w:pPr>
              <w:pStyle w:val="NoSpacing"/>
              <w:rPr>
                <w:rFonts w:eastAsia="Times New Roman"/>
                <w:sz w:val="20"/>
                <w:szCs w:val="20"/>
              </w:rPr>
            </w:pPr>
            <w:r>
              <w:rPr>
                <w:rFonts w:eastAsia="Times New Roman"/>
                <w:sz w:val="20"/>
                <w:szCs w:val="20"/>
              </w:rPr>
              <w:instrText xml:space="preserve">  &amp;lt;a href=//www.google.com/&amp;gt;&amp;lt;span id=logo aria-label=Google&amp;gt;&amp;lt;/span&amp;gt;&amp;lt;/a&amp;gt;</w:instrText>
            </w:r>
          </w:p>
          <w:p w14:paraId="188A4956" w14:textId="77777777" w:rsidR="002267BF" w:rsidRDefault="002267BF" w:rsidP="00FC1C1E">
            <w:pPr>
              <w:pStyle w:val="NoSpacing"/>
              <w:rPr>
                <w:rFonts w:eastAsia="Times New Roman"/>
                <w:sz w:val="20"/>
                <w:szCs w:val="20"/>
              </w:rPr>
            </w:pPr>
            <w:r>
              <w:rPr>
                <w:rFonts w:eastAsia="Times New Roman"/>
                <w:sz w:val="20"/>
                <w:szCs w:val="20"/>
              </w:rPr>
              <w:instrText xml:space="preserve">  &amp;lt;p&amp;gt;&amp;lt;b&amp;gt;404.&amp;lt;/b&amp;gt; &amp;lt;ins&amp;gt;That’s an error.&amp;lt;/ins&amp;gt;</w:instrText>
            </w:r>
          </w:p>
          <w:p w14:paraId="0753B88C" w14:textId="77777777" w:rsidR="002267BF" w:rsidRDefault="002267BF" w:rsidP="00FC1C1E">
            <w:pPr>
              <w:pStyle w:val="NoSpacing"/>
              <w:rPr>
                <w:rFonts w:eastAsia="Times New Roman"/>
                <w:sz w:val="20"/>
                <w:szCs w:val="20"/>
              </w:rPr>
            </w:pPr>
            <w:r>
              <w:rPr>
                <w:rFonts w:eastAsia="Times New Roman"/>
                <w:sz w:val="20"/>
                <w:szCs w:val="20"/>
              </w:rPr>
              <w:instrText xml:space="preserve">  &amp;lt;p&amp;gt;The requested URL &amp;lt;code&amp;gt;/maps/geo&amp;lt;/code&amp;gt; was not found on this server.  &amp;lt;ins&amp;gt;That’s all we know.&amp;lt;/ins&amp;gt;</w:instrText>
            </w:r>
          </w:p>
          <w:p w14:paraId="351BC3FC" w14:textId="3F8BDA92" w:rsidR="00FC1C1E" w:rsidRPr="00970916" w:rsidRDefault="002267BF" w:rsidP="00FC1C1E">
            <w:pPr>
              <w:pStyle w:val="NoSpacing"/>
              <w:rPr>
                <w:rFonts w:eastAsia="Times New Roman"/>
                <w:sz w:val="20"/>
                <w:szCs w:val="20"/>
              </w:rPr>
            </w:pPr>
            <w:r>
              <w:rPr>
                <w:rFonts w:eastAsia="Times New Roman"/>
                <w:sz w:val="20"/>
                <w:szCs w:val="20"/>
              </w:rPr>
              <w:instrText>&lt;/location&gt;&lt;institution&gt;Department of Surgery, Academic Medical Center, University of Amsterdam, The Netherlands.&lt;/institution&gt;&lt;number&gt;1&lt;/number&gt;&lt;subtype&gt;400&lt;/subtype&gt;&lt;endpage&gt;73&lt;/endpage&gt;&lt;bundle&gt;&lt;publication&gt;&lt;title&gt;Annals of surgery&lt;/title&gt;&lt;type&gt;-100&lt;/type&gt;&lt;subtype&gt;-100&lt;/subtype&gt;&lt;uuid&gt;B83012EB-793A-4844-970E-2B1BE7274AC0&lt;/uuid&gt;&lt;/publication&gt;&lt;/bundle&gt;&lt;authors&gt;&lt;author&gt;&lt;firstName&gt;Els&lt;/firstName&gt;&lt;middleNames&gt;J M&lt;/middleNames&gt;&lt;lastName&gt;Nieveen van Dijkum&lt;/lastName&gt;&lt;/author&gt;&lt;author&gt;&lt;firstName&gt;Mark&lt;/firstName&gt;&lt;middleNames&gt;G&lt;/middleNames&gt;&lt;lastName&gt;Romijn&lt;/lastName&gt;&lt;/author&gt;&lt;author&gt;&lt;firstName&gt;Caroline&lt;/firstName&gt;&lt;middleNames&gt;B&lt;/middleNames&gt;&lt;lastName&gt;Terwee&lt;/lastName&gt;&lt;/author&gt;&lt;author&gt;&lt;lastName&gt;Wit&lt;/lastName&gt;&lt;nonDroppingParticle&gt;de&lt;/nonDroppingParticle&gt;&lt;firstName&gt;Laurens&lt;/firstName&gt;&lt;middleNames&gt;Th&lt;/middleNames&gt;&lt;/author&gt;&lt;author&gt;&lt;lastName&gt;Meulen&lt;/lastName&gt;&lt;nonDroppingParticle&gt;van der&lt;/nonDroppingParticle&gt;&lt;firstName&gt;Jan&lt;/firstName&gt;&lt;middleNames&gt;H P&lt;/middleNames&gt;&lt;/author&gt;&lt;author&gt;&lt;firstName&gt;Han&lt;/firstName&gt;&lt;middleNames&gt;S&lt;/middleNames&gt;&lt;lastName&gt;Lameris&lt;/lastName&gt;&lt;/author&gt;&lt;author&gt;&lt;firstName&gt;Erik&lt;/firstName&gt;&lt;middleNames&gt;A J&lt;/middleNames&gt;&lt;lastName&gt;Rauws&lt;/lastName&gt;&lt;/author&gt;&lt;author&gt;&lt;firstName&gt;Huug&lt;/firstName&gt;&lt;lastName&gt;Obertop&lt;/lastName&gt;&lt;/author&gt;&lt;author&gt;&lt;lastName&gt;Eyck&lt;/lastName&gt;&lt;nonDroppingParticle&gt;van&lt;/nonDroppingParticle&gt;&lt;firstName&gt;Casper&lt;/firstName&gt;&lt;middleNames&gt;H J&lt;/middleNames&gt;&lt;/author&gt;&lt;author&gt;&lt;firstName&gt;Patrick&lt;/firstName&gt;&lt;middleNames&gt;M M&lt;/middleNames&gt;&lt;lastName&gt;Bossuyt&lt;/lastName&gt;&lt;/author&gt;&lt;author&gt;&lt;firstName&gt;Dirk&lt;/firstName&gt;&lt;middleNames&gt;J&lt;/middleNames&gt;&lt;lastName&gt;Gouma&lt;/lastName&gt;&lt;/author&gt;&lt;/authors&gt;&lt;/publication&gt;&lt;/publications&gt;&lt;cites&gt;&lt;/cites&gt;&lt;/citation&gt;</w:instrText>
            </w:r>
            <w:r w:rsidR="006F286E">
              <w:rPr>
                <w:rFonts w:eastAsia="Times New Roman"/>
                <w:sz w:val="20"/>
                <w:szCs w:val="20"/>
              </w:rPr>
              <w:fldChar w:fldCharType="separate"/>
            </w:r>
            <w:r w:rsidR="003F26E6">
              <w:rPr>
                <w:rFonts w:ascii="Calibri" w:eastAsia="Times New Roman" w:hAnsi="Calibri" w:cs="Calibri"/>
                <w:sz w:val="20"/>
                <w:szCs w:val="20"/>
                <w:lang w:val="en-US"/>
              </w:rPr>
              <w:t>[37]</w:t>
            </w:r>
            <w:r w:rsidR="006F286E">
              <w:rPr>
                <w:rFonts w:eastAsia="Times New Roman"/>
                <w:sz w:val="20"/>
                <w:szCs w:val="20"/>
              </w:rPr>
              <w:fldChar w:fldCharType="end"/>
            </w:r>
          </w:p>
        </w:tc>
        <w:tc>
          <w:tcPr>
            <w:tcW w:w="1134" w:type="dxa"/>
            <w:vAlign w:val="center"/>
          </w:tcPr>
          <w:p w14:paraId="053A7584" w14:textId="77777777" w:rsidR="00FC1C1E" w:rsidRDefault="00FC1C1E" w:rsidP="00FC1C1E">
            <w:pPr>
              <w:jc w:val="center"/>
            </w:pPr>
            <w:r>
              <w:t>L-LUS</w:t>
            </w:r>
          </w:p>
        </w:tc>
        <w:tc>
          <w:tcPr>
            <w:tcW w:w="1417" w:type="dxa"/>
            <w:vAlign w:val="center"/>
          </w:tcPr>
          <w:p w14:paraId="2EBAE9B3" w14:textId="77777777" w:rsidR="00FC1C1E" w:rsidRDefault="00FC1C1E" w:rsidP="00FC1C1E">
            <w:pPr>
              <w:jc w:val="center"/>
            </w:pPr>
            <w:r>
              <w:t>297</w:t>
            </w:r>
          </w:p>
        </w:tc>
        <w:tc>
          <w:tcPr>
            <w:tcW w:w="1701" w:type="dxa"/>
            <w:vAlign w:val="center"/>
          </w:tcPr>
          <w:p w14:paraId="53A439F7" w14:textId="77777777" w:rsidR="00FC1C1E" w:rsidRDefault="00FC1C1E" w:rsidP="00FC1C1E">
            <w:pPr>
              <w:jc w:val="center"/>
            </w:pPr>
            <w:r>
              <w:t>286</w:t>
            </w:r>
          </w:p>
        </w:tc>
        <w:tc>
          <w:tcPr>
            <w:tcW w:w="2126" w:type="dxa"/>
            <w:vAlign w:val="center"/>
          </w:tcPr>
          <w:p w14:paraId="5E508C93" w14:textId="77777777" w:rsidR="00FC1C1E" w:rsidRDefault="00FC1C1E" w:rsidP="00FC1C1E">
            <w:pPr>
              <w:jc w:val="center"/>
            </w:pPr>
            <w:r>
              <w:t>39 (13.6%)</w:t>
            </w:r>
          </w:p>
        </w:tc>
        <w:tc>
          <w:tcPr>
            <w:tcW w:w="1985" w:type="dxa"/>
            <w:vAlign w:val="center"/>
          </w:tcPr>
          <w:p w14:paraId="532DC70E" w14:textId="77777777" w:rsidR="00FC1C1E" w:rsidRPr="00473328" w:rsidRDefault="00FC1C1E" w:rsidP="00FC1C1E">
            <w:pPr>
              <w:jc w:val="center"/>
              <w:rPr>
                <w:sz w:val="18"/>
              </w:rPr>
            </w:pPr>
            <w:r w:rsidRPr="00473328">
              <w:rPr>
                <w:sz w:val="16"/>
                <w:szCs w:val="20"/>
              </w:rPr>
              <w:t>Resectable</w:t>
            </w:r>
            <w:r>
              <w:t xml:space="preserve">: </w:t>
            </w:r>
            <w:r w:rsidRPr="00473328">
              <w:rPr>
                <w:sz w:val="18"/>
              </w:rPr>
              <w:t>197 (69%)</w:t>
            </w:r>
          </w:p>
          <w:p w14:paraId="1E3A5442" w14:textId="77777777" w:rsidR="00FC1C1E" w:rsidRDefault="00FC1C1E" w:rsidP="00FC1C1E">
            <w:pPr>
              <w:jc w:val="center"/>
            </w:pPr>
            <w:r w:rsidRPr="00473328">
              <w:rPr>
                <w:sz w:val="16"/>
                <w:szCs w:val="20"/>
              </w:rPr>
              <w:t>Borderline</w:t>
            </w:r>
            <w:r>
              <w:rPr>
                <w:sz w:val="20"/>
                <w:szCs w:val="20"/>
              </w:rPr>
              <w:t xml:space="preserve">: </w:t>
            </w:r>
            <w:r w:rsidRPr="00473328">
              <w:rPr>
                <w:sz w:val="18"/>
              </w:rPr>
              <w:t>31</w:t>
            </w:r>
            <w:r>
              <w:rPr>
                <w:sz w:val="18"/>
              </w:rPr>
              <w:t xml:space="preserve"> (11%)</w:t>
            </w:r>
          </w:p>
        </w:tc>
        <w:tc>
          <w:tcPr>
            <w:tcW w:w="1847" w:type="dxa"/>
            <w:vAlign w:val="center"/>
          </w:tcPr>
          <w:p w14:paraId="3EBF183B" w14:textId="77777777" w:rsidR="00FC1C1E" w:rsidRDefault="00FC1C1E" w:rsidP="00FC1C1E">
            <w:pPr>
              <w:jc w:val="center"/>
            </w:pPr>
            <w:r w:rsidRPr="00473328">
              <w:rPr>
                <w:sz w:val="16"/>
                <w:szCs w:val="20"/>
              </w:rPr>
              <w:t>Resectable</w:t>
            </w:r>
            <w:r>
              <w:t xml:space="preserve">: </w:t>
            </w:r>
            <w:r w:rsidRPr="00473328">
              <w:rPr>
                <w:sz w:val="18"/>
              </w:rPr>
              <w:t>52</w:t>
            </w:r>
            <w:r>
              <w:rPr>
                <w:sz w:val="18"/>
              </w:rPr>
              <w:t xml:space="preserve"> (18%)</w:t>
            </w:r>
          </w:p>
          <w:p w14:paraId="44116860" w14:textId="77777777" w:rsidR="00FC1C1E" w:rsidRDefault="00FC1C1E" w:rsidP="00FC1C1E">
            <w:pPr>
              <w:jc w:val="center"/>
            </w:pPr>
            <w:r w:rsidRPr="00473328">
              <w:rPr>
                <w:sz w:val="16"/>
                <w:szCs w:val="20"/>
              </w:rPr>
              <w:t>Borderline</w:t>
            </w:r>
            <w:r>
              <w:t xml:space="preserve">: </w:t>
            </w:r>
            <w:r w:rsidRPr="00473328">
              <w:rPr>
                <w:sz w:val="18"/>
              </w:rPr>
              <w:t>20</w:t>
            </w:r>
            <w:r>
              <w:rPr>
                <w:sz w:val="18"/>
              </w:rPr>
              <w:t xml:space="preserve"> (7%)</w:t>
            </w:r>
          </w:p>
        </w:tc>
        <w:tc>
          <w:tcPr>
            <w:tcW w:w="1838" w:type="dxa"/>
            <w:vAlign w:val="center"/>
          </w:tcPr>
          <w:p w14:paraId="6ADDF5A7" w14:textId="77777777" w:rsidR="00FC1C1E" w:rsidRDefault="00FC1C1E" w:rsidP="00FC1C1E">
            <w:pPr>
              <w:jc w:val="center"/>
            </w:pPr>
            <w:r w:rsidRPr="00473328">
              <w:rPr>
                <w:sz w:val="16"/>
                <w:szCs w:val="20"/>
              </w:rPr>
              <w:t>Resectable</w:t>
            </w:r>
            <w:r>
              <w:t xml:space="preserve">: </w:t>
            </w:r>
            <w:r w:rsidRPr="00473328">
              <w:rPr>
                <w:sz w:val="18"/>
              </w:rPr>
              <w:t>145</w:t>
            </w:r>
            <w:r>
              <w:rPr>
                <w:sz w:val="18"/>
              </w:rPr>
              <w:t xml:space="preserve"> (51%)</w:t>
            </w:r>
          </w:p>
          <w:p w14:paraId="6025EC25" w14:textId="77777777" w:rsidR="00FC1C1E" w:rsidRDefault="00FC1C1E" w:rsidP="00FC1C1E">
            <w:pPr>
              <w:jc w:val="center"/>
            </w:pPr>
            <w:r w:rsidRPr="00473328">
              <w:rPr>
                <w:sz w:val="16"/>
                <w:szCs w:val="20"/>
              </w:rPr>
              <w:t>Borderline</w:t>
            </w:r>
            <w:r>
              <w:t xml:space="preserve">: </w:t>
            </w:r>
            <w:r w:rsidRPr="00473328">
              <w:rPr>
                <w:sz w:val="18"/>
              </w:rPr>
              <w:t>11</w:t>
            </w:r>
            <w:r>
              <w:rPr>
                <w:sz w:val="18"/>
              </w:rPr>
              <w:t xml:space="preserve"> (4%)</w:t>
            </w:r>
          </w:p>
        </w:tc>
      </w:tr>
      <w:tr w:rsidR="00FC1C1E" w14:paraId="76C25A80" w14:textId="77777777">
        <w:tc>
          <w:tcPr>
            <w:tcW w:w="2269" w:type="dxa"/>
            <w:vAlign w:val="center"/>
          </w:tcPr>
          <w:p w14:paraId="3E3A79B5" w14:textId="77777777" w:rsidR="002267BF" w:rsidRDefault="00FC1C1E" w:rsidP="00E67F87">
            <w:pPr>
              <w:pStyle w:val="NoSpacing"/>
              <w:rPr>
                <w:rFonts w:eastAsia="Times New Roman"/>
                <w:sz w:val="20"/>
                <w:szCs w:val="20"/>
              </w:rPr>
            </w:pPr>
            <w:r w:rsidRPr="00970916">
              <w:rPr>
                <w:rFonts w:eastAsia="Times New Roman"/>
                <w:sz w:val="20"/>
                <w:szCs w:val="20"/>
              </w:rPr>
              <w:t>Doran et al. 2004</w:t>
            </w:r>
            <w:r w:rsidR="001D4E54">
              <w:rPr>
                <w:rFonts w:eastAsia="Times New Roman"/>
                <w:sz w:val="20"/>
                <w:szCs w:val="20"/>
              </w:rPr>
              <w:t xml:space="preserve"> </w:t>
            </w:r>
            <w:r w:rsidR="006F286E">
              <w:rPr>
                <w:rFonts w:eastAsia="Times New Roman"/>
                <w:sz w:val="20"/>
                <w:szCs w:val="20"/>
              </w:rPr>
              <w:fldChar w:fldCharType="begin"/>
            </w:r>
            <w:r w:rsidR="002267BF">
              <w:rPr>
                <w:rFonts w:eastAsia="Times New Roman"/>
                <w:sz w:val="20"/>
                <w:szCs w:val="20"/>
              </w:rPr>
              <w:instrText xml:space="preserve"> ADDIN PAPERS2_CITATIONS &lt;citation&gt;&lt;uuid&gt;5A400CEC-9E4A-45F8-8354-C6347F9F6432&lt;/uuid&gt;&lt;priority&gt;30&lt;/priority&gt;&lt;publications&gt;&lt;publication&gt;&lt;uuid&gt;C356DD50-E86B-40CB-99AF-AB258C2521BB&lt;/uuid&gt;&lt;volume&gt;21&lt;/volume&gt;&lt;startpage&gt;305&lt;/startpage&gt;&lt;publication_date&gt;99200400001200000000200000&lt;/publication_date&gt;&lt;url&gt;http://eutils.ncbi.nlm.nih.gov/entrez/eutils/elink.fcgi?dbfrom=pubmed&amp;amp;id=15365229&amp;amp;retmode=ref&amp;amp;cmd=prlinks&lt;/url&gt;&lt;citekey&gt;Doran:2004vc&lt;/citekey&gt;&lt;type&gt;400&lt;/type&gt;&lt;title&gt;Laparoscopy and laparoscopic ultrasound in the evaluation of pancreatic and periampullary tumours.&lt;/title&gt;&lt;location&gt;&amp;lt;!DOCTYPE html&amp;gt;</w:instrText>
            </w:r>
          </w:p>
          <w:p w14:paraId="37445EBA" w14:textId="77777777" w:rsidR="002267BF" w:rsidRDefault="002267BF" w:rsidP="00E67F87">
            <w:pPr>
              <w:pStyle w:val="NoSpacing"/>
              <w:rPr>
                <w:rFonts w:eastAsia="Times New Roman"/>
                <w:sz w:val="20"/>
                <w:szCs w:val="20"/>
              </w:rPr>
            </w:pPr>
            <w:r>
              <w:rPr>
                <w:rFonts w:eastAsia="Times New Roman"/>
                <w:sz w:val="20"/>
                <w:szCs w:val="20"/>
              </w:rPr>
              <w:instrText>&amp;lt;html lang=en&amp;gt;</w:instrText>
            </w:r>
          </w:p>
          <w:p w14:paraId="01EACDEB" w14:textId="77777777" w:rsidR="002267BF" w:rsidRDefault="002267BF" w:rsidP="00E67F87">
            <w:pPr>
              <w:pStyle w:val="NoSpacing"/>
              <w:rPr>
                <w:rFonts w:eastAsia="Times New Roman"/>
                <w:sz w:val="20"/>
                <w:szCs w:val="20"/>
              </w:rPr>
            </w:pPr>
            <w:r>
              <w:rPr>
                <w:rFonts w:eastAsia="Times New Roman"/>
                <w:sz w:val="20"/>
                <w:szCs w:val="20"/>
              </w:rPr>
              <w:instrText xml:space="preserve">  &amp;lt;meta charset=utf-8&amp;gt;</w:instrText>
            </w:r>
          </w:p>
          <w:p w14:paraId="66EE2307" w14:textId="77777777" w:rsidR="002267BF" w:rsidRDefault="002267BF" w:rsidP="00E67F87">
            <w:pPr>
              <w:pStyle w:val="NoSpacing"/>
              <w:rPr>
                <w:rFonts w:eastAsia="Times New Roman"/>
                <w:sz w:val="20"/>
                <w:szCs w:val="20"/>
              </w:rPr>
            </w:pPr>
            <w:r>
              <w:rPr>
                <w:rFonts w:eastAsia="Times New Roman"/>
                <w:sz w:val="20"/>
                <w:szCs w:val="20"/>
              </w:rPr>
              <w:instrText xml:space="preserve">  &amp;lt;meta name=viewport content="initial-scale=1, minimum-scale=1, width=device-width"&amp;gt;</w:instrText>
            </w:r>
          </w:p>
          <w:p w14:paraId="1BD1432F" w14:textId="77777777" w:rsidR="002267BF" w:rsidRDefault="002267BF" w:rsidP="00E67F87">
            <w:pPr>
              <w:pStyle w:val="NoSpacing"/>
              <w:rPr>
                <w:rFonts w:eastAsia="Times New Roman"/>
                <w:sz w:val="20"/>
                <w:szCs w:val="20"/>
              </w:rPr>
            </w:pPr>
            <w:r>
              <w:rPr>
                <w:rFonts w:eastAsia="Times New Roman"/>
                <w:sz w:val="20"/>
                <w:szCs w:val="20"/>
              </w:rPr>
              <w:instrText xml:space="preserve">  &amp;lt;title&amp;gt;Error 404 (Not Found)!!1&amp;lt;/title&amp;gt;</w:instrText>
            </w:r>
          </w:p>
          <w:p w14:paraId="33072B3B" w14:textId="77777777" w:rsidR="002267BF" w:rsidRDefault="002267BF" w:rsidP="00E67F87">
            <w:pPr>
              <w:pStyle w:val="NoSpacing"/>
              <w:rPr>
                <w:rFonts w:eastAsia="Times New Roman"/>
                <w:sz w:val="20"/>
                <w:szCs w:val="20"/>
              </w:rPr>
            </w:pPr>
            <w:r>
              <w:rPr>
                <w:rFonts w:eastAsia="Times New Roman"/>
                <w:sz w:val="20"/>
                <w:szCs w:val="20"/>
              </w:rPr>
              <w:instrText xml:space="preserve">  &amp;lt;style&amp;gt;</w:instrText>
            </w:r>
          </w:p>
          <w:p w14:paraId="0519B6D3" w14:textId="77777777" w:rsidR="002267BF" w:rsidRDefault="002267BF" w:rsidP="00E67F87">
            <w:pPr>
              <w:pStyle w:val="NoSpacing"/>
              <w:rPr>
                <w:rFonts w:eastAsia="Times New Roman"/>
                <w:sz w:val="20"/>
                <w:szCs w:val="20"/>
              </w:rPr>
            </w:pPr>
            <w:r>
              <w:rPr>
                <w:rFonts w:eastAsia="Times New Roman"/>
                <w:sz w:val="20"/>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4A91660" w14:textId="77777777" w:rsidR="002267BF" w:rsidRDefault="002267BF" w:rsidP="00E67F87">
            <w:pPr>
              <w:pStyle w:val="NoSpacing"/>
              <w:rPr>
                <w:rFonts w:eastAsia="Times New Roman"/>
                <w:sz w:val="20"/>
                <w:szCs w:val="20"/>
              </w:rPr>
            </w:pPr>
            <w:r>
              <w:rPr>
                <w:rFonts w:eastAsia="Times New Roman"/>
                <w:sz w:val="20"/>
                <w:szCs w:val="20"/>
              </w:rPr>
              <w:instrText xml:space="preserve">  &amp;lt;/style&amp;gt;</w:instrText>
            </w:r>
          </w:p>
          <w:p w14:paraId="547275F7" w14:textId="77777777" w:rsidR="002267BF" w:rsidRDefault="002267BF" w:rsidP="00E67F87">
            <w:pPr>
              <w:pStyle w:val="NoSpacing"/>
              <w:rPr>
                <w:rFonts w:eastAsia="Times New Roman"/>
                <w:sz w:val="20"/>
                <w:szCs w:val="20"/>
              </w:rPr>
            </w:pPr>
            <w:r>
              <w:rPr>
                <w:rFonts w:eastAsia="Times New Roman"/>
                <w:sz w:val="20"/>
                <w:szCs w:val="20"/>
              </w:rPr>
              <w:instrText xml:space="preserve">  &amp;lt;a href=//www.google.com/&amp;gt;&amp;lt;span id=logo aria-label=Google&amp;gt;&amp;lt;/span&amp;gt;&amp;lt;/a&amp;gt;</w:instrText>
            </w:r>
          </w:p>
          <w:p w14:paraId="7CDF721D" w14:textId="77777777" w:rsidR="002267BF" w:rsidRDefault="002267BF" w:rsidP="00E67F87">
            <w:pPr>
              <w:pStyle w:val="NoSpacing"/>
              <w:rPr>
                <w:rFonts w:eastAsia="Times New Roman"/>
                <w:sz w:val="20"/>
                <w:szCs w:val="20"/>
              </w:rPr>
            </w:pPr>
            <w:r>
              <w:rPr>
                <w:rFonts w:eastAsia="Times New Roman"/>
                <w:sz w:val="20"/>
                <w:szCs w:val="20"/>
              </w:rPr>
              <w:instrText xml:space="preserve">  &amp;lt;p&amp;gt;&amp;lt;b&amp;gt;404.&amp;lt;/b&amp;gt; &amp;lt;ins&amp;gt;That’s an error.&amp;lt;/ins&amp;gt;</w:instrText>
            </w:r>
          </w:p>
          <w:p w14:paraId="114F1ECC" w14:textId="77777777" w:rsidR="002267BF" w:rsidRDefault="002267BF" w:rsidP="00E67F87">
            <w:pPr>
              <w:pStyle w:val="NoSpacing"/>
              <w:rPr>
                <w:rFonts w:eastAsia="Times New Roman"/>
                <w:sz w:val="20"/>
                <w:szCs w:val="20"/>
              </w:rPr>
            </w:pPr>
            <w:r>
              <w:rPr>
                <w:rFonts w:eastAsia="Times New Roman"/>
                <w:sz w:val="20"/>
                <w:szCs w:val="20"/>
              </w:rPr>
              <w:instrText xml:space="preserve">  &amp;lt;p&amp;gt;The requested URL &amp;lt;code&amp;gt;/maps/geo&amp;lt;/code&amp;gt; was not found on this server.  &amp;lt;ins&amp;gt;That’s all we know.&amp;lt;/ins&amp;gt;</w:instrText>
            </w:r>
          </w:p>
          <w:p w14:paraId="401F324A" w14:textId="2A96EE5D" w:rsidR="00FC1C1E" w:rsidRPr="00970916" w:rsidRDefault="002267BF" w:rsidP="00E67F87">
            <w:pPr>
              <w:pStyle w:val="NoSpacing"/>
              <w:rPr>
                <w:rFonts w:eastAsia="Times New Roman"/>
                <w:sz w:val="20"/>
                <w:szCs w:val="20"/>
              </w:rPr>
            </w:pPr>
            <w:r>
              <w:rPr>
                <w:rFonts w:eastAsia="Times New Roman"/>
                <w:sz w:val="20"/>
                <w:szCs w:val="20"/>
              </w:rPr>
              <w:instrText>&lt;/location&gt;&lt;institution&gt;Department of Surgery, University of Liverpool, UCD Block, Royal Liverpool University Hospital, Daulby Street, Liverpool L69 3GA, UK.&lt;/institution&gt;&lt;number&gt;4&lt;/number&gt;&lt;subtype&gt;400&lt;/subtype&gt;&lt;endpage&gt;313&lt;/endpage&gt;&lt;bundle&gt;&lt;publication&gt;&lt;title&gt;Dig Surg&lt;/title&gt;&lt;type&gt;-100&lt;/type&gt;&lt;subtype&gt;-100&lt;/subtype&gt;&lt;uuid&gt;045A3B6A-2968-41A9-A2C8-49B1F4B7CED9&lt;/uuid&gt;&lt;/publication&gt;&lt;/bundle&gt;&lt;authors&gt;&lt;author&gt;&lt;firstName&gt;H&lt;/firstName&gt;&lt;middleNames&gt;E&lt;/middleNames&gt;&lt;lastName&gt;Doran&lt;/lastName&gt;&lt;/author&gt;&lt;author&gt;&lt;lastName&gt;Bosonnet L&lt;/lastName&gt;&lt;/author&gt;&lt;author&gt;&lt;lastName&gt;Connor S&lt;/lastName&gt;&lt;/author&gt;&lt;author&gt;&lt;lastName&gt;Jones L&lt;/lastName&gt;&lt;/author&gt;&lt;author&gt;&lt;firstName&gt;C&lt;/firstName&gt;&lt;lastName&gt;Garvey&lt;/lastName&gt;&lt;/author&gt;&lt;author&gt;&lt;firstName&gt;M&lt;/firstName&gt;&lt;lastName&gt;Hughes&lt;/lastName&gt;&lt;/author&gt;&lt;author&gt;&lt;lastName&gt;Campbell F&lt;/lastName&gt;&lt;/author&gt;&lt;author&gt;&lt;lastName&gt;Hartley M&lt;/lastName&gt;&lt;/author&gt;&lt;author&gt;&lt;lastName&gt;Ghaneh P&lt;/lastName&gt;&lt;/author&gt;&lt;author&gt;&lt;firstName&gt;J&lt;/firstName&gt;&lt;middleNames&gt;P&lt;/middleNames&gt;&lt;lastName&gt;Neoptolemos&lt;/lastName&gt;&lt;/author&gt;&lt;author&gt;&lt;lastName&gt;Sutton R&lt;/lastName&gt;&lt;/author&gt;&lt;/authors&gt;&lt;/publication&gt;&lt;/publications&gt;&lt;cites&gt;&lt;/cites&gt;&lt;/citation&gt;</w:instrText>
            </w:r>
            <w:r w:rsidR="006F286E">
              <w:rPr>
                <w:rFonts w:eastAsia="Times New Roman"/>
                <w:sz w:val="20"/>
                <w:szCs w:val="20"/>
              </w:rPr>
              <w:fldChar w:fldCharType="separate"/>
            </w:r>
            <w:r w:rsidR="003F26E6">
              <w:rPr>
                <w:rFonts w:ascii="Calibri" w:eastAsia="Times New Roman" w:hAnsi="Calibri" w:cs="Calibri"/>
                <w:sz w:val="20"/>
                <w:szCs w:val="20"/>
                <w:lang w:val="en-US"/>
              </w:rPr>
              <w:t>[38]</w:t>
            </w:r>
            <w:r w:rsidR="006F286E">
              <w:rPr>
                <w:rFonts w:eastAsia="Times New Roman"/>
                <w:sz w:val="20"/>
                <w:szCs w:val="20"/>
              </w:rPr>
              <w:fldChar w:fldCharType="end"/>
            </w:r>
          </w:p>
        </w:tc>
        <w:tc>
          <w:tcPr>
            <w:tcW w:w="1134" w:type="dxa"/>
            <w:vAlign w:val="center"/>
          </w:tcPr>
          <w:p w14:paraId="07D919D4" w14:textId="77777777" w:rsidR="00FC1C1E" w:rsidRDefault="00FC1C1E" w:rsidP="00FC1C1E">
            <w:pPr>
              <w:jc w:val="center"/>
            </w:pPr>
            <w:r>
              <w:t xml:space="preserve">L-LUS </w:t>
            </w:r>
          </w:p>
        </w:tc>
        <w:tc>
          <w:tcPr>
            <w:tcW w:w="1417" w:type="dxa"/>
            <w:vAlign w:val="center"/>
          </w:tcPr>
          <w:p w14:paraId="2EC07E6F" w14:textId="77777777" w:rsidR="00FC1C1E" w:rsidRDefault="00FC1C1E" w:rsidP="00FC1C1E">
            <w:pPr>
              <w:jc w:val="center"/>
            </w:pPr>
            <w:r>
              <w:t>190</w:t>
            </w:r>
          </w:p>
        </w:tc>
        <w:tc>
          <w:tcPr>
            <w:tcW w:w="1701" w:type="dxa"/>
            <w:vAlign w:val="center"/>
          </w:tcPr>
          <w:p w14:paraId="29BF2671" w14:textId="77777777" w:rsidR="00FC1C1E" w:rsidRDefault="00FC1C1E" w:rsidP="00FC1C1E">
            <w:pPr>
              <w:jc w:val="center"/>
            </w:pPr>
            <w:r>
              <w:t>190</w:t>
            </w:r>
          </w:p>
        </w:tc>
        <w:tc>
          <w:tcPr>
            <w:tcW w:w="2126" w:type="dxa"/>
            <w:vAlign w:val="center"/>
          </w:tcPr>
          <w:p w14:paraId="253286C8" w14:textId="77777777" w:rsidR="00FC1C1E" w:rsidRDefault="00FC1C1E" w:rsidP="00FC1C1E">
            <w:pPr>
              <w:jc w:val="center"/>
            </w:pPr>
            <w:r>
              <w:t>28 (15%)</w:t>
            </w:r>
          </w:p>
        </w:tc>
        <w:tc>
          <w:tcPr>
            <w:tcW w:w="1985" w:type="dxa"/>
            <w:vAlign w:val="center"/>
          </w:tcPr>
          <w:p w14:paraId="1E69764F" w14:textId="77777777" w:rsidR="00FC1C1E" w:rsidRDefault="00FC1C1E" w:rsidP="00FC1C1E">
            <w:pPr>
              <w:jc w:val="center"/>
            </w:pPr>
            <w:r>
              <w:t>158 (83%)</w:t>
            </w:r>
          </w:p>
        </w:tc>
        <w:tc>
          <w:tcPr>
            <w:tcW w:w="1847" w:type="dxa"/>
            <w:vAlign w:val="center"/>
          </w:tcPr>
          <w:p w14:paraId="4EEC6B65" w14:textId="77777777" w:rsidR="00FC1C1E" w:rsidRDefault="00FC1C1E" w:rsidP="00FC1C1E">
            <w:pPr>
              <w:jc w:val="center"/>
            </w:pPr>
            <w:r>
              <w:t>33 (17%)</w:t>
            </w:r>
          </w:p>
        </w:tc>
        <w:tc>
          <w:tcPr>
            <w:tcW w:w="1838" w:type="dxa"/>
            <w:vAlign w:val="center"/>
          </w:tcPr>
          <w:p w14:paraId="5EE0F275" w14:textId="77777777" w:rsidR="00FC1C1E" w:rsidRDefault="00FC1C1E" w:rsidP="00FC1C1E">
            <w:pPr>
              <w:jc w:val="center"/>
            </w:pPr>
            <w:r>
              <w:t>127 (67%)</w:t>
            </w:r>
          </w:p>
        </w:tc>
      </w:tr>
      <w:tr w:rsidR="00FC1C1E" w14:paraId="751055F0" w14:textId="77777777">
        <w:tc>
          <w:tcPr>
            <w:tcW w:w="2269" w:type="dxa"/>
            <w:vAlign w:val="center"/>
          </w:tcPr>
          <w:p w14:paraId="1458CBEA" w14:textId="77777777" w:rsidR="002267BF" w:rsidRDefault="00FC1C1E" w:rsidP="00FC1C1E">
            <w:pPr>
              <w:pStyle w:val="NoSpacing"/>
              <w:rPr>
                <w:rFonts w:eastAsia="Times New Roman"/>
                <w:sz w:val="20"/>
                <w:szCs w:val="20"/>
              </w:rPr>
            </w:pPr>
            <w:r w:rsidRPr="00970916">
              <w:rPr>
                <w:rFonts w:eastAsia="Times New Roman"/>
                <w:sz w:val="20"/>
                <w:szCs w:val="20"/>
              </w:rPr>
              <w:t xml:space="preserve">Thomson </w:t>
            </w:r>
            <w:r>
              <w:rPr>
                <w:rFonts w:eastAsia="Times New Roman"/>
                <w:sz w:val="20"/>
                <w:szCs w:val="20"/>
              </w:rPr>
              <w:t xml:space="preserve">et al. </w:t>
            </w:r>
            <w:r w:rsidRPr="00970916">
              <w:rPr>
                <w:rFonts w:eastAsia="Times New Roman"/>
                <w:sz w:val="20"/>
                <w:szCs w:val="20"/>
              </w:rPr>
              <w:t>2006</w:t>
            </w:r>
            <w:r w:rsidR="001D4E54">
              <w:rPr>
                <w:rFonts w:eastAsia="Times New Roman"/>
                <w:sz w:val="20"/>
                <w:szCs w:val="20"/>
              </w:rPr>
              <w:t xml:space="preserve"> </w:t>
            </w:r>
            <w:r w:rsidR="006F286E">
              <w:rPr>
                <w:rFonts w:eastAsia="Times New Roman"/>
                <w:sz w:val="20"/>
                <w:szCs w:val="20"/>
              </w:rPr>
              <w:fldChar w:fldCharType="begin"/>
            </w:r>
            <w:r w:rsidR="002267BF">
              <w:rPr>
                <w:rFonts w:eastAsia="Times New Roman"/>
                <w:sz w:val="20"/>
                <w:szCs w:val="20"/>
              </w:rPr>
              <w:instrText xml:space="preserve"> ADDIN PAPERS2_CITATIONS &lt;citation&gt;&lt;uuid&gt;ED01037D-7AE4-43A7-920D-EC7B24D9F3E1&lt;/uuid&gt;&lt;priority&gt;31&lt;/priority&gt;&lt;publications&gt;&lt;publication&gt;&lt;uuid&gt;80E7389C-9A60-411F-9B3F-89108DD05EC8&lt;/uuid&gt;&lt;volume&gt;94&lt;/volume&gt;&lt;doi&gt;10.1038/sj.bjc.6602919&lt;/doi&gt;&lt;startpage&gt;213&lt;/startpage&gt;&lt;publication_date&gt;99200601001200000000220000&lt;/publication_date&gt;&lt;url&gt;http://eutils.ncbi.nlm.nih.gov/entrez/eutils/elink.fcgi?dbfrom=pubmed&amp;amp;id=16434983&amp;amp;retmode=ref&amp;amp;cmd=prlinks&lt;/url&gt;&lt;citekey&gt;Thomson:2006ja&lt;/citekey&gt;&lt;type&gt;400&lt;/type&gt;&lt;title&gt;Refining the role of laparoscopy and laparoscopic ultrasound in the staging of presumed pancreatic head and ampullary tumours.&lt;/title&gt;&lt;location&gt;&amp;lt;!DOCTYPE html&amp;gt;</w:instrText>
            </w:r>
          </w:p>
          <w:p w14:paraId="0EE020F5" w14:textId="77777777" w:rsidR="002267BF" w:rsidRDefault="002267BF" w:rsidP="00FC1C1E">
            <w:pPr>
              <w:pStyle w:val="NoSpacing"/>
              <w:rPr>
                <w:rFonts w:eastAsia="Times New Roman"/>
                <w:sz w:val="20"/>
                <w:szCs w:val="20"/>
              </w:rPr>
            </w:pPr>
            <w:r>
              <w:rPr>
                <w:rFonts w:eastAsia="Times New Roman"/>
                <w:sz w:val="20"/>
                <w:szCs w:val="20"/>
              </w:rPr>
              <w:instrText>&amp;lt;html lang=en&amp;gt;</w:instrText>
            </w:r>
          </w:p>
          <w:p w14:paraId="5587D7F4" w14:textId="77777777" w:rsidR="002267BF" w:rsidRDefault="002267BF" w:rsidP="00FC1C1E">
            <w:pPr>
              <w:pStyle w:val="NoSpacing"/>
              <w:rPr>
                <w:rFonts w:eastAsia="Times New Roman"/>
                <w:sz w:val="20"/>
                <w:szCs w:val="20"/>
              </w:rPr>
            </w:pPr>
            <w:r>
              <w:rPr>
                <w:rFonts w:eastAsia="Times New Roman"/>
                <w:sz w:val="20"/>
                <w:szCs w:val="20"/>
              </w:rPr>
              <w:instrText xml:space="preserve">  &amp;lt;meta charset=utf-8&amp;gt;</w:instrText>
            </w:r>
          </w:p>
          <w:p w14:paraId="1474DB7F" w14:textId="77777777" w:rsidR="002267BF" w:rsidRDefault="002267BF" w:rsidP="00FC1C1E">
            <w:pPr>
              <w:pStyle w:val="NoSpacing"/>
              <w:rPr>
                <w:rFonts w:eastAsia="Times New Roman"/>
                <w:sz w:val="20"/>
                <w:szCs w:val="20"/>
              </w:rPr>
            </w:pPr>
            <w:r>
              <w:rPr>
                <w:rFonts w:eastAsia="Times New Roman"/>
                <w:sz w:val="20"/>
                <w:szCs w:val="20"/>
              </w:rPr>
              <w:instrText xml:space="preserve">  &amp;lt;meta name=viewport content="initial-scale=1, minimum-scale=1, width=device-width"&amp;gt;</w:instrText>
            </w:r>
          </w:p>
          <w:p w14:paraId="67CAA476" w14:textId="77777777" w:rsidR="002267BF" w:rsidRDefault="002267BF" w:rsidP="00FC1C1E">
            <w:pPr>
              <w:pStyle w:val="NoSpacing"/>
              <w:rPr>
                <w:rFonts w:eastAsia="Times New Roman"/>
                <w:sz w:val="20"/>
                <w:szCs w:val="20"/>
              </w:rPr>
            </w:pPr>
            <w:r>
              <w:rPr>
                <w:rFonts w:eastAsia="Times New Roman"/>
                <w:sz w:val="20"/>
                <w:szCs w:val="20"/>
              </w:rPr>
              <w:instrText xml:space="preserve">  &amp;lt;title&amp;gt;Error 404 (Not Found)!!1&amp;lt;/title&amp;gt;</w:instrText>
            </w:r>
          </w:p>
          <w:p w14:paraId="758F3B8A" w14:textId="77777777" w:rsidR="002267BF" w:rsidRDefault="002267BF" w:rsidP="00FC1C1E">
            <w:pPr>
              <w:pStyle w:val="NoSpacing"/>
              <w:rPr>
                <w:rFonts w:eastAsia="Times New Roman"/>
                <w:sz w:val="20"/>
                <w:szCs w:val="20"/>
              </w:rPr>
            </w:pPr>
            <w:r>
              <w:rPr>
                <w:rFonts w:eastAsia="Times New Roman"/>
                <w:sz w:val="20"/>
                <w:szCs w:val="20"/>
              </w:rPr>
              <w:instrText xml:space="preserve">  &amp;lt;style&amp;gt;</w:instrText>
            </w:r>
          </w:p>
          <w:p w14:paraId="749E3479" w14:textId="77777777" w:rsidR="002267BF" w:rsidRDefault="002267BF" w:rsidP="00FC1C1E">
            <w:pPr>
              <w:pStyle w:val="NoSpacing"/>
              <w:rPr>
                <w:rFonts w:eastAsia="Times New Roman"/>
                <w:sz w:val="20"/>
                <w:szCs w:val="20"/>
              </w:rPr>
            </w:pPr>
            <w:r>
              <w:rPr>
                <w:rFonts w:eastAsia="Times New Roman"/>
                <w:sz w:val="20"/>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83D646C" w14:textId="77777777" w:rsidR="002267BF" w:rsidRDefault="002267BF" w:rsidP="00FC1C1E">
            <w:pPr>
              <w:pStyle w:val="NoSpacing"/>
              <w:rPr>
                <w:rFonts w:eastAsia="Times New Roman"/>
                <w:sz w:val="20"/>
                <w:szCs w:val="20"/>
              </w:rPr>
            </w:pPr>
            <w:r>
              <w:rPr>
                <w:rFonts w:eastAsia="Times New Roman"/>
                <w:sz w:val="20"/>
                <w:szCs w:val="20"/>
              </w:rPr>
              <w:instrText xml:space="preserve">  &amp;lt;/style&amp;gt;</w:instrText>
            </w:r>
          </w:p>
          <w:p w14:paraId="7D12FB63" w14:textId="77777777" w:rsidR="002267BF" w:rsidRDefault="002267BF" w:rsidP="00FC1C1E">
            <w:pPr>
              <w:pStyle w:val="NoSpacing"/>
              <w:rPr>
                <w:rFonts w:eastAsia="Times New Roman"/>
                <w:sz w:val="20"/>
                <w:szCs w:val="20"/>
              </w:rPr>
            </w:pPr>
            <w:r>
              <w:rPr>
                <w:rFonts w:eastAsia="Times New Roman"/>
                <w:sz w:val="20"/>
                <w:szCs w:val="20"/>
              </w:rPr>
              <w:instrText xml:space="preserve">  &amp;lt;a href=//www.google.com/&amp;gt;&amp;lt;span id=logo aria-label=Google&amp;gt;&amp;lt;/span&amp;gt;&amp;lt;/a&amp;gt;</w:instrText>
            </w:r>
          </w:p>
          <w:p w14:paraId="11977AE4" w14:textId="77777777" w:rsidR="002267BF" w:rsidRDefault="002267BF" w:rsidP="00FC1C1E">
            <w:pPr>
              <w:pStyle w:val="NoSpacing"/>
              <w:rPr>
                <w:rFonts w:eastAsia="Times New Roman"/>
                <w:sz w:val="20"/>
                <w:szCs w:val="20"/>
              </w:rPr>
            </w:pPr>
            <w:r>
              <w:rPr>
                <w:rFonts w:eastAsia="Times New Roman"/>
                <w:sz w:val="20"/>
                <w:szCs w:val="20"/>
              </w:rPr>
              <w:instrText xml:space="preserve">  &amp;lt;p&amp;gt;&amp;lt;b&amp;gt;404.&amp;lt;/b&amp;gt; &amp;lt;ins&amp;gt;That’s an error.&amp;lt;/ins&amp;gt;</w:instrText>
            </w:r>
          </w:p>
          <w:p w14:paraId="5AF4EC0F" w14:textId="77777777" w:rsidR="002267BF" w:rsidRDefault="002267BF" w:rsidP="00FC1C1E">
            <w:pPr>
              <w:pStyle w:val="NoSpacing"/>
              <w:rPr>
                <w:rFonts w:eastAsia="Times New Roman"/>
                <w:sz w:val="20"/>
                <w:szCs w:val="20"/>
              </w:rPr>
            </w:pPr>
            <w:r>
              <w:rPr>
                <w:rFonts w:eastAsia="Times New Roman"/>
                <w:sz w:val="20"/>
                <w:szCs w:val="20"/>
              </w:rPr>
              <w:instrText xml:space="preserve">  &amp;lt;p&amp;gt;The requested URL &amp;lt;code&amp;gt;/maps/geo&amp;lt;/code&amp;gt; was not found on this server.  &amp;lt;ins&amp;gt;That’s all we know.&amp;lt;/ins&amp;gt;</w:instrText>
            </w:r>
          </w:p>
          <w:p w14:paraId="1916E533" w14:textId="5759956A" w:rsidR="00FC1C1E" w:rsidRPr="00970916" w:rsidRDefault="002267BF" w:rsidP="00FC1C1E">
            <w:pPr>
              <w:pStyle w:val="NoSpacing"/>
              <w:rPr>
                <w:sz w:val="20"/>
                <w:szCs w:val="20"/>
              </w:rPr>
            </w:pPr>
            <w:r>
              <w:rPr>
                <w:rFonts w:eastAsia="Times New Roman"/>
                <w:sz w:val="20"/>
                <w:szCs w:val="20"/>
              </w:rPr>
              <w:instrText>&lt;/location&gt;&lt;institution&gt;Department of Clinical and Surgical Sciences (Surgery), 51 Little France Crescent, Edinburgh, EH16 4SA, UK.&lt;/institution&gt;&lt;number&gt;2&lt;/number&gt;&lt;subtype&gt;400&lt;/subtype&gt;&lt;endpage&gt;217&lt;/endpage&gt;&lt;bundle&gt;&lt;publication&gt;&lt;title&gt;Br J Cancer&lt;/title&gt;&lt;type&gt;-100&lt;/type&gt;&lt;subtype&gt;-100&lt;/subtype&gt;&lt;uuid&gt;B61B9120-DFD3-4B66-9660-E5B6B023BD8D&lt;/uuid&gt;&lt;/publication&gt;&lt;/bundle&gt;&lt;authors&gt;&lt;author&gt;&lt;firstName&gt;B&lt;/firstName&gt;&lt;middleNames&gt;N J&lt;/middleNames&gt;&lt;lastName&gt;Thomson&lt;/lastName&gt;&lt;/author&gt;&lt;author&gt;&lt;firstName&gt;R&lt;/firstName&gt;&lt;middleNames&gt;W&lt;/middleNames&gt;&lt;lastName&gt;Parks&lt;/lastName&gt;&lt;/author&gt;&lt;author&gt;&lt;firstName&gt;D&lt;/firstName&gt;&lt;middleNames&gt;N&lt;/middleNames&gt;&lt;lastName&gt;Redhead&lt;/lastName&gt;&lt;/author&gt;&lt;author&gt;&lt;firstName&gt;F&lt;/firstName&gt;&lt;middleNames&gt;K S&lt;/middleNames&gt;&lt;lastName&gt;Welsh&lt;/lastName&gt;&lt;/author&gt;&lt;author&gt;&lt;firstName&gt;K&lt;/firstName&gt;&lt;middleNames&gt;K&lt;/middleNames&gt;&lt;lastName&gt;Madhavan&lt;/lastName&gt;&lt;/author&gt;&lt;author&gt;&lt;firstName&gt;S&lt;/firstName&gt;&lt;middleNames&gt;J&lt;/middleNames&gt;&lt;lastName&gt;Wigmore&lt;/lastName&gt;&lt;/author&gt;&lt;author&gt;&lt;firstName&gt;O&lt;/firstName&gt;&lt;middleNames&gt;J&lt;/middleNames&gt;&lt;lastName&gt;Garden&lt;/lastName&gt;&lt;/author&gt;&lt;/authors&gt;&lt;/publication&gt;&lt;/publications&gt;&lt;cites&gt;&lt;/cites&gt;&lt;/citation&gt;</w:instrText>
            </w:r>
            <w:r w:rsidR="006F286E">
              <w:rPr>
                <w:rFonts w:eastAsia="Times New Roman"/>
                <w:sz w:val="20"/>
                <w:szCs w:val="20"/>
              </w:rPr>
              <w:fldChar w:fldCharType="separate"/>
            </w:r>
            <w:r w:rsidR="003F26E6">
              <w:rPr>
                <w:rFonts w:ascii="Calibri" w:eastAsia="Times New Roman" w:hAnsi="Calibri" w:cs="Calibri"/>
                <w:sz w:val="20"/>
                <w:szCs w:val="20"/>
                <w:lang w:val="en-US"/>
              </w:rPr>
              <w:t>[39]</w:t>
            </w:r>
            <w:r w:rsidR="006F286E">
              <w:rPr>
                <w:rFonts w:eastAsia="Times New Roman"/>
                <w:sz w:val="20"/>
                <w:szCs w:val="20"/>
              </w:rPr>
              <w:fldChar w:fldCharType="end"/>
            </w:r>
          </w:p>
        </w:tc>
        <w:tc>
          <w:tcPr>
            <w:tcW w:w="1134" w:type="dxa"/>
            <w:vAlign w:val="center"/>
          </w:tcPr>
          <w:p w14:paraId="1E63A361" w14:textId="77777777" w:rsidR="00FC1C1E" w:rsidRDefault="00FC1C1E" w:rsidP="00FC1C1E">
            <w:pPr>
              <w:jc w:val="center"/>
            </w:pPr>
            <w:r>
              <w:t>L-LUS</w:t>
            </w:r>
          </w:p>
        </w:tc>
        <w:tc>
          <w:tcPr>
            <w:tcW w:w="1417" w:type="dxa"/>
            <w:vAlign w:val="center"/>
          </w:tcPr>
          <w:p w14:paraId="6F7F8F83" w14:textId="77777777" w:rsidR="00FC1C1E" w:rsidRDefault="00FC1C1E" w:rsidP="00FC1C1E">
            <w:pPr>
              <w:jc w:val="center"/>
            </w:pPr>
            <w:r>
              <w:t>154</w:t>
            </w:r>
          </w:p>
        </w:tc>
        <w:tc>
          <w:tcPr>
            <w:tcW w:w="1701" w:type="dxa"/>
            <w:vAlign w:val="center"/>
          </w:tcPr>
          <w:p w14:paraId="0BB1752D" w14:textId="77777777" w:rsidR="00FC1C1E" w:rsidRDefault="00FC1C1E" w:rsidP="00FC1C1E">
            <w:pPr>
              <w:jc w:val="center"/>
            </w:pPr>
            <w:r>
              <w:t>152**</w:t>
            </w:r>
          </w:p>
        </w:tc>
        <w:tc>
          <w:tcPr>
            <w:tcW w:w="2126" w:type="dxa"/>
            <w:vAlign w:val="center"/>
          </w:tcPr>
          <w:p w14:paraId="31E8F812" w14:textId="77777777" w:rsidR="00FC1C1E" w:rsidRDefault="00FC1C1E" w:rsidP="00FC1C1E">
            <w:pPr>
              <w:jc w:val="center"/>
            </w:pPr>
            <w:r>
              <w:t>56 (37%)</w:t>
            </w:r>
          </w:p>
        </w:tc>
        <w:tc>
          <w:tcPr>
            <w:tcW w:w="1985" w:type="dxa"/>
            <w:vAlign w:val="center"/>
          </w:tcPr>
          <w:p w14:paraId="51819145" w14:textId="77777777" w:rsidR="00FC1C1E" w:rsidRDefault="00FC1C1E" w:rsidP="00FC1C1E">
            <w:pPr>
              <w:jc w:val="center"/>
            </w:pPr>
            <w:r>
              <w:t>87 (57%)</w:t>
            </w:r>
          </w:p>
        </w:tc>
        <w:tc>
          <w:tcPr>
            <w:tcW w:w="1847" w:type="dxa"/>
            <w:vAlign w:val="center"/>
          </w:tcPr>
          <w:p w14:paraId="72AEEFE3" w14:textId="77777777" w:rsidR="00FC1C1E" w:rsidRDefault="00FC1C1E" w:rsidP="00FC1C1E">
            <w:pPr>
              <w:jc w:val="center"/>
            </w:pPr>
            <w:r>
              <w:t>25 (16%)</w:t>
            </w:r>
          </w:p>
        </w:tc>
        <w:tc>
          <w:tcPr>
            <w:tcW w:w="1838" w:type="dxa"/>
            <w:vAlign w:val="center"/>
          </w:tcPr>
          <w:p w14:paraId="3C35BFEA" w14:textId="77777777" w:rsidR="00FC1C1E" w:rsidRDefault="00FC1C1E" w:rsidP="00FC1C1E">
            <w:pPr>
              <w:jc w:val="center"/>
            </w:pPr>
            <w:r>
              <w:t>62 (41%)</w:t>
            </w:r>
          </w:p>
        </w:tc>
      </w:tr>
      <w:tr w:rsidR="00FC1C1E" w14:paraId="4839CCD3" w14:textId="77777777">
        <w:tc>
          <w:tcPr>
            <w:tcW w:w="2269" w:type="dxa"/>
            <w:vAlign w:val="center"/>
          </w:tcPr>
          <w:p w14:paraId="1CBA116B" w14:textId="77777777" w:rsidR="002267BF" w:rsidRDefault="00FC1C1E" w:rsidP="00FC1C1E">
            <w:pPr>
              <w:pStyle w:val="NoSpacing"/>
              <w:rPr>
                <w:sz w:val="20"/>
                <w:szCs w:val="20"/>
              </w:rPr>
            </w:pPr>
            <w:r w:rsidRPr="00970916">
              <w:rPr>
                <w:sz w:val="20"/>
                <w:szCs w:val="20"/>
              </w:rPr>
              <w:t>Doucas et al. 2007</w:t>
            </w:r>
            <w:r w:rsidR="001D4E54">
              <w:rPr>
                <w:sz w:val="20"/>
                <w:szCs w:val="20"/>
              </w:rPr>
              <w:t xml:space="preserve"> </w:t>
            </w:r>
            <w:r w:rsidR="006F286E">
              <w:rPr>
                <w:sz w:val="20"/>
                <w:szCs w:val="20"/>
              </w:rPr>
              <w:fldChar w:fldCharType="begin"/>
            </w:r>
            <w:r w:rsidR="002267BF">
              <w:rPr>
                <w:sz w:val="20"/>
                <w:szCs w:val="20"/>
              </w:rPr>
              <w:instrText xml:space="preserve"> ADDIN PAPERS2_CITATIONS &lt;citation&gt;&lt;uuid&gt;42DA9370-F539-4AB7-B88F-796E8FFAD848&lt;/uuid&gt;&lt;priority&gt;32&lt;/priority&gt;&lt;publications&gt;&lt;publication&gt;&lt;uuid&gt;55C52A44-6384-4156-BF56-FD83144596BB&lt;/uuid&gt;&lt;volume&gt;21&lt;/volume&gt;&lt;doi&gt;10.1007/s00464-006-9093-8&lt;/doi&gt;&lt;startpage&gt;1147&lt;/startpage&gt;&lt;publication_date&gt;99200707001200000000220000&lt;/publication_date&gt;&lt;url&gt;http://eutils.ncbi.nlm.nih.gov/entrez/eutils/elink.fcgi?dbfrom=pubmed&amp;amp;id=17177081&amp;amp;retmode=ref&amp;amp;cmd=prlinks&lt;/url&gt;&lt;citekey&gt;Doucas:2007hk&lt;/citekey&gt;&lt;type&gt;400&lt;/type&gt;&lt;title&gt;Assessment of pancreatic malignancy with laparoscopy and intraoperative ultrasound.&lt;/title&gt;&lt;location&gt;&amp;lt;!DOCTYPE html&amp;gt;</w:instrText>
            </w:r>
          </w:p>
          <w:p w14:paraId="5516A17E" w14:textId="77777777" w:rsidR="002267BF" w:rsidRDefault="002267BF" w:rsidP="00FC1C1E">
            <w:pPr>
              <w:pStyle w:val="NoSpacing"/>
              <w:rPr>
                <w:sz w:val="20"/>
                <w:szCs w:val="20"/>
              </w:rPr>
            </w:pPr>
            <w:r>
              <w:rPr>
                <w:sz w:val="20"/>
                <w:szCs w:val="20"/>
              </w:rPr>
              <w:instrText>&amp;lt;html lang=en&amp;gt;</w:instrText>
            </w:r>
          </w:p>
          <w:p w14:paraId="50843462" w14:textId="77777777" w:rsidR="002267BF" w:rsidRDefault="002267BF" w:rsidP="00FC1C1E">
            <w:pPr>
              <w:pStyle w:val="NoSpacing"/>
              <w:rPr>
                <w:sz w:val="20"/>
                <w:szCs w:val="20"/>
              </w:rPr>
            </w:pPr>
            <w:r>
              <w:rPr>
                <w:sz w:val="20"/>
                <w:szCs w:val="20"/>
              </w:rPr>
              <w:instrText xml:space="preserve">  &amp;lt;meta charset=utf-8&amp;gt;</w:instrText>
            </w:r>
          </w:p>
          <w:p w14:paraId="019FEFC3" w14:textId="77777777" w:rsidR="002267BF" w:rsidRDefault="002267BF" w:rsidP="00FC1C1E">
            <w:pPr>
              <w:pStyle w:val="NoSpacing"/>
              <w:rPr>
                <w:sz w:val="20"/>
                <w:szCs w:val="20"/>
              </w:rPr>
            </w:pPr>
            <w:r>
              <w:rPr>
                <w:sz w:val="20"/>
                <w:szCs w:val="20"/>
              </w:rPr>
              <w:instrText xml:space="preserve">  &amp;lt;meta name=viewport content="initial-scale=1, minimum-scale=1, width=device-width"&amp;gt;</w:instrText>
            </w:r>
          </w:p>
          <w:p w14:paraId="5E7DEB4B" w14:textId="77777777" w:rsidR="002267BF" w:rsidRDefault="002267BF" w:rsidP="00FC1C1E">
            <w:pPr>
              <w:pStyle w:val="NoSpacing"/>
              <w:rPr>
                <w:sz w:val="20"/>
                <w:szCs w:val="20"/>
              </w:rPr>
            </w:pPr>
            <w:r>
              <w:rPr>
                <w:sz w:val="20"/>
                <w:szCs w:val="20"/>
              </w:rPr>
              <w:instrText xml:space="preserve">  &amp;lt;title&amp;gt;Error 404 (Not Found)!!1&amp;lt;/title&amp;gt;</w:instrText>
            </w:r>
          </w:p>
          <w:p w14:paraId="065CD037" w14:textId="77777777" w:rsidR="002267BF" w:rsidRDefault="002267BF" w:rsidP="00FC1C1E">
            <w:pPr>
              <w:pStyle w:val="NoSpacing"/>
              <w:rPr>
                <w:sz w:val="20"/>
                <w:szCs w:val="20"/>
              </w:rPr>
            </w:pPr>
            <w:r>
              <w:rPr>
                <w:sz w:val="20"/>
                <w:szCs w:val="20"/>
              </w:rPr>
              <w:instrText xml:space="preserve">  &amp;lt;style&amp;gt;</w:instrText>
            </w:r>
          </w:p>
          <w:p w14:paraId="76159D5F" w14:textId="77777777" w:rsidR="002267BF" w:rsidRDefault="002267BF" w:rsidP="00FC1C1E">
            <w:pPr>
              <w:pStyle w:val="NoSpacing"/>
              <w:rPr>
                <w:sz w:val="20"/>
                <w:szCs w:val="20"/>
              </w:rPr>
            </w:pPr>
            <w:r>
              <w:rPr>
                <w:sz w:val="20"/>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B3B6D3B" w14:textId="77777777" w:rsidR="002267BF" w:rsidRDefault="002267BF" w:rsidP="00FC1C1E">
            <w:pPr>
              <w:pStyle w:val="NoSpacing"/>
              <w:rPr>
                <w:sz w:val="20"/>
                <w:szCs w:val="20"/>
              </w:rPr>
            </w:pPr>
            <w:r>
              <w:rPr>
                <w:sz w:val="20"/>
                <w:szCs w:val="20"/>
              </w:rPr>
              <w:instrText xml:space="preserve">  &amp;lt;/style&amp;gt;</w:instrText>
            </w:r>
          </w:p>
          <w:p w14:paraId="3A35FCB2" w14:textId="77777777" w:rsidR="002267BF" w:rsidRDefault="002267BF" w:rsidP="00FC1C1E">
            <w:pPr>
              <w:pStyle w:val="NoSpacing"/>
              <w:rPr>
                <w:sz w:val="20"/>
                <w:szCs w:val="20"/>
              </w:rPr>
            </w:pPr>
            <w:r>
              <w:rPr>
                <w:sz w:val="20"/>
                <w:szCs w:val="20"/>
              </w:rPr>
              <w:instrText xml:space="preserve">  &amp;lt;a href=//www.google.com/&amp;gt;&amp;lt;span id=logo aria-label=Google&amp;gt;&amp;lt;/span&amp;gt;&amp;lt;/a&amp;gt;</w:instrText>
            </w:r>
          </w:p>
          <w:p w14:paraId="6AB4A630" w14:textId="77777777" w:rsidR="002267BF" w:rsidRDefault="002267BF" w:rsidP="00FC1C1E">
            <w:pPr>
              <w:pStyle w:val="NoSpacing"/>
              <w:rPr>
                <w:sz w:val="20"/>
                <w:szCs w:val="20"/>
              </w:rPr>
            </w:pPr>
            <w:r>
              <w:rPr>
                <w:sz w:val="20"/>
                <w:szCs w:val="20"/>
              </w:rPr>
              <w:instrText xml:space="preserve">  &amp;lt;p&amp;gt;&amp;lt;b&amp;gt;404.&amp;lt;/b&amp;gt; &amp;lt;ins&amp;gt;That’s an error.&amp;lt;/ins&amp;gt;</w:instrText>
            </w:r>
          </w:p>
          <w:p w14:paraId="3EA49E89" w14:textId="77777777" w:rsidR="002267BF" w:rsidRDefault="002267BF" w:rsidP="00FC1C1E">
            <w:pPr>
              <w:pStyle w:val="NoSpacing"/>
              <w:rPr>
                <w:sz w:val="20"/>
                <w:szCs w:val="20"/>
              </w:rPr>
            </w:pPr>
            <w:r>
              <w:rPr>
                <w:sz w:val="20"/>
                <w:szCs w:val="20"/>
              </w:rPr>
              <w:instrText xml:space="preserve">  &amp;lt;p&amp;gt;The requested URL &amp;lt;code&amp;gt;/maps/geo&amp;lt;/code&amp;gt; was not found on this server.  &amp;lt;ins&amp;gt;That’s all we know.&amp;lt;/ins&amp;gt;</w:instrText>
            </w:r>
          </w:p>
          <w:p w14:paraId="0EBDC18A" w14:textId="2B8C5F96" w:rsidR="00FC1C1E" w:rsidRPr="00970916" w:rsidRDefault="002267BF" w:rsidP="00FC1C1E">
            <w:pPr>
              <w:pStyle w:val="NoSpacing"/>
              <w:rPr>
                <w:sz w:val="20"/>
                <w:szCs w:val="20"/>
              </w:rPr>
            </w:pPr>
            <w:r>
              <w:rPr>
                <w:sz w:val="20"/>
                <w:szCs w:val="20"/>
              </w:rPr>
              <w:instrText>&lt;/location&gt;&lt;institution&gt;Department of Hepatobiliary and Pancreatic Surgery, Leicester General Hospital, Gwendolen Road, Leicester, LE5 4PW, United Kingdom. hd24@leicester.ac.uk&lt;/institution&gt;&lt;number&gt;7&lt;/number&gt;&lt;subtype&gt;400&lt;/subtype&gt;&lt;endpage&gt;1152&lt;/endpage&gt;&lt;bundle&gt;&lt;publication&gt;&lt;title&gt;Surg Endosc&lt;/title&gt;&lt;type&gt;-100&lt;/type&gt;&lt;subtype&gt;-100&lt;/subtype&gt;&lt;uuid&gt;AEB5823F-84FC-41AA-B4DA-CDB97673618E&lt;/uuid&gt;&lt;/publication&gt;&lt;/bundle&gt;&lt;authors&gt;&lt;author&gt;&lt;firstName&gt;H&lt;/firstName&gt;&lt;lastName&gt;Doucas&lt;/lastName&gt;&lt;/author&gt;&lt;author&gt;&lt;firstName&gt;C&lt;/firstName&gt;&lt;middleNames&gt;D&lt;/middleNames&gt;&lt;lastName&gt;Sutton&lt;/lastName&gt;&lt;/author&gt;&lt;author&gt;&lt;firstName&gt;A&lt;/firstName&gt;&lt;lastName&gt;Zimmerman&lt;/lastName&gt;&lt;/author&gt;&lt;author&gt;&lt;firstName&gt;A&lt;/firstName&gt;&lt;middleNames&gt;R&lt;/middleNames&gt;&lt;lastName&gt;Dennison&lt;/lastName&gt;&lt;/author&gt;&lt;author&gt;&lt;firstName&gt;D&lt;/firstName&gt;&lt;middleNames&gt;P&lt;/middleNames&gt;&lt;lastName&gt;Berry&lt;/lastName&gt;&lt;/author&gt;&lt;/authors&gt;&lt;/publication&gt;&lt;/publications&gt;&lt;cites&gt;&lt;/cites&gt;&lt;/citation&gt;</w:instrText>
            </w:r>
            <w:r w:rsidR="006F286E">
              <w:rPr>
                <w:sz w:val="20"/>
                <w:szCs w:val="20"/>
              </w:rPr>
              <w:fldChar w:fldCharType="separate"/>
            </w:r>
            <w:r w:rsidR="003F26E6">
              <w:rPr>
                <w:rFonts w:ascii="Calibri" w:eastAsia="Times New Roman" w:hAnsi="Calibri" w:cs="Calibri"/>
                <w:sz w:val="20"/>
                <w:szCs w:val="20"/>
                <w:lang w:val="en-US"/>
              </w:rPr>
              <w:t>[40]</w:t>
            </w:r>
            <w:r w:rsidR="006F286E">
              <w:rPr>
                <w:sz w:val="20"/>
                <w:szCs w:val="20"/>
              </w:rPr>
              <w:fldChar w:fldCharType="end"/>
            </w:r>
          </w:p>
        </w:tc>
        <w:tc>
          <w:tcPr>
            <w:tcW w:w="1134" w:type="dxa"/>
            <w:vAlign w:val="center"/>
          </w:tcPr>
          <w:p w14:paraId="20B68D99" w14:textId="77777777" w:rsidR="00FC1C1E" w:rsidRDefault="00FC1C1E" w:rsidP="00FC1C1E">
            <w:pPr>
              <w:jc w:val="center"/>
            </w:pPr>
            <w:r>
              <w:t>L-LUS</w:t>
            </w:r>
          </w:p>
        </w:tc>
        <w:tc>
          <w:tcPr>
            <w:tcW w:w="1417" w:type="dxa"/>
            <w:vAlign w:val="center"/>
          </w:tcPr>
          <w:p w14:paraId="1662DE7B" w14:textId="77777777" w:rsidR="00FC1C1E" w:rsidRDefault="00FC1C1E" w:rsidP="00FC1C1E">
            <w:pPr>
              <w:jc w:val="center"/>
            </w:pPr>
            <w:r>
              <w:t>75</w:t>
            </w:r>
          </w:p>
        </w:tc>
        <w:tc>
          <w:tcPr>
            <w:tcW w:w="1701" w:type="dxa"/>
            <w:vAlign w:val="center"/>
          </w:tcPr>
          <w:p w14:paraId="69FDDB7D" w14:textId="77777777" w:rsidR="00FC1C1E" w:rsidRDefault="00FC1C1E" w:rsidP="00FC1C1E">
            <w:pPr>
              <w:jc w:val="center"/>
            </w:pPr>
            <w:r>
              <w:t>75</w:t>
            </w:r>
          </w:p>
        </w:tc>
        <w:tc>
          <w:tcPr>
            <w:tcW w:w="2126" w:type="dxa"/>
            <w:vAlign w:val="center"/>
          </w:tcPr>
          <w:p w14:paraId="4ADA3D33" w14:textId="77777777" w:rsidR="00FC1C1E" w:rsidRDefault="00FC1C1E" w:rsidP="00FC1C1E">
            <w:pPr>
              <w:jc w:val="center"/>
            </w:pPr>
            <w:r>
              <w:t>28 (37%)</w:t>
            </w:r>
          </w:p>
        </w:tc>
        <w:tc>
          <w:tcPr>
            <w:tcW w:w="1985" w:type="dxa"/>
            <w:vAlign w:val="center"/>
          </w:tcPr>
          <w:p w14:paraId="316AB1DC" w14:textId="77777777" w:rsidR="00FC1C1E" w:rsidRDefault="00FC1C1E" w:rsidP="00FC1C1E">
            <w:pPr>
              <w:jc w:val="center"/>
            </w:pPr>
            <w:r>
              <w:t>37 (49%)</w:t>
            </w:r>
          </w:p>
        </w:tc>
        <w:tc>
          <w:tcPr>
            <w:tcW w:w="1847" w:type="dxa"/>
            <w:vAlign w:val="center"/>
          </w:tcPr>
          <w:p w14:paraId="653600B6" w14:textId="77777777" w:rsidR="00FC1C1E" w:rsidRDefault="00FC1C1E" w:rsidP="00FC1C1E">
            <w:pPr>
              <w:jc w:val="center"/>
            </w:pPr>
            <w:r>
              <w:t>22 (29%)</w:t>
            </w:r>
          </w:p>
        </w:tc>
        <w:tc>
          <w:tcPr>
            <w:tcW w:w="1838" w:type="dxa"/>
            <w:vAlign w:val="center"/>
          </w:tcPr>
          <w:p w14:paraId="63C6445F" w14:textId="77777777" w:rsidR="00FC1C1E" w:rsidRDefault="00FC1C1E" w:rsidP="00FC1C1E">
            <w:pPr>
              <w:jc w:val="center"/>
            </w:pPr>
            <w:r>
              <w:t>15 (20%)</w:t>
            </w:r>
          </w:p>
        </w:tc>
      </w:tr>
      <w:tr w:rsidR="00FC1C1E" w14:paraId="2B3DF08D" w14:textId="77777777">
        <w:tc>
          <w:tcPr>
            <w:tcW w:w="2269" w:type="dxa"/>
            <w:vAlign w:val="center"/>
          </w:tcPr>
          <w:p w14:paraId="0FBD65C9" w14:textId="77777777" w:rsidR="002267BF" w:rsidRDefault="00FC1C1E" w:rsidP="00FC1C1E">
            <w:pPr>
              <w:pStyle w:val="NoSpacing"/>
              <w:rPr>
                <w:rFonts w:eastAsia="Times New Roman"/>
                <w:sz w:val="20"/>
                <w:szCs w:val="20"/>
              </w:rPr>
            </w:pPr>
            <w:r w:rsidRPr="00970916">
              <w:rPr>
                <w:rFonts w:eastAsia="Times New Roman"/>
                <w:sz w:val="20"/>
                <w:szCs w:val="20"/>
              </w:rPr>
              <w:t>Halloran et al. 2008</w:t>
            </w:r>
            <w:r w:rsidR="001D4E54">
              <w:rPr>
                <w:rFonts w:eastAsia="Times New Roman"/>
                <w:sz w:val="20"/>
                <w:szCs w:val="20"/>
              </w:rPr>
              <w:t xml:space="preserve"> </w:t>
            </w:r>
            <w:r w:rsidR="006F286E">
              <w:rPr>
                <w:rFonts w:eastAsia="Times New Roman"/>
                <w:sz w:val="20"/>
                <w:szCs w:val="20"/>
              </w:rPr>
              <w:fldChar w:fldCharType="begin"/>
            </w:r>
            <w:r w:rsidR="002267BF">
              <w:rPr>
                <w:rFonts w:eastAsia="Times New Roman"/>
                <w:sz w:val="20"/>
                <w:szCs w:val="20"/>
              </w:rPr>
              <w:instrText xml:space="preserve"> ADDIN PAPERS2_CITATIONS &lt;citation&gt;&lt;uuid&gt;960C1D79-2573-4BF9-ABF9-E90806F2C275&lt;/uuid&gt;&lt;priority&gt;33&lt;/priority&gt;&lt;publications&gt;&lt;publication&gt;&lt;uuid&gt;381DE5D8-3993-4327-A400-B8A9E413AB93&lt;/uuid&gt;&lt;volume&gt;95&lt;/volume&gt;&lt;doi&gt;10.1002/bjs.6043&lt;/doi&gt;&lt;subtitle&gt;Br J Surg&lt;/subtitle&gt;&lt;startpage&gt;453&lt;/startpage&gt;&lt;publication_date&gt;99200804001200000000220000&lt;/publication_date&gt;&lt;url&gt;http://eutils.ncbi.nlm.nih.gov/entrez/eutils/elink.fcgi?dbfrom=pubmed&amp;amp;id=18161888&amp;amp;retmode=ref&amp;amp;cmd=prlinks&lt;/url&gt;&lt;citekey&gt;HalloranCM:2008we&lt;/citekey&gt;&lt;type&gt;400&lt;/type&gt;&lt;title&gt;Carbohydrate antigen 19.9 accurately selects patients for laparoscopic assessment to determine resectability of pancreatic malignancy.&lt;/title&gt;&lt;location&gt;&amp;lt;!DOCTYPE html&amp;gt;</w:instrText>
            </w:r>
          </w:p>
          <w:p w14:paraId="5D704435" w14:textId="77777777" w:rsidR="002267BF" w:rsidRDefault="002267BF" w:rsidP="00FC1C1E">
            <w:pPr>
              <w:pStyle w:val="NoSpacing"/>
              <w:rPr>
                <w:rFonts w:eastAsia="Times New Roman"/>
                <w:sz w:val="20"/>
                <w:szCs w:val="20"/>
              </w:rPr>
            </w:pPr>
            <w:r>
              <w:rPr>
                <w:rFonts w:eastAsia="Times New Roman"/>
                <w:sz w:val="20"/>
                <w:szCs w:val="20"/>
              </w:rPr>
              <w:instrText>&amp;lt;html lang=en&amp;gt;</w:instrText>
            </w:r>
          </w:p>
          <w:p w14:paraId="03AF06AB" w14:textId="77777777" w:rsidR="002267BF" w:rsidRDefault="002267BF" w:rsidP="00FC1C1E">
            <w:pPr>
              <w:pStyle w:val="NoSpacing"/>
              <w:rPr>
                <w:rFonts w:eastAsia="Times New Roman"/>
                <w:sz w:val="20"/>
                <w:szCs w:val="20"/>
              </w:rPr>
            </w:pPr>
            <w:r>
              <w:rPr>
                <w:rFonts w:eastAsia="Times New Roman"/>
                <w:sz w:val="20"/>
                <w:szCs w:val="20"/>
              </w:rPr>
              <w:instrText xml:space="preserve">  &amp;lt;meta charset=utf-8&amp;gt;</w:instrText>
            </w:r>
          </w:p>
          <w:p w14:paraId="4C8F787B" w14:textId="77777777" w:rsidR="002267BF" w:rsidRDefault="002267BF" w:rsidP="00FC1C1E">
            <w:pPr>
              <w:pStyle w:val="NoSpacing"/>
              <w:rPr>
                <w:rFonts w:eastAsia="Times New Roman"/>
                <w:sz w:val="20"/>
                <w:szCs w:val="20"/>
              </w:rPr>
            </w:pPr>
            <w:r>
              <w:rPr>
                <w:rFonts w:eastAsia="Times New Roman"/>
                <w:sz w:val="20"/>
                <w:szCs w:val="20"/>
              </w:rPr>
              <w:instrText xml:space="preserve">  &amp;lt;meta name=viewport content="initial-scale=1, minimum-scale=1, width=device-width"&amp;gt;</w:instrText>
            </w:r>
          </w:p>
          <w:p w14:paraId="28BEF99F" w14:textId="77777777" w:rsidR="002267BF" w:rsidRDefault="002267BF" w:rsidP="00FC1C1E">
            <w:pPr>
              <w:pStyle w:val="NoSpacing"/>
              <w:rPr>
                <w:rFonts w:eastAsia="Times New Roman"/>
                <w:sz w:val="20"/>
                <w:szCs w:val="20"/>
              </w:rPr>
            </w:pPr>
            <w:r>
              <w:rPr>
                <w:rFonts w:eastAsia="Times New Roman"/>
                <w:sz w:val="20"/>
                <w:szCs w:val="20"/>
              </w:rPr>
              <w:instrText xml:space="preserve">  &amp;lt;title&amp;gt;Error 404 (Not Found)!!1&amp;lt;/title&amp;gt;</w:instrText>
            </w:r>
          </w:p>
          <w:p w14:paraId="2BE2A002" w14:textId="77777777" w:rsidR="002267BF" w:rsidRDefault="002267BF" w:rsidP="00FC1C1E">
            <w:pPr>
              <w:pStyle w:val="NoSpacing"/>
              <w:rPr>
                <w:rFonts w:eastAsia="Times New Roman"/>
                <w:sz w:val="20"/>
                <w:szCs w:val="20"/>
              </w:rPr>
            </w:pPr>
            <w:r>
              <w:rPr>
                <w:rFonts w:eastAsia="Times New Roman"/>
                <w:sz w:val="20"/>
                <w:szCs w:val="20"/>
              </w:rPr>
              <w:instrText xml:space="preserve">  &amp;lt;style&amp;gt;</w:instrText>
            </w:r>
          </w:p>
          <w:p w14:paraId="6620C5E1" w14:textId="77777777" w:rsidR="002267BF" w:rsidRDefault="002267BF" w:rsidP="00FC1C1E">
            <w:pPr>
              <w:pStyle w:val="NoSpacing"/>
              <w:rPr>
                <w:rFonts w:eastAsia="Times New Roman"/>
                <w:sz w:val="20"/>
                <w:szCs w:val="20"/>
              </w:rPr>
            </w:pPr>
            <w:r>
              <w:rPr>
                <w:rFonts w:eastAsia="Times New Roman"/>
                <w:sz w:val="20"/>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5D29EFB" w14:textId="77777777" w:rsidR="002267BF" w:rsidRDefault="002267BF" w:rsidP="00FC1C1E">
            <w:pPr>
              <w:pStyle w:val="NoSpacing"/>
              <w:rPr>
                <w:rFonts w:eastAsia="Times New Roman"/>
                <w:sz w:val="20"/>
                <w:szCs w:val="20"/>
              </w:rPr>
            </w:pPr>
            <w:r>
              <w:rPr>
                <w:rFonts w:eastAsia="Times New Roman"/>
                <w:sz w:val="20"/>
                <w:szCs w:val="20"/>
              </w:rPr>
              <w:instrText xml:space="preserve">  &amp;lt;/style&amp;gt;</w:instrText>
            </w:r>
          </w:p>
          <w:p w14:paraId="2F8F2424" w14:textId="77777777" w:rsidR="002267BF" w:rsidRDefault="002267BF" w:rsidP="00FC1C1E">
            <w:pPr>
              <w:pStyle w:val="NoSpacing"/>
              <w:rPr>
                <w:rFonts w:eastAsia="Times New Roman"/>
                <w:sz w:val="20"/>
                <w:szCs w:val="20"/>
              </w:rPr>
            </w:pPr>
            <w:r>
              <w:rPr>
                <w:rFonts w:eastAsia="Times New Roman"/>
                <w:sz w:val="20"/>
                <w:szCs w:val="20"/>
              </w:rPr>
              <w:instrText xml:space="preserve">  &amp;lt;a href=//www.google.com/&amp;gt;&amp;lt;span id=logo aria-label=Google&amp;gt;&amp;lt;/span&amp;gt;&amp;lt;/a&amp;gt;</w:instrText>
            </w:r>
          </w:p>
          <w:p w14:paraId="07CAC9BC" w14:textId="77777777" w:rsidR="002267BF" w:rsidRDefault="002267BF" w:rsidP="00FC1C1E">
            <w:pPr>
              <w:pStyle w:val="NoSpacing"/>
              <w:rPr>
                <w:rFonts w:eastAsia="Times New Roman"/>
                <w:sz w:val="20"/>
                <w:szCs w:val="20"/>
              </w:rPr>
            </w:pPr>
            <w:r>
              <w:rPr>
                <w:rFonts w:eastAsia="Times New Roman"/>
                <w:sz w:val="20"/>
                <w:szCs w:val="20"/>
              </w:rPr>
              <w:instrText xml:space="preserve">  &amp;lt;p&amp;gt;&amp;lt;b&amp;gt;404.&amp;lt;/b&amp;gt; &amp;lt;ins&amp;gt;That’s an error.&amp;lt;/ins&amp;gt;</w:instrText>
            </w:r>
          </w:p>
          <w:p w14:paraId="679B201E" w14:textId="77777777" w:rsidR="002267BF" w:rsidRDefault="002267BF" w:rsidP="00FC1C1E">
            <w:pPr>
              <w:pStyle w:val="NoSpacing"/>
              <w:rPr>
                <w:rFonts w:eastAsia="Times New Roman"/>
                <w:sz w:val="20"/>
                <w:szCs w:val="20"/>
              </w:rPr>
            </w:pPr>
            <w:r>
              <w:rPr>
                <w:rFonts w:eastAsia="Times New Roman"/>
                <w:sz w:val="20"/>
                <w:szCs w:val="20"/>
              </w:rPr>
              <w:instrText xml:space="preserve">  &amp;lt;p&amp;gt;The requested URL &amp;lt;code&amp;gt;/maps/geo&amp;lt;/code&amp;gt; was not found on this server.  &amp;lt;ins&amp;gt;That’s all we know.&amp;lt;/ins&amp;gt;</w:instrText>
            </w:r>
          </w:p>
          <w:p w14:paraId="6C738C19" w14:textId="4AB2D3A9" w:rsidR="00FC1C1E" w:rsidRPr="00E83EA2" w:rsidRDefault="002267BF" w:rsidP="00FC1C1E">
            <w:pPr>
              <w:pStyle w:val="NoSpacing"/>
              <w:rPr>
                <w:rFonts w:eastAsia="Times New Roman"/>
                <w:sz w:val="20"/>
                <w:szCs w:val="20"/>
              </w:rPr>
            </w:pPr>
            <w:r>
              <w:rPr>
                <w:rFonts w:eastAsia="Times New Roman"/>
                <w:sz w:val="20"/>
                <w:szCs w:val="20"/>
              </w:rPr>
              <w:instrText>&lt;/location&gt;&lt;institution&gt;Division of Surgery and Oncology, School of Cancer Studies, University of Liverpool, Liverpool, UK.&lt;/institution&gt;&lt;number&gt;4&lt;/number&gt;&lt;subtype&gt;400&lt;/subtype&gt;&lt;endpage&gt;459&lt;/endpage&gt;&lt;bundle&gt;&lt;publication&gt;&lt;title&gt;Br J Surg&lt;/title&gt;&lt;type&gt;-100&lt;/type&gt;&lt;subtype&gt;-100&lt;/subtype&gt;&lt;uuid&gt;B5E9E17C-6768-44DB-8B45-09099D2D44FF&lt;/uuid&gt;&lt;/publication&gt;&lt;/bundle&gt;&lt;authors&gt;&lt;author&gt;&lt;firstName&gt;C&lt;/firstName&gt;&lt;middleNames&gt;M&lt;/middleNames&gt;&lt;lastName&gt;Halloran&lt;/lastName&gt;&lt;/author&gt;&lt;author&gt;&lt;lastName&gt;Ghaneh P&lt;/lastName&gt;&lt;/author&gt;&lt;author&gt;&lt;lastName&gt;Connor S&lt;/lastName&gt;&lt;/author&gt;&lt;author&gt;&lt;lastName&gt;Sutton R&lt;/lastName&gt;&lt;/author&gt;&lt;author&gt;&lt;firstName&gt;J&lt;/firstName&gt;&lt;middleNames&gt;P&lt;/middleNames&gt;&lt;lastName&gt;Neoptolemos&lt;/lastName&gt;&lt;/author&gt;&lt;author&gt;&lt;firstName&gt;M&lt;/firstName&gt;&lt;middleNames&gt;G T&lt;/middleNames&gt;&lt;lastName&gt;Raraty&lt;/lastName&gt;&lt;/author&gt;&lt;/authors&gt;&lt;/publication&gt;&lt;/publications&gt;&lt;cites&gt;&lt;/cites&gt;&lt;/citation&gt;</w:instrText>
            </w:r>
            <w:r w:rsidR="006F286E">
              <w:rPr>
                <w:rFonts w:eastAsia="Times New Roman"/>
                <w:sz w:val="20"/>
                <w:szCs w:val="20"/>
              </w:rPr>
              <w:fldChar w:fldCharType="separate"/>
            </w:r>
            <w:r w:rsidR="003F26E6">
              <w:rPr>
                <w:rFonts w:ascii="Calibri" w:eastAsia="Times New Roman" w:hAnsi="Calibri" w:cs="Calibri"/>
                <w:sz w:val="20"/>
                <w:szCs w:val="20"/>
                <w:lang w:val="en-US"/>
              </w:rPr>
              <w:t>[28]</w:t>
            </w:r>
            <w:r w:rsidR="006F286E">
              <w:rPr>
                <w:rFonts w:eastAsia="Times New Roman"/>
                <w:sz w:val="20"/>
                <w:szCs w:val="20"/>
              </w:rPr>
              <w:fldChar w:fldCharType="end"/>
            </w:r>
          </w:p>
        </w:tc>
        <w:tc>
          <w:tcPr>
            <w:tcW w:w="1134" w:type="dxa"/>
            <w:vAlign w:val="center"/>
          </w:tcPr>
          <w:p w14:paraId="27D285EE" w14:textId="77777777" w:rsidR="00FC1C1E" w:rsidRDefault="00FC1C1E" w:rsidP="00FC1C1E">
            <w:pPr>
              <w:jc w:val="center"/>
            </w:pPr>
            <w:r>
              <w:t>L-LUS</w:t>
            </w:r>
          </w:p>
        </w:tc>
        <w:tc>
          <w:tcPr>
            <w:tcW w:w="1417" w:type="dxa"/>
            <w:vAlign w:val="center"/>
          </w:tcPr>
          <w:p w14:paraId="5268D633" w14:textId="252B9419" w:rsidR="00FC1C1E" w:rsidRDefault="00D00D83" w:rsidP="00FC1C1E">
            <w:pPr>
              <w:jc w:val="center"/>
            </w:pPr>
            <w:r>
              <w:t>16</w:t>
            </w:r>
            <w:r w:rsidR="00FC1C1E">
              <w:t>4</w:t>
            </w:r>
          </w:p>
        </w:tc>
        <w:tc>
          <w:tcPr>
            <w:tcW w:w="1701" w:type="dxa"/>
            <w:vAlign w:val="center"/>
          </w:tcPr>
          <w:p w14:paraId="1AEE3B18" w14:textId="77777777" w:rsidR="00FC1C1E" w:rsidRDefault="00FC1C1E" w:rsidP="00FC1C1E">
            <w:pPr>
              <w:jc w:val="center"/>
            </w:pPr>
            <w:r>
              <w:t>70</w:t>
            </w:r>
          </w:p>
        </w:tc>
        <w:tc>
          <w:tcPr>
            <w:tcW w:w="2126" w:type="dxa"/>
            <w:vAlign w:val="center"/>
          </w:tcPr>
          <w:p w14:paraId="405DD605" w14:textId="77777777" w:rsidR="00FC1C1E" w:rsidRDefault="00FC1C1E" w:rsidP="00FC1C1E">
            <w:pPr>
              <w:jc w:val="center"/>
            </w:pPr>
            <w:r>
              <w:t>9 (13%)</w:t>
            </w:r>
          </w:p>
        </w:tc>
        <w:tc>
          <w:tcPr>
            <w:tcW w:w="1985" w:type="dxa"/>
            <w:vAlign w:val="center"/>
          </w:tcPr>
          <w:p w14:paraId="6AE85089" w14:textId="77777777" w:rsidR="00FC1C1E" w:rsidRDefault="00FC1C1E" w:rsidP="00FC1C1E">
            <w:pPr>
              <w:jc w:val="center"/>
            </w:pPr>
            <w:r w:rsidRPr="00473328">
              <w:rPr>
                <w:sz w:val="16"/>
                <w:szCs w:val="20"/>
              </w:rPr>
              <w:t>Resectable</w:t>
            </w:r>
            <w:r>
              <w:t xml:space="preserve">: </w:t>
            </w:r>
            <w:r w:rsidRPr="00EE7F8B">
              <w:rPr>
                <w:sz w:val="18"/>
              </w:rPr>
              <w:t>37</w:t>
            </w:r>
            <w:r>
              <w:rPr>
                <w:sz w:val="18"/>
              </w:rPr>
              <w:t xml:space="preserve"> (53%)</w:t>
            </w:r>
          </w:p>
          <w:p w14:paraId="6D6685FD" w14:textId="77777777" w:rsidR="00FC1C1E" w:rsidRDefault="00FC1C1E" w:rsidP="00FC1C1E">
            <w:pPr>
              <w:jc w:val="center"/>
            </w:pPr>
            <w:r w:rsidRPr="00473328">
              <w:rPr>
                <w:sz w:val="16"/>
                <w:szCs w:val="20"/>
              </w:rPr>
              <w:t>Borderline</w:t>
            </w:r>
            <w:r>
              <w:t>:</w:t>
            </w:r>
            <w:r w:rsidRPr="00EE7F8B">
              <w:rPr>
                <w:sz w:val="18"/>
              </w:rPr>
              <w:t xml:space="preserve"> 24</w:t>
            </w:r>
            <w:r>
              <w:rPr>
                <w:sz w:val="18"/>
              </w:rPr>
              <w:t xml:space="preserve"> (34%)</w:t>
            </w:r>
          </w:p>
        </w:tc>
        <w:tc>
          <w:tcPr>
            <w:tcW w:w="1847" w:type="dxa"/>
            <w:vAlign w:val="center"/>
          </w:tcPr>
          <w:p w14:paraId="112F1C3F" w14:textId="77777777" w:rsidR="00FC1C1E" w:rsidRPr="00EE7F8B" w:rsidRDefault="00FC1C1E" w:rsidP="00FC1C1E">
            <w:pPr>
              <w:jc w:val="center"/>
              <w:rPr>
                <w:sz w:val="18"/>
              </w:rPr>
            </w:pPr>
            <w:r w:rsidRPr="00473328">
              <w:rPr>
                <w:sz w:val="16"/>
                <w:szCs w:val="20"/>
              </w:rPr>
              <w:t>Resectable</w:t>
            </w:r>
            <w:r>
              <w:t xml:space="preserve">: </w:t>
            </w:r>
            <w:r w:rsidRPr="00EE7F8B">
              <w:rPr>
                <w:sz w:val="18"/>
              </w:rPr>
              <w:t>7</w:t>
            </w:r>
            <w:r>
              <w:rPr>
                <w:sz w:val="18"/>
              </w:rPr>
              <w:t xml:space="preserve"> (10%)</w:t>
            </w:r>
          </w:p>
          <w:p w14:paraId="575B4E90" w14:textId="77777777" w:rsidR="00FC1C1E" w:rsidRDefault="00FC1C1E" w:rsidP="00FC1C1E">
            <w:pPr>
              <w:jc w:val="center"/>
            </w:pPr>
            <w:r w:rsidRPr="00473328">
              <w:rPr>
                <w:sz w:val="16"/>
                <w:szCs w:val="20"/>
              </w:rPr>
              <w:t>Borderline</w:t>
            </w:r>
            <w:r>
              <w:t xml:space="preserve">: </w:t>
            </w:r>
            <w:r w:rsidRPr="00EE7F8B">
              <w:rPr>
                <w:sz w:val="18"/>
              </w:rPr>
              <w:t>17</w:t>
            </w:r>
            <w:r>
              <w:rPr>
                <w:sz w:val="18"/>
              </w:rPr>
              <w:t xml:space="preserve"> (24%)</w:t>
            </w:r>
          </w:p>
        </w:tc>
        <w:tc>
          <w:tcPr>
            <w:tcW w:w="1838" w:type="dxa"/>
            <w:vAlign w:val="center"/>
          </w:tcPr>
          <w:p w14:paraId="64E1D48F" w14:textId="77777777" w:rsidR="00FC1C1E" w:rsidRDefault="00FC1C1E" w:rsidP="00FC1C1E">
            <w:pPr>
              <w:jc w:val="center"/>
            </w:pPr>
            <w:r w:rsidRPr="00473328">
              <w:rPr>
                <w:sz w:val="16"/>
                <w:szCs w:val="20"/>
              </w:rPr>
              <w:t>Resectable</w:t>
            </w:r>
            <w:r>
              <w:t xml:space="preserve">: </w:t>
            </w:r>
            <w:r w:rsidRPr="00EE7F8B">
              <w:rPr>
                <w:sz w:val="18"/>
              </w:rPr>
              <w:t>30</w:t>
            </w:r>
            <w:r>
              <w:rPr>
                <w:sz w:val="18"/>
              </w:rPr>
              <w:t xml:space="preserve"> (43%)</w:t>
            </w:r>
          </w:p>
          <w:p w14:paraId="46A46184" w14:textId="77777777" w:rsidR="00FC1C1E" w:rsidRDefault="00FC1C1E" w:rsidP="00FC1C1E">
            <w:pPr>
              <w:jc w:val="center"/>
            </w:pPr>
            <w:r w:rsidRPr="00473328">
              <w:rPr>
                <w:sz w:val="16"/>
                <w:szCs w:val="20"/>
              </w:rPr>
              <w:t>Borderline</w:t>
            </w:r>
            <w:r>
              <w:t xml:space="preserve">: </w:t>
            </w:r>
            <w:r w:rsidRPr="00EE7F8B">
              <w:rPr>
                <w:sz w:val="18"/>
              </w:rPr>
              <w:t>7</w:t>
            </w:r>
            <w:r>
              <w:rPr>
                <w:sz w:val="18"/>
              </w:rPr>
              <w:t xml:space="preserve"> (10%)</w:t>
            </w:r>
          </w:p>
        </w:tc>
      </w:tr>
      <w:tr w:rsidR="00FC1C1E" w14:paraId="6AB42EBF" w14:textId="77777777">
        <w:tc>
          <w:tcPr>
            <w:tcW w:w="2269" w:type="dxa"/>
            <w:vAlign w:val="center"/>
          </w:tcPr>
          <w:p w14:paraId="024224C6" w14:textId="77777777" w:rsidR="00FC1C1E" w:rsidRPr="00970916" w:rsidRDefault="00FC1C1E" w:rsidP="00FC1C1E">
            <w:pPr>
              <w:pStyle w:val="NoSpacing"/>
              <w:rPr>
                <w:rFonts w:eastAsia="Times New Roman"/>
                <w:sz w:val="20"/>
                <w:szCs w:val="20"/>
              </w:rPr>
            </w:pPr>
          </w:p>
        </w:tc>
        <w:tc>
          <w:tcPr>
            <w:tcW w:w="1134" w:type="dxa"/>
          </w:tcPr>
          <w:p w14:paraId="3E896159" w14:textId="77777777" w:rsidR="00FC1C1E" w:rsidRDefault="00FC1C1E" w:rsidP="00FC1C1E">
            <w:pPr>
              <w:jc w:val="center"/>
            </w:pPr>
          </w:p>
        </w:tc>
        <w:tc>
          <w:tcPr>
            <w:tcW w:w="1417" w:type="dxa"/>
          </w:tcPr>
          <w:p w14:paraId="37686DA0" w14:textId="77777777" w:rsidR="00FC1C1E" w:rsidRDefault="00FC1C1E" w:rsidP="00FC1C1E">
            <w:pPr>
              <w:jc w:val="center"/>
            </w:pPr>
          </w:p>
        </w:tc>
        <w:tc>
          <w:tcPr>
            <w:tcW w:w="1701" w:type="dxa"/>
          </w:tcPr>
          <w:p w14:paraId="3C4258E2" w14:textId="77777777" w:rsidR="00FC1C1E" w:rsidRDefault="00FC1C1E" w:rsidP="00FC1C1E">
            <w:pPr>
              <w:jc w:val="center"/>
            </w:pPr>
          </w:p>
        </w:tc>
        <w:tc>
          <w:tcPr>
            <w:tcW w:w="2126" w:type="dxa"/>
          </w:tcPr>
          <w:p w14:paraId="5858B40F" w14:textId="77777777" w:rsidR="00FC1C1E" w:rsidRDefault="00FC1C1E" w:rsidP="00FC1C1E">
            <w:pPr>
              <w:jc w:val="center"/>
            </w:pPr>
          </w:p>
        </w:tc>
        <w:tc>
          <w:tcPr>
            <w:tcW w:w="1985" w:type="dxa"/>
          </w:tcPr>
          <w:p w14:paraId="5E009B1C" w14:textId="77777777" w:rsidR="00FC1C1E" w:rsidRDefault="00FC1C1E" w:rsidP="00FC1C1E">
            <w:pPr>
              <w:jc w:val="center"/>
            </w:pPr>
          </w:p>
        </w:tc>
        <w:tc>
          <w:tcPr>
            <w:tcW w:w="1847" w:type="dxa"/>
          </w:tcPr>
          <w:p w14:paraId="584B5E15" w14:textId="77777777" w:rsidR="00FC1C1E" w:rsidRDefault="00FC1C1E" w:rsidP="00FC1C1E">
            <w:pPr>
              <w:jc w:val="center"/>
            </w:pPr>
          </w:p>
        </w:tc>
        <w:tc>
          <w:tcPr>
            <w:tcW w:w="1838" w:type="dxa"/>
          </w:tcPr>
          <w:p w14:paraId="5E652E75" w14:textId="77777777" w:rsidR="00FC1C1E" w:rsidRDefault="00FC1C1E" w:rsidP="00FC1C1E">
            <w:pPr>
              <w:jc w:val="center"/>
            </w:pPr>
          </w:p>
        </w:tc>
      </w:tr>
      <w:tr w:rsidR="00FC1C1E" w14:paraId="7E0529A9" w14:textId="77777777">
        <w:tc>
          <w:tcPr>
            <w:tcW w:w="2269" w:type="dxa"/>
            <w:vAlign w:val="center"/>
          </w:tcPr>
          <w:p w14:paraId="00E7014B" w14:textId="77777777" w:rsidR="002267BF" w:rsidRDefault="00FC1C1E" w:rsidP="00FC1C1E">
            <w:pPr>
              <w:pStyle w:val="NoSpacing"/>
              <w:rPr>
                <w:sz w:val="20"/>
                <w:szCs w:val="20"/>
              </w:rPr>
            </w:pPr>
            <w:r w:rsidRPr="00970916">
              <w:rPr>
                <w:sz w:val="20"/>
                <w:szCs w:val="20"/>
              </w:rPr>
              <w:t>Ahmed et al. 2006</w:t>
            </w:r>
            <w:r w:rsidR="001D4E54">
              <w:rPr>
                <w:sz w:val="20"/>
                <w:szCs w:val="20"/>
              </w:rPr>
              <w:t xml:space="preserve"> </w:t>
            </w:r>
            <w:r w:rsidR="006F286E">
              <w:rPr>
                <w:sz w:val="20"/>
                <w:szCs w:val="20"/>
              </w:rPr>
              <w:fldChar w:fldCharType="begin"/>
            </w:r>
            <w:r w:rsidR="002267BF">
              <w:rPr>
                <w:sz w:val="20"/>
                <w:szCs w:val="20"/>
              </w:rPr>
              <w:instrText xml:space="preserve"> ADDIN PAPERS2_CITATIONS &lt;citation&gt;&lt;uuid&gt;4DCDD9A4-CDDE-4B56-82C2-48614957EEDE&lt;/uuid&gt;&lt;priority&gt;34&lt;/priority&gt;&lt;publications&gt;&lt;publication&gt;&lt;uuid&gt;F1FCCEE7-EAAA-4FA6-A29D-DDB3E1D797B0&lt;/uuid&gt;&lt;volume&gt;16&lt;/volume&gt;&lt;doi&gt;10.1089/lap.2006.16.458&lt;/doi&gt;&lt;startpage&gt;458&lt;/startpage&gt;&lt;publication_date&gt;99200610001200000000220000&lt;/publication_date&gt;&lt;url&gt;http://eutils.ncbi.nlm.nih.gov/entrez/eutils/elink.fcgi?dbfrom=pubmed&amp;amp;id=17004868&amp;amp;retmode=ref&amp;amp;cmd=prlinks&lt;/url&gt;&lt;citekey&gt;Ahmed:2006is&lt;/citekey&gt;&lt;type&gt;400&lt;/type&gt;&lt;title&gt;Patients with pancreatic adenocarcinoma benefit from staging laparoscopy.&lt;/title&gt;&lt;location&gt;&amp;lt;!DOCTYPE html&amp;gt;</w:instrText>
            </w:r>
          </w:p>
          <w:p w14:paraId="7E8F3B49" w14:textId="77777777" w:rsidR="002267BF" w:rsidRDefault="002267BF" w:rsidP="00FC1C1E">
            <w:pPr>
              <w:pStyle w:val="NoSpacing"/>
              <w:rPr>
                <w:sz w:val="20"/>
                <w:szCs w:val="20"/>
              </w:rPr>
            </w:pPr>
            <w:r>
              <w:rPr>
                <w:sz w:val="20"/>
                <w:szCs w:val="20"/>
              </w:rPr>
              <w:instrText>&amp;lt;html lang=en&amp;gt;</w:instrText>
            </w:r>
          </w:p>
          <w:p w14:paraId="20F25FCE" w14:textId="77777777" w:rsidR="002267BF" w:rsidRDefault="002267BF" w:rsidP="00FC1C1E">
            <w:pPr>
              <w:pStyle w:val="NoSpacing"/>
              <w:rPr>
                <w:sz w:val="20"/>
                <w:szCs w:val="20"/>
              </w:rPr>
            </w:pPr>
            <w:r>
              <w:rPr>
                <w:sz w:val="20"/>
                <w:szCs w:val="20"/>
              </w:rPr>
              <w:instrText xml:space="preserve">  &amp;lt;meta charset=utf-8&amp;gt;</w:instrText>
            </w:r>
          </w:p>
          <w:p w14:paraId="20FFD020" w14:textId="77777777" w:rsidR="002267BF" w:rsidRDefault="002267BF" w:rsidP="00FC1C1E">
            <w:pPr>
              <w:pStyle w:val="NoSpacing"/>
              <w:rPr>
                <w:sz w:val="20"/>
                <w:szCs w:val="20"/>
              </w:rPr>
            </w:pPr>
            <w:r>
              <w:rPr>
                <w:sz w:val="20"/>
                <w:szCs w:val="20"/>
              </w:rPr>
              <w:instrText xml:space="preserve">  &amp;lt;meta name=viewport content="initial-scale=1, minimum-scale=1, width=device-width"&amp;gt;</w:instrText>
            </w:r>
          </w:p>
          <w:p w14:paraId="45085EE7" w14:textId="77777777" w:rsidR="002267BF" w:rsidRDefault="002267BF" w:rsidP="00FC1C1E">
            <w:pPr>
              <w:pStyle w:val="NoSpacing"/>
              <w:rPr>
                <w:sz w:val="20"/>
                <w:szCs w:val="20"/>
              </w:rPr>
            </w:pPr>
            <w:r>
              <w:rPr>
                <w:sz w:val="20"/>
                <w:szCs w:val="20"/>
              </w:rPr>
              <w:instrText xml:space="preserve">  &amp;lt;title&amp;gt;Error 404 (Not Found)!!1&amp;lt;/title&amp;gt;</w:instrText>
            </w:r>
          </w:p>
          <w:p w14:paraId="0B79E810" w14:textId="77777777" w:rsidR="002267BF" w:rsidRDefault="002267BF" w:rsidP="00FC1C1E">
            <w:pPr>
              <w:pStyle w:val="NoSpacing"/>
              <w:rPr>
                <w:sz w:val="20"/>
                <w:szCs w:val="20"/>
              </w:rPr>
            </w:pPr>
            <w:r>
              <w:rPr>
                <w:sz w:val="20"/>
                <w:szCs w:val="20"/>
              </w:rPr>
              <w:instrText xml:space="preserve">  &amp;lt;style&amp;gt;</w:instrText>
            </w:r>
          </w:p>
          <w:p w14:paraId="35008D04" w14:textId="77777777" w:rsidR="002267BF" w:rsidRDefault="002267BF" w:rsidP="00FC1C1E">
            <w:pPr>
              <w:pStyle w:val="NoSpacing"/>
              <w:rPr>
                <w:sz w:val="20"/>
                <w:szCs w:val="20"/>
              </w:rPr>
            </w:pPr>
            <w:r>
              <w:rPr>
                <w:sz w:val="20"/>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660CD3F" w14:textId="77777777" w:rsidR="002267BF" w:rsidRDefault="002267BF" w:rsidP="00FC1C1E">
            <w:pPr>
              <w:pStyle w:val="NoSpacing"/>
              <w:rPr>
                <w:sz w:val="20"/>
                <w:szCs w:val="20"/>
              </w:rPr>
            </w:pPr>
            <w:r>
              <w:rPr>
                <w:sz w:val="20"/>
                <w:szCs w:val="20"/>
              </w:rPr>
              <w:instrText xml:space="preserve">  &amp;lt;/style&amp;gt;</w:instrText>
            </w:r>
          </w:p>
          <w:p w14:paraId="0E52004A" w14:textId="77777777" w:rsidR="002267BF" w:rsidRDefault="002267BF" w:rsidP="00FC1C1E">
            <w:pPr>
              <w:pStyle w:val="NoSpacing"/>
              <w:rPr>
                <w:sz w:val="20"/>
                <w:szCs w:val="20"/>
              </w:rPr>
            </w:pPr>
            <w:r>
              <w:rPr>
                <w:sz w:val="20"/>
                <w:szCs w:val="20"/>
              </w:rPr>
              <w:instrText xml:space="preserve">  &amp;lt;a href=//www.google.com/&amp;gt;&amp;lt;span id=logo aria-label=Google&amp;gt;&amp;lt;/span&amp;gt;&amp;lt;/a&amp;gt;</w:instrText>
            </w:r>
          </w:p>
          <w:p w14:paraId="44E048CA" w14:textId="77777777" w:rsidR="002267BF" w:rsidRDefault="002267BF" w:rsidP="00FC1C1E">
            <w:pPr>
              <w:pStyle w:val="NoSpacing"/>
              <w:rPr>
                <w:sz w:val="20"/>
                <w:szCs w:val="20"/>
              </w:rPr>
            </w:pPr>
            <w:r>
              <w:rPr>
                <w:sz w:val="20"/>
                <w:szCs w:val="20"/>
              </w:rPr>
              <w:instrText xml:space="preserve">  &amp;lt;p&amp;gt;&amp;lt;b&amp;gt;404.&amp;lt;/b&amp;gt; &amp;lt;ins&amp;gt;That’s an error.&amp;lt;/ins&amp;gt;</w:instrText>
            </w:r>
          </w:p>
          <w:p w14:paraId="638006C7" w14:textId="77777777" w:rsidR="002267BF" w:rsidRDefault="002267BF" w:rsidP="00FC1C1E">
            <w:pPr>
              <w:pStyle w:val="NoSpacing"/>
              <w:rPr>
                <w:sz w:val="20"/>
                <w:szCs w:val="20"/>
              </w:rPr>
            </w:pPr>
            <w:r>
              <w:rPr>
                <w:sz w:val="20"/>
                <w:szCs w:val="20"/>
              </w:rPr>
              <w:instrText xml:space="preserve">  &amp;lt;p&amp;gt;The requested URL &amp;lt;code&amp;gt;/maps/geo&amp;lt;/code&amp;gt; was not found on this server.  &amp;lt;ins&amp;gt;That’s all we know.&amp;lt;/ins&amp;gt;</w:instrText>
            </w:r>
          </w:p>
          <w:p w14:paraId="1D7232F9" w14:textId="30140570" w:rsidR="00FC1C1E" w:rsidRPr="00970916" w:rsidRDefault="002267BF" w:rsidP="00FC1C1E">
            <w:pPr>
              <w:pStyle w:val="NoSpacing"/>
              <w:rPr>
                <w:sz w:val="20"/>
                <w:szCs w:val="20"/>
              </w:rPr>
            </w:pPr>
            <w:r>
              <w:rPr>
                <w:sz w:val="20"/>
                <w:szCs w:val="20"/>
              </w:rPr>
              <w:instrText>&lt;/location&gt;&lt;institution&gt;Department of Surgery, University of Nebraska Medical Center, Omaha, Nebraska 68198-4030, USA.&lt;/institution&gt;&lt;number&gt;5&lt;/number&gt;&lt;subtype&gt;400&lt;/subtype&gt;&lt;endpage&gt;463&lt;/endpage&gt;&lt;bundle&gt;&lt;publication&gt;&lt;title&gt;Journal of laparoendoscopic &amp;amp; advanced surgical techniques. Part A&lt;/title&gt;&lt;type&gt;-100&lt;/type&gt;&lt;subtype&gt;-100&lt;/subtype&gt;&lt;uuid&gt;EDCDDDFD-3706-4CEB-9C40-D69E2E8E8848&lt;/uuid&gt;&lt;/publication&gt;&lt;/bundle&gt;&lt;authors&gt;&lt;author&gt;&lt;firstName&gt;Syed&lt;/firstName&gt;&lt;middleNames&gt;I&lt;/middleNames&gt;&lt;lastName&gt;Ahmed&lt;/lastName&gt;&lt;/author&gt;&lt;author&gt;&lt;firstName&gt;Victor&lt;/firstName&gt;&lt;lastName&gt;Bochkarev&lt;/lastName&gt;&lt;/author&gt;&lt;author&gt;&lt;firstName&gt;Dmitry&lt;/firstName&gt;&lt;lastName&gt;Oleynikov&lt;/lastName&gt;&lt;/author&gt;&lt;author&gt;&lt;firstName&gt;Aaron&lt;/firstName&gt;&lt;middleNames&gt;R&lt;/middleNames&gt;&lt;lastName&gt;Sasson&lt;/lastName&gt;&lt;/author&gt;&lt;/authors&gt;&lt;/publication&gt;&lt;/publications&gt;&lt;cites&gt;&lt;/cites&gt;&lt;/citation&gt;</w:instrText>
            </w:r>
            <w:r w:rsidR="006F286E">
              <w:rPr>
                <w:sz w:val="20"/>
                <w:szCs w:val="20"/>
              </w:rPr>
              <w:fldChar w:fldCharType="separate"/>
            </w:r>
            <w:r w:rsidR="003F26E6">
              <w:rPr>
                <w:rFonts w:ascii="Calibri" w:eastAsia="Times New Roman" w:hAnsi="Calibri" w:cs="Calibri"/>
                <w:sz w:val="20"/>
                <w:szCs w:val="20"/>
                <w:lang w:val="en-US"/>
              </w:rPr>
              <w:t>[41]</w:t>
            </w:r>
            <w:r w:rsidR="006F286E">
              <w:rPr>
                <w:sz w:val="20"/>
                <w:szCs w:val="20"/>
              </w:rPr>
              <w:fldChar w:fldCharType="end"/>
            </w:r>
          </w:p>
        </w:tc>
        <w:tc>
          <w:tcPr>
            <w:tcW w:w="1134" w:type="dxa"/>
            <w:vAlign w:val="center"/>
          </w:tcPr>
          <w:p w14:paraId="411A4F47" w14:textId="77777777" w:rsidR="00FC1C1E" w:rsidRDefault="00FC1C1E" w:rsidP="00FC1C1E">
            <w:pPr>
              <w:jc w:val="center"/>
            </w:pPr>
            <w:r>
              <w:t>L</w:t>
            </w:r>
          </w:p>
        </w:tc>
        <w:tc>
          <w:tcPr>
            <w:tcW w:w="1417" w:type="dxa"/>
            <w:vAlign w:val="center"/>
          </w:tcPr>
          <w:p w14:paraId="296021F3" w14:textId="77777777" w:rsidR="00FC1C1E" w:rsidRDefault="00FC1C1E" w:rsidP="00FC1C1E">
            <w:pPr>
              <w:jc w:val="center"/>
            </w:pPr>
            <w:r>
              <w:t>59</w:t>
            </w:r>
          </w:p>
        </w:tc>
        <w:tc>
          <w:tcPr>
            <w:tcW w:w="1701" w:type="dxa"/>
            <w:vAlign w:val="center"/>
          </w:tcPr>
          <w:p w14:paraId="680321DF" w14:textId="77777777" w:rsidR="00FC1C1E" w:rsidRDefault="00FC1C1E" w:rsidP="00FC1C1E">
            <w:pPr>
              <w:jc w:val="center"/>
            </w:pPr>
            <w:r>
              <w:t>37</w:t>
            </w:r>
          </w:p>
        </w:tc>
        <w:tc>
          <w:tcPr>
            <w:tcW w:w="2126" w:type="dxa"/>
            <w:vAlign w:val="center"/>
          </w:tcPr>
          <w:p w14:paraId="5B37437F" w14:textId="77777777" w:rsidR="00FC1C1E" w:rsidRDefault="00FC1C1E" w:rsidP="00FC1C1E">
            <w:pPr>
              <w:jc w:val="center"/>
            </w:pPr>
            <w:r>
              <w:t>9 (24%)</w:t>
            </w:r>
          </w:p>
        </w:tc>
        <w:tc>
          <w:tcPr>
            <w:tcW w:w="1985" w:type="dxa"/>
            <w:vAlign w:val="center"/>
          </w:tcPr>
          <w:p w14:paraId="72255705" w14:textId="77777777" w:rsidR="00FC1C1E" w:rsidRDefault="00FC1C1E" w:rsidP="00FC1C1E">
            <w:pPr>
              <w:jc w:val="center"/>
            </w:pPr>
            <w:r>
              <w:t>28 (76%)</w:t>
            </w:r>
          </w:p>
        </w:tc>
        <w:tc>
          <w:tcPr>
            <w:tcW w:w="1847" w:type="dxa"/>
            <w:vAlign w:val="center"/>
          </w:tcPr>
          <w:p w14:paraId="1D884CA3" w14:textId="77777777" w:rsidR="00FC1C1E" w:rsidRDefault="00FC1C1E" w:rsidP="00FC1C1E">
            <w:pPr>
              <w:jc w:val="center"/>
            </w:pPr>
            <w:r>
              <w:t>4 (11%)</w:t>
            </w:r>
          </w:p>
        </w:tc>
        <w:tc>
          <w:tcPr>
            <w:tcW w:w="1838" w:type="dxa"/>
            <w:vAlign w:val="center"/>
          </w:tcPr>
          <w:p w14:paraId="10F0B966" w14:textId="77777777" w:rsidR="00FC1C1E" w:rsidRDefault="00FC1C1E" w:rsidP="00FC1C1E">
            <w:pPr>
              <w:jc w:val="center"/>
            </w:pPr>
            <w:r>
              <w:t>24 (65%)</w:t>
            </w:r>
          </w:p>
        </w:tc>
      </w:tr>
      <w:tr w:rsidR="00FC1C1E" w14:paraId="70D11316" w14:textId="77777777">
        <w:tc>
          <w:tcPr>
            <w:tcW w:w="2269" w:type="dxa"/>
            <w:vAlign w:val="center"/>
          </w:tcPr>
          <w:p w14:paraId="3D61B6EC" w14:textId="77777777" w:rsidR="002267BF" w:rsidRDefault="00FC1C1E" w:rsidP="00FC1C1E">
            <w:pPr>
              <w:pStyle w:val="NoSpacing"/>
              <w:rPr>
                <w:rFonts w:eastAsia="Times New Roman"/>
                <w:sz w:val="20"/>
                <w:szCs w:val="20"/>
              </w:rPr>
            </w:pPr>
            <w:r>
              <w:rPr>
                <w:rFonts w:eastAsia="Times New Roman"/>
                <w:sz w:val="20"/>
                <w:szCs w:val="20"/>
              </w:rPr>
              <w:t>White et al. 2008</w:t>
            </w:r>
            <w:r w:rsidRPr="00970916">
              <w:rPr>
                <w:rFonts w:eastAsia="Times New Roman"/>
                <w:sz w:val="20"/>
                <w:szCs w:val="20"/>
              </w:rPr>
              <w:t xml:space="preserve"> </w:t>
            </w:r>
            <w:r w:rsidR="001D4E54">
              <w:rPr>
                <w:rFonts w:eastAsia="Times New Roman"/>
                <w:sz w:val="20"/>
                <w:szCs w:val="20"/>
              </w:rPr>
              <w:t xml:space="preserve"> </w:t>
            </w:r>
            <w:r w:rsidR="006F286E">
              <w:rPr>
                <w:rFonts w:eastAsia="Times New Roman"/>
                <w:sz w:val="20"/>
                <w:szCs w:val="20"/>
              </w:rPr>
              <w:fldChar w:fldCharType="begin"/>
            </w:r>
            <w:r w:rsidR="002267BF">
              <w:rPr>
                <w:rFonts w:eastAsia="Times New Roman"/>
                <w:sz w:val="20"/>
                <w:szCs w:val="20"/>
              </w:rPr>
              <w:instrText xml:space="preserve"> ADDIN PAPERS2_CITATIONS &lt;citation&gt;&lt;uuid&gt;EDC36471-2E7B-49BD-89AC-23754D7D5211&lt;/uuid&gt;&lt;priority&gt;35&lt;/priority&gt;&lt;publications&gt;&lt;publication&gt;&lt;uuid&gt;D018B847-C778-4B26-A72D-F5B5E8655B54&lt;/uuid&gt;&lt;volume&gt;206&lt;/volume&gt;&lt;doi&gt;10.1016/j.jamcollsurg.2007.09.021&lt;/doi&gt;&lt;startpage&gt;445&lt;/startpage&gt;&lt;publication_date&gt;99200803001200000000220000&lt;/publication_date&gt;&lt;url&gt;http://eutils.ncbi.nlm.nih.gov/entrez/eutils/elink.fcgi?dbfrom=pubmed&amp;amp;id=18308214&amp;amp;retmode=ref&amp;amp;cmd=prlinks&lt;/url&gt;&lt;citekey&gt;White:2008hp&lt;/citekey&gt;&lt;type&gt;400&lt;/type&gt;&lt;title&gt;Current utility of staging laparoscopy for pancreatic and peripancreatic neoplasms.&lt;/title&gt;&lt;location&gt;&amp;lt;!DOCTYPE html&amp;gt;</w:instrText>
            </w:r>
          </w:p>
          <w:p w14:paraId="3FF87BD4" w14:textId="77777777" w:rsidR="002267BF" w:rsidRDefault="002267BF" w:rsidP="00FC1C1E">
            <w:pPr>
              <w:pStyle w:val="NoSpacing"/>
              <w:rPr>
                <w:rFonts w:eastAsia="Times New Roman"/>
                <w:sz w:val="20"/>
                <w:szCs w:val="20"/>
              </w:rPr>
            </w:pPr>
            <w:r>
              <w:rPr>
                <w:rFonts w:eastAsia="Times New Roman"/>
                <w:sz w:val="20"/>
                <w:szCs w:val="20"/>
              </w:rPr>
              <w:instrText>&amp;lt;html lang=en&amp;gt;</w:instrText>
            </w:r>
          </w:p>
          <w:p w14:paraId="0BE3FA8D" w14:textId="77777777" w:rsidR="002267BF" w:rsidRDefault="002267BF" w:rsidP="00FC1C1E">
            <w:pPr>
              <w:pStyle w:val="NoSpacing"/>
              <w:rPr>
                <w:rFonts w:eastAsia="Times New Roman"/>
                <w:sz w:val="20"/>
                <w:szCs w:val="20"/>
              </w:rPr>
            </w:pPr>
            <w:r>
              <w:rPr>
                <w:rFonts w:eastAsia="Times New Roman"/>
                <w:sz w:val="20"/>
                <w:szCs w:val="20"/>
              </w:rPr>
              <w:instrText xml:space="preserve">  &amp;lt;meta charset=utf-8&amp;gt;</w:instrText>
            </w:r>
          </w:p>
          <w:p w14:paraId="3814EB4A" w14:textId="77777777" w:rsidR="002267BF" w:rsidRDefault="002267BF" w:rsidP="00FC1C1E">
            <w:pPr>
              <w:pStyle w:val="NoSpacing"/>
              <w:rPr>
                <w:rFonts w:eastAsia="Times New Roman"/>
                <w:sz w:val="20"/>
                <w:szCs w:val="20"/>
              </w:rPr>
            </w:pPr>
            <w:r>
              <w:rPr>
                <w:rFonts w:eastAsia="Times New Roman"/>
                <w:sz w:val="20"/>
                <w:szCs w:val="20"/>
              </w:rPr>
              <w:instrText xml:space="preserve">  &amp;lt;meta name=viewport content="initial-scale=1, minimum-scale=1, width=device-width"&amp;gt;</w:instrText>
            </w:r>
          </w:p>
          <w:p w14:paraId="4D6C54A4" w14:textId="77777777" w:rsidR="002267BF" w:rsidRDefault="002267BF" w:rsidP="00FC1C1E">
            <w:pPr>
              <w:pStyle w:val="NoSpacing"/>
              <w:rPr>
                <w:rFonts w:eastAsia="Times New Roman"/>
                <w:sz w:val="20"/>
                <w:szCs w:val="20"/>
              </w:rPr>
            </w:pPr>
            <w:r>
              <w:rPr>
                <w:rFonts w:eastAsia="Times New Roman"/>
                <w:sz w:val="20"/>
                <w:szCs w:val="20"/>
              </w:rPr>
              <w:instrText xml:space="preserve">  &amp;lt;title&amp;gt;Error 404 (Not Found)!!1&amp;lt;/title&amp;gt;</w:instrText>
            </w:r>
          </w:p>
          <w:p w14:paraId="755A2E86" w14:textId="77777777" w:rsidR="002267BF" w:rsidRDefault="002267BF" w:rsidP="00FC1C1E">
            <w:pPr>
              <w:pStyle w:val="NoSpacing"/>
              <w:rPr>
                <w:rFonts w:eastAsia="Times New Roman"/>
                <w:sz w:val="20"/>
                <w:szCs w:val="20"/>
              </w:rPr>
            </w:pPr>
            <w:r>
              <w:rPr>
                <w:rFonts w:eastAsia="Times New Roman"/>
                <w:sz w:val="20"/>
                <w:szCs w:val="20"/>
              </w:rPr>
              <w:instrText xml:space="preserve">  &amp;lt;style&amp;gt;</w:instrText>
            </w:r>
          </w:p>
          <w:p w14:paraId="76995DB4" w14:textId="77777777" w:rsidR="002267BF" w:rsidRDefault="002267BF" w:rsidP="00FC1C1E">
            <w:pPr>
              <w:pStyle w:val="NoSpacing"/>
              <w:rPr>
                <w:rFonts w:eastAsia="Times New Roman"/>
                <w:sz w:val="20"/>
                <w:szCs w:val="20"/>
              </w:rPr>
            </w:pPr>
            <w:r>
              <w:rPr>
                <w:rFonts w:eastAsia="Times New Roman"/>
                <w:sz w:val="20"/>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F175C8E" w14:textId="77777777" w:rsidR="002267BF" w:rsidRDefault="002267BF" w:rsidP="00FC1C1E">
            <w:pPr>
              <w:pStyle w:val="NoSpacing"/>
              <w:rPr>
                <w:rFonts w:eastAsia="Times New Roman"/>
                <w:sz w:val="20"/>
                <w:szCs w:val="20"/>
              </w:rPr>
            </w:pPr>
            <w:r>
              <w:rPr>
                <w:rFonts w:eastAsia="Times New Roman"/>
                <w:sz w:val="20"/>
                <w:szCs w:val="20"/>
              </w:rPr>
              <w:instrText xml:space="preserve">  &amp;lt;/style&amp;gt;</w:instrText>
            </w:r>
          </w:p>
          <w:p w14:paraId="67DB51A3" w14:textId="77777777" w:rsidR="002267BF" w:rsidRDefault="002267BF" w:rsidP="00FC1C1E">
            <w:pPr>
              <w:pStyle w:val="NoSpacing"/>
              <w:rPr>
                <w:rFonts w:eastAsia="Times New Roman"/>
                <w:sz w:val="20"/>
                <w:szCs w:val="20"/>
              </w:rPr>
            </w:pPr>
            <w:r>
              <w:rPr>
                <w:rFonts w:eastAsia="Times New Roman"/>
                <w:sz w:val="20"/>
                <w:szCs w:val="20"/>
              </w:rPr>
              <w:instrText xml:space="preserve">  &amp;lt;a href=//www.google.com/&amp;gt;&amp;lt;span id=logo aria-label=Google&amp;gt;&amp;lt;/span&amp;gt;&amp;lt;/a&amp;gt;</w:instrText>
            </w:r>
          </w:p>
          <w:p w14:paraId="6A2DF4B0" w14:textId="77777777" w:rsidR="002267BF" w:rsidRDefault="002267BF" w:rsidP="00FC1C1E">
            <w:pPr>
              <w:pStyle w:val="NoSpacing"/>
              <w:rPr>
                <w:rFonts w:eastAsia="Times New Roman"/>
                <w:sz w:val="20"/>
                <w:szCs w:val="20"/>
              </w:rPr>
            </w:pPr>
            <w:r>
              <w:rPr>
                <w:rFonts w:eastAsia="Times New Roman"/>
                <w:sz w:val="20"/>
                <w:szCs w:val="20"/>
              </w:rPr>
              <w:instrText xml:space="preserve">  &amp;lt;p&amp;gt;&amp;lt;b&amp;gt;404.&amp;lt;/b&amp;gt; &amp;lt;ins&amp;gt;That’s an error.&amp;lt;/ins&amp;gt;</w:instrText>
            </w:r>
          </w:p>
          <w:p w14:paraId="65B9ACCE" w14:textId="77777777" w:rsidR="002267BF" w:rsidRDefault="002267BF" w:rsidP="00FC1C1E">
            <w:pPr>
              <w:pStyle w:val="NoSpacing"/>
              <w:rPr>
                <w:rFonts w:eastAsia="Times New Roman"/>
                <w:sz w:val="20"/>
                <w:szCs w:val="20"/>
              </w:rPr>
            </w:pPr>
            <w:r>
              <w:rPr>
                <w:rFonts w:eastAsia="Times New Roman"/>
                <w:sz w:val="20"/>
                <w:szCs w:val="20"/>
              </w:rPr>
              <w:instrText xml:space="preserve">  &amp;lt;p&amp;gt;The requested URL &amp;lt;code&amp;gt;/maps/geo&amp;lt;/code&amp;gt; was not found on this server.  &amp;lt;ins&amp;gt;That’s all we know.&amp;lt;/ins&amp;gt;</w:instrText>
            </w:r>
          </w:p>
          <w:p w14:paraId="271C2DA9" w14:textId="014E4E48" w:rsidR="00FC1C1E" w:rsidRPr="00E83EA2" w:rsidRDefault="002267BF" w:rsidP="00FC1C1E">
            <w:pPr>
              <w:pStyle w:val="NoSpacing"/>
              <w:rPr>
                <w:rFonts w:eastAsia="Times New Roman"/>
                <w:sz w:val="20"/>
                <w:szCs w:val="20"/>
              </w:rPr>
            </w:pPr>
            <w:r>
              <w:rPr>
                <w:rFonts w:eastAsia="Times New Roman"/>
                <w:sz w:val="20"/>
                <w:szCs w:val="20"/>
              </w:rPr>
              <w:instrText>&lt;/location&gt;&lt;institution&gt;Department of Surgical Oncology, Memorial Sloan-Kettering Cancer Center, New York, NY 10021, USA.&lt;/institution&gt;&lt;number&gt;3&lt;/number&gt;&lt;subtype&gt;400&lt;/subtype&gt;&lt;endpage&gt;450&lt;/endpage&gt;&lt;bundle&gt;&lt;publication&gt;&lt;title&gt;J Am Coll Surg&lt;/title&gt;&lt;type&gt;-100&lt;/type&gt;&lt;subtype&gt;-100&lt;/subtype&gt;&lt;uuid&gt;6EB4C746-987B-4A33-A35E-A5896B59A414&lt;/uuid&gt;&lt;/publication&gt;&lt;/bundle&gt;&lt;authors&gt;&lt;author&gt;&lt;firstName&gt;Rebekah&lt;/firstName&gt;&lt;lastName&gt;White&lt;/lastName&gt;&lt;/author&gt;&lt;author&gt;&lt;firstName&gt;Corrine&lt;/firstName&gt;&lt;lastName&gt;Winston&lt;/lastName&gt;&lt;/author&gt;&lt;author&gt;&lt;firstName&gt;Mithat&lt;/firstName&gt;&lt;lastName&gt;Gonen&lt;/lastName&gt;&lt;/author&gt;&lt;author&gt;&lt;firstName&gt;Michael&lt;/firstName&gt;&lt;lastName&gt;D'Angelica&lt;/lastName&gt;&lt;/author&gt;&lt;author&gt;&lt;firstName&gt;William&lt;/firstName&gt;&lt;lastName&gt;Jarnagin&lt;/lastName&gt;&lt;/author&gt;&lt;author&gt;&lt;firstName&gt;Yuman&lt;/firstName&gt;&lt;lastName&gt;Fong&lt;/lastName&gt;&lt;/author&gt;&lt;author&gt;&lt;firstName&gt;Kevin&lt;/firstName&gt;&lt;lastName&gt;Conlon&lt;/lastName&gt;&lt;/author&gt;&lt;author&gt;&lt;firstName&gt;Murray&lt;/firstName&gt;&lt;lastName&gt;Brennan&lt;/lastName&gt;&lt;/author&gt;&lt;author&gt;&lt;firstName&gt;Peter&lt;/firstName&gt;&lt;lastName&gt;Allen&lt;/lastName&gt;&lt;/author&gt;&lt;/authors&gt;&lt;/publication&gt;&lt;/publications&gt;&lt;cites&gt;&lt;/cites&gt;&lt;/citation&gt;</w:instrText>
            </w:r>
            <w:r w:rsidR="006F286E">
              <w:rPr>
                <w:rFonts w:eastAsia="Times New Roman"/>
                <w:sz w:val="20"/>
                <w:szCs w:val="20"/>
              </w:rPr>
              <w:fldChar w:fldCharType="separate"/>
            </w:r>
            <w:r w:rsidR="003F26E6">
              <w:rPr>
                <w:rFonts w:ascii="Calibri" w:eastAsia="Times New Roman" w:hAnsi="Calibri" w:cs="Calibri"/>
                <w:sz w:val="20"/>
                <w:szCs w:val="20"/>
                <w:lang w:val="en-US"/>
              </w:rPr>
              <w:t>[42]</w:t>
            </w:r>
            <w:r w:rsidR="006F286E">
              <w:rPr>
                <w:rFonts w:eastAsia="Times New Roman"/>
                <w:sz w:val="20"/>
                <w:szCs w:val="20"/>
              </w:rPr>
              <w:fldChar w:fldCharType="end"/>
            </w:r>
          </w:p>
        </w:tc>
        <w:tc>
          <w:tcPr>
            <w:tcW w:w="1134" w:type="dxa"/>
            <w:vAlign w:val="center"/>
          </w:tcPr>
          <w:p w14:paraId="7F106A35" w14:textId="77777777" w:rsidR="00FC1C1E" w:rsidRDefault="00FC1C1E" w:rsidP="00FC1C1E">
            <w:pPr>
              <w:jc w:val="center"/>
            </w:pPr>
            <w:r>
              <w:t>L</w:t>
            </w:r>
          </w:p>
        </w:tc>
        <w:tc>
          <w:tcPr>
            <w:tcW w:w="1417" w:type="dxa"/>
            <w:vAlign w:val="center"/>
          </w:tcPr>
          <w:p w14:paraId="33C76DD6" w14:textId="77777777" w:rsidR="00FC1C1E" w:rsidRDefault="00FC1C1E" w:rsidP="00FC1C1E">
            <w:pPr>
              <w:jc w:val="center"/>
            </w:pPr>
            <w:r>
              <w:t>1045</w:t>
            </w:r>
          </w:p>
        </w:tc>
        <w:tc>
          <w:tcPr>
            <w:tcW w:w="1701" w:type="dxa"/>
            <w:vAlign w:val="center"/>
          </w:tcPr>
          <w:p w14:paraId="04CD8AE1" w14:textId="77777777" w:rsidR="00FC1C1E" w:rsidRDefault="00FC1C1E" w:rsidP="00FC1C1E">
            <w:pPr>
              <w:jc w:val="center"/>
            </w:pPr>
            <w:r>
              <w:t>1045</w:t>
            </w:r>
          </w:p>
        </w:tc>
        <w:tc>
          <w:tcPr>
            <w:tcW w:w="2126" w:type="dxa"/>
            <w:vAlign w:val="center"/>
          </w:tcPr>
          <w:p w14:paraId="5C558EF0" w14:textId="77777777" w:rsidR="00FC1C1E" w:rsidRDefault="00FC1C1E" w:rsidP="00FC1C1E">
            <w:pPr>
              <w:jc w:val="center"/>
            </w:pPr>
            <w:r>
              <w:t>145 (14%)</w:t>
            </w:r>
          </w:p>
        </w:tc>
        <w:tc>
          <w:tcPr>
            <w:tcW w:w="1985" w:type="dxa"/>
            <w:vAlign w:val="center"/>
          </w:tcPr>
          <w:p w14:paraId="595965AD" w14:textId="77777777" w:rsidR="00FC1C1E" w:rsidRDefault="00FC1C1E" w:rsidP="00FC1C1E">
            <w:pPr>
              <w:jc w:val="center"/>
            </w:pPr>
            <w:r>
              <w:t>900 (86%)</w:t>
            </w:r>
          </w:p>
        </w:tc>
        <w:tc>
          <w:tcPr>
            <w:tcW w:w="1847" w:type="dxa"/>
            <w:vAlign w:val="center"/>
          </w:tcPr>
          <w:p w14:paraId="559E8B8B" w14:textId="77777777" w:rsidR="00FC1C1E" w:rsidRDefault="00FC1C1E" w:rsidP="00FC1C1E">
            <w:pPr>
              <w:jc w:val="center"/>
            </w:pPr>
            <w:r>
              <w:t>9 (1%)</w:t>
            </w:r>
          </w:p>
        </w:tc>
        <w:tc>
          <w:tcPr>
            <w:tcW w:w="1838" w:type="dxa"/>
            <w:vAlign w:val="center"/>
          </w:tcPr>
          <w:p w14:paraId="3E5C2A57" w14:textId="77777777" w:rsidR="00FC1C1E" w:rsidRDefault="00FC1C1E" w:rsidP="00FC1C1E">
            <w:pPr>
              <w:jc w:val="center"/>
            </w:pPr>
            <w:r>
              <w:t>891 (85%)</w:t>
            </w:r>
          </w:p>
        </w:tc>
      </w:tr>
      <w:tr w:rsidR="00FC1C1E" w14:paraId="06352129" w14:textId="77777777">
        <w:tc>
          <w:tcPr>
            <w:tcW w:w="2269" w:type="dxa"/>
            <w:vAlign w:val="center"/>
          </w:tcPr>
          <w:p w14:paraId="1FD617C6" w14:textId="77777777" w:rsidR="00FC1C1E" w:rsidRPr="00865A88" w:rsidRDefault="00FC1C1E" w:rsidP="00FC1C1E">
            <w:pPr>
              <w:pStyle w:val="NoSpacing"/>
              <w:rPr>
                <w:rFonts w:eastAsia="Times New Roman"/>
                <w:sz w:val="20"/>
                <w:szCs w:val="20"/>
              </w:rPr>
            </w:pPr>
            <w:r w:rsidRPr="00865A88">
              <w:rPr>
                <w:rFonts w:eastAsia="Times New Roman"/>
                <w:sz w:val="20"/>
                <w:szCs w:val="20"/>
              </w:rPr>
              <w:t>Shah et al. 2008</w:t>
            </w:r>
          </w:p>
        </w:tc>
        <w:tc>
          <w:tcPr>
            <w:tcW w:w="1134" w:type="dxa"/>
            <w:vAlign w:val="center"/>
          </w:tcPr>
          <w:p w14:paraId="735AC63E" w14:textId="77777777" w:rsidR="00FC1C1E" w:rsidRPr="00865A88" w:rsidRDefault="00FC1C1E" w:rsidP="00FC1C1E">
            <w:pPr>
              <w:jc w:val="center"/>
            </w:pPr>
            <w:r w:rsidRPr="00865A88">
              <w:t>L</w:t>
            </w:r>
          </w:p>
        </w:tc>
        <w:tc>
          <w:tcPr>
            <w:tcW w:w="1417" w:type="dxa"/>
            <w:vAlign w:val="center"/>
          </w:tcPr>
          <w:p w14:paraId="7C742504" w14:textId="77777777" w:rsidR="00FC1C1E" w:rsidRPr="00865A88" w:rsidRDefault="00FC1C1E" w:rsidP="00FC1C1E">
            <w:pPr>
              <w:jc w:val="center"/>
            </w:pPr>
            <w:r w:rsidRPr="00865A88">
              <w:t>88</w:t>
            </w:r>
          </w:p>
        </w:tc>
        <w:tc>
          <w:tcPr>
            <w:tcW w:w="1701" w:type="dxa"/>
            <w:vAlign w:val="center"/>
          </w:tcPr>
          <w:p w14:paraId="0EBD0B42" w14:textId="77777777" w:rsidR="00FC1C1E" w:rsidRPr="00865A88" w:rsidRDefault="00FC1C1E" w:rsidP="00FC1C1E">
            <w:pPr>
              <w:jc w:val="center"/>
            </w:pPr>
            <w:r w:rsidRPr="00865A88">
              <w:t>19</w:t>
            </w:r>
          </w:p>
        </w:tc>
        <w:tc>
          <w:tcPr>
            <w:tcW w:w="2126" w:type="dxa"/>
            <w:vAlign w:val="center"/>
          </w:tcPr>
          <w:p w14:paraId="05659FBF" w14:textId="77777777" w:rsidR="00FC1C1E" w:rsidRPr="00865A88" w:rsidRDefault="00865A88" w:rsidP="00FC1C1E">
            <w:pPr>
              <w:jc w:val="center"/>
            </w:pPr>
            <w:r w:rsidRPr="00865A88">
              <w:t>9</w:t>
            </w:r>
            <w:r>
              <w:t xml:space="preserve"> (47%)</w:t>
            </w:r>
          </w:p>
        </w:tc>
        <w:tc>
          <w:tcPr>
            <w:tcW w:w="1985" w:type="dxa"/>
            <w:vAlign w:val="center"/>
          </w:tcPr>
          <w:p w14:paraId="26AE21C7" w14:textId="77777777" w:rsidR="00FC1C1E" w:rsidRPr="00865A88" w:rsidRDefault="00865A88" w:rsidP="00FC1C1E">
            <w:pPr>
              <w:jc w:val="center"/>
            </w:pPr>
            <w:r w:rsidRPr="00865A88">
              <w:t>8</w:t>
            </w:r>
            <w:r>
              <w:t xml:space="preserve"> (42%)</w:t>
            </w:r>
          </w:p>
        </w:tc>
        <w:tc>
          <w:tcPr>
            <w:tcW w:w="1847" w:type="dxa"/>
            <w:vAlign w:val="center"/>
          </w:tcPr>
          <w:p w14:paraId="01529C66" w14:textId="77777777" w:rsidR="00FC1C1E" w:rsidRPr="00865A88" w:rsidRDefault="00FC1C1E" w:rsidP="00FC1C1E">
            <w:pPr>
              <w:jc w:val="center"/>
            </w:pPr>
            <w:r w:rsidRPr="00865A88">
              <w:t>1</w:t>
            </w:r>
            <w:r w:rsidR="00865A88">
              <w:t xml:space="preserve"> (5%)</w:t>
            </w:r>
          </w:p>
        </w:tc>
        <w:tc>
          <w:tcPr>
            <w:tcW w:w="1838" w:type="dxa"/>
            <w:vAlign w:val="center"/>
          </w:tcPr>
          <w:p w14:paraId="5946A502" w14:textId="77777777" w:rsidR="00FC1C1E" w:rsidRPr="00865A88" w:rsidRDefault="00865A88" w:rsidP="00FC1C1E">
            <w:pPr>
              <w:jc w:val="center"/>
            </w:pPr>
            <w:r w:rsidRPr="00865A88">
              <w:t>7</w:t>
            </w:r>
            <w:r>
              <w:t xml:space="preserve"> (37%)</w:t>
            </w:r>
          </w:p>
        </w:tc>
      </w:tr>
      <w:tr w:rsidR="00FC1C1E" w14:paraId="7ADB850B" w14:textId="77777777">
        <w:tc>
          <w:tcPr>
            <w:tcW w:w="2269" w:type="dxa"/>
            <w:vAlign w:val="center"/>
          </w:tcPr>
          <w:p w14:paraId="51817BB6" w14:textId="77777777" w:rsidR="002267BF" w:rsidRDefault="00FC1C1E" w:rsidP="00FC1C1E">
            <w:pPr>
              <w:pStyle w:val="NoSpacing"/>
              <w:rPr>
                <w:rFonts w:eastAsia="Times New Roman"/>
                <w:sz w:val="20"/>
                <w:szCs w:val="20"/>
              </w:rPr>
            </w:pPr>
            <w:r w:rsidRPr="00970916">
              <w:rPr>
                <w:rFonts w:eastAsia="Times New Roman"/>
                <w:sz w:val="20"/>
                <w:szCs w:val="20"/>
              </w:rPr>
              <w:t>Enestvedt et al. 2008</w:t>
            </w:r>
            <w:r w:rsidR="001D4E54">
              <w:rPr>
                <w:rFonts w:eastAsia="Times New Roman"/>
                <w:sz w:val="20"/>
                <w:szCs w:val="20"/>
              </w:rPr>
              <w:t xml:space="preserve"> </w:t>
            </w:r>
            <w:r w:rsidR="006F286E">
              <w:rPr>
                <w:rFonts w:eastAsia="Times New Roman"/>
                <w:sz w:val="20"/>
                <w:szCs w:val="20"/>
              </w:rPr>
              <w:fldChar w:fldCharType="begin"/>
            </w:r>
            <w:r w:rsidR="002267BF">
              <w:rPr>
                <w:rFonts w:eastAsia="Times New Roman"/>
                <w:sz w:val="20"/>
                <w:szCs w:val="20"/>
              </w:rPr>
              <w:instrText xml:space="preserve"> ADDIN PAPERS2_CITATIONS &lt;citation&gt;&lt;uuid&gt;E8C633ED-B493-4C36-9EEF-6CDF3E39E520&lt;/uuid&gt;&lt;priority&gt;36&lt;/priority&gt;&lt;publications&gt;&lt;publication&gt;&lt;uuid&gt;5EAC7AD3-2161-454E-AAC2-831A99EE5BED&lt;/uuid&gt;&lt;volume&gt;12&lt;/volume&gt;&lt;doi&gt;10.1007/s11605-008-0514-y&lt;/doi&gt;&lt;startpage&gt;1177&lt;/startpage&gt;&lt;publication_date&gt;99200807001200000000220000&lt;/publication_date&gt;&lt;url&gt;http://eutils.ncbi.nlm.nih.gov/entrez/eutils/elink.fcgi?dbfrom=pubmed&amp;amp;id=18470572&amp;amp;retmode=ref&amp;amp;cmd=prlinks&lt;/url&gt;&lt;citekey&gt;Enestvedt:2008gu&lt;/citekey&gt;&lt;type&gt;400&lt;/type&gt;&lt;title&gt;Diagnostic laparoscopy for patients with potentially resectable pancreatic adenocarcinoma: is it cost-effective in the current era?&lt;/title&gt;&lt;location&gt;&amp;lt;!DOCTYPE html&amp;gt;</w:instrText>
            </w:r>
          </w:p>
          <w:p w14:paraId="4C41375C" w14:textId="77777777" w:rsidR="002267BF" w:rsidRDefault="002267BF" w:rsidP="00FC1C1E">
            <w:pPr>
              <w:pStyle w:val="NoSpacing"/>
              <w:rPr>
                <w:rFonts w:eastAsia="Times New Roman"/>
                <w:sz w:val="20"/>
                <w:szCs w:val="20"/>
              </w:rPr>
            </w:pPr>
            <w:r>
              <w:rPr>
                <w:rFonts w:eastAsia="Times New Roman"/>
                <w:sz w:val="20"/>
                <w:szCs w:val="20"/>
              </w:rPr>
              <w:instrText>&amp;lt;html lang=en&amp;gt;</w:instrText>
            </w:r>
          </w:p>
          <w:p w14:paraId="77B3ABC4" w14:textId="77777777" w:rsidR="002267BF" w:rsidRDefault="002267BF" w:rsidP="00FC1C1E">
            <w:pPr>
              <w:pStyle w:val="NoSpacing"/>
              <w:rPr>
                <w:rFonts w:eastAsia="Times New Roman"/>
                <w:sz w:val="20"/>
                <w:szCs w:val="20"/>
              </w:rPr>
            </w:pPr>
            <w:r>
              <w:rPr>
                <w:rFonts w:eastAsia="Times New Roman"/>
                <w:sz w:val="20"/>
                <w:szCs w:val="20"/>
              </w:rPr>
              <w:instrText xml:space="preserve">  &amp;lt;meta charset=utf-8&amp;gt;</w:instrText>
            </w:r>
          </w:p>
          <w:p w14:paraId="7A07DF83" w14:textId="77777777" w:rsidR="002267BF" w:rsidRDefault="002267BF" w:rsidP="00FC1C1E">
            <w:pPr>
              <w:pStyle w:val="NoSpacing"/>
              <w:rPr>
                <w:rFonts w:eastAsia="Times New Roman"/>
                <w:sz w:val="20"/>
                <w:szCs w:val="20"/>
              </w:rPr>
            </w:pPr>
            <w:r>
              <w:rPr>
                <w:rFonts w:eastAsia="Times New Roman"/>
                <w:sz w:val="20"/>
                <w:szCs w:val="20"/>
              </w:rPr>
              <w:instrText xml:space="preserve">  &amp;lt;meta name=viewport content="initial-scale=1, minimum-scale=1, width=device-width"&amp;gt;</w:instrText>
            </w:r>
          </w:p>
          <w:p w14:paraId="4FB9C61D" w14:textId="77777777" w:rsidR="002267BF" w:rsidRDefault="002267BF" w:rsidP="00FC1C1E">
            <w:pPr>
              <w:pStyle w:val="NoSpacing"/>
              <w:rPr>
                <w:rFonts w:eastAsia="Times New Roman"/>
                <w:sz w:val="20"/>
                <w:szCs w:val="20"/>
              </w:rPr>
            </w:pPr>
            <w:r>
              <w:rPr>
                <w:rFonts w:eastAsia="Times New Roman"/>
                <w:sz w:val="20"/>
                <w:szCs w:val="20"/>
              </w:rPr>
              <w:instrText xml:space="preserve">  &amp;lt;title&amp;gt;Error 404 (Not Found)!!1&amp;lt;/title&amp;gt;</w:instrText>
            </w:r>
          </w:p>
          <w:p w14:paraId="7630074C" w14:textId="77777777" w:rsidR="002267BF" w:rsidRDefault="002267BF" w:rsidP="00FC1C1E">
            <w:pPr>
              <w:pStyle w:val="NoSpacing"/>
              <w:rPr>
                <w:rFonts w:eastAsia="Times New Roman"/>
                <w:sz w:val="20"/>
                <w:szCs w:val="20"/>
              </w:rPr>
            </w:pPr>
            <w:r>
              <w:rPr>
                <w:rFonts w:eastAsia="Times New Roman"/>
                <w:sz w:val="20"/>
                <w:szCs w:val="20"/>
              </w:rPr>
              <w:instrText xml:space="preserve">  &amp;lt;style&amp;gt;</w:instrText>
            </w:r>
          </w:p>
          <w:p w14:paraId="25E9836F" w14:textId="77777777" w:rsidR="002267BF" w:rsidRDefault="002267BF" w:rsidP="00FC1C1E">
            <w:pPr>
              <w:pStyle w:val="NoSpacing"/>
              <w:rPr>
                <w:rFonts w:eastAsia="Times New Roman"/>
                <w:sz w:val="20"/>
                <w:szCs w:val="20"/>
              </w:rPr>
            </w:pPr>
            <w:r>
              <w:rPr>
                <w:rFonts w:eastAsia="Times New Roman"/>
                <w:sz w:val="20"/>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D984851" w14:textId="77777777" w:rsidR="002267BF" w:rsidRDefault="002267BF" w:rsidP="00FC1C1E">
            <w:pPr>
              <w:pStyle w:val="NoSpacing"/>
              <w:rPr>
                <w:rFonts w:eastAsia="Times New Roman"/>
                <w:sz w:val="20"/>
                <w:szCs w:val="20"/>
              </w:rPr>
            </w:pPr>
            <w:r>
              <w:rPr>
                <w:rFonts w:eastAsia="Times New Roman"/>
                <w:sz w:val="20"/>
                <w:szCs w:val="20"/>
              </w:rPr>
              <w:instrText xml:space="preserve">  &amp;lt;/style&amp;gt;</w:instrText>
            </w:r>
          </w:p>
          <w:p w14:paraId="712E25DA" w14:textId="77777777" w:rsidR="002267BF" w:rsidRDefault="002267BF" w:rsidP="00FC1C1E">
            <w:pPr>
              <w:pStyle w:val="NoSpacing"/>
              <w:rPr>
                <w:rFonts w:eastAsia="Times New Roman"/>
                <w:sz w:val="20"/>
                <w:szCs w:val="20"/>
              </w:rPr>
            </w:pPr>
            <w:r>
              <w:rPr>
                <w:rFonts w:eastAsia="Times New Roman"/>
                <w:sz w:val="20"/>
                <w:szCs w:val="20"/>
              </w:rPr>
              <w:instrText xml:space="preserve">  &amp;lt;a href=//www.google.com/&amp;gt;&amp;lt;span id=logo aria-label=Google&amp;gt;&amp;lt;/span&amp;gt;&amp;lt;/a&amp;gt;</w:instrText>
            </w:r>
          </w:p>
          <w:p w14:paraId="4A0079A1" w14:textId="77777777" w:rsidR="002267BF" w:rsidRDefault="002267BF" w:rsidP="00FC1C1E">
            <w:pPr>
              <w:pStyle w:val="NoSpacing"/>
              <w:rPr>
                <w:rFonts w:eastAsia="Times New Roman"/>
                <w:sz w:val="20"/>
                <w:szCs w:val="20"/>
              </w:rPr>
            </w:pPr>
            <w:r>
              <w:rPr>
                <w:rFonts w:eastAsia="Times New Roman"/>
                <w:sz w:val="20"/>
                <w:szCs w:val="20"/>
              </w:rPr>
              <w:instrText xml:space="preserve">  &amp;lt;p&amp;gt;&amp;lt;b&amp;gt;404.&amp;lt;/b&amp;gt; &amp;lt;ins&amp;gt;That’s an error.&amp;lt;/ins&amp;gt;</w:instrText>
            </w:r>
          </w:p>
          <w:p w14:paraId="76B62BDF" w14:textId="77777777" w:rsidR="002267BF" w:rsidRDefault="002267BF" w:rsidP="00FC1C1E">
            <w:pPr>
              <w:pStyle w:val="NoSpacing"/>
              <w:rPr>
                <w:rFonts w:eastAsia="Times New Roman"/>
                <w:sz w:val="20"/>
                <w:szCs w:val="20"/>
              </w:rPr>
            </w:pPr>
            <w:r>
              <w:rPr>
                <w:rFonts w:eastAsia="Times New Roman"/>
                <w:sz w:val="20"/>
                <w:szCs w:val="20"/>
              </w:rPr>
              <w:instrText xml:space="preserve">  &amp;lt;p&amp;gt;The requested URL &amp;lt;code&amp;gt;/maps/geo&amp;lt;/code&amp;gt; was not found on this server.  &amp;lt;ins&amp;gt;That’s all we know.&amp;lt;/ins&amp;gt;</w:instrText>
            </w:r>
          </w:p>
          <w:p w14:paraId="3F45E242" w14:textId="46A50D58" w:rsidR="00FC1C1E" w:rsidRPr="00970916" w:rsidRDefault="002267BF" w:rsidP="00FC1C1E">
            <w:pPr>
              <w:pStyle w:val="NoSpacing"/>
              <w:rPr>
                <w:rFonts w:eastAsia="Times New Roman"/>
                <w:sz w:val="20"/>
                <w:szCs w:val="20"/>
              </w:rPr>
            </w:pPr>
            <w:r>
              <w:rPr>
                <w:rFonts w:eastAsia="Times New Roman"/>
                <w:sz w:val="20"/>
                <w:szCs w:val="20"/>
              </w:rPr>
              <w:instrText>&lt;/location&gt;&lt;institution&gt;Department of Surgery, Oregon Health &amp;amp; Science University, Portland, OR 97239, USA.&lt;/institution&gt;&lt;number&gt;7&lt;/number&gt;&lt;subtype&gt;400&lt;/subtype&gt;&lt;endpage&gt;1184&lt;/endpage&gt;&lt;bundle&gt;&lt;publication&gt;&lt;title&gt;J Gastrointest Surg&lt;/title&gt;&lt;type&gt;-100&lt;/type&gt;&lt;subtype&gt;-100&lt;/subtype&gt;&lt;uuid&gt;4F6DDBCD-5B9D-42A3-940C-ADAD0DC2CD3F&lt;/uuid&gt;&lt;/publication&gt;&lt;/bundle&gt;&lt;authors&gt;&lt;author&gt;&lt;firstName&gt;C&lt;/firstName&gt;&lt;middleNames&gt;K&lt;/middleNames&gt;&lt;lastName&gt;Enestvedt&lt;/lastName&gt;&lt;/author&gt;&lt;author&gt;&lt;firstName&gt;S&lt;/firstName&gt;&lt;middleNames&gt;C&lt;/middleNames&gt;&lt;lastName&gt;Mayo&lt;/lastName&gt;&lt;/author&gt;&lt;author&gt;&lt;firstName&gt;B&lt;/firstName&gt;&lt;middleNames&gt;S&lt;/middleNames&gt;&lt;lastName&gt;Diggs&lt;/lastName&gt;&lt;/author&gt;&lt;author&gt;&lt;firstName&gt;M&lt;/firstName&gt;&lt;lastName&gt;Mori&lt;/lastName&gt;&lt;/author&gt;&lt;author&gt;&lt;firstName&gt;D&lt;/firstName&gt;&lt;middleNames&gt;A&lt;/middleNames&gt;&lt;lastName&gt;Austin&lt;/lastName&gt;&lt;/author&gt;&lt;author&gt;&lt;firstName&gt;D&lt;/firstName&gt;&lt;middleNames&gt;K&lt;/middleNames&gt;&lt;lastName&gt;Shipley&lt;/lastName&gt;&lt;/author&gt;&lt;author&gt;&lt;firstName&gt;B&lt;/firstName&gt;&lt;middleNames&gt;C&lt;/middleNames&gt;&lt;lastName&gt;Sheppard&lt;/lastName&gt;&lt;/author&gt;&lt;author&gt;&lt;firstName&gt;K&lt;/firstName&gt;&lt;middleNames&gt;G&lt;/middleNames&gt;&lt;lastName&gt;Billingsley&lt;/lastName&gt;&lt;/author&gt;&lt;/authors&gt;&lt;/publication&gt;&lt;/publications&gt;&lt;cites&gt;&lt;/cites&gt;&lt;/citation&gt;</w:instrText>
            </w:r>
            <w:r w:rsidR="006F286E">
              <w:rPr>
                <w:rFonts w:eastAsia="Times New Roman"/>
                <w:sz w:val="20"/>
                <w:szCs w:val="20"/>
              </w:rPr>
              <w:fldChar w:fldCharType="separate"/>
            </w:r>
            <w:r w:rsidR="003F26E6">
              <w:rPr>
                <w:rFonts w:ascii="Calibri" w:eastAsia="Times New Roman" w:hAnsi="Calibri" w:cs="Calibri"/>
                <w:sz w:val="20"/>
                <w:szCs w:val="20"/>
                <w:lang w:val="en-US"/>
              </w:rPr>
              <w:t>[32]</w:t>
            </w:r>
            <w:r w:rsidR="006F286E">
              <w:rPr>
                <w:rFonts w:eastAsia="Times New Roman"/>
                <w:sz w:val="20"/>
                <w:szCs w:val="20"/>
              </w:rPr>
              <w:fldChar w:fldCharType="end"/>
            </w:r>
            <w:r w:rsidR="006F286E" w:rsidRPr="00970916">
              <w:rPr>
                <w:rFonts w:eastAsia="Times New Roman"/>
                <w:sz w:val="20"/>
                <w:szCs w:val="20"/>
              </w:rPr>
              <w:fldChar w:fldCharType="begin">
                <w:fldData xml:space="preserve">PEVuZE5vdGU+PENpdGU+PEF1dGhvcj5FbmVzdHZlZHQ8L0F1dGhvcj48WWVhcj4yMDA4PC9ZZWFy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</w:fldData>
              </w:fldChar>
            </w:r>
            <w:r w:rsidR="00FC1C1E" w:rsidRPr="00970916">
              <w:rPr>
                <w:rFonts w:eastAsia="Times New Roman"/>
                <w:sz w:val="20"/>
                <w:szCs w:val="20"/>
              </w:rPr>
              <w:instrText xml:space="preserve"> ADDIN EN.CITE </w:instrText>
            </w:r>
            <w:r w:rsidR="006F286E" w:rsidRPr="00970916">
              <w:rPr>
                <w:rFonts w:eastAsia="Times New Roman"/>
                <w:sz w:val="20"/>
                <w:szCs w:val="20"/>
              </w:rPr>
              <w:fldChar w:fldCharType="begin">
                <w:fldData xml:space="preserve">PEVuZE5vdGU+PENpdGU+PEF1dGhvcj5FbmVzdHZlZHQ8L0F1dGhvcj48WWVhcj4yMDA4PC9ZZWFy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</w:fldData>
              </w:fldChar>
            </w:r>
            <w:r w:rsidR="00FC1C1E" w:rsidRPr="00970916">
              <w:rPr>
                <w:rFonts w:eastAsia="Times New Roman"/>
                <w:sz w:val="20"/>
                <w:szCs w:val="20"/>
              </w:rPr>
              <w:instrText xml:space="preserve"> ADDIN EN.CITE.DATA  </w:instrText>
            </w:r>
            <w:r w:rsidR="006F286E" w:rsidRPr="00970916">
              <w:rPr>
                <w:rFonts w:eastAsia="Times New Roman"/>
                <w:sz w:val="20"/>
                <w:szCs w:val="20"/>
              </w:rPr>
            </w:r>
            <w:r w:rsidR="006F286E" w:rsidRPr="00970916">
              <w:rPr>
                <w:rFonts w:eastAsia="Times New Roman"/>
                <w:sz w:val="20"/>
                <w:szCs w:val="20"/>
              </w:rPr>
              <w:fldChar w:fldCharType="end"/>
            </w:r>
            <w:r w:rsidR="006F286E" w:rsidRPr="00970916">
              <w:rPr>
                <w:rFonts w:eastAsia="Times New Roman"/>
                <w:sz w:val="20"/>
                <w:szCs w:val="20"/>
              </w:rPr>
            </w:r>
            <w:r w:rsidR="006F286E" w:rsidRPr="00970916">
              <w:rPr>
                <w:rFonts w:eastAsia="Times New Roman"/>
                <w:sz w:val="20"/>
                <w:szCs w:val="20"/>
              </w:rPr>
              <w:fldChar w:fldCharType="end"/>
            </w:r>
          </w:p>
        </w:tc>
        <w:tc>
          <w:tcPr>
            <w:tcW w:w="1134" w:type="dxa"/>
            <w:vAlign w:val="center"/>
          </w:tcPr>
          <w:p w14:paraId="7705D8F0" w14:textId="77777777" w:rsidR="00FC1C1E" w:rsidRDefault="00FC1C1E" w:rsidP="00FC1C1E">
            <w:pPr>
              <w:jc w:val="center"/>
            </w:pPr>
            <w:r>
              <w:t>L</w:t>
            </w:r>
          </w:p>
        </w:tc>
        <w:tc>
          <w:tcPr>
            <w:tcW w:w="1417" w:type="dxa"/>
            <w:vAlign w:val="center"/>
          </w:tcPr>
          <w:p w14:paraId="36605CA9" w14:textId="77777777" w:rsidR="00FC1C1E" w:rsidRDefault="00FC1C1E" w:rsidP="00FC1C1E">
            <w:pPr>
              <w:jc w:val="center"/>
            </w:pPr>
            <w:r>
              <w:t>298</w:t>
            </w:r>
          </w:p>
        </w:tc>
        <w:tc>
          <w:tcPr>
            <w:tcW w:w="1701" w:type="dxa"/>
            <w:vAlign w:val="center"/>
          </w:tcPr>
          <w:p w14:paraId="29CF8168" w14:textId="77777777" w:rsidR="00FC1C1E" w:rsidRDefault="00FC1C1E" w:rsidP="00FC1C1E">
            <w:pPr>
              <w:jc w:val="center"/>
            </w:pPr>
            <w:r>
              <w:t>86</w:t>
            </w:r>
          </w:p>
        </w:tc>
        <w:tc>
          <w:tcPr>
            <w:tcW w:w="2126" w:type="dxa"/>
            <w:vAlign w:val="center"/>
          </w:tcPr>
          <w:p w14:paraId="18A44D99" w14:textId="77777777" w:rsidR="00FC1C1E" w:rsidRDefault="00FC1C1E" w:rsidP="00FC1C1E">
            <w:pPr>
              <w:jc w:val="center"/>
            </w:pPr>
            <w:r>
              <w:t>24 (30%)</w:t>
            </w:r>
          </w:p>
        </w:tc>
        <w:tc>
          <w:tcPr>
            <w:tcW w:w="1985" w:type="dxa"/>
            <w:vAlign w:val="center"/>
          </w:tcPr>
          <w:p w14:paraId="72419FC0" w14:textId="77777777" w:rsidR="00FC1C1E" w:rsidRDefault="00FC1C1E" w:rsidP="00FC1C1E">
            <w:pPr>
              <w:jc w:val="center"/>
            </w:pPr>
            <w:r>
              <w:t>62 (72%)</w:t>
            </w:r>
          </w:p>
        </w:tc>
        <w:tc>
          <w:tcPr>
            <w:tcW w:w="1847" w:type="dxa"/>
            <w:vAlign w:val="center"/>
          </w:tcPr>
          <w:p w14:paraId="5A9A794A" w14:textId="77777777" w:rsidR="00FC1C1E" w:rsidRDefault="00FC1C1E" w:rsidP="00FC1C1E">
            <w:pPr>
              <w:jc w:val="center"/>
            </w:pPr>
            <w:r>
              <w:t>16 (19%)</w:t>
            </w:r>
          </w:p>
        </w:tc>
        <w:tc>
          <w:tcPr>
            <w:tcW w:w="1838" w:type="dxa"/>
            <w:vAlign w:val="center"/>
          </w:tcPr>
          <w:p w14:paraId="732C057D" w14:textId="77777777" w:rsidR="00FC1C1E" w:rsidRDefault="00FC1C1E" w:rsidP="00FC1C1E">
            <w:pPr>
              <w:jc w:val="center"/>
            </w:pPr>
            <w:r>
              <w:t>46 (53%)</w:t>
            </w:r>
          </w:p>
        </w:tc>
      </w:tr>
      <w:tr w:rsidR="00FC1C1E" w14:paraId="526001D6" w14:textId="77777777">
        <w:tc>
          <w:tcPr>
            <w:tcW w:w="2269" w:type="dxa"/>
            <w:vAlign w:val="center"/>
          </w:tcPr>
          <w:p w14:paraId="63084DB0" w14:textId="77777777" w:rsidR="002267BF" w:rsidRDefault="00FC1C1E" w:rsidP="00FC1C1E">
            <w:pPr>
              <w:pStyle w:val="NoSpacing"/>
              <w:rPr>
                <w:sz w:val="20"/>
                <w:szCs w:val="20"/>
              </w:rPr>
            </w:pPr>
            <w:r w:rsidRPr="00970916">
              <w:rPr>
                <w:sz w:val="20"/>
                <w:szCs w:val="20"/>
              </w:rPr>
              <w:t xml:space="preserve">Contreras et al. 2009 </w:t>
            </w:r>
            <w:r w:rsidR="001D4E54">
              <w:rPr>
                <w:sz w:val="20"/>
                <w:szCs w:val="20"/>
              </w:rPr>
              <w:t xml:space="preserve"> </w:t>
            </w:r>
            <w:r w:rsidR="006F286E">
              <w:rPr>
                <w:sz w:val="20"/>
                <w:szCs w:val="20"/>
              </w:rPr>
              <w:fldChar w:fldCharType="begin"/>
            </w:r>
            <w:r w:rsidR="002267BF">
              <w:rPr>
                <w:sz w:val="20"/>
                <w:szCs w:val="20"/>
              </w:rPr>
              <w:instrText xml:space="preserve"> ADDIN PAPERS2_CITATIONS &lt;citation&gt;&lt;uuid&gt;0C98D494-8BC9-4E0F-B198-BD824050BBE7&lt;/uuid&gt;&lt;priority&gt;37&lt;/priority&gt;&lt;publications&gt;&lt;publication&gt;&lt;uuid&gt;43F4B401-F45A-4C23-B27B-20A93E801ADE&lt;/uuid&gt;&lt;volume&gt;100&lt;/volume&gt;&lt;doi&gt;10.1002/jso.21402&lt;/doi&gt;&lt;startpage&gt;663&lt;/startpage&gt;&lt;publication_date&gt;99200912001200000000220000&lt;/publication_date&gt;&lt;url&gt;http://eutils.ncbi.nlm.nih.gov/entrez/eutils/elink.fcgi?dbfrom=pubmed&amp;amp;id=19780095&amp;amp;retmode=ref&amp;amp;cmd=prlinks&lt;/url&gt;&lt;citekey&gt;Contreras:2009cy&lt;/citekey&gt;&lt;type&gt;400&lt;/type&gt;&lt;title&gt;Staging laparoscopy enhances the detection of occult metastases in patients with pancreatic adenocarcinoma.&lt;/title&gt;&lt;location&gt;&amp;lt;!DOCTYPE html&amp;gt;</w:instrText>
            </w:r>
          </w:p>
          <w:p w14:paraId="233D4B70" w14:textId="77777777" w:rsidR="002267BF" w:rsidRDefault="002267BF" w:rsidP="00FC1C1E">
            <w:pPr>
              <w:pStyle w:val="NoSpacing"/>
              <w:rPr>
                <w:sz w:val="20"/>
                <w:szCs w:val="20"/>
              </w:rPr>
            </w:pPr>
            <w:r>
              <w:rPr>
                <w:sz w:val="20"/>
                <w:szCs w:val="20"/>
              </w:rPr>
              <w:instrText>&amp;lt;html lang=en&amp;gt;</w:instrText>
            </w:r>
          </w:p>
          <w:p w14:paraId="377357A0" w14:textId="77777777" w:rsidR="002267BF" w:rsidRDefault="002267BF" w:rsidP="00FC1C1E">
            <w:pPr>
              <w:pStyle w:val="NoSpacing"/>
              <w:rPr>
                <w:sz w:val="20"/>
                <w:szCs w:val="20"/>
              </w:rPr>
            </w:pPr>
            <w:r>
              <w:rPr>
                <w:sz w:val="20"/>
                <w:szCs w:val="20"/>
              </w:rPr>
              <w:instrText xml:space="preserve">  &amp;lt;meta charset=utf-8&amp;gt;</w:instrText>
            </w:r>
          </w:p>
          <w:p w14:paraId="59C9E322" w14:textId="77777777" w:rsidR="002267BF" w:rsidRDefault="002267BF" w:rsidP="00FC1C1E">
            <w:pPr>
              <w:pStyle w:val="NoSpacing"/>
              <w:rPr>
                <w:sz w:val="20"/>
                <w:szCs w:val="20"/>
              </w:rPr>
            </w:pPr>
            <w:r>
              <w:rPr>
                <w:sz w:val="20"/>
                <w:szCs w:val="20"/>
              </w:rPr>
              <w:instrText xml:space="preserve">  &amp;lt;meta name=viewport content="initial-scale=1, minimum-scale=1, width=device-width"&amp;gt;</w:instrText>
            </w:r>
          </w:p>
          <w:p w14:paraId="02EA36A0" w14:textId="77777777" w:rsidR="002267BF" w:rsidRDefault="002267BF" w:rsidP="00FC1C1E">
            <w:pPr>
              <w:pStyle w:val="NoSpacing"/>
              <w:rPr>
                <w:sz w:val="20"/>
                <w:szCs w:val="20"/>
              </w:rPr>
            </w:pPr>
            <w:r>
              <w:rPr>
                <w:sz w:val="20"/>
                <w:szCs w:val="20"/>
              </w:rPr>
              <w:instrText xml:space="preserve">  &amp;lt;title&amp;gt;Error 404 (Not Found)!!1&amp;lt;/title&amp;gt;</w:instrText>
            </w:r>
          </w:p>
          <w:p w14:paraId="657FD4C9" w14:textId="77777777" w:rsidR="002267BF" w:rsidRDefault="002267BF" w:rsidP="00FC1C1E">
            <w:pPr>
              <w:pStyle w:val="NoSpacing"/>
              <w:rPr>
                <w:sz w:val="20"/>
                <w:szCs w:val="20"/>
              </w:rPr>
            </w:pPr>
            <w:r>
              <w:rPr>
                <w:sz w:val="20"/>
                <w:szCs w:val="20"/>
              </w:rPr>
              <w:instrText xml:space="preserve">  &amp;lt;style&amp;gt;</w:instrText>
            </w:r>
          </w:p>
          <w:p w14:paraId="47F45455" w14:textId="77777777" w:rsidR="002267BF" w:rsidRDefault="002267BF" w:rsidP="00FC1C1E">
            <w:pPr>
              <w:pStyle w:val="NoSpacing"/>
              <w:rPr>
                <w:sz w:val="20"/>
                <w:szCs w:val="20"/>
              </w:rPr>
            </w:pPr>
            <w:r>
              <w:rPr>
                <w:sz w:val="20"/>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ED0BCA6" w14:textId="77777777" w:rsidR="002267BF" w:rsidRDefault="002267BF" w:rsidP="00FC1C1E">
            <w:pPr>
              <w:pStyle w:val="NoSpacing"/>
              <w:rPr>
                <w:sz w:val="20"/>
                <w:szCs w:val="20"/>
              </w:rPr>
            </w:pPr>
            <w:r>
              <w:rPr>
                <w:sz w:val="20"/>
                <w:szCs w:val="20"/>
              </w:rPr>
              <w:instrText xml:space="preserve">  &amp;lt;/style&amp;gt;</w:instrText>
            </w:r>
          </w:p>
          <w:p w14:paraId="52D8E103" w14:textId="77777777" w:rsidR="002267BF" w:rsidRDefault="002267BF" w:rsidP="00FC1C1E">
            <w:pPr>
              <w:pStyle w:val="NoSpacing"/>
              <w:rPr>
                <w:sz w:val="20"/>
                <w:szCs w:val="20"/>
              </w:rPr>
            </w:pPr>
            <w:r>
              <w:rPr>
                <w:sz w:val="20"/>
                <w:szCs w:val="20"/>
              </w:rPr>
              <w:instrText xml:space="preserve">  &amp;lt;a href=//www.google.com/&amp;gt;&amp;lt;span id=logo aria-label=Google&amp;gt;&amp;lt;/span&amp;gt;&amp;lt;/a&amp;gt;</w:instrText>
            </w:r>
          </w:p>
          <w:p w14:paraId="7311715A" w14:textId="77777777" w:rsidR="002267BF" w:rsidRDefault="002267BF" w:rsidP="00FC1C1E">
            <w:pPr>
              <w:pStyle w:val="NoSpacing"/>
              <w:rPr>
                <w:sz w:val="20"/>
                <w:szCs w:val="20"/>
              </w:rPr>
            </w:pPr>
            <w:r>
              <w:rPr>
                <w:sz w:val="20"/>
                <w:szCs w:val="20"/>
              </w:rPr>
              <w:instrText xml:space="preserve">  &amp;lt;p&amp;gt;&amp;lt;b&amp;gt;404.&amp;lt;/b&amp;gt; &amp;lt;ins&amp;gt;That’s an error.&amp;lt;/ins&amp;gt;</w:instrText>
            </w:r>
          </w:p>
          <w:p w14:paraId="0391AEF8" w14:textId="77777777" w:rsidR="002267BF" w:rsidRDefault="002267BF" w:rsidP="00FC1C1E">
            <w:pPr>
              <w:pStyle w:val="NoSpacing"/>
              <w:rPr>
                <w:sz w:val="20"/>
                <w:szCs w:val="20"/>
              </w:rPr>
            </w:pPr>
            <w:r>
              <w:rPr>
                <w:sz w:val="20"/>
                <w:szCs w:val="20"/>
              </w:rPr>
              <w:instrText xml:space="preserve">  &amp;lt;p&amp;gt;The requested URL &amp;lt;code&amp;gt;/maps/geo&amp;lt;/code&amp;gt; was not found on this server.  &amp;lt;ins&amp;gt;That’s all we know.&amp;lt;/ins&amp;gt;</w:instrText>
            </w:r>
          </w:p>
          <w:p w14:paraId="528BE1EB" w14:textId="4F061F48" w:rsidR="00FC1C1E" w:rsidRPr="00970916" w:rsidRDefault="002267BF" w:rsidP="00FC1C1E">
            <w:pPr>
              <w:pStyle w:val="NoSpacing"/>
              <w:rPr>
                <w:sz w:val="20"/>
                <w:szCs w:val="20"/>
              </w:rPr>
            </w:pPr>
            <w:r>
              <w:rPr>
                <w:sz w:val="20"/>
                <w:szCs w:val="20"/>
              </w:rPr>
              <w:instrText>&lt;/location&gt;&lt;institution&gt;Department of Surgery, University of Wisconsin, Madison, Wisconsin 53792, USA.&lt;/institution&gt;&lt;number&gt;8&lt;/number&gt;&lt;subtype&gt;400&lt;/subtype&gt;&lt;endpage&gt;669&lt;/endpage&gt;&lt;bundle&gt;&lt;publication&gt;&lt;title&gt;J surg Oncol&lt;/title&gt;&lt;type&gt;-100&lt;/type&gt;&lt;subtype&gt;-100&lt;/subtype&gt;&lt;uuid&gt;F8806088-8EF1-40A7-9F6A-3FFCFD7BDA18&lt;/uuid&gt;&lt;/publication&gt;&lt;/bundle&gt;&lt;authors&gt;&lt;author&gt;&lt;firstName&gt;Carlo&lt;/firstName&gt;&lt;middleNames&gt;M&lt;/middleNames&gt;&lt;lastName&gt;Contreras&lt;/lastName&gt;&lt;/author&gt;&lt;author&gt;&lt;firstName&gt;Eric&lt;/firstName&gt;&lt;middleNames&gt;J&lt;/middleNames&gt;&lt;lastName&gt;Stanelle&lt;/lastName&gt;&lt;/author&gt;&lt;author&gt;&lt;firstName&gt;John&lt;/firstName&gt;&lt;lastName&gt;Mansour&lt;/lastName&gt;&lt;/author&gt;&lt;author&gt;&lt;firstName&gt;J&lt;/firstName&gt;&lt;middleNames&gt;Louis&lt;/middleNames&gt;&lt;lastName&gt;Hinshaw&lt;/lastName&gt;&lt;/author&gt;&lt;author&gt;&lt;firstName&gt;Layton&lt;/firstName&gt;&lt;middleNames&gt;F&lt;/middleNames&gt;&lt;lastName&gt;Rikkers&lt;/lastName&gt;&lt;/author&gt;&lt;author&gt;&lt;firstName&gt;Robert&lt;/firstName&gt;&lt;lastName&gt;Rettammel&lt;/lastName&gt;&lt;/author&gt;&lt;author&gt;&lt;firstName&gt;David&lt;/firstName&gt;&lt;middleNames&gt;M&lt;/middleNames&gt;&lt;lastName&gt;Mahvi&lt;/lastName&gt;&lt;/author&gt;&lt;author&gt;&lt;firstName&gt;Clifford&lt;/firstName&gt;&lt;middleNames&gt;S&lt;/middleNames&gt;&lt;lastName&gt;Cho&lt;/lastName&gt;&lt;/author&gt;&lt;author&gt;&lt;firstName&gt;Sharon&lt;/firstName&gt;&lt;middleNames&gt;M&lt;/middleNames&gt;&lt;lastName&gt;Weber&lt;/lastName&gt;&lt;/author&gt;&lt;/authors&gt;&lt;/publication&gt;&lt;/publications&gt;&lt;cites&gt;&lt;/cites&gt;&lt;/citation&gt;</w:instrText>
            </w:r>
            <w:r w:rsidR="006F286E">
              <w:rPr>
                <w:sz w:val="20"/>
                <w:szCs w:val="20"/>
              </w:rPr>
              <w:fldChar w:fldCharType="separate"/>
            </w:r>
            <w:r w:rsidR="003F26E6">
              <w:rPr>
                <w:rFonts w:ascii="Calibri" w:eastAsia="Times New Roman" w:hAnsi="Calibri" w:cs="Calibri"/>
                <w:sz w:val="20"/>
                <w:szCs w:val="20"/>
                <w:lang w:val="en-US"/>
              </w:rPr>
              <w:t>[43]</w:t>
            </w:r>
            <w:r w:rsidR="006F286E">
              <w:rPr>
                <w:sz w:val="20"/>
                <w:szCs w:val="20"/>
              </w:rPr>
              <w:fldChar w:fldCharType="end"/>
            </w:r>
          </w:p>
        </w:tc>
        <w:tc>
          <w:tcPr>
            <w:tcW w:w="1134" w:type="dxa"/>
            <w:vAlign w:val="center"/>
          </w:tcPr>
          <w:p w14:paraId="5B66D600" w14:textId="77777777" w:rsidR="00FC1C1E" w:rsidRDefault="00FC1C1E" w:rsidP="00FC1C1E">
            <w:pPr>
              <w:jc w:val="center"/>
            </w:pPr>
            <w:r>
              <w:t>L</w:t>
            </w:r>
          </w:p>
        </w:tc>
        <w:tc>
          <w:tcPr>
            <w:tcW w:w="1417" w:type="dxa"/>
            <w:vAlign w:val="center"/>
          </w:tcPr>
          <w:p w14:paraId="132CB1D8" w14:textId="77777777" w:rsidR="00FC1C1E" w:rsidRDefault="00FC1C1E" w:rsidP="00FC1C1E">
            <w:pPr>
              <w:jc w:val="center"/>
            </w:pPr>
            <w:r>
              <w:t>77</w:t>
            </w:r>
          </w:p>
        </w:tc>
        <w:tc>
          <w:tcPr>
            <w:tcW w:w="1701" w:type="dxa"/>
            <w:vAlign w:val="center"/>
          </w:tcPr>
          <w:p w14:paraId="34AF57E7" w14:textId="77777777" w:rsidR="00FC1C1E" w:rsidRDefault="00FC1C1E" w:rsidP="00FC1C1E">
            <w:pPr>
              <w:jc w:val="center"/>
            </w:pPr>
            <w:r>
              <w:t>25</w:t>
            </w:r>
          </w:p>
        </w:tc>
        <w:tc>
          <w:tcPr>
            <w:tcW w:w="2126" w:type="dxa"/>
            <w:vAlign w:val="center"/>
          </w:tcPr>
          <w:p w14:paraId="45CC07BE" w14:textId="77777777" w:rsidR="00FC1C1E" w:rsidRDefault="00FC1C1E" w:rsidP="00FC1C1E">
            <w:pPr>
              <w:jc w:val="center"/>
            </w:pPr>
            <w:r>
              <w:t>7 (28%)</w:t>
            </w:r>
          </w:p>
        </w:tc>
        <w:tc>
          <w:tcPr>
            <w:tcW w:w="1985" w:type="dxa"/>
            <w:vAlign w:val="center"/>
          </w:tcPr>
          <w:p w14:paraId="3F51E129" w14:textId="77777777" w:rsidR="00FC1C1E" w:rsidRDefault="00FC1C1E" w:rsidP="00FC1C1E">
            <w:pPr>
              <w:jc w:val="center"/>
            </w:pPr>
            <w:r>
              <w:t>18 (72%)</w:t>
            </w:r>
          </w:p>
        </w:tc>
        <w:tc>
          <w:tcPr>
            <w:tcW w:w="1847" w:type="dxa"/>
            <w:vAlign w:val="center"/>
          </w:tcPr>
          <w:p w14:paraId="4337B344" w14:textId="77777777" w:rsidR="00FC1C1E" w:rsidRDefault="00FC1C1E" w:rsidP="00FC1C1E">
            <w:pPr>
              <w:jc w:val="center"/>
            </w:pPr>
            <w:r>
              <w:t>3 (12%)</w:t>
            </w:r>
          </w:p>
        </w:tc>
        <w:tc>
          <w:tcPr>
            <w:tcW w:w="1838" w:type="dxa"/>
            <w:vAlign w:val="center"/>
          </w:tcPr>
          <w:p w14:paraId="4AE51B95" w14:textId="77777777" w:rsidR="00FC1C1E" w:rsidRDefault="00FC1C1E" w:rsidP="00FC1C1E">
            <w:pPr>
              <w:jc w:val="center"/>
            </w:pPr>
            <w:r>
              <w:t>15 (60%)</w:t>
            </w:r>
          </w:p>
        </w:tc>
      </w:tr>
      <w:tr w:rsidR="00FC1C1E" w14:paraId="19130753" w14:textId="77777777">
        <w:tc>
          <w:tcPr>
            <w:tcW w:w="2269" w:type="dxa"/>
            <w:vAlign w:val="center"/>
          </w:tcPr>
          <w:p w14:paraId="073EEF4E" w14:textId="77777777" w:rsidR="002267BF" w:rsidRDefault="00FC1C1E" w:rsidP="00FC1C1E">
            <w:pPr>
              <w:pStyle w:val="NoSpacing"/>
              <w:rPr>
                <w:sz w:val="20"/>
                <w:szCs w:val="20"/>
              </w:rPr>
            </w:pPr>
            <w:r w:rsidRPr="00970916">
              <w:rPr>
                <w:sz w:val="20"/>
                <w:szCs w:val="20"/>
              </w:rPr>
              <w:t>Satoi et al. 2011</w:t>
            </w:r>
            <w:r w:rsidR="001D4E54">
              <w:rPr>
                <w:sz w:val="20"/>
                <w:szCs w:val="20"/>
              </w:rPr>
              <w:t xml:space="preserve"> </w:t>
            </w:r>
            <w:r w:rsidR="006F286E">
              <w:rPr>
                <w:sz w:val="20"/>
                <w:szCs w:val="20"/>
              </w:rPr>
              <w:fldChar w:fldCharType="begin"/>
            </w:r>
            <w:r w:rsidR="002267BF">
              <w:rPr>
                <w:sz w:val="20"/>
                <w:szCs w:val="20"/>
              </w:rPr>
              <w:instrText xml:space="preserve"> ADDIN PAPERS2_CITATIONS &lt;citation&gt;&lt;uuid&gt;6C2D0CCD-61D3-4B56-9CA5-0B71F692759C&lt;/uuid&gt;&lt;priority&gt;38&lt;/priority&gt;&lt;publications&gt;&lt;publication&gt;&lt;uuid&gt;EA91BA2C-C54F-49EE-B1AC-2E246FBF97B9&lt;/uuid&gt;&lt;volume&gt;40&lt;/volume&gt;&lt;doi&gt;10.1097/MPA.0b013e3182056b1c&lt;/doi&gt;&lt;startpage&gt;426&lt;/startpage&gt;&lt;publication_date&gt;99201104001200000000220000&lt;/publication_date&gt;&lt;url&gt;http://eutils.ncbi.nlm.nih.gov/entrez/eutils/elink.fcgi?dbfrom=pubmed&amp;amp;id=21206325&amp;amp;retmode=ref&amp;amp;cmd=prlinks&lt;/url&gt;&lt;citekey&gt;Satoi:2011hc&lt;/citekey&gt;&lt;type&gt;400&lt;/type&gt;&lt;title&gt;Selective use of staging laparoscopy based on carbohydrate antigen 19-9 level and tumor size in patients with radiographically defined potentially or borderline resectable pancreatic cancer.&lt;/title&gt;&lt;location&gt;&amp;lt;!DOCTYPE html&amp;gt;</w:instrText>
            </w:r>
          </w:p>
          <w:p w14:paraId="0C8D7919" w14:textId="77777777" w:rsidR="002267BF" w:rsidRDefault="002267BF" w:rsidP="00FC1C1E">
            <w:pPr>
              <w:pStyle w:val="NoSpacing"/>
              <w:rPr>
                <w:sz w:val="20"/>
                <w:szCs w:val="20"/>
              </w:rPr>
            </w:pPr>
            <w:r>
              <w:rPr>
                <w:sz w:val="20"/>
                <w:szCs w:val="20"/>
              </w:rPr>
              <w:instrText>&amp;lt;html lang=en&amp;gt;</w:instrText>
            </w:r>
          </w:p>
          <w:p w14:paraId="260BD7ED" w14:textId="77777777" w:rsidR="002267BF" w:rsidRDefault="002267BF" w:rsidP="00FC1C1E">
            <w:pPr>
              <w:pStyle w:val="NoSpacing"/>
              <w:rPr>
                <w:sz w:val="20"/>
                <w:szCs w:val="20"/>
              </w:rPr>
            </w:pPr>
            <w:r>
              <w:rPr>
                <w:sz w:val="20"/>
                <w:szCs w:val="20"/>
              </w:rPr>
              <w:instrText xml:space="preserve">  &amp;lt;meta charset=utf-8&amp;gt;</w:instrText>
            </w:r>
          </w:p>
          <w:p w14:paraId="2EB16B35" w14:textId="77777777" w:rsidR="002267BF" w:rsidRDefault="002267BF" w:rsidP="00FC1C1E">
            <w:pPr>
              <w:pStyle w:val="NoSpacing"/>
              <w:rPr>
                <w:sz w:val="20"/>
                <w:szCs w:val="20"/>
              </w:rPr>
            </w:pPr>
            <w:r>
              <w:rPr>
                <w:sz w:val="20"/>
                <w:szCs w:val="20"/>
              </w:rPr>
              <w:instrText xml:space="preserve">  &amp;lt;meta name=viewport content="initial-scale=1, minimum-scale=1, width=device-width"&amp;gt;</w:instrText>
            </w:r>
          </w:p>
          <w:p w14:paraId="7FA50810" w14:textId="77777777" w:rsidR="002267BF" w:rsidRDefault="002267BF" w:rsidP="00FC1C1E">
            <w:pPr>
              <w:pStyle w:val="NoSpacing"/>
              <w:rPr>
                <w:sz w:val="20"/>
                <w:szCs w:val="20"/>
              </w:rPr>
            </w:pPr>
            <w:r>
              <w:rPr>
                <w:sz w:val="20"/>
                <w:szCs w:val="20"/>
              </w:rPr>
              <w:instrText xml:space="preserve">  &amp;lt;title&amp;gt;Error 404 (Not Found)!!1&amp;lt;/title&amp;gt;</w:instrText>
            </w:r>
          </w:p>
          <w:p w14:paraId="402242C1" w14:textId="77777777" w:rsidR="002267BF" w:rsidRDefault="002267BF" w:rsidP="00FC1C1E">
            <w:pPr>
              <w:pStyle w:val="NoSpacing"/>
              <w:rPr>
                <w:sz w:val="20"/>
                <w:szCs w:val="20"/>
              </w:rPr>
            </w:pPr>
            <w:r>
              <w:rPr>
                <w:sz w:val="20"/>
                <w:szCs w:val="20"/>
              </w:rPr>
              <w:instrText xml:space="preserve">  &amp;lt;style&amp;gt;</w:instrText>
            </w:r>
          </w:p>
          <w:p w14:paraId="18213ED6" w14:textId="77777777" w:rsidR="002267BF" w:rsidRDefault="002267BF" w:rsidP="00FC1C1E">
            <w:pPr>
              <w:pStyle w:val="NoSpacing"/>
              <w:rPr>
                <w:sz w:val="20"/>
                <w:szCs w:val="20"/>
              </w:rPr>
            </w:pPr>
            <w:r>
              <w:rPr>
                <w:sz w:val="20"/>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0A41BED" w14:textId="77777777" w:rsidR="002267BF" w:rsidRDefault="002267BF" w:rsidP="00FC1C1E">
            <w:pPr>
              <w:pStyle w:val="NoSpacing"/>
              <w:rPr>
                <w:sz w:val="20"/>
                <w:szCs w:val="20"/>
              </w:rPr>
            </w:pPr>
            <w:r>
              <w:rPr>
                <w:sz w:val="20"/>
                <w:szCs w:val="20"/>
              </w:rPr>
              <w:instrText xml:space="preserve">  &amp;lt;/style&amp;gt;</w:instrText>
            </w:r>
          </w:p>
          <w:p w14:paraId="58333B08" w14:textId="77777777" w:rsidR="002267BF" w:rsidRDefault="002267BF" w:rsidP="00FC1C1E">
            <w:pPr>
              <w:pStyle w:val="NoSpacing"/>
              <w:rPr>
                <w:sz w:val="20"/>
                <w:szCs w:val="20"/>
              </w:rPr>
            </w:pPr>
            <w:r>
              <w:rPr>
                <w:sz w:val="20"/>
                <w:szCs w:val="20"/>
              </w:rPr>
              <w:instrText xml:space="preserve">  &amp;lt;a href=//www.google.com/&amp;gt;&amp;lt;span id=logo aria-label=Google&amp;gt;&amp;lt;/span&amp;gt;&amp;lt;/a&amp;gt;</w:instrText>
            </w:r>
          </w:p>
          <w:p w14:paraId="1BD16BB3" w14:textId="77777777" w:rsidR="002267BF" w:rsidRDefault="002267BF" w:rsidP="00FC1C1E">
            <w:pPr>
              <w:pStyle w:val="NoSpacing"/>
              <w:rPr>
                <w:sz w:val="20"/>
                <w:szCs w:val="20"/>
              </w:rPr>
            </w:pPr>
            <w:r>
              <w:rPr>
                <w:sz w:val="20"/>
                <w:szCs w:val="20"/>
              </w:rPr>
              <w:instrText xml:space="preserve">  &amp;lt;p&amp;gt;&amp;lt;b&amp;gt;404.&amp;lt;/b&amp;gt; &amp;lt;ins&amp;gt;That’s an error.&amp;lt;/ins&amp;gt;</w:instrText>
            </w:r>
          </w:p>
          <w:p w14:paraId="4983776C" w14:textId="77777777" w:rsidR="002267BF" w:rsidRDefault="002267BF" w:rsidP="00FC1C1E">
            <w:pPr>
              <w:pStyle w:val="NoSpacing"/>
              <w:rPr>
                <w:sz w:val="20"/>
                <w:szCs w:val="20"/>
              </w:rPr>
            </w:pPr>
            <w:r>
              <w:rPr>
                <w:sz w:val="20"/>
                <w:szCs w:val="20"/>
              </w:rPr>
              <w:instrText xml:space="preserve">  &amp;lt;p&amp;gt;The requested URL &amp;lt;code&amp;gt;/maps/geo&amp;lt;/code&amp;gt; was not found on this server.  &amp;lt;ins&amp;gt;That’s all we know.&amp;lt;/ins&amp;gt;</w:instrText>
            </w:r>
          </w:p>
          <w:p w14:paraId="48335F5C" w14:textId="7CF30E9F" w:rsidR="00FC1C1E" w:rsidRPr="00970916" w:rsidRDefault="002267BF" w:rsidP="00FC1C1E">
            <w:pPr>
              <w:pStyle w:val="NoSpacing"/>
              <w:rPr>
                <w:sz w:val="20"/>
                <w:szCs w:val="20"/>
              </w:rPr>
            </w:pPr>
            <w:r>
              <w:rPr>
                <w:sz w:val="20"/>
                <w:szCs w:val="20"/>
              </w:rPr>
              <w:instrText>&lt;/location&gt;&lt;institution&gt;Department of Surgery, Kansai Medical University, Hirakata-City, Osaka, Japan. satoi@hirakata.kmu.ac.jp&lt;/institution&gt;&lt;number&gt;3&lt;/number&gt;&lt;subtype&gt;400&lt;/subtype&gt;&lt;endpage&gt;432&lt;/endpage&gt;&lt;bundle&gt;&lt;publication&gt;&lt;title&gt;Pancreas&lt;/title&gt;&lt;type&gt;-100&lt;/type&gt;&lt;subtype&gt;-100&lt;/subtype&gt;&lt;uuid&gt;641A31D8-4D48-4897-84C1-E63C74FC429B&lt;/uuid&gt;&lt;/publication&gt;&lt;/bundle&gt;&lt;authors&gt;&lt;author&gt;&lt;firstName&gt;Sohei&lt;/firstName&gt;&lt;lastName&gt;Satoi&lt;/lastName&gt;&lt;/author&gt;&lt;author&gt;&lt;firstName&gt;Hiroaki&lt;/firstName&gt;&lt;lastName&gt;Yanagimoto&lt;/lastName&gt;&lt;/author&gt;&lt;author&gt;&lt;firstName&gt;Hideyoshi&lt;/firstName&gt;&lt;lastName&gt;Toyokawa&lt;/lastName&gt;&lt;/author&gt;&lt;author&gt;&lt;firstName&gt;Kentaro&lt;/firstName&gt;&lt;lastName&gt;Inoue&lt;/lastName&gt;&lt;/author&gt;&lt;author&gt;&lt;firstName&gt;Keita&lt;/firstName&gt;&lt;lastName&gt;Wada&lt;/lastName&gt;&lt;/author&gt;&lt;author&gt;&lt;firstName&gt;Tomohisa&lt;/firstName&gt;&lt;lastName&gt;Yamamoto&lt;/lastName&gt;&lt;/author&gt;&lt;author&gt;&lt;firstName&gt;Satoshi&lt;/firstName&gt;&lt;lastName&gt;Hirooka&lt;/lastName&gt;&lt;/author&gt;&lt;author&gt;&lt;firstName&gt;So&lt;/firstName&gt;&lt;lastName&gt;Yamaki&lt;/lastName&gt;&lt;/author&gt;&lt;author&gt;&lt;firstName&gt;Rintaro&lt;/firstName&gt;&lt;lastName&gt;Yui&lt;/lastName&gt;&lt;/author&gt;&lt;author&gt;&lt;firstName&gt;Hynek&lt;/firstName&gt;&lt;lastName&gt;Mergental&lt;/lastName&gt;&lt;/author&gt;&lt;author&gt;&lt;firstName&gt;A-Hon&lt;/firstName&gt;&lt;lastName&gt;Kwon&lt;/lastName&gt;&lt;/author&gt;&lt;/authors&gt;&lt;/publication&gt;&lt;/publications&gt;&lt;cites&gt;&lt;/cites&gt;&lt;/citation&gt;</w:instrText>
            </w:r>
            <w:r w:rsidR="006F286E">
              <w:rPr>
                <w:sz w:val="20"/>
                <w:szCs w:val="20"/>
              </w:rPr>
              <w:fldChar w:fldCharType="separate"/>
            </w:r>
            <w:r w:rsidR="003F26E6">
              <w:rPr>
                <w:rFonts w:ascii="Calibri" w:eastAsia="Times New Roman" w:hAnsi="Calibri" w:cs="Calibri"/>
                <w:sz w:val="20"/>
                <w:szCs w:val="20"/>
                <w:lang w:val="en-US"/>
              </w:rPr>
              <w:t>[29]</w:t>
            </w:r>
            <w:r w:rsidR="006F286E">
              <w:rPr>
                <w:sz w:val="20"/>
                <w:szCs w:val="20"/>
              </w:rPr>
              <w:fldChar w:fldCharType="end"/>
            </w:r>
          </w:p>
        </w:tc>
        <w:tc>
          <w:tcPr>
            <w:tcW w:w="1134" w:type="dxa"/>
            <w:vAlign w:val="center"/>
          </w:tcPr>
          <w:p w14:paraId="75DE267C" w14:textId="77777777" w:rsidR="00FC1C1E" w:rsidRDefault="00FC1C1E" w:rsidP="00FC1C1E">
            <w:pPr>
              <w:jc w:val="center"/>
            </w:pPr>
            <w:r>
              <w:t>L</w:t>
            </w:r>
          </w:p>
        </w:tc>
        <w:tc>
          <w:tcPr>
            <w:tcW w:w="1417" w:type="dxa"/>
            <w:vAlign w:val="center"/>
          </w:tcPr>
          <w:p w14:paraId="6677499F" w14:textId="77777777" w:rsidR="00FC1C1E" w:rsidRDefault="00FC1C1E" w:rsidP="00FC1C1E">
            <w:pPr>
              <w:jc w:val="center"/>
            </w:pPr>
            <w:r>
              <w:t>61</w:t>
            </w:r>
          </w:p>
        </w:tc>
        <w:tc>
          <w:tcPr>
            <w:tcW w:w="1701" w:type="dxa"/>
            <w:vAlign w:val="center"/>
          </w:tcPr>
          <w:p w14:paraId="09504C3B" w14:textId="77777777" w:rsidR="00FC1C1E" w:rsidRDefault="00FC1C1E" w:rsidP="00FC1C1E">
            <w:pPr>
              <w:jc w:val="center"/>
            </w:pPr>
            <w:r>
              <w:t>16</w:t>
            </w:r>
          </w:p>
        </w:tc>
        <w:tc>
          <w:tcPr>
            <w:tcW w:w="2126" w:type="dxa"/>
            <w:vAlign w:val="center"/>
          </w:tcPr>
          <w:p w14:paraId="68892363" w14:textId="77777777" w:rsidR="00FC1C1E" w:rsidRDefault="00FC1C1E" w:rsidP="00FC1C1E">
            <w:pPr>
              <w:jc w:val="center"/>
            </w:pPr>
            <w:r>
              <w:t>5 (31%)</w:t>
            </w:r>
          </w:p>
        </w:tc>
        <w:tc>
          <w:tcPr>
            <w:tcW w:w="1985" w:type="dxa"/>
            <w:vAlign w:val="center"/>
          </w:tcPr>
          <w:p w14:paraId="701F7064" w14:textId="77777777" w:rsidR="00FC1C1E" w:rsidRDefault="00FC1C1E" w:rsidP="00FC1C1E">
            <w:pPr>
              <w:jc w:val="center"/>
            </w:pPr>
            <w:r>
              <w:t>-</w:t>
            </w:r>
          </w:p>
        </w:tc>
        <w:tc>
          <w:tcPr>
            <w:tcW w:w="1847" w:type="dxa"/>
            <w:vAlign w:val="center"/>
          </w:tcPr>
          <w:p w14:paraId="0127ADF5" w14:textId="77777777" w:rsidR="00FC1C1E" w:rsidRDefault="00FC1C1E" w:rsidP="00FC1C1E">
            <w:pPr>
              <w:jc w:val="center"/>
            </w:pPr>
            <w:r>
              <w:t>-</w:t>
            </w:r>
          </w:p>
        </w:tc>
        <w:tc>
          <w:tcPr>
            <w:tcW w:w="1838" w:type="dxa"/>
            <w:vAlign w:val="center"/>
          </w:tcPr>
          <w:p w14:paraId="6A494CC5" w14:textId="77777777" w:rsidR="00FC1C1E" w:rsidRDefault="00FC1C1E" w:rsidP="00FC1C1E">
            <w:pPr>
              <w:jc w:val="center"/>
            </w:pPr>
            <w:r>
              <w:t>11 (69%)</w:t>
            </w:r>
          </w:p>
        </w:tc>
      </w:tr>
      <w:tr w:rsidR="00FC1C1E" w14:paraId="0A2A2D1E" w14:textId="77777777">
        <w:tc>
          <w:tcPr>
            <w:tcW w:w="2269" w:type="dxa"/>
            <w:vAlign w:val="center"/>
          </w:tcPr>
          <w:p w14:paraId="433FCCB5" w14:textId="77777777" w:rsidR="002267BF" w:rsidRDefault="00FC1C1E" w:rsidP="00FC1C1E">
            <w:pPr>
              <w:pStyle w:val="NoSpacing"/>
              <w:rPr>
                <w:sz w:val="20"/>
                <w:szCs w:val="20"/>
              </w:rPr>
            </w:pPr>
            <w:r w:rsidRPr="00970916">
              <w:rPr>
                <w:sz w:val="20"/>
                <w:szCs w:val="20"/>
              </w:rPr>
              <w:t>Lavy et al. 2012</w:t>
            </w:r>
            <w:r w:rsidR="001D4E54">
              <w:rPr>
                <w:sz w:val="20"/>
                <w:szCs w:val="20"/>
              </w:rPr>
              <w:t xml:space="preserve"> </w:t>
            </w:r>
            <w:r w:rsidR="006F286E">
              <w:rPr>
                <w:sz w:val="20"/>
                <w:szCs w:val="20"/>
              </w:rPr>
              <w:fldChar w:fldCharType="begin"/>
            </w:r>
            <w:r w:rsidR="002267BF">
              <w:rPr>
                <w:sz w:val="20"/>
                <w:szCs w:val="20"/>
              </w:rPr>
              <w:instrText xml:space="preserve"> ADDIN PAPERS2_CITATIONS &lt;citation&gt;&lt;uuid&gt;75D1A44D-45FD-4A1C-B529-B3CCE0BE5930&lt;/uuid&gt;&lt;priority&gt;39&lt;/priority&gt;&lt;publications&gt;&lt;publication&gt;&lt;uuid&gt;1664CCA8-2096-4698-831A-EB9721F05BEE&lt;/uuid&gt;&lt;volume&gt;22&lt;/volume&gt;&lt;startpage&gt;358&lt;/startpage&gt;&lt;publication_date&gt;99201208001200000000220000&lt;/publication_date&gt;&lt;url&gt;http://eutils.ncbi.nlm.nih.gov/entrez/eutils/elink.fcgi?dbfrom=pubmed&amp;amp;id=22874688&amp;amp;retmode=ref&amp;amp;cmd=prlinks&lt;/url&gt;&lt;citekey&gt;Lavy:2012wq&lt;/citekey&gt;&lt;type&gt;400&lt;/type&gt;&lt;title&gt;The role of diagnostic laparoscopy in detecting minimal peritoneal metastatic deposits in patients with pancreatic cancer scheduled for curative resection.&lt;/title&gt;&lt;location&gt;&amp;lt;!DOCTYPE html&amp;gt;</w:instrText>
            </w:r>
          </w:p>
          <w:p w14:paraId="04F2E719" w14:textId="77777777" w:rsidR="002267BF" w:rsidRDefault="002267BF" w:rsidP="00FC1C1E">
            <w:pPr>
              <w:pStyle w:val="NoSpacing"/>
              <w:rPr>
                <w:sz w:val="20"/>
                <w:szCs w:val="20"/>
              </w:rPr>
            </w:pPr>
            <w:r>
              <w:rPr>
                <w:sz w:val="20"/>
                <w:szCs w:val="20"/>
              </w:rPr>
              <w:instrText>&amp;lt;html lang=en&amp;gt;</w:instrText>
            </w:r>
          </w:p>
          <w:p w14:paraId="6F3C0BC8" w14:textId="77777777" w:rsidR="002267BF" w:rsidRDefault="002267BF" w:rsidP="00FC1C1E">
            <w:pPr>
              <w:pStyle w:val="NoSpacing"/>
              <w:rPr>
                <w:sz w:val="20"/>
                <w:szCs w:val="20"/>
              </w:rPr>
            </w:pPr>
            <w:r>
              <w:rPr>
                <w:sz w:val="20"/>
                <w:szCs w:val="20"/>
              </w:rPr>
              <w:instrText xml:space="preserve">  &amp;lt;meta charset=utf-8&amp;gt;</w:instrText>
            </w:r>
          </w:p>
          <w:p w14:paraId="768FE1F4" w14:textId="77777777" w:rsidR="002267BF" w:rsidRDefault="002267BF" w:rsidP="00FC1C1E">
            <w:pPr>
              <w:pStyle w:val="NoSpacing"/>
              <w:rPr>
                <w:sz w:val="20"/>
                <w:szCs w:val="20"/>
              </w:rPr>
            </w:pPr>
            <w:r>
              <w:rPr>
                <w:sz w:val="20"/>
                <w:szCs w:val="20"/>
              </w:rPr>
              <w:instrText xml:space="preserve">  &amp;lt;meta name=viewport content="initial-scale=1, minimum-scale=1, width=device-width"&amp;gt;</w:instrText>
            </w:r>
          </w:p>
          <w:p w14:paraId="063E8DAC" w14:textId="77777777" w:rsidR="002267BF" w:rsidRDefault="002267BF" w:rsidP="00FC1C1E">
            <w:pPr>
              <w:pStyle w:val="NoSpacing"/>
              <w:rPr>
                <w:sz w:val="20"/>
                <w:szCs w:val="20"/>
              </w:rPr>
            </w:pPr>
            <w:r>
              <w:rPr>
                <w:sz w:val="20"/>
                <w:szCs w:val="20"/>
              </w:rPr>
              <w:instrText xml:space="preserve">  &amp;lt;title&amp;gt;Error 404 (Not Found)!!1&amp;lt;/title&amp;gt;</w:instrText>
            </w:r>
          </w:p>
          <w:p w14:paraId="74E489B8" w14:textId="77777777" w:rsidR="002267BF" w:rsidRDefault="002267BF" w:rsidP="00FC1C1E">
            <w:pPr>
              <w:pStyle w:val="NoSpacing"/>
              <w:rPr>
                <w:sz w:val="20"/>
                <w:szCs w:val="20"/>
              </w:rPr>
            </w:pPr>
            <w:r>
              <w:rPr>
                <w:sz w:val="20"/>
                <w:szCs w:val="20"/>
              </w:rPr>
              <w:instrText xml:space="preserve">  &amp;lt;style&amp;gt;</w:instrText>
            </w:r>
          </w:p>
          <w:p w14:paraId="3E6FF2B5" w14:textId="77777777" w:rsidR="002267BF" w:rsidRDefault="002267BF" w:rsidP="00FC1C1E">
            <w:pPr>
              <w:pStyle w:val="NoSpacing"/>
              <w:rPr>
                <w:sz w:val="20"/>
                <w:szCs w:val="20"/>
              </w:rPr>
            </w:pPr>
            <w:r>
              <w:rPr>
                <w:sz w:val="20"/>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2870060" w14:textId="77777777" w:rsidR="002267BF" w:rsidRDefault="002267BF" w:rsidP="00FC1C1E">
            <w:pPr>
              <w:pStyle w:val="NoSpacing"/>
              <w:rPr>
                <w:sz w:val="20"/>
                <w:szCs w:val="20"/>
              </w:rPr>
            </w:pPr>
            <w:r>
              <w:rPr>
                <w:sz w:val="20"/>
                <w:szCs w:val="20"/>
              </w:rPr>
              <w:instrText xml:space="preserve">  &amp;lt;/style&amp;gt;</w:instrText>
            </w:r>
          </w:p>
          <w:p w14:paraId="3B233A12" w14:textId="77777777" w:rsidR="002267BF" w:rsidRDefault="002267BF" w:rsidP="00FC1C1E">
            <w:pPr>
              <w:pStyle w:val="NoSpacing"/>
              <w:rPr>
                <w:sz w:val="20"/>
                <w:szCs w:val="20"/>
              </w:rPr>
            </w:pPr>
            <w:r>
              <w:rPr>
                <w:sz w:val="20"/>
                <w:szCs w:val="20"/>
              </w:rPr>
              <w:instrText xml:space="preserve">  &amp;lt;a href=//www.google.com/&amp;gt;&amp;lt;span id=logo aria-label=Google&amp;gt;&amp;lt;/span&amp;gt;&amp;lt;/a&amp;gt;</w:instrText>
            </w:r>
          </w:p>
          <w:p w14:paraId="7614D49F" w14:textId="77777777" w:rsidR="002267BF" w:rsidRDefault="002267BF" w:rsidP="00FC1C1E">
            <w:pPr>
              <w:pStyle w:val="NoSpacing"/>
              <w:rPr>
                <w:sz w:val="20"/>
                <w:szCs w:val="20"/>
              </w:rPr>
            </w:pPr>
            <w:r>
              <w:rPr>
                <w:sz w:val="20"/>
                <w:szCs w:val="20"/>
              </w:rPr>
              <w:instrText xml:space="preserve">  &amp;lt;p&amp;gt;&amp;lt;b&amp;gt;404.&amp;lt;/b&amp;gt; &amp;lt;ins&amp;gt;That’s an error.&amp;lt;/ins&amp;gt;</w:instrText>
            </w:r>
          </w:p>
          <w:p w14:paraId="4E058EF1" w14:textId="77777777" w:rsidR="002267BF" w:rsidRDefault="002267BF" w:rsidP="00FC1C1E">
            <w:pPr>
              <w:pStyle w:val="NoSpacing"/>
              <w:rPr>
                <w:sz w:val="20"/>
                <w:szCs w:val="20"/>
              </w:rPr>
            </w:pPr>
            <w:r>
              <w:rPr>
                <w:sz w:val="20"/>
                <w:szCs w:val="20"/>
              </w:rPr>
              <w:instrText xml:space="preserve">  &amp;lt;p&amp;gt;The requested URL &amp;lt;code&amp;gt;/maps/geo&amp;lt;/code&amp;gt; was not found on this server.  &amp;lt;ins&amp;gt;That’s all we know.&amp;lt;/ins&amp;gt;</w:instrText>
            </w:r>
          </w:p>
          <w:p w14:paraId="0A0CAD5C" w14:textId="7A0C2333" w:rsidR="00FC1C1E" w:rsidRPr="00970916" w:rsidRDefault="002267BF" w:rsidP="00FC1C1E">
            <w:pPr>
              <w:pStyle w:val="NoSpacing"/>
              <w:rPr>
                <w:sz w:val="20"/>
                <w:szCs w:val="20"/>
              </w:rPr>
            </w:pPr>
            <w:r>
              <w:rPr>
                <w:sz w:val="20"/>
                <w:szCs w:val="20"/>
              </w:rPr>
              <w:instrText>&lt;/location&gt;&lt;institution&gt;Division of Surgery, Assaf Harofeh Medical Center, Sackler Faculty of Medicine, Tel Aviv University, Tel Aviv, Israel. ronirislavy@yahoo.com&lt;/institution&gt;&lt;number&gt;4&lt;/number&gt;&lt;subtype&gt;400&lt;/subtype&gt;&lt;endpage&gt;360&lt;/endpage&gt;&lt;bundle&gt;&lt;publication&gt;&lt;title&gt;Surgical laparoscopy, endoscopy &amp;amp; percutaneous techniques&lt;/title&gt;&lt;type&gt;-100&lt;/type&gt;&lt;subtype&gt;-100&lt;/subtype&gt;&lt;uuid&gt;3D64BD40-6F14-4AE7-8979-3C9B3CA5A636&lt;/uuid&gt;&lt;/publication&gt;&lt;/bundle&gt;&lt;authors&gt;&lt;author&gt;&lt;firstName&gt;Ron&lt;/firstName&gt;&lt;lastName&gt;Lavy&lt;/lastName&gt;&lt;/author&gt;&lt;author&gt;&lt;firstName&gt;Inbar&lt;/firstName&gt;&lt;lastName&gt;Gatot&lt;/lastName&gt;&lt;/author&gt;&lt;author&gt;&lt;firstName&gt;Ilya&lt;/firstName&gt;&lt;lastName&gt;Markon&lt;/lastName&gt;&lt;/author&gt;&lt;author&gt;&lt;firstName&gt;Zahar&lt;/firstName&gt;&lt;lastName&gt;Shapira&lt;/lastName&gt;&lt;/author&gt;&lt;author&gt;&lt;firstName&gt;Bar&lt;/firstName&gt;&lt;lastName&gt;Chikman&lt;/lastName&gt;&lt;/author&gt;&lt;author&gt;&lt;firstName&gt;Laurian&lt;/firstName&gt;&lt;lastName&gt;Copel&lt;/lastName&gt;&lt;/author&gt;&lt;author&gt;&lt;firstName&gt;Ariel&lt;/firstName&gt;&lt;lastName&gt;Halevy&lt;/lastName&gt;&lt;/author&gt;&lt;/authors&gt;&lt;/publication&gt;&lt;/publications&gt;&lt;cites&gt;&lt;/cites&gt;&lt;/citation&gt;</w:instrText>
            </w:r>
            <w:r w:rsidR="006F286E">
              <w:rPr>
                <w:sz w:val="20"/>
                <w:szCs w:val="20"/>
              </w:rPr>
              <w:fldChar w:fldCharType="separate"/>
            </w:r>
            <w:r w:rsidR="003F26E6">
              <w:rPr>
                <w:rFonts w:ascii="Calibri" w:eastAsia="Times New Roman" w:hAnsi="Calibri" w:cs="Calibri"/>
                <w:sz w:val="20"/>
                <w:szCs w:val="20"/>
                <w:lang w:val="en-US"/>
              </w:rPr>
              <w:t>[44]</w:t>
            </w:r>
            <w:r w:rsidR="006F286E">
              <w:rPr>
                <w:sz w:val="20"/>
                <w:szCs w:val="20"/>
              </w:rPr>
              <w:fldChar w:fldCharType="end"/>
            </w:r>
          </w:p>
        </w:tc>
        <w:tc>
          <w:tcPr>
            <w:tcW w:w="1134" w:type="dxa"/>
          </w:tcPr>
          <w:p w14:paraId="23634A5C" w14:textId="77777777" w:rsidR="00FC1C1E" w:rsidRDefault="00FC1C1E" w:rsidP="00FC1C1E">
            <w:pPr>
              <w:jc w:val="center"/>
            </w:pPr>
            <w:r>
              <w:t>L</w:t>
            </w:r>
          </w:p>
        </w:tc>
        <w:tc>
          <w:tcPr>
            <w:tcW w:w="1417" w:type="dxa"/>
          </w:tcPr>
          <w:p w14:paraId="33287E25" w14:textId="77777777" w:rsidR="00FC1C1E" w:rsidRDefault="00FC1C1E" w:rsidP="00FC1C1E">
            <w:pPr>
              <w:jc w:val="center"/>
            </w:pPr>
            <w:r>
              <w:t>52</w:t>
            </w:r>
          </w:p>
        </w:tc>
        <w:tc>
          <w:tcPr>
            <w:tcW w:w="1701" w:type="dxa"/>
          </w:tcPr>
          <w:p w14:paraId="337C194C" w14:textId="77777777" w:rsidR="00FC1C1E" w:rsidRDefault="00FC1C1E" w:rsidP="00FC1C1E">
            <w:pPr>
              <w:jc w:val="center"/>
            </w:pPr>
            <w:r>
              <w:t>52</w:t>
            </w:r>
          </w:p>
        </w:tc>
        <w:tc>
          <w:tcPr>
            <w:tcW w:w="2126" w:type="dxa"/>
          </w:tcPr>
          <w:p w14:paraId="3AE359DE" w14:textId="77777777" w:rsidR="00FC1C1E" w:rsidRDefault="00FC1C1E" w:rsidP="00FC1C1E">
            <w:pPr>
              <w:jc w:val="center"/>
            </w:pPr>
            <w:r>
              <w:t>5 (10%)</w:t>
            </w:r>
          </w:p>
        </w:tc>
        <w:tc>
          <w:tcPr>
            <w:tcW w:w="1985" w:type="dxa"/>
          </w:tcPr>
          <w:p w14:paraId="3EFB6AA5" w14:textId="77777777" w:rsidR="00FC1C1E" w:rsidRDefault="00FC1C1E" w:rsidP="00FC1C1E">
            <w:pPr>
              <w:jc w:val="center"/>
            </w:pPr>
            <w:r>
              <w:t>47 (90%)</w:t>
            </w:r>
          </w:p>
        </w:tc>
        <w:tc>
          <w:tcPr>
            <w:tcW w:w="1847" w:type="dxa"/>
          </w:tcPr>
          <w:p w14:paraId="4E372358" w14:textId="77777777" w:rsidR="00FC1C1E" w:rsidRDefault="00FC1C1E" w:rsidP="00FC1C1E">
            <w:pPr>
              <w:jc w:val="center"/>
            </w:pPr>
            <w:r>
              <w:t>9 (17%)</w:t>
            </w:r>
          </w:p>
        </w:tc>
        <w:tc>
          <w:tcPr>
            <w:tcW w:w="1838" w:type="dxa"/>
          </w:tcPr>
          <w:p w14:paraId="3453B3EC" w14:textId="77777777" w:rsidR="00FC1C1E" w:rsidRDefault="00FC1C1E" w:rsidP="00FC1C1E">
            <w:pPr>
              <w:jc w:val="center"/>
            </w:pPr>
            <w:r>
              <w:t>38 (73%)</w:t>
            </w:r>
          </w:p>
        </w:tc>
      </w:tr>
      <w:tr w:rsidR="00FC1C1E" w14:paraId="6905FEB4" w14:textId="77777777">
        <w:tc>
          <w:tcPr>
            <w:tcW w:w="2269" w:type="dxa"/>
            <w:vAlign w:val="center"/>
          </w:tcPr>
          <w:p w14:paraId="13CDB35C" w14:textId="77777777" w:rsidR="002267BF" w:rsidRDefault="00FC1C1E" w:rsidP="00FC1C1E">
            <w:pPr>
              <w:pStyle w:val="NoSpacing"/>
              <w:rPr>
                <w:sz w:val="20"/>
                <w:szCs w:val="20"/>
              </w:rPr>
            </w:pPr>
            <w:r w:rsidRPr="00970916">
              <w:rPr>
                <w:sz w:val="20"/>
                <w:szCs w:val="20"/>
              </w:rPr>
              <w:t>Garcea et al. 2012</w:t>
            </w:r>
            <w:r w:rsidR="001D4E54">
              <w:rPr>
                <w:sz w:val="20"/>
                <w:szCs w:val="20"/>
              </w:rPr>
              <w:t xml:space="preserve"> </w:t>
            </w:r>
            <w:r w:rsidR="006F286E">
              <w:rPr>
                <w:sz w:val="20"/>
                <w:szCs w:val="20"/>
              </w:rPr>
              <w:fldChar w:fldCharType="begin"/>
            </w:r>
            <w:r w:rsidR="002267BF">
              <w:rPr>
                <w:sz w:val="20"/>
                <w:szCs w:val="20"/>
              </w:rPr>
              <w:instrText xml:space="preserve"> ADDIN PAPERS2_CITATIONS &lt;citation&gt;&lt;uuid&gt;C25EC0A5-0991-459F-AB43-DA7ECED328DD&lt;/uuid&gt;&lt;priority&gt;40&lt;/priority&gt;&lt;publications&gt;&lt;publication&gt;&lt;uuid&gt;BFA1F6DC-D476-4FE3-83F8-8136D9624DD9&lt;/uuid&gt;&lt;volume&gt;41&lt;/volume&gt;&lt;doi&gt;10.1097/MPA.0b013e31822432ee&lt;/doi&gt;&lt;startpage&gt;233&lt;/startpage&gt;&lt;publication_date&gt;99201203001200000000220000&lt;/publication_date&gt;&lt;url&gt;http://eutils.ncbi.nlm.nih.gov/entrez/eutils/elink.fcgi?dbfrom=pubmed&amp;amp;id=21946812&amp;amp;retmode=ref&amp;amp;cmd=prlinks&lt;/url&gt;&lt;citekey&gt;Garcea:2012ke&lt;/citekey&gt;&lt;type&gt;400&lt;/type&gt;&lt;title&gt;Improving the diagnostic yield from staging laparoscopy for periampullary malignancies: the value of preoperative inflammatory markers and radiological tumor size.&lt;/title&gt;&lt;location&gt;&amp;lt;!DOCTYPE html&amp;gt;</w:instrText>
            </w:r>
          </w:p>
          <w:p w14:paraId="578BAF7C" w14:textId="77777777" w:rsidR="002267BF" w:rsidRDefault="002267BF" w:rsidP="00FC1C1E">
            <w:pPr>
              <w:pStyle w:val="NoSpacing"/>
              <w:rPr>
                <w:sz w:val="20"/>
                <w:szCs w:val="20"/>
              </w:rPr>
            </w:pPr>
            <w:r>
              <w:rPr>
                <w:sz w:val="20"/>
                <w:szCs w:val="20"/>
              </w:rPr>
              <w:instrText>&amp;lt;html lang=en&amp;gt;</w:instrText>
            </w:r>
          </w:p>
          <w:p w14:paraId="09B441EF" w14:textId="77777777" w:rsidR="002267BF" w:rsidRDefault="002267BF" w:rsidP="00FC1C1E">
            <w:pPr>
              <w:pStyle w:val="NoSpacing"/>
              <w:rPr>
                <w:sz w:val="20"/>
                <w:szCs w:val="20"/>
              </w:rPr>
            </w:pPr>
            <w:r>
              <w:rPr>
                <w:sz w:val="20"/>
                <w:szCs w:val="20"/>
              </w:rPr>
              <w:instrText xml:space="preserve">  &amp;lt;meta charset=utf-8&amp;gt;</w:instrText>
            </w:r>
          </w:p>
          <w:p w14:paraId="60EE377B" w14:textId="77777777" w:rsidR="002267BF" w:rsidRDefault="002267BF" w:rsidP="00FC1C1E">
            <w:pPr>
              <w:pStyle w:val="NoSpacing"/>
              <w:rPr>
                <w:sz w:val="20"/>
                <w:szCs w:val="20"/>
              </w:rPr>
            </w:pPr>
            <w:r>
              <w:rPr>
                <w:sz w:val="20"/>
                <w:szCs w:val="20"/>
              </w:rPr>
              <w:instrText xml:space="preserve">  &amp;lt;meta name=viewport content="initial-scale=1, minimum-scale=1, width=device-width"&amp;gt;</w:instrText>
            </w:r>
          </w:p>
          <w:p w14:paraId="1CF1DBEE" w14:textId="77777777" w:rsidR="002267BF" w:rsidRDefault="002267BF" w:rsidP="00FC1C1E">
            <w:pPr>
              <w:pStyle w:val="NoSpacing"/>
              <w:rPr>
                <w:sz w:val="20"/>
                <w:szCs w:val="20"/>
              </w:rPr>
            </w:pPr>
            <w:r>
              <w:rPr>
                <w:sz w:val="20"/>
                <w:szCs w:val="20"/>
              </w:rPr>
              <w:instrText xml:space="preserve">  &amp;lt;title&amp;gt;Error 404 (Not Found)!!1&amp;lt;/title&amp;gt;</w:instrText>
            </w:r>
          </w:p>
          <w:p w14:paraId="5BC7AF72" w14:textId="77777777" w:rsidR="002267BF" w:rsidRDefault="002267BF" w:rsidP="00FC1C1E">
            <w:pPr>
              <w:pStyle w:val="NoSpacing"/>
              <w:rPr>
                <w:sz w:val="20"/>
                <w:szCs w:val="20"/>
              </w:rPr>
            </w:pPr>
            <w:r>
              <w:rPr>
                <w:sz w:val="20"/>
                <w:szCs w:val="20"/>
              </w:rPr>
              <w:instrText xml:space="preserve">  &amp;lt;style&amp;gt;</w:instrText>
            </w:r>
          </w:p>
          <w:p w14:paraId="306D6BC2" w14:textId="77777777" w:rsidR="002267BF" w:rsidRDefault="002267BF" w:rsidP="00FC1C1E">
            <w:pPr>
              <w:pStyle w:val="NoSpacing"/>
              <w:rPr>
                <w:sz w:val="20"/>
                <w:szCs w:val="20"/>
              </w:rPr>
            </w:pPr>
            <w:r>
              <w:rPr>
                <w:sz w:val="20"/>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221B82E" w14:textId="77777777" w:rsidR="002267BF" w:rsidRDefault="002267BF" w:rsidP="00FC1C1E">
            <w:pPr>
              <w:pStyle w:val="NoSpacing"/>
              <w:rPr>
                <w:sz w:val="20"/>
                <w:szCs w:val="20"/>
              </w:rPr>
            </w:pPr>
            <w:r>
              <w:rPr>
                <w:sz w:val="20"/>
                <w:szCs w:val="20"/>
              </w:rPr>
              <w:instrText xml:space="preserve">  &amp;lt;/style&amp;gt;</w:instrText>
            </w:r>
          </w:p>
          <w:p w14:paraId="0899F37C" w14:textId="77777777" w:rsidR="002267BF" w:rsidRDefault="002267BF" w:rsidP="00FC1C1E">
            <w:pPr>
              <w:pStyle w:val="NoSpacing"/>
              <w:rPr>
                <w:sz w:val="20"/>
                <w:szCs w:val="20"/>
              </w:rPr>
            </w:pPr>
            <w:r>
              <w:rPr>
                <w:sz w:val="20"/>
                <w:szCs w:val="20"/>
              </w:rPr>
              <w:instrText xml:space="preserve">  &amp;lt;a href=//www.google.com/&amp;gt;&amp;lt;span id=logo aria-label=Google&amp;gt;&amp;lt;/span&amp;gt;&amp;lt;/a&amp;gt;</w:instrText>
            </w:r>
          </w:p>
          <w:p w14:paraId="5143D00A" w14:textId="77777777" w:rsidR="002267BF" w:rsidRDefault="002267BF" w:rsidP="00FC1C1E">
            <w:pPr>
              <w:pStyle w:val="NoSpacing"/>
              <w:rPr>
                <w:sz w:val="20"/>
                <w:szCs w:val="20"/>
              </w:rPr>
            </w:pPr>
            <w:r>
              <w:rPr>
                <w:sz w:val="20"/>
                <w:szCs w:val="20"/>
              </w:rPr>
              <w:instrText xml:space="preserve">  &amp;lt;p&amp;gt;&amp;lt;b&amp;gt;404.&amp;lt;/b&amp;gt; &amp;lt;ins&amp;gt;That’s an error.&amp;lt;/ins&amp;gt;</w:instrText>
            </w:r>
          </w:p>
          <w:p w14:paraId="4B02F7AA" w14:textId="77777777" w:rsidR="002267BF" w:rsidRDefault="002267BF" w:rsidP="00FC1C1E">
            <w:pPr>
              <w:pStyle w:val="NoSpacing"/>
              <w:rPr>
                <w:sz w:val="20"/>
                <w:szCs w:val="20"/>
              </w:rPr>
            </w:pPr>
            <w:r>
              <w:rPr>
                <w:sz w:val="20"/>
                <w:szCs w:val="20"/>
              </w:rPr>
              <w:instrText xml:space="preserve">  &amp;lt;p&amp;gt;The requested URL &amp;lt;code&amp;gt;/maps/geo&amp;lt;/code&amp;gt; was not found on this server.  &amp;lt;ins&amp;gt;That’s all we know.&amp;lt;/ins&amp;gt;</w:instrText>
            </w:r>
          </w:p>
          <w:p w14:paraId="0F119D36" w14:textId="5E557B55" w:rsidR="00FC1C1E" w:rsidRPr="00970916" w:rsidRDefault="002267BF" w:rsidP="00FC1C1E">
            <w:pPr>
              <w:pStyle w:val="NoSpacing"/>
              <w:rPr>
                <w:sz w:val="20"/>
                <w:szCs w:val="20"/>
              </w:rPr>
            </w:pPr>
            <w:r>
              <w:rPr>
                <w:sz w:val="20"/>
                <w:szCs w:val="20"/>
              </w:rPr>
              <w:instrText>&lt;/location&gt;&lt;institution&gt;Department of Hepatobiliary and Pancreatic Surgery, University Hospitals of Leicester, Leicester, UK. gg43@le.ac.uk&lt;/institution&gt;&lt;number&gt;2&lt;/number&gt;&lt;subtype&gt;400&lt;/subtype&gt;&lt;endpage&gt;237&lt;/endpage&gt;&lt;bundle&gt;&lt;publication&gt;&lt;title&gt;Pancreas&lt;/title&gt;&lt;type&gt;-100&lt;/type&gt;&lt;subtype&gt;-100&lt;/subtype&gt;&lt;uuid&gt;641A31D8-4D48-4897-84C1-E63C74FC429B&lt;/uuid&gt;&lt;/publication&gt;&lt;/bundle&gt;&lt;authors&gt;&lt;author&gt;&lt;firstName&gt;Giuseppe&lt;/firstName&gt;&lt;lastName&gt;Garcea&lt;/lastName&gt;&lt;/author&gt;&lt;author&gt;&lt;firstName&gt;Vaux&lt;/firstName&gt;&lt;lastName&gt;Cairns&lt;/lastName&gt;&lt;/author&gt;&lt;author&gt;&lt;firstName&gt;David&lt;/firstName&gt;&lt;middleNames&gt;P&lt;/middleNames&gt;&lt;lastName&gt;Berry&lt;/lastName&gt;&lt;/author&gt;&lt;author&gt;&lt;firstName&gt;Christopher&lt;/firstName&gt;&lt;middleNames&gt;P&lt;/middleNames&gt;&lt;lastName&gt;Neal&lt;/lastName&gt;&lt;/author&gt;&lt;author&gt;&lt;firstName&gt;Matthew&lt;/firstName&gt;&lt;middleNames&gt;S&lt;/middleNames&gt;&lt;lastName&gt;Metcalfe&lt;/lastName&gt;&lt;/author&gt;&lt;author&gt;&lt;firstName&gt;Ashley&lt;/firstName&gt;&lt;middleNames&gt;R&lt;/middleNames&gt;&lt;lastName&gt;Dennison&lt;/lastName&gt;&lt;/author&gt;&lt;/authors&gt;&lt;/publication&gt;&lt;/publications&gt;&lt;cites&gt;&lt;/cites&gt;&lt;/citation&gt;</w:instrText>
            </w:r>
            <w:r w:rsidR="006F286E">
              <w:rPr>
                <w:sz w:val="20"/>
                <w:szCs w:val="20"/>
              </w:rPr>
              <w:fldChar w:fldCharType="separate"/>
            </w:r>
            <w:r w:rsidR="003F26E6">
              <w:rPr>
                <w:rFonts w:ascii="Calibri" w:eastAsia="Times New Roman" w:hAnsi="Calibri" w:cs="Calibri"/>
                <w:sz w:val="20"/>
                <w:szCs w:val="20"/>
                <w:lang w:val="en-US"/>
              </w:rPr>
              <w:t>[30]</w:t>
            </w:r>
            <w:r w:rsidR="006F286E">
              <w:rPr>
                <w:sz w:val="20"/>
                <w:szCs w:val="20"/>
              </w:rPr>
              <w:fldChar w:fldCharType="end"/>
            </w:r>
          </w:p>
        </w:tc>
        <w:tc>
          <w:tcPr>
            <w:tcW w:w="1134" w:type="dxa"/>
          </w:tcPr>
          <w:p w14:paraId="31C8D4C5" w14:textId="77777777" w:rsidR="00FC1C1E" w:rsidRDefault="00FC1C1E" w:rsidP="00FC1C1E">
            <w:pPr>
              <w:jc w:val="center"/>
            </w:pPr>
            <w:r>
              <w:t>L</w:t>
            </w:r>
          </w:p>
        </w:tc>
        <w:tc>
          <w:tcPr>
            <w:tcW w:w="1417" w:type="dxa"/>
          </w:tcPr>
          <w:p w14:paraId="00974D3B" w14:textId="77777777" w:rsidR="00FC1C1E" w:rsidRDefault="00FC1C1E" w:rsidP="00FC1C1E">
            <w:pPr>
              <w:jc w:val="center"/>
            </w:pPr>
            <w:r>
              <w:t>157</w:t>
            </w:r>
          </w:p>
        </w:tc>
        <w:tc>
          <w:tcPr>
            <w:tcW w:w="1701" w:type="dxa"/>
          </w:tcPr>
          <w:p w14:paraId="477A84BC" w14:textId="77777777" w:rsidR="00FC1C1E" w:rsidRDefault="00FC1C1E" w:rsidP="00FC1C1E">
            <w:pPr>
              <w:jc w:val="center"/>
            </w:pPr>
            <w:r>
              <w:t>137</w:t>
            </w:r>
          </w:p>
        </w:tc>
        <w:tc>
          <w:tcPr>
            <w:tcW w:w="2126" w:type="dxa"/>
          </w:tcPr>
          <w:p w14:paraId="4242F1E5" w14:textId="77777777" w:rsidR="00FC1C1E" w:rsidRDefault="00FC1C1E" w:rsidP="00FC1C1E">
            <w:pPr>
              <w:jc w:val="center"/>
            </w:pPr>
            <w:r>
              <w:t>22 (16%)</w:t>
            </w:r>
          </w:p>
        </w:tc>
        <w:tc>
          <w:tcPr>
            <w:tcW w:w="1985" w:type="dxa"/>
          </w:tcPr>
          <w:p w14:paraId="1D46BC14" w14:textId="77777777" w:rsidR="00FC1C1E" w:rsidRDefault="00FC1C1E" w:rsidP="00FC1C1E">
            <w:pPr>
              <w:jc w:val="center"/>
            </w:pPr>
            <w:r>
              <w:t>-</w:t>
            </w:r>
          </w:p>
        </w:tc>
        <w:tc>
          <w:tcPr>
            <w:tcW w:w="1847" w:type="dxa"/>
          </w:tcPr>
          <w:p w14:paraId="3DAA1598" w14:textId="77777777" w:rsidR="00FC1C1E" w:rsidRDefault="00FC1C1E" w:rsidP="00FC1C1E">
            <w:pPr>
              <w:jc w:val="center"/>
            </w:pPr>
            <w:r>
              <w:t>-</w:t>
            </w:r>
          </w:p>
        </w:tc>
        <w:tc>
          <w:tcPr>
            <w:tcW w:w="1838" w:type="dxa"/>
          </w:tcPr>
          <w:p w14:paraId="410B4940" w14:textId="77777777" w:rsidR="00FC1C1E" w:rsidRDefault="00FC1C1E" w:rsidP="00FC1C1E">
            <w:pPr>
              <w:jc w:val="center"/>
            </w:pPr>
            <w:r>
              <w:t>-</w:t>
            </w:r>
          </w:p>
        </w:tc>
      </w:tr>
      <w:tr w:rsidR="00FC1C1E" w14:paraId="6C60AF50" w14:textId="77777777">
        <w:tc>
          <w:tcPr>
            <w:tcW w:w="2269" w:type="dxa"/>
            <w:vAlign w:val="center"/>
          </w:tcPr>
          <w:p w14:paraId="75206809" w14:textId="77777777" w:rsidR="002267BF" w:rsidRDefault="00FC1C1E" w:rsidP="00FC1C1E">
            <w:pPr>
              <w:pStyle w:val="NoSpacing"/>
              <w:rPr>
                <w:sz w:val="20"/>
                <w:szCs w:val="20"/>
              </w:rPr>
            </w:pPr>
            <w:r w:rsidRPr="00970916">
              <w:rPr>
                <w:sz w:val="20"/>
                <w:szCs w:val="20"/>
              </w:rPr>
              <w:t>Schnelldorfer et al. 2014</w:t>
            </w:r>
            <w:r w:rsidR="001D4E54">
              <w:rPr>
                <w:sz w:val="20"/>
                <w:szCs w:val="20"/>
              </w:rPr>
              <w:t xml:space="preserve"> </w:t>
            </w:r>
            <w:r w:rsidR="006F286E">
              <w:rPr>
                <w:sz w:val="20"/>
                <w:szCs w:val="20"/>
              </w:rPr>
              <w:fldChar w:fldCharType="begin"/>
            </w:r>
            <w:r w:rsidR="002267BF">
              <w:rPr>
                <w:sz w:val="20"/>
                <w:szCs w:val="20"/>
              </w:rPr>
              <w:instrText xml:space="preserve"> ADDIN PAPERS2_CITATIONS &lt;citation&gt;&lt;uuid&gt;8CE196D1-424C-4772-AFBC-0A887FB90F70&lt;/uuid&gt;&lt;priority&gt;41&lt;/priority&gt;&lt;publications&gt;&lt;publication&gt;&lt;uuid&gt;E1F43BFE-BC31-4A75-8791-19FC2236F50C&lt;/uuid&gt;&lt;volume&gt;218&lt;/volume&gt;&lt;doi&gt;10.1016/j.jamcollsurg.2014.02.018&lt;/doi&gt;&lt;startpage&gt;1201&lt;/startpage&gt;&lt;publication_date&gt;99201406001200000000220000&lt;/publication_date&gt;&lt;url&gt;http://eutils.ncbi.nlm.nih.gov/entrez/eutils/elink.fcgi?dbfrom=pubmed&amp;amp;id=24698487&amp;amp;retmode=ref&amp;amp;cmd=prlinks&lt;/url&gt;&lt;citekey&gt;Schnelldorfer:2014kx&lt;/citekey&gt;&lt;type&gt;400&lt;/type&gt;&lt;title&gt;Staging laparoscopy in pancreatic cancer: a potential role for advanced laparoscopic techniques.&lt;/title&gt;&lt;location&gt;&amp;lt;!DOCTYPE html&amp;gt;</w:instrText>
            </w:r>
          </w:p>
          <w:p w14:paraId="0B719488" w14:textId="77777777" w:rsidR="002267BF" w:rsidRDefault="002267BF" w:rsidP="00FC1C1E">
            <w:pPr>
              <w:pStyle w:val="NoSpacing"/>
              <w:rPr>
                <w:sz w:val="20"/>
                <w:szCs w:val="20"/>
              </w:rPr>
            </w:pPr>
            <w:r>
              <w:rPr>
                <w:sz w:val="20"/>
                <w:szCs w:val="20"/>
              </w:rPr>
              <w:instrText>&amp;lt;html lang=en&amp;gt;</w:instrText>
            </w:r>
          </w:p>
          <w:p w14:paraId="244E08BD" w14:textId="77777777" w:rsidR="002267BF" w:rsidRDefault="002267BF" w:rsidP="00FC1C1E">
            <w:pPr>
              <w:pStyle w:val="NoSpacing"/>
              <w:rPr>
                <w:sz w:val="20"/>
                <w:szCs w:val="20"/>
              </w:rPr>
            </w:pPr>
            <w:r>
              <w:rPr>
                <w:sz w:val="20"/>
                <w:szCs w:val="20"/>
              </w:rPr>
              <w:instrText xml:space="preserve">  &amp;lt;meta charset=utf-8&amp;gt;</w:instrText>
            </w:r>
          </w:p>
          <w:p w14:paraId="229D35C4" w14:textId="77777777" w:rsidR="002267BF" w:rsidRDefault="002267BF" w:rsidP="00FC1C1E">
            <w:pPr>
              <w:pStyle w:val="NoSpacing"/>
              <w:rPr>
                <w:sz w:val="20"/>
                <w:szCs w:val="20"/>
              </w:rPr>
            </w:pPr>
            <w:r>
              <w:rPr>
                <w:sz w:val="20"/>
                <w:szCs w:val="20"/>
              </w:rPr>
              <w:instrText xml:space="preserve">  &amp;lt;meta name=viewport content="initial-scale=1, minimum-scale=1, width=device-width"&amp;gt;</w:instrText>
            </w:r>
          </w:p>
          <w:p w14:paraId="04E0FB64" w14:textId="77777777" w:rsidR="002267BF" w:rsidRDefault="002267BF" w:rsidP="00FC1C1E">
            <w:pPr>
              <w:pStyle w:val="NoSpacing"/>
              <w:rPr>
                <w:sz w:val="20"/>
                <w:szCs w:val="20"/>
              </w:rPr>
            </w:pPr>
            <w:r>
              <w:rPr>
                <w:sz w:val="20"/>
                <w:szCs w:val="20"/>
              </w:rPr>
              <w:instrText xml:space="preserve">  &amp;lt;title&amp;gt;Error 404 (Not Found)!!1&amp;lt;/title&amp;gt;</w:instrText>
            </w:r>
          </w:p>
          <w:p w14:paraId="41764A09" w14:textId="77777777" w:rsidR="002267BF" w:rsidRDefault="002267BF" w:rsidP="00FC1C1E">
            <w:pPr>
              <w:pStyle w:val="NoSpacing"/>
              <w:rPr>
                <w:sz w:val="20"/>
                <w:szCs w:val="20"/>
              </w:rPr>
            </w:pPr>
            <w:r>
              <w:rPr>
                <w:sz w:val="20"/>
                <w:szCs w:val="20"/>
              </w:rPr>
              <w:instrText xml:space="preserve">  &amp;lt;style&amp;gt;</w:instrText>
            </w:r>
          </w:p>
          <w:p w14:paraId="570FC102" w14:textId="77777777" w:rsidR="002267BF" w:rsidRDefault="002267BF" w:rsidP="00FC1C1E">
            <w:pPr>
              <w:pStyle w:val="NoSpacing"/>
              <w:rPr>
                <w:sz w:val="20"/>
                <w:szCs w:val="20"/>
              </w:rPr>
            </w:pPr>
            <w:r>
              <w:rPr>
                <w:sz w:val="20"/>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04BCD9F" w14:textId="77777777" w:rsidR="002267BF" w:rsidRDefault="002267BF" w:rsidP="00FC1C1E">
            <w:pPr>
              <w:pStyle w:val="NoSpacing"/>
              <w:rPr>
                <w:sz w:val="20"/>
                <w:szCs w:val="20"/>
              </w:rPr>
            </w:pPr>
            <w:r>
              <w:rPr>
                <w:sz w:val="20"/>
                <w:szCs w:val="20"/>
              </w:rPr>
              <w:instrText xml:space="preserve">  &amp;lt;/style&amp;gt;</w:instrText>
            </w:r>
          </w:p>
          <w:p w14:paraId="66142511" w14:textId="77777777" w:rsidR="002267BF" w:rsidRDefault="002267BF" w:rsidP="00FC1C1E">
            <w:pPr>
              <w:pStyle w:val="NoSpacing"/>
              <w:rPr>
                <w:sz w:val="20"/>
                <w:szCs w:val="20"/>
              </w:rPr>
            </w:pPr>
            <w:r>
              <w:rPr>
                <w:sz w:val="20"/>
                <w:szCs w:val="20"/>
              </w:rPr>
              <w:instrText xml:space="preserve">  &amp;lt;a href=//www.google.com/&amp;gt;&amp;lt;span id=logo aria-label=Google&amp;gt;&amp;lt;/span&amp;gt;&amp;lt;/a&amp;gt;</w:instrText>
            </w:r>
          </w:p>
          <w:p w14:paraId="5B416B39" w14:textId="77777777" w:rsidR="002267BF" w:rsidRDefault="002267BF" w:rsidP="00FC1C1E">
            <w:pPr>
              <w:pStyle w:val="NoSpacing"/>
              <w:rPr>
                <w:sz w:val="20"/>
                <w:szCs w:val="20"/>
              </w:rPr>
            </w:pPr>
            <w:r>
              <w:rPr>
                <w:sz w:val="20"/>
                <w:szCs w:val="20"/>
              </w:rPr>
              <w:instrText xml:space="preserve">  &amp;lt;p&amp;gt;&amp;lt;b&amp;gt;404.&amp;lt;/b&amp;gt; &amp;lt;ins&amp;gt;That’s an error.&amp;lt;/ins&amp;gt;</w:instrText>
            </w:r>
          </w:p>
          <w:p w14:paraId="60F371B6" w14:textId="77777777" w:rsidR="002267BF" w:rsidRDefault="002267BF" w:rsidP="00FC1C1E">
            <w:pPr>
              <w:pStyle w:val="NoSpacing"/>
              <w:rPr>
                <w:sz w:val="20"/>
                <w:szCs w:val="20"/>
              </w:rPr>
            </w:pPr>
            <w:r>
              <w:rPr>
                <w:sz w:val="20"/>
                <w:szCs w:val="20"/>
              </w:rPr>
              <w:instrText xml:space="preserve">  &amp;lt;p&amp;gt;The requested URL &amp;lt;code&amp;gt;/maps/geo&amp;lt;/code&amp;gt; was not found on this server.  &amp;lt;ins&amp;gt;That’s all we know.&amp;lt;/ins&amp;gt;</w:instrText>
            </w:r>
          </w:p>
          <w:p w14:paraId="26093328" w14:textId="58A03E67" w:rsidR="00FC1C1E" w:rsidRPr="00E83EA2" w:rsidRDefault="002267BF" w:rsidP="00FC1C1E">
            <w:pPr>
              <w:pStyle w:val="NoSpacing"/>
              <w:rPr>
                <w:sz w:val="20"/>
                <w:szCs w:val="20"/>
              </w:rPr>
            </w:pPr>
            <w:r>
              <w:rPr>
                <w:sz w:val="20"/>
                <w:szCs w:val="20"/>
              </w:rPr>
              <w:instrText>&lt;/location&gt;&lt;institution&gt;Department of Transplantation, Lahey Hospital and Medical Center, Burlington, MA.&lt;/institution&gt;&lt;number&gt;6&lt;/number&gt;&lt;subtype&gt;400&lt;/subtype&gt;&lt;endpage&gt;1206&lt;/endpage&gt;&lt;bundle&gt;&lt;publication&gt;&lt;title&gt;J Am Coll Surg&lt;/title&gt;&lt;type&gt;-100&lt;/type&gt;&lt;subtype&gt;-100&lt;/subtype&gt;&lt;uuid&gt;6EB4C746-987B-4A33-A35E-A5896B59A414&lt;/uuid&gt;&lt;/publication&gt;&lt;/bundle&gt;&lt;authors&gt;&lt;author&gt;&lt;firstName&gt;Thomas&lt;/firstName&gt;&lt;lastName&gt;Schnelldorfer&lt;/lastName&gt;&lt;/author&gt;&lt;author&gt;&lt;firstName&gt;Andrew&lt;/firstName&gt;&lt;middleNames&gt;I&lt;/middleNames&gt;&lt;lastName&gt;Gagnon&lt;/lastName&gt;&lt;/author&gt;&lt;author&gt;&lt;firstName&gt;Richard&lt;/firstName&gt;&lt;middleNames&gt;T&lt;/middleNames&gt;&lt;lastName&gt;Birkett&lt;/lastName&gt;&lt;/author&gt;&lt;author&gt;&lt;firstName&gt;Gail&lt;/firstName&gt;&lt;lastName&gt;Reynolds&lt;/lastName&gt;&lt;/author&gt;&lt;author&gt;&lt;firstName&gt;Kristen&lt;/firstName&gt;&lt;middleNames&gt;M&lt;/middleNames&gt;&lt;lastName&gt;Murphy&lt;/lastName&gt;&lt;/author&gt;&lt;author&gt;&lt;firstName&gt;Roger&lt;/firstName&gt;&lt;middleNames&gt;L&lt;/middleNames&gt;&lt;lastName&gt;Jenkins&lt;/lastName&gt;&lt;/author&gt;&lt;/authors&gt;&lt;/publication&gt;&lt;/publications&gt;&lt;cites&gt;&lt;/cites&gt;&lt;/citation&gt;</w:instrText>
            </w:r>
            <w:r w:rsidR="006F286E">
              <w:rPr>
                <w:sz w:val="20"/>
                <w:szCs w:val="20"/>
              </w:rPr>
              <w:fldChar w:fldCharType="separate"/>
            </w:r>
            <w:r w:rsidR="003F26E6">
              <w:rPr>
                <w:rFonts w:ascii="Calibri" w:eastAsia="Times New Roman" w:hAnsi="Calibri" w:cs="Calibri"/>
                <w:sz w:val="20"/>
                <w:szCs w:val="20"/>
                <w:lang w:val="en-US"/>
              </w:rPr>
              <w:t>[45]</w:t>
            </w:r>
            <w:r w:rsidR="006F286E">
              <w:rPr>
                <w:sz w:val="20"/>
                <w:szCs w:val="20"/>
              </w:rPr>
              <w:fldChar w:fldCharType="end"/>
            </w:r>
          </w:p>
        </w:tc>
        <w:tc>
          <w:tcPr>
            <w:tcW w:w="1134" w:type="dxa"/>
          </w:tcPr>
          <w:p w14:paraId="49FC515C" w14:textId="77777777" w:rsidR="00FC1C1E" w:rsidRDefault="00FC1C1E" w:rsidP="00FC1C1E">
            <w:pPr>
              <w:jc w:val="center"/>
            </w:pPr>
            <w:r>
              <w:t>L</w:t>
            </w:r>
          </w:p>
        </w:tc>
        <w:tc>
          <w:tcPr>
            <w:tcW w:w="1417" w:type="dxa"/>
          </w:tcPr>
          <w:p w14:paraId="6FCA095D" w14:textId="77777777" w:rsidR="00FC1C1E" w:rsidRDefault="00FC1C1E" w:rsidP="00FC1C1E">
            <w:pPr>
              <w:jc w:val="center"/>
            </w:pPr>
            <w:r>
              <w:t>274</w:t>
            </w:r>
          </w:p>
        </w:tc>
        <w:tc>
          <w:tcPr>
            <w:tcW w:w="1701" w:type="dxa"/>
          </w:tcPr>
          <w:p w14:paraId="34D637E9" w14:textId="77777777" w:rsidR="00FC1C1E" w:rsidRDefault="00FC1C1E" w:rsidP="00FC1C1E">
            <w:pPr>
              <w:jc w:val="center"/>
            </w:pPr>
            <w:r>
              <w:t>136</w:t>
            </w:r>
          </w:p>
        </w:tc>
        <w:tc>
          <w:tcPr>
            <w:tcW w:w="2126" w:type="dxa"/>
          </w:tcPr>
          <w:p w14:paraId="192BBAB1" w14:textId="77777777" w:rsidR="00FC1C1E" w:rsidRDefault="00FC1C1E" w:rsidP="00FC1C1E">
            <w:pPr>
              <w:jc w:val="center"/>
            </w:pPr>
            <w:r>
              <w:t>3 (2%)</w:t>
            </w:r>
          </w:p>
        </w:tc>
        <w:tc>
          <w:tcPr>
            <w:tcW w:w="1985" w:type="dxa"/>
          </w:tcPr>
          <w:p w14:paraId="3DA5D1FF" w14:textId="77777777" w:rsidR="00FC1C1E" w:rsidRDefault="00FC1C1E" w:rsidP="00FC1C1E">
            <w:pPr>
              <w:jc w:val="center"/>
            </w:pPr>
            <w:r>
              <w:t>133 (98%)</w:t>
            </w:r>
          </w:p>
        </w:tc>
        <w:tc>
          <w:tcPr>
            <w:tcW w:w="1847" w:type="dxa"/>
          </w:tcPr>
          <w:p w14:paraId="1D75F83C" w14:textId="77777777" w:rsidR="00FC1C1E" w:rsidRDefault="00FC1C1E" w:rsidP="00FC1C1E">
            <w:pPr>
              <w:jc w:val="center"/>
            </w:pPr>
            <w:r>
              <w:t>12 (9%)</w:t>
            </w:r>
          </w:p>
        </w:tc>
        <w:tc>
          <w:tcPr>
            <w:tcW w:w="1838" w:type="dxa"/>
          </w:tcPr>
          <w:p w14:paraId="51C0CC0B" w14:textId="77777777" w:rsidR="00FC1C1E" w:rsidRDefault="00FC1C1E" w:rsidP="00FC1C1E">
            <w:pPr>
              <w:jc w:val="center"/>
            </w:pPr>
            <w:r>
              <w:t>-</w:t>
            </w:r>
          </w:p>
        </w:tc>
      </w:tr>
    </w:tbl>
    <w:p w14:paraId="543290CA" w14:textId="77777777" w:rsidR="00FC1C1E" w:rsidRDefault="00FC1C1E" w:rsidP="0088782B">
      <w:pPr>
        <w:rPr>
          <w:rFonts w:eastAsia="Times New Roman"/>
          <w:vertAlign w:val="superscript"/>
        </w:rPr>
      </w:pPr>
    </w:p>
    <w:p w14:paraId="32E9719F" w14:textId="77777777" w:rsidR="00F943BC" w:rsidRDefault="00F943BC" w:rsidP="0088782B">
      <w:pPr>
        <w:rPr>
          <w:rFonts w:eastAsia="Times New Roman"/>
          <w:vertAlign w:val="superscript"/>
        </w:rPr>
      </w:pPr>
    </w:p>
    <w:p w14:paraId="5C87A125" w14:textId="77777777" w:rsidR="002267BF" w:rsidRDefault="00F943BC" w:rsidP="00F943BC">
      <w:pPr>
        <w:rPr>
          <w:rFonts w:eastAsia="Times New Roman"/>
        </w:rPr>
      </w:pPr>
      <w:r>
        <w:rPr>
          <w:rFonts w:eastAsia="Times New Roman"/>
        </w:rPr>
        <w:t xml:space="preserve">Does not include </w:t>
      </w:r>
      <w:r w:rsidR="007060BD">
        <w:rPr>
          <w:rFonts w:eastAsia="Times New Roman"/>
        </w:rPr>
        <w:t xml:space="preserve">Connor et al, 2005 </w:t>
      </w:r>
      <w:r w:rsidR="006F286E">
        <w:rPr>
          <w:rFonts w:eastAsia="Times New Roman"/>
        </w:rPr>
        <w:fldChar w:fldCharType="begin"/>
      </w:r>
      <w:r w:rsidR="002267BF">
        <w:rPr>
          <w:rFonts w:eastAsia="Times New Roman"/>
        </w:rPr>
        <w:instrText xml:space="preserve"> ADDIN PAPERS2_CITATIONS &lt;citation&gt;&lt;uuid&gt;C4D9F955-8F62-4765-AC0D-C70F2077F1A5&lt;/uuid&gt;&lt;priority&gt;42&lt;/priority&gt;&lt;publications&gt;&lt;publication&gt;&lt;uuid&gt;7F3FEBE9-D77A-4B98-874A-25917676A8E1&lt;/uuid&gt;&lt;volume&gt;22&lt;/volume&gt;&lt;doi&gt;10.1159/000085297&lt;/doi&gt;&lt;startpage&gt;80&lt;/startpage&gt;&lt;publication_date&gt;99200500001200000000200000&lt;/publication_date&gt;&lt;url&gt;http://eutils.ncbi.nlm.nih.gov/entrez/eutils/elink.fcgi?dbfrom=pubmed&amp;amp;id=15849467&amp;amp;retmode=ref&amp;amp;cmd=prlinks&lt;/url&gt;&lt;citekey&gt;ConnorS:2005hs&lt;/citekey&gt;&lt;type&gt;400&lt;/type&gt;&lt;title&gt;Serum CA19-9 measurement increases the effectiveness of staging laparoscopy in patients with suspected pancreatic malignancy.&lt;/title&gt;&lt;location&gt;&amp;lt;!DOCTYPE html&amp;gt;</w:instrText>
      </w:r>
    </w:p>
    <w:p w14:paraId="15801A6A" w14:textId="77777777" w:rsidR="002267BF" w:rsidRDefault="002267BF" w:rsidP="00F943BC">
      <w:pPr>
        <w:rPr>
          <w:rFonts w:eastAsia="Times New Roman"/>
        </w:rPr>
      </w:pPr>
      <w:r>
        <w:rPr>
          <w:rFonts w:eastAsia="Times New Roman"/>
        </w:rPr>
        <w:instrText>&amp;lt;html lang=en&amp;gt;</w:instrText>
      </w:r>
    </w:p>
    <w:p w14:paraId="0EB551FF" w14:textId="77777777" w:rsidR="002267BF" w:rsidRDefault="002267BF" w:rsidP="00F943BC">
      <w:pPr>
        <w:rPr>
          <w:rFonts w:eastAsia="Times New Roman"/>
        </w:rPr>
      </w:pPr>
      <w:r>
        <w:rPr>
          <w:rFonts w:eastAsia="Times New Roman"/>
        </w:rPr>
        <w:instrText xml:space="preserve">  &amp;lt;meta charset=utf-8&amp;gt;</w:instrText>
      </w:r>
    </w:p>
    <w:p w14:paraId="204FC206" w14:textId="77777777" w:rsidR="002267BF" w:rsidRDefault="002267BF" w:rsidP="00F943BC">
      <w:pPr>
        <w:rPr>
          <w:rFonts w:eastAsia="Times New Roman"/>
        </w:rPr>
      </w:pPr>
      <w:r>
        <w:rPr>
          <w:rFonts w:eastAsia="Times New Roman"/>
        </w:rPr>
        <w:instrText xml:space="preserve">  &amp;lt;meta name=viewport content="initial-scale=1, minimum-scale=1, width=device-width"&amp;gt;</w:instrText>
      </w:r>
    </w:p>
    <w:p w14:paraId="75D920D8" w14:textId="77777777" w:rsidR="002267BF" w:rsidRDefault="002267BF" w:rsidP="00F943BC">
      <w:pPr>
        <w:rPr>
          <w:rFonts w:eastAsia="Times New Roman"/>
        </w:rPr>
      </w:pPr>
      <w:r>
        <w:rPr>
          <w:rFonts w:eastAsia="Times New Roman"/>
        </w:rPr>
        <w:instrText xml:space="preserve">  &amp;lt;title&amp;gt;Error 404 (Not Found)!!1&amp;lt;/title&amp;gt;</w:instrText>
      </w:r>
    </w:p>
    <w:p w14:paraId="671527D1" w14:textId="77777777" w:rsidR="002267BF" w:rsidRDefault="002267BF" w:rsidP="00F943BC">
      <w:pPr>
        <w:rPr>
          <w:rFonts w:eastAsia="Times New Roman"/>
        </w:rPr>
      </w:pPr>
      <w:r>
        <w:rPr>
          <w:rFonts w:eastAsia="Times New Roman"/>
        </w:rPr>
        <w:instrText xml:space="preserve">  &amp;lt;style&amp;gt;</w:instrText>
      </w:r>
    </w:p>
    <w:p w14:paraId="3EEED182" w14:textId="77777777" w:rsidR="002267BF" w:rsidRDefault="002267BF" w:rsidP="00F943BC">
      <w:pPr>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B6C35A6" w14:textId="77777777" w:rsidR="002267BF" w:rsidRDefault="002267BF" w:rsidP="00F943BC">
      <w:pPr>
        <w:rPr>
          <w:rFonts w:eastAsia="Times New Roman"/>
        </w:rPr>
      </w:pPr>
      <w:r>
        <w:rPr>
          <w:rFonts w:eastAsia="Times New Roman"/>
        </w:rPr>
        <w:instrText xml:space="preserve">  &amp;lt;/style&amp;gt;</w:instrText>
      </w:r>
    </w:p>
    <w:p w14:paraId="1C1EAC9D" w14:textId="77777777" w:rsidR="002267BF" w:rsidRDefault="002267BF" w:rsidP="00F943BC">
      <w:pPr>
        <w:rPr>
          <w:rFonts w:eastAsia="Times New Roman"/>
        </w:rPr>
      </w:pPr>
      <w:r>
        <w:rPr>
          <w:rFonts w:eastAsia="Times New Roman"/>
        </w:rPr>
        <w:instrText xml:space="preserve">  &amp;lt;a href=//www.google.com/&amp;gt;&amp;lt;span id=logo aria-label=Google&amp;gt;&amp;lt;/span&amp;gt;&amp;lt;/a&amp;gt;</w:instrText>
      </w:r>
    </w:p>
    <w:p w14:paraId="6752361A" w14:textId="77777777" w:rsidR="002267BF" w:rsidRDefault="002267BF" w:rsidP="00F943BC">
      <w:pPr>
        <w:rPr>
          <w:rFonts w:eastAsia="Times New Roman"/>
        </w:rPr>
      </w:pPr>
      <w:r>
        <w:rPr>
          <w:rFonts w:eastAsia="Times New Roman"/>
        </w:rPr>
        <w:instrText xml:space="preserve">  &amp;lt;p&amp;gt;&amp;lt;b&amp;gt;404.&amp;lt;/b&amp;gt; &amp;lt;ins&amp;gt;That’s an error.&amp;lt;/ins&amp;gt;</w:instrText>
      </w:r>
    </w:p>
    <w:p w14:paraId="1CF8B023" w14:textId="77777777" w:rsidR="002267BF" w:rsidRDefault="002267BF" w:rsidP="00F943BC">
      <w:pPr>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5468C304" w14:textId="77777777" w:rsidR="002267BF" w:rsidRDefault="002267BF" w:rsidP="00F943BC">
      <w:pPr>
        <w:rPr>
          <w:rFonts w:eastAsia="Times New Roman"/>
        </w:rPr>
      </w:pPr>
      <w:r>
        <w:rPr>
          <w:rFonts w:eastAsia="Times New Roman"/>
        </w:rPr>
        <w:instrText>&lt;/location&gt;&lt;institution&gt;Department of Surgery, University of Liverpool, Liverpool, UK.&lt;/institution&gt;&lt;number&gt;1-2&lt;/number&gt;&lt;subtype&gt;400&lt;/subtype&gt;&lt;endpage&gt;85&lt;/endpage&gt;&lt;bundle&gt;&lt;publication&gt;&lt;title&gt;Dig Surg&lt;/title&gt;&lt;type&gt;-100&lt;/type&gt;&lt;subtype&gt;-100&lt;/subtype&gt;&lt;uuid&gt;045A3B6A-2968-41A9-A2C8-49B1F4B7CED9&lt;/uuid&gt;&lt;/publication&gt;&lt;/bundle&gt;&lt;authors&gt;&lt;author&gt;&lt;lastName&gt;Connor S&lt;/lastName&gt;&lt;/author&gt;&lt;author&gt;&lt;lastName&gt;Bosonnet L&lt;/lastName&gt;&lt;/author&gt;&lt;author&gt;&lt;lastName&gt;Alexakis N&lt;/lastName&gt;&lt;/author&gt;&lt;author&gt;&lt;lastName&gt;Raraty M&lt;/lastName&gt;&lt;/author&gt;&lt;author&gt;&lt;lastName&gt;Ghaneh P&lt;/lastName&gt;&lt;/author&gt;&lt;author&gt;&lt;lastName&gt;Sutton R&lt;/lastName&gt;&lt;/author&gt;&lt;author&gt;&lt;firstName&gt;J&lt;/firstName&gt;&lt;middleNames&gt;P&lt;/middleNames&gt;&lt;lastName&gt;Neoptolemos&lt;/lastName&gt;&lt;/author&gt;&lt;/authors&gt;&lt;/publication&gt;&lt;/publications&gt;&lt;cites&gt;&lt;/cites&gt;&lt;/citation&gt;</w:instrText>
      </w:r>
      <w:r w:rsidR="006F286E">
        <w:rPr>
          <w:rFonts w:eastAsia="Times New Roman"/>
        </w:rPr>
        <w:fldChar w:fldCharType="separate"/>
      </w:r>
      <w:r w:rsidR="003F26E6">
        <w:rPr>
          <w:rFonts w:eastAsia="Times New Roman"/>
          <w:lang w:val="en-US"/>
        </w:rPr>
        <w:t>[46]</w:t>
      </w:r>
      <w:r w:rsidR="006F286E">
        <w:rPr>
          <w:rFonts w:eastAsia="Times New Roman"/>
        </w:rPr>
        <w:fldChar w:fldCharType="end"/>
      </w:r>
      <w:r w:rsidR="00F943BC">
        <w:rPr>
          <w:rFonts w:eastAsia="Times New Roman"/>
        </w:rPr>
        <w:t xml:space="preserve"> </w:t>
      </w:r>
      <w:r w:rsidR="007060BD">
        <w:rPr>
          <w:rFonts w:eastAsia="Times New Roman"/>
        </w:rPr>
        <w:t>or</w:t>
      </w:r>
      <w:r w:rsidR="00F943BC">
        <w:rPr>
          <w:rFonts w:eastAsia="Times New Roman"/>
        </w:rPr>
        <w:t xml:space="preserve"> </w:t>
      </w:r>
      <w:r w:rsidR="007060BD">
        <w:rPr>
          <w:rFonts w:eastAsia="Times New Roman"/>
        </w:rPr>
        <w:t xml:space="preserve">Smith et al, 2008 </w:t>
      </w:r>
      <w:r w:rsidR="006F286E">
        <w:rPr>
          <w:rFonts w:eastAsia="Times New Roman"/>
        </w:rPr>
        <w:fldChar w:fldCharType="begin"/>
      </w:r>
      <w:r>
        <w:rPr>
          <w:rFonts w:eastAsia="Times New Roman"/>
        </w:rPr>
        <w:instrText xml:space="preserve"> ADDIN PAPERS2_CITATIONS &lt;citation&gt;&lt;uuid&gt;B0533AF4-07EC-4D1C-AAF4-FB3E3D751BB5&lt;/uuid&gt;&lt;priority&gt;43&lt;/priority&gt;&lt;publications&gt;&lt;publication&gt;&lt;uuid&gt;248B82B1-7A35-4EB6-866D-55B235700D05&lt;/uuid&gt;&lt;volume&gt;143&lt;/volume&gt;&lt;doi&gt;10.1016/j.surg.2007.12.014&lt;/doi&gt;&lt;startpage&gt;658&lt;/startpage&gt;&lt;publication_date&gt;99200805001200000000220000&lt;/publication_date&gt;&lt;url&gt;http://eutils.ncbi.nlm.nih.gov/entrez/eutils/elink.fcgi?dbfrom=pubmed&amp;amp;id=18436014&amp;amp;retmode=ref&amp;amp;cmd=prlinks&lt;/url&gt;&lt;citekey&gt;Smith:2008em&lt;/citekey&gt;&lt;type&gt;400&lt;/type&gt;&lt;title&gt;The platelet-lymphocyte ratio improves the predictive value of serum CA19-9 levels in determining patient selection for staging laparoscopy in suspected periampullary cancer.&lt;/title&gt;&lt;location&gt;&amp;lt;!DOCTYPE html&amp;gt;</w:instrText>
      </w:r>
    </w:p>
    <w:p w14:paraId="087E99D8" w14:textId="77777777" w:rsidR="002267BF" w:rsidRDefault="002267BF" w:rsidP="00F943BC">
      <w:pPr>
        <w:rPr>
          <w:rFonts w:eastAsia="Times New Roman"/>
        </w:rPr>
      </w:pPr>
      <w:r>
        <w:rPr>
          <w:rFonts w:eastAsia="Times New Roman"/>
        </w:rPr>
        <w:instrText>&amp;lt;html lang=en&amp;gt;</w:instrText>
      </w:r>
    </w:p>
    <w:p w14:paraId="0B69168C" w14:textId="77777777" w:rsidR="002267BF" w:rsidRDefault="002267BF" w:rsidP="00F943BC">
      <w:pPr>
        <w:rPr>
          <w:rFonts w:eastAsia="Times New Roman"/>
        </w:rPr>
      </w:pPr>
      <w:r>
        <w:rPr>
          <w:rFonts w:eastAsia="Times New Roman"/>
        </w:rPr>
        <w:instrText xml:space="preserve">  &amp;lt;meta charset=utf-8&amp;gt;</w:instrText>
      </w:r>
    </w:p>
    <w:p w14:paraId="6A3DB8AC" w14:textId="77777777" w:rsidR="002267BF" w:rsidRDefault="002267BF" w:rsidP="00F943BC">
      <w:pPr>
        <w:rPr>
          <w:rFonts w:eastAsia="Times New Roman"/>
        </w:rPr>
      </w:pPr>
      <w:r>
        <w:rPr>
          <w:rFonts w:eastAsia="Times New Roman"/>
        </w:rPr>
        <w:instrText xml:space="preserve">  &amp;lt;meta name=viewport content="initial-scale=1, minimum-scale=1, width=device-width"&amp;gt;</w:instrText>
      </w:r>
    </w:p>
    <w:p w14:paraId="79ACFD1C" w14:textId="77777777" w:rsidR="002267BF" w:rsidRDefault="002267BF" w:rsidP="00F943BC">
      <w:pPr>
        <w:rPr>
          <w:rFonts w:eastAsia="Times New Roman"/>
        </w:rPr>
      </w:pPr>
      <w:r>
        <w:rPr>
          <w:rFonts w:eastAsia="Times New Roman"/>
        </w:rPr>
        <w:instrText xml:space="preserve">  &amp;lt;title&amp;gt;Error 404 (Not Found)!!1&amp;lt;/title&amp;gt;</w:instrText>
      </w:r>
    </w:p>
    <w:p w14:paraId="0130FA51" w14:textId="77777777" w:rsidR="002267BF" w:rsidRDefault="002267BF" w:rsidP="00F943BC">
      <w:pPr>
        <w:rPr>
          <w:rFonts w:eastAsia="Times New Roman"/>
        </w:rPr>
      </w:pPr>
      <w:r>
        <w:rPr>
          <w:rFonts w:eastAsia="Times New Roman"/>
        </w:rPr>
        <w:instrText xml:space="preserve">  &amp;lt;style&amp;gt;</w:instrText>
      </w:r>
    </w:p>
    <w:p w14:paraId="6ED1C1C6" w14:textId="77777777" w:rsidR="002267BF" w:rsidRDefault="002267BF" w:rsidP="00F943BC">
      <w:pPr>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B8A37A3" w14:textId="77777777" w:rsidR="002267BF" w:rsidRDefault="002267BF" w:rsidP="00F943BC">
      <w:pPr>
        <w:rPr>
          <w:rFonts w:eastAsia="Times New Roman"/>
        </w:rPr>
      </w:pPr>
      <w:r>
        <w:rPr>
          <w:rFonts w:eastAsia="Times New Roman"/>
        </w:rPr>
        <w:instrText xml:space="preserve">  &amp;lt;/style&amp;gt;</w:instrText>
      </w:r>
    </w:p>
    <w:p w14:paraId="3F028399" w14:textId="77777777" w:rsidR="002267BF" w:rsidRDefault="002267BF" w:rsidP="00F943BC">
      <w:pPr>
        <w:rPr>
          <w:rFonts w:eastAsia="Times New Roman"/>
        </w:rPr>
      </w:pPr>
      <w:r>
        <w:rPr>
          <w:rFonts w:eastAsia="Times New Roman"/>
        </w:rPr>
        <w:instrText xml:space="preserve">  &amp;lt;a href=//www.google.com/&amp;gt;&amp;lt;span id=logo aria-label=Google&amp;gt;&amp;lt;/span&amp;gt;&amp;lt;/a&amp;gt;</w:instrText>
      </w:r>
    </w:p>
    <w:p w14:paraId="55B279C9" w14:textId="77777777" w:rsidR="002267BF" w:rsidRDefault="002267BF" w:rsidP="00F943BC">
      <w:pPr>
        <w:rPr>
          <w:rFonts w:eastAsia="Times New Roman"/>
        </w:rPr>
      </w:pPr>
      <w:r>
        <w:rPr>
          <w:rFonts w:eastAsia="Times New Roman"/>
        </w:rPr>
        <w:instrText xml:space="preserve">  &amp;lt;p&amp;gt;&amp;lt;b&amp;gt;404.&amp;lt;/b&amp;gt; &amp;lt;ins&amp;gt;That’s an error.&amp;lt;/ins&amp;gt;</w:instrText>
      </w:r>
    </w:p>
    <w:p w14:paraId="611304FF" w14:textId="77777777" w:rsidR="002267BF" w:rsidRDefault="002267BF" w:rsidP="00F943BC">
      <w:pPr>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7BDE2475" w14:textId="77777777" w:rsidR="002267BF" w:rsidRDefault="002267BF" w:rsidP="00F943BC">
      <w:pPr>
        <w:rPr>
          <w:rFonts w:eastAsia="Times New Roman"/>
        </w:rPr>
      </w:pPr>
      <w:r>
        <w:rPr>
          <w:rFonts w:eastAsia="Times New Roman"/>
        </w:rPr>
        <w:instrText>&lt;/location&gt;&lt;institution&gt;Division of Surgery and Oncology, School of Cancer Studies, University of Liverpool, Liverpool, UK. rsmith3@liverpool.ac.uk&lt;/institution&gt;&lt;number&gt;5&lt;/number&gt;&lt;subtype&gt;400&lt;/subtype&gt;&lt;endpage&gt;666&lt;/endpage&gt;&lt;bundle&gt;&lt;publication&gt;&lt;title&gt;Surgery&lt;/title&gt;&lt;type&gt;-100&lt;/type&gt;&lt;subtype&gt;-100&lt;/subtype&gt;&lt;uuid&gt;CF63A949-1EA2-4236-BC1E-1C532ABF08FE&lt;/uuid&gt;&lt;/publication&gt;&lt;/bundle&gt;&lt;authors&gt;&lt;author&gt;&lt;firstName&gt;Richard&lt;/firstName&gt;&lt;middleNames&gt;A&lt;/middleNames&gt;&lt;lastName&gt;Smith&lt;/lastName&gt;&lt;/author&gt;&lt;author&gt;&lt;firstName&gt;Lorraine&lt;/firstName&gt;&lt;lastName&gt;Bosonnet&lt;/lastName&gt;&lt;/author&gt;&lt;author&gt;&lt;firstName&gt;Paula&lt;/firstName&gt;&lt;lastName&gt;Ghaneh&lt;/lastName&gt;&lt;/author&gt;&lt;author&gt;&lt;firstName&gt;Robert&lt;/firstName&gt;&lt;lastName&gt;Sutton&lt;/lastName&gt;&lt;/author&gt;&lt;author&gt;&lt;firstName&gt;Johnathan&lt;/firstName&gt;&lt;lastName&gt;Evans&lt;/lastName&gt;&lt;/author&gt;&lt;author&gt;&lt;firstName&gt;Priya&lt;/firstName&gt;&lt;lastName&gt;Healey&lt;/lastName&gt;&lt;/author&gt;&lt;author&gt;&lt;firstName&gt;Connall&lt;/firstName&gt;&lt;lastName&gt;Garvey&lt;/lastName&gt;&lt;/author&gt;&lt;author&gt;&lt;firstName&gt;Mark&lt;/firstName&gt;&lt;lastName&gt;Hughes&lt;/lastName&gt;&lt;/author&gt;&lt;author&gt;&lt;firstName&gt;Michael&lt;/firstName&gt;&lt;lastName&gt;Raraty&lt;/lastName&gt;&lt;/author&gt;&lt;author&gt;&lt;firstName&gt;Fiona&lt;/firstName&gt;&lt;lastName&gt;Campbell&lt;/lastName&gt;&lt;/author&gt;&lt;author&gt;&lt;firstName&gt;John&lt;/firstName&gt;&lt;middleNames&gt;P&lt;/middleNames&gt;&lt;lastName&gt;Neoptolemos&lt;/lastName&gt;&lt;/author&gt;&lt;/authors&gt;&lt;/publication&gt;&lt;/publications&gt;&lt;cites&gt;&lt;/cites&gt;&lt;/citation&gt;</w:instrText>
      </w:r>
      <w:r w:rsidR="006F286E">
        <w:rPr>
          <w:rFonts w:eastAsia="Times New Roman"/>
        </w:rPr>
        <w:fldChar w:fldCharType="separate"/>
      </w:r>
      <w:r w:rsidR="003F26E6">
        <w:rPr>
          <w:rFonts w:eastAsia="Times New Roman"/>
          <w:lang w:val="en-US"/>
        </w:rPr>
        <w:t>[47]</w:t>
      </w:r>
      <w:r w:rsidR="006F286E">
        <w:rPr>
          <w:rFonts w:eastAsia="Times New Roman"/>
        </w:rPr>
        <w:fldChar w:fldCharType="end"/>
      </w:r>
      <w:r w:rsidR="00F943BC">
        <w:rPr>
          <w:rFonts w:eastAsia="Times New Roman"/>
        </w:rPr>
        <w:t xml:space="preserve"> as these reports include patients included in </w:t>
      </w:r>
      <w:r w:rsidR="006F286E">
        <w:rPr>
          <w:rFonts w:eastAsia="Times New Roman"/>
        </w:rPr>
        <w:fldChar w:fldCharType="begin"/>
      </w:r>
      <w:r>
        <w:rPr>
          <w:rFonts w:eastAsia="Times New Roman"/>
        </w:rPr>
        <w:instrText xml:space="preserve"> ADDIN PAPERS2_CITATIONS &lt;citation&gt;&lt;uuid&gt;98A1BBF8-A9A1-4C5B-8694-7A6C5E729723&lt;/uuid&gt;&lt;priority&gt;44&lt;/priority&gt;&lt;publications&gt;&lt;publication&gt;&lt;uuid&gt;C356DD50-E86B-40CB-99AF-AB258C2521BB&lt;/uuid&gt;&lt;volume&gt;21&lt;/volume&gt;&lt;startpage&gt;305&lt;/startpage&gt;&lt;publication_date&gt;99200400001200000000200000&lt;/publication_date&gt;&lt;url&gt;http://eutils.ncbi.nlm.nih.gov/entrez/eutils/elink.fcgi?dbfrom=pubmed&amp;amp;id=15365229&amp;amp;retmode=ref&amp;amp;cmd=prlinks&lt;/url&gt;&lt;citekey&gt;Doran:2004vc&lt;/citekey&gt;&lt;type&gt;400&lt;/type&gt;&lt;title&gt;Laparoscopy and laparoscopic ultrasound in the evaluation of pancreatic and periampullary tumours.&lt;/title&gt;&lt;location&gt;&amp;lt;!DOCTYPE html&amp;gt;</w:instrText>
      </w:r>
    </w:p>
    <w:p w14:paraId="18E9BA79" w14:textId="77777777" w:rsidR="002267BF" w:rsidRDefault="002267BF" w:rsidP="00F943BC">
      <w:pPr>
        <w:rPr>
          <w:rFonts w:eastAsia="Times New Roman"/>
        </w:rPr>
      </w:pPr>
      <w:r>
        <w:rPr>
          <w:rFonts w:eastAsia="Times New Roman"/>
        </w:rPr>
        <w:instrText>&amp;lt;html lang=en&amp;gt;</w:instrText>
      </w:r>
    </w:p>
    <w:p w14:paraId="6E19EF9B" w14:textId="77777777" w:rsidR="002267BF" w:rsidRDefault="002267BF" w:rsidP="00F943BC">
      <w:pPr>
        <w:rPr>
          <w:rFonts w:eastAsia="Times New Roman"/>
        </w:rPr>
      </w:pPr>
      <w:r>
        <w:rPr>
          <w:rFonts w:eastAsia="Times New Roman"/>
        </w:rPr>
        <w:instrText xml:space="preserve">  &amp;lt;meta charset=utf-8&amp;gt;</w:instrText>
      </w:r>
    </w:p>
    <w:p w14:paraId="3C2340E6" w14:textId="77777777" w:rsidR="002267BF" w:rsidRDefault="002267BF" w:rsidP="00F943BC">
      <w:pPr>
        <w:rPr>
          <w:rFonts w:eastAsia="Times New Roman"/>
        </w:rPr>
      </w:pPr>
      <w:r>
        <w:rPr>
          <w:rFonts w:eastAsia="Times New Roman"/>
        </w:rPr>
        <w:instrText xml:space="preserve">  &amp;lt;meta name=viewport content="initial-scale=1, minimum-scale=1, width=device-width"&amp;gt;</w:instrText>
      </w:r>
    </w:p>
    <w:p w14:paraId="06690E5C" w14:textId="77777777" w:rsidR="002267BF" w:rsidRDefault="002267BF" w:rsidP="00F943BC">
      <w:pPr>
        <w:rPr>
          <w:rFonts w:eastAsia="Times New Roman"/>
        </w:rPr>
      </w:pPr>
      <w:r>
        <w:rPr>
          <w:rFonts w:eastAsia="Times New Roman"/>
        </w:rPr>
        <w:instrText xml:space="preserve">  &amp;lt;title&amp;gt;Error 404 (Not Found)!!1&amp;lt;/title&amp;gt;</w:instrText>
      </w:r>
    </w:p>
    <w:p w14:paraId="6D7E0269" w14:textId="77777777" w:rsidR="002267BF" w:rsidRDefault="002267BF" w:rsidP="00F943BC">
      <w:pPr>
        <w:rPr>
          <w:rFonts w:eastAsia="Times New Roman"/>
        </w:rPr>
      </w:pPr>
      <w:r>
        <w:rPr>
          <w:rFonts w:eastAsia="Times New Roman"/>
        </w:rPr>
        <w:instrText xml:space="preserve">  &amp;lt;style&amp;gt;</w:instrText>
      </w:r>
    </w:p>
    <w:p w14:paraId="371FEA08" w14:textId="77777777" w:rsidR="002267BF" w:rsidRDefault="002267BF" w:rsidP="00F943BC">
      <w:pPr>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37D7FD0" w14:textId="77777777" w:rsidR="002267BF" w:rsidRDefault="002267BF" w:rsidP="00F943BC">
      <w:pPr>
        <w:rPr>
          <w:rFonts w:eastAsia="Times New Roman"/>
        </w:rPr>
      </w:pPr>
      <w:r>
        <w:rPr>
          <w:rFonts w:eastAsia="Times New Roman"/>
        </w:rPr>
        <w:instrText xml:space="preserve">  &amp;lt;/style&amp;gt;</w:instrText>
      </w:r>
    </w:p>
    <w:p w14:paraId="34E32E2B" w14:textId="77777777" w:rsidR="002267BF" w:rsidRDefault="002267BF" w:rsidP="00F943BC">
      <w:pPr>
        <w:rPr>
          <w:rFonts w:eastAsia="Times New Roman"/>
        </w:rPr>
      </w:pPr>
      <w:r>
        <w:rPr>
          <w:rFonts w:eastAsia="Times New Roman"/>
        </w:rPr>
        <w:instrText xml:space="preserve">  &amp;lt;a href=//www.google.com/&amp;gt;&amp;lt;span id=logo aria-label=Google&amp;gt;&amp;lt;/span&amp;gt;&amp;lt;/a&amp;gt;</w:instrText>
      </w:r>
    </w:p>
    <w:p w14:paraId="5C7301C0" w14:textId="77777777" w:rsidR="002267BF" w:rsidRDefault="002267BF" w:rsidP="00F943BC">
      <w:pPr>
        <w:rPr>
          <w:rFonts w:eastAsia="Times New Roman"/>
        </w:rPr>
      </w:pPr>
      <w:r>
        <w:rPr>
          <w:rFonts w:eastAsia="Times New Roman"/>
        </w:rPr>
        <w:instrText xml:space="preserve">  &amp;lt;p&amp;gt;&amp;lt;b&amp;gt;404.&amp;lt;/b&amp;gt; &amp;lt;ins&amp;gt;That’s an error.&amp;lt;/ins&amp;gt;</w:instrText>
      </w:r>
    </w:p>
    <w:p w14:paraId="6446BA21" w14:textId="77777777" w:rsidR="002267BF" w:rsidRDefault="002267BF" w:rsidP="00F943BC">
      <w:pPr>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559A5C2E" w14:textId="77777777" w:rsidR="002267BF" w:rsidRDefault="002267BF" w:rsidP="00F943BC">
      <w:pPr>
        <w:rPr>
          <w:rFonts w:eastAsia="Times New Roman"/>
        </w:rPr>
      </w:pPr>
      <w:r>
        <w:rPr>
          <w:rFonts w:eastAsia="Times New Roman"/>
        </w:rPr>
        <w:instrText>&lt;/location&gt;&lt;institution&gt;Department of Surgery, University of Liverpool, UCD Block, Royal Liverpool University Hospital, Daulby Street, Liverpool L69 3GA, UK.&lt;/institution&gt;&lt;number&gt;4&lt;/number&gt;&lt;subtype&gt;400&lt;/subtype&gt;&lt;endpage&gt;313&lt;/endpage&gt;&lt;bundle&gt;&lt;publication&gt;&lt;title&gt;Dig Surg&lt;/title&gt;&lt;type&gt;-100&lt;/type&gt;&lt;subtype&gt;-100&lt;/subtype&gt;&lt;uuid&gt;045A3B6A-2968-41A9-A2C8-49B1F4B7CED9&lt;/uuid&gt;&lt;/publication&gt;&lt;/bundle&gt;&lt;authors&gt;&lt;author&gt;&lt;firstName&gt;H&lt;/firstName&gt;&lt;middleNames&gt;E&lt;/middleNames&gt;&lt;lastName&gt;Doran&lt;/lastName&gt;&lt;/author&gt;&lt;author&gt;&lt;lastName&gt;Bosonnet L&lt;/lastName&gt;&lt;/author&gt;&lt;author&gt;&lt;lastName&gt;Connor S&lt;/lastName&gt;&lt;/author&gt;&lt;author&gt;&lt;lastName&gt;Jones L&lt;/lastName&gt;&lt;/author&gt;&lt;author&gt;&lt;firstName&gt;C&lt;/firstName&gt;&lt;lastName&gt;Garvey&lt;/lastName&gt;&lt;/author&gt;&lt;author&gt;&lt;firstName&gt;M&lt;/firstName&gt;&lt;lastName&gt;Hughes&lt;/lastName&gt;&lt;/author&gt;&lt;author&gt;&lt;lastName&gt;Campbell F&lt;/lastName&gt;&lt;/author&gt;&lt;author&gt;&lt;lastName&gt;Hartley M&lt;/lastName&gt;&lt;/author&gt;&lt;author&gt;&lt;lastName&gt;Ghaneh P&lt;/lastName&gt;&lt;/author&gt;&lt;author&gt;&lt;firstName&gt;J&lt;/firstName&gt;&lt;middleNames&gt;P&lt;/middleNames&gt;&lt;lastName&gt;Neoptolemos&lt;/lastName&gt;&lt;/author&gt;&lt;author&gt;&lt;lastName&gt;Sutton R&lt;/lastName&gt;&lt;/author&gt;&lt;/authors&gt;&lt;/publication&gt;&lt;publication&gt;&lt;uuid&gt;381DE5D8-3993-4327-A400-B8A9E413AB93&lt;/uuid&gt;&lt;volume&gt;95&lt;/volume&gt;&lt;doi&gt;10.1002/bjs.6043&lt;/doi&gt;&lt;subtitle&gt;Br J Surg&lt;/subtitle&gt;&lt;startpage&gt;453&lt;/startpage&gt;&lt;publication_date&gt;99200804001200000000220000&lt;/publication_date&gt;&lt;url&gt;http://eutils.ncbi.nlm.nih.gov/entrez/eutils/elink.fcgi?dbfrom=pubmed&amp;amp;id=18161888&amp;amp;retmode=ref&amp;amp;cmd=prlinks&lt;/url&gt;&lt;citekey&gt;HalloranCM:2008we&lt;/citekey&gt;&lt;type&gt;400&lt;/type&gt;&lt;title&gt;Carbohydrate antigen 19.9 accurately selects patients for laparoscopic assessment to determine resectability of pancreatic malignancy.&lt;/title&gt;&lt;location&gt;&amp;lt;!DOCTYPE html&amp;gt;</w:instrText>
      </w:r>
    </w:p>
    <w:p w14:paraId="329712C1" w14:textId="77777777" w:rsidR="002267BF" w:rsidRDefault="002267BF" w:rsidP="00F943BC">
      <w:pPr>
        <w:rPr>
          <w:rFonts w:eastAsia="Times New Roman"/>
        </w:rPr>
      </w:pPr>
      <w:r>
        <w:rPr>
          <w:rFonts w:eastAsia="Times New Roman"/>
        </w:rPr>
        <w:instrText>&amp;lt;html lang=en&amp;gt;</w:instrText>
      </w:r>
    </w:p>
    <w:p w14:paraId="5960EDE2" w14:textId="77777777" w:rsidR="002267BF" w:rsidRDefault="002267BF" w:rsidP="00F943BC">
      <w:pPr>
        <w:rPr>
          <w:rFonts w:eastAsia="Times New Roman"/>
        </w:rPr>
      </w:pPr>
      <w:r>
        <w:rPr>
          <w:rFonts w:eastAsia="Times New Roman"/>
        </w:rPr>
        <w:instrText xml:space="preserve">  &amp;lt;meta charset=utf-8&amp;gt;</w:instrText>
      </w:r>
    </w:p>
    <w:p w14:paraId="4C47E8F1" w14:textId="77777777" w:rsidR="002267BF" w:rsidRDefault="002267BF" w:rsidP="00F943BC">
      <w:pPr>
        <w:rPr>
          <w:rFonts w:eastAsia="Times New Roman"/>
        </w:rPr>
      </w:pPr>
      <w:r>
        <w:rPr>
          <w:rFonts w:eastAsia="Times New Roman"/>
        </w:rPr>
        <w:instrText xml:space="preserve">  &amp;lt;meta name=viewport content="initial-scale=1, minimum-scale=1, width=device-width"&amp;gt;</w:instrText>
      </w:r>
    </w:p>
    <w:p w14:paraId="539D2D61" w14:textId="77777777" w:rsidR="002267BF" w:rsidRDefault="002267BF" w:rsidP="00F943BC">
      <w:pPr>
        <w:rPr>
          <w:rFonts w:eastAsia="Times New Roman"/>
        </w:rPr>
      </w:pPr>
      <w:r>
        <w:rPr>
          <w:rFonts w:eastAsia="Times New Roman"/>
        </w:rPr>
        <w:instrText xml:space="preserve">  &amp;lt;title&amp;gt;Error 404 (Not Found)!!1&amp;lt;/title&amp;gt;</w:instrText>
      </w:r>
    </w:p>
    <w:p w14:paraId="483F1DF9" w14:textId="77777777" w:rsidR="002267BF" w:rsidRDefault="002267BF" w:rsidP="00F943BC">
      <w:pPr>
        <w:rPr>
          <w:rFonts w:eastAsia="Times New Roman"/>
        </w:rPr>
      </w:pPr>
      <w:r>
        <w:rPr>
          <w:rFonts w:eastAsia="Times New Roman"/>
        </w:rPr>
        <w:instrText xml:space="preserve">  &amp;lt;style&amp;gt;</w:instrText>
      </w:r>
    </w:p>
    <w:p w14:paraId="45165FBD" w14:textId="77777777" w:rsidR="002267BF" w:rsidRDefault="002267BF" w:rsidP="00F943BC">
      <w:pPr>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6C6F066" w14:textId="77777777" w:rsidR="002267BF" w:rsidRDefault="002267BF" w:rsidP="00F943BC">
      <w:pPr>
        <w:rPr>
          <w:rFonts w:eastAsia="Times New Roman"/>
        </w:rPr>
      </w:pPr>
      <w:r>
        <w:rPr>
          <w:rFonts w:eastAsia="Times New Roman"/>
        </w:rPr>
        <w:instrText xml:space="preserve">  &amp;lt;/style&amp;gt;</w:instrText>
      </w:r>
    </w:p>
    <w:p w14:paraId="4954F4CE" w14:textId="77777777" w:rsidR="002267BF" w:rsidRDefault="002267BF" w:rsidP="00F943BC">
      <w:pPr>
        <w:rPr>
          <w:rFonts w:eastAsia="Times New Roman"/>
        </w:rPr>
      </w:pPr>
      <w:r>
        <w:rPr>
          <w:rFonts w:eastAsia="Times New Roman"/>
        </w:rPr>
        <w:instrText xml:space="preserve">  &amp;lt;a href=//www.google.com/&amp;gt;&amp;lt;span id=logo aria-label=Google&amp;gt;&amp;lt;/span&amp;gt;&amp;lt;/a&amp;gt;</w:instrText>
      </w:r>
    </w:p>
    <w:p w14:paraId="4F5588D6" w14:textId="77777777" w:rsidR="002267BF" w:rsidRDefault="002267BF" w:rsidP="00F943BC">
      <w:pPr>
        <w:rPr>
          <w:rFonts w:eastAsia="Times New Roman"/>
        </w:rPr>
      </w:pPr>
      <w:r>
        <w:rPr>
          <w:rFonts w:eastAsia="Times New Roman"/>
        </w:rPr>
        <w:instrText xml:space="preserve">  &amp;lt;p&amp;gt;&amp;lt;b&amp;gt;404.&amp;lt;/b&amp;gt; &amp;lt;ins&amp;gt;That’s an error.&amp;lt;/ins&amp;gt;</w:instrText>
      </w:r>
    </w:p>
    <w:p w14:paraId="7F7482BB" w14:textId="77777777" w:rsidR="002267BF" w:rsidRDefault="002267BF" w:rsidP="00F943BC">
      <w:pPr>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40B8AB3E" w14:textId="75DA1A7C" w:rsidR="00F943BC" w:rsidRPr="00732821" w:rsidRDefault="002267BF" w:rsidP="00F943BC">
      <w:pPr>
        <w:rPr>
          <w:rFonts w:eastAsia="Times New Roman"/>
        </w:rPr>
      </w:pPr>
      <w:r>
        <w:rPr>
          <w:rFonts w:eastAsia="Times New Roman"/>
        </w:rPr>
        <w:instrText>&lt;/location&gt;&lt;institution&gt;Division of Surgery and Oncology, School of Cancer Studies, University of Liverpool, Liverpool, UK.&lt;/institution&gt;&lt;number&gt;4&lt;/number&gt;&lt;subtype&gt;400&lt;/subtype&gt;&lt;endpage&gt;459&lt;/endpage&gt;&lt;bundle&gt;&lt;publication&gt;&lt;title&gt;Br J Surg&lt;/title&gt;&lt;type&gt;-100&lt;/type&gt;&lt;subtype&gt;-100&lt;/subtype&gt;&lt;uuid&gt;B5E9E17C-6768-44DB-8B45-09099D2D44FF&lt;/uuid&gt;&lt;/publication&gt;&lt;/bundle&gt;&lt;authors&gt;&lt;author&gt;&lt;firstName&gt;C&lt;/firstName&gt;&lt;middleNames&gt;M&lt;/middleNames&gt;&lt;lastName&gt;Halloran&lt;/lastName&gt;&lt;/author&gt;&lt;author&gt;&lt;lastName&gt;Ghaneh P&lt;/lastName&gt;&lt;/author&gt;&lt;author&gt;&lt;lastName&gt;Connor S&lt;/lastName&gt;&lt;/author&gt;&lt;author&gt;&lt;lastName&gt;Sutton R&lt;/lastName&gt;&lt;/author&gt;&lt;author&gt;&lt;firstName&gt;J&lt;/firstName&gt;&lt;middleNames&gt;P&lt;/middleNames&gt;&lt;lastName&gt;Neoptolemos&lt;/lastName&gt;&lt;/author&gt;&lt;author&gt;&lt;firstName&gt;M&lt;/firstName&gt;&lt;middleNames&gt;G T&lt;/middleNames&gt;&lt;lastName&gt;Raraty&lt;/lastName&gt;&lt;/author&gt;&lt;/authors&gt;&lt;/publication&gt;&lt;/publications&gt;&lt;cites&gt;&lt;/cites&gt;&lt;/citation&gt;</w:instrText>
      </w:r>
      <w:r w:rsidR="006F286E">
        <w:rPr>
          <w:rFonts w:eastAsia="Times New Roman"/>
        </w:rPr>
        <w:fldChar w:fldCharType="separate"/>
      </w:r>
      <w:r w:rsidR="003F26E6">
        <w:rPr>
          <w:rFonts w:eastAsia="Times New Roman"/>
          <w:lang w:val="en-US"/>
        </w:rPr>
        <w:t>[28,38]</w:t>
      </w:r>
      <w:r w:rsidR="006F286E">
        <w:rPr>
          <w:rFonts w:eastAsia="Times New Roman"/>
        </w:rPr>
        <w:fldChar w:fldCharType="end"/>
      </w:r>
    </w:p>
    <w:p w14:paraId="078E3222" w14:textId="77777777" w:rsidR="00FC1C1E" w:rsidRDefault="00FC1C1E" w:rsidP="0088782B">
      <w:pPr>
        <w:rPr>
          <w:rFonts w:eastAsia="Times New Roman"/>
          <w:vertAlign w:val="superscript"/>
        </w:rPr>
        <w:sectPr w:rsidR="00FC1C1E">
          <w:footerReference w:type="even" r:id="rId11"/>
          <w:footerReference w:type="default" r:id="rId12"/>
          <w:pgSz w:w="16840" w:h="11901" w:orient="landscape"/>
          <w:pgMar w:top="1440" w:right="1440" w:bottom="1440" w:left="1440" w:header="709" w:footer="709" w:gutter="0"/>
          <w:cols w:space="708"/>
          <w:docGrid w:linePitch="360"/>
        </w:sectPr>
      </w:pPr>
    </w:p>
    <w:p w14:paraId="097552F2" w14:textId="77777777" w:rsidR="002267BF" w:rsidRDefault="00D43EA6" w:rsidP="00A524D9">
      <w:pPr>
        <w:pStyle w:val="NoSpacing"/>
        <w:spacing w:line="480" w:lineRule="auto"/>
        <w:jc w:val="both"/>
        <w:rPr>
          <w:szCs w:val="18"/>
        </w:rPr>
      </w:pPr>
      <w:r>
        <w:rPr>
          <w:szCs w:val="18"/>
        </w:rPr>
        <w:lastRenderedPageBreak/>
        <w:t xml:space="preserve">This would equate to 23% of patients avoiding an unnecessary laparotomy post SL/L-LUS </w:t>
      </w:r>
      <w:r w:rsidR="006F286E">
        <w:rPr>
          <w:szCs w:val="18"/>
        </w:rPr>
        <w:fldChar w:fldCharType="begin"/>
      </w:r>
      <w:r w:rsidR="002267BF">
        <w:rPr>
          <w:szCs w:val="18"/>
        </w:rPr>
        <w:instrText xml:space="preserve"> ADDIN PAPERS2_CITATIONS &lt;citation&gt;&lt;uuid&gt;889C7592-904D-44EE-801E-ABE27C30DD2B&lt;/uuid&gt;&lt;priority&gt;45&lt;/priority&gt;&lt;publications&gt;&lt;publication&gt;&lt;uuid&gt;2C08CEA8-2B3A-48DD-B45E-A423FDE57D26&lt;/uuid&gt;&lt;doi&gt;10.1002/14651858.CD009323.pub2&lt;/doi&gt;&lt;startpage&gt;CD009323&lt;/startpage&gt;&lt;publication_date&gt;99201300001200000000200000&lt;/publication_date&gt;&lt;url&gt;http://eutils.ncbi.nlm.nih.gov/entrez/eutils/elink.fcgi?dbfrom=pubmed&amp;amp;id=24272022&amp;amp;retmode=ref&amp;amp;cmd=prlinks&lt;/url&gt;&lt;citekey&gt;Allen:2013hz&lt;/citekey&gt;&lt;type&gt;400&lt;/type&gt;&lt;title&gt;Diagnostic accuracy of laparoscopy following computed tomography (CT) scanning for assessing the resectability with curative intent in pancreatic and periampullary cancer.&lt;/title&gt;&lt;location&gt;&amp;lt;!DOCTYPE html&amp;gt;</w:instrText>
      </w:r>
    </w:p>
    <w:p w14:paraId="78FD6D95" w14:textId="77777777" w:rsidR="002267BF" w:rsidRDefault="002267BF" w:rsidP="00A524D9">
      <w:pPr>
        <w:pStyle w:val="NoSpacing"/>
        <w:spacing w:line="480" w:lineRule="auto"/>
        <w:jc w:val="both"/>
        <w:rPr>
          <w:szCs w:val="18"/>
        </w:rPr>
      </w:pPr>
      <w:r>
        <w:rPr>
          <w:szCs w:val="18"/>
        </w:rPr>
        <w:instrText>&amp;lt;html lang=en&amp;gt;</w:instrText>
      </w:r>
    </w:p>
    <w:p w14:paraId="21A99E51" w14:textId="77777777" w:rsidR="002267BF" w:rsidRDefault="002267BF" w:rsidP="00A524D9">
      <w:pPr>
        <w:pStyle w:val="NoSpacing"/>
        <w:spacing w:line="480" w:lineRule="auto"/>
        <w:jc w:val="both"/>
        <w:rPr>
          <w:szCs w:val="18"/>
        </w:rPr>
      </w:pPr>
      <w:r>
        <w:rPr>
          <w:szCs w:val="18"/>
        </w:rPr>
        <w:instrText xml:space="preserve">  &amp;lt;meta charset=utf-8&amp;gt;</w:instrText>
      </w:r>
    </w:p>
    <w:p w14:paraId="416D26DE" w14:textId="77777777" w:rsidR="002267BF" w:rsidRDefault="002267BF" w:rsidP="00A524D9">
      <w:pPr>
        <w:pStyle w:val="NoSpacing"/>
        <w:spacing w:line="480" w:lineRule="auto"/>
        <w:jc w:val="both"/>
        <w:rPr>
          <w:szCs w:val="18"/>
        </w:rPr>
      </w:pPr>
      <w:r>
        <w:rPr>
          <w:szCs w:val="18"/>
        </w:rPr>
        <w:instrText xml:space="preserve">  &amp;lt;meta name=viewport content="initial-scale=1, minimum-scale=1, width=device-width"&amp;gt;</w:instrText>
      </w:r>
    </w:p>
    <w:p w14:paraId="1E100BE0" w14:textId="77777777" w:rsidR="002267BF" w:rsidRDefault="002267BF" w:rsidP="00A524D9">
      <w:pPr>
        <w:pStyle w:val="NoSpacing"/>
        <w:spacing w:line="480" w:lineRule="auto"/>
        <w:jc w:val="both"/>
        <w:rPr>
          <w:szCs w:val="18"/>
        </w:rPr>
      </w:pPr>
      <w:r>
        <w:rPr>
          <w:szCs w:val="18"/>
        </w:rPr>
        <w:instrText xml:space="preserve">  &amp;lt;title&amp;gt;Error 404 (Not Found)!!1&amp;lt;/title&amp;gt;</w:instrText>
      </w:r>
    </w:p>
    <w:p w14:paraId="00223B80" w14:textId="77777777" w:rsidR="002267BF" w:rsidRDefault="002267BF" w:rsidP="00A524D9">
      <w:pPr>
        <w:pStyle w:val="NoSpacing"/>
        <w:spacing w:line="480" w:lineRule="auto"/>
        <w:jc w:val="both"/>
        <w:rPr>
          <w:szCs w:val="18"/>
        </w:rPr>
      </w:pPr>
      <w:r>
        <w:rPr>
          <w:szCs w:val="18"/>
        </w:rPr>
        <w:instrText xml:space="preserve">  &amp;lt;style&amp;gt;</w:instrText>
      </w:r>
    </w:p>
    <w:p w14:paraId="1CE25B32" w14:textId="77777777" w:rsidR="002267BF" w:rsidRDefault="002267BF" w:rsidP="00A524D9">
      <w:pPr>
        <w:pStyle w:val="NoSpacing"/>
        <w:spacing w:line="480" w:lineRule="auto"/>
        <w:jc w:val="both"/>
        <w:rPr>
          <w:szCs w:val="18"/>
        </w:rPr>
      </w:pPr>
      <w:r>
        <w:rPr>
          <w:szCs w:val="18"/>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1367EEA" w14:textId="77777777" w:rsidR="002267BF" w:rsidRDefault="002267BF" w:rsidP="00A524D9">
      <w:pPr>
        <w:pStyle w:val="NoSpacing"/>
        <w:spacing w:line="480" w:lineRule="auto"/>
        <w:jc w:val="both"/>
        <w:rPr>
          <w:szCs w:val="18"/>
        </w:rPr>
      </w:pPr>
      <w:r>
        <w:rPr>
          <w:szCs w:val="18"/>
        </w:rPr>
        <w:instrText xml:space="preserve">  &amp;lt;/style&amp;gt;</w:instrText>
      </w:r>
    </w:p>
    <w:p w14:paraId="678AF8BD" w14:textId="77777777" w:rsidR="002267BF" w:rsidRDefault="002267BF" w:rsidP="00A524D9">
      <w:pPr>
        <w:pStyle w:val="NoSpacing"/>
        <w:spacing w:line="480" w:lineRule="auto"/>
        <w:jc w:val="both"/>
        <w:rPr>
          <w:szCs w:val="18"/>
        </w:rPr>
      </w:pPr>
      <w:r>
        <w:rPr>
          <w:szCs w:val="18"/>
        </w:rPr>
        <w:instrText xml:space="preserve">  &amp;lt;a href=//www.google.com/&amp;gt;&amp;lt;span id=logo aria-label=Google&amp;gt;&amp;lt;/span&amp;gt;&amp;lt;/a&amp;gt;</w:instrText>
      </w:r>
    </w:p>
    <w:p w14:paraId="03980B41" w14:textId="77777777" w:rsidR="002267BF" w:rsidRDefault="002267BF" w:rsidP="00A524D9">
      <w:pPr>
        <w:pStyle w:val="NoSpacing"/>
        <w:spacing w:line="480" w:lineRule="auto"/>
        <w:jc w:val="both"/>
        <w:rPr>
          <w:szCs w:val="18"/>
        </w:rPr>
      </w:pPr>
      <w:r>
        <w:rPr>
          <w:szCs w:val="18"/>
        </w:rPr>
        <w:instrText xml:space="preserve">  &amp;lt;p&amp;gt;&amp;lt;b&amp;gt;404.&amp;lt;/b&amp;gt; &amp;lt;ins&amp;gt;That’s an error.&amp;lt;/ins&amp;gt;</w:instrText>
      </w:r>
    </w:p>
    <w:p w14:paraId="70FAC7BB" w14:textId="77777777" w:rsidR="002267BF" w:rsidRDefault="002267BF" w:rsidP="00A524D9">
      <w:pPr>
        <w:pStyle w:val="NoSpacing"/>
        <w:spacing w:line="480" w:lineRule="auto"/>
        <w:jc w:val="both"/>
        <w:rPr>
          <w:szCs w:val="18"/>
        </w:rPr>
      </w:pPr>
      <w:r>
        <w:rPr>
          <w:szCs w:val="18"/>
        </w:rPr>
        <w:instrText xml:space="preserve">  &amp;lt;p&amp;gt;The requested URL &amp;lt;code&amp;gt;/maps/geo&amp;lt;/code&amp;gt; was not found on this server.  &amp;lt;ins&amp;gt;That’s all we know.&amp;lt;/ins&amp;gt;</w:instrText>
      </w:r>
    </w:p>
    <w:p w14:paraId="2828EA4E" w14:textId="77777777" w:rsidR="002267BF" w:rsidRDefault="002267BF" w:rsidP="00A524D9">
      <w:pPr>
        <w:pStyle w:val="NoSpacing"/>
        <w:spacing w:line="480" w:lineRule="auto"/>
        <w:jc w:val="both"/>
        <w:rPr>
          <w:szCs w:val="18"/>
        </w:rPr>
      </w:pPr>
      <w:r>
        <w:rPr>
          <w:szCs w:val="18"/>
        </w:rPr>
        <w:instrText>&lt;/location&gt;&lt;institution&gt;University College London, Royal Free Campus, Pond Street, London, UK, NW3 2QG.&lt;/institution&gt;&lt;number&gt;11&lt;/number&gt;&lt;subtype&gt;400&lt;/subtype&gt;&lt;bundle&gt;&lt;publication&gt;&lt;title&gt;Cochrane Database Syst Rev&lt;/title&gt;&lt;type&gt;-100&lt;/type&gt;&lt;subtype&gt;-100&lt;/subtype&gt;&lt;uuid&gt;6A759470-AD74-4245-A1E3-209DD4ED5033&lt;/uuid&gt;&lt;/publication&gt;&lt;/bundle&gt;&lt;authors&gt;&lt;author&gt;&lt;firstName&gt;Victoria&lt;/firstName&gt;&lt;middleNames&gt;B&lt;/middleNames&gt;&lt;lastName&gt;Allen&lt;/lastName&gt;&lt;/author&gt;&lt;author&gt;&lt;firstName&gt;Kurinchi&lt;/firstName&gt;&lt;middleNames&gt;Selvan&lt;/middleNames&gt;&lt;lastName&gt;Gurusamy&lt;/lastName&gt;&lt;/author&gt;&lt;author&gt;&lt;firstName&gt;Yemisi&lt;/firstName&gt;&lt;lastName&gt;Takwoingi&lt;/lastName&gt;&lt;/author&gt;&lt;author&gt;&lt;firstName&gt;Amun&lt;/firstName&gt;&lt;lastName&gt;Kalia&lt;/lastName&gt;&lt;/author&gt;&lt;author&gt;&lt;firstName&gt;Brian&lt;/firstName&gt;&lt;middleNames&gt;R&lt;/middleNames&gt;&lt;lastName&gt;Davidson&lt;/lastName&gt;&lt;/author&gt;&lt;/authors&gt;&lt;/publication&gt;&lt;/publications&gt;&lt;cites&gt;&lt;/cites&gt;&lt;/citation&gt;</w:instrText>
      </w:r>
      <w:r w:rsidR="006F286E">
        <w:rPr>
          <w:szCs w:val="18"/>
        </w:rPr>
        <w:fldChar w:fldCharType="separate"/>
      </w:r>
      <w:r w:rsidR="003F26E6">
        <w:rPr>
          <w:rFonts w:eastAsia="Times New Roman"/>
          <w:lang w:val="en-US"/>
        </w:rPr>
        <w:t>[34]</w:t>
      </w:r>
      <w:r w:rsidR="006F286E">
        <w:rPr>
          <w:szCs w:val="18"/>
        </w:rPr>
        <w:fldChar w:fldCharType="end"/>
      </w:r>
      <w:r w:rsidR="00D43EA6" w:rsidRPr="00A108E5">
        <w:rPr>
          <w:szCs w:val="18"/>
        </w:rPr>
        <w:t>.</w:t>
      </w:r>
      <w:r w:rsidR="00D43EA6" w:rsidRPr="00A108E5">
        <w:t xml:space="preserve"> The authors </w:t>
      </w:r>
      <w:r w:rsidR="00D43EA6">
        <w:t xml:space="preserve">recognised the potential impact of </w:t>
      </w:r>
      <w:r w:rsidR="00D43EA6" w:rsidRPr="00A108E5">
        <w:t xml:space="preserve">advances in CT scan technology </w:t>
      </w:r>
      <w:r w:rsidR="00D43EA6">
        <w:t>and adjusted for this by</w:t>
      </w:r>
      <w:r w:rsidR="00D43EA6" w:rsidRPr="00A108E5">
        <w:t xml:space="preserve"> performing a </w:t>
      </w:r>
      <w:r w:rsidR="00D43EA6">
        <w:rPr>
          <w:szCs w:val="18"/>
        </w:rPr>
        <w:t>post</w:t>
      </w:r>
      <w:r w:rsidR="00D43EA6" w:rsidRPr="00A108E5">
        <w:rPr>
          <w:szCs w:val="18"/>
        </w:rPr>
        <w:t>hoc meta-regression of studies published before and after</w:t>
      </w:r>
      <w:r w:rsidR="00D43EA6">
        <w:rPr>
          <w:szCs w:val="18"/>
        </w:rPr>
        <w:t xml:space="preserve"> </w:t>
      </w:r>
      <w:r w:rsidR="00D43EA6" w:rsidRPr="00A108E5">
        <w:rPr>
          <w:szCs w:val="18"/>
        </w:rPr>
        <w:t>the year 2000</w:t>
      </w:r>
      <w:r w:rsidR="00D43EA6">
        <w:rPr>
          <w:szCs w:val="18"/>
        </w:rPr>
        <w:t xml:space="preserve"> and found no statistically significant difference. </w:t>
      </w:r>
      <w:r w:rsidR="00E67F87">
        <w:rPr>
          <w:szCs w:val="18"/>
        </w:rPr>
        <w:t>This was reviewed by the same group</w:t>
      </w:r>
      <w:r w:rsidR="00D00D83">
        <w:rPr>
          <w:szCs w:val="18"/>
        </w:rPr>
        <w:t xml:space="preserve"> again</w:t>
      </w:r>
      <w:r w:rsidR="00E67F87">
        <w:rPr>
          <w:szCs w:val="18"/>
        </w:rPr>
        <w:t xml:space="preserve"> in 2016 </w:t>
      </w:r>
      <w:r w:rsidR="006F286E">
        <w:rPr>
          <w:szCs w:val="18"/>
        </w:rPr>
        <w:fldChar w:fldCharType="begin"/>
      </w:r>
      <w:r>
        <w:rPr>
          <w:szCs w:val="18"/>
        </w:rPr>
        <w:instrText xml:space="preserve"> ADDIN PAPERS2_CITATIONS &lt;citation&gt;&lt;uuid&gt;B200AAF4-F3EC-402B-A39E-DD1908A140F9&lt;/uuid&gt;&lt;priority&gt;46&lt;/priority&gt;&lt;publications&gt;&lt;publication&gt;&lt;volume&gt;7&lt;/volume&gt;&lt;publication_date&gt;99201600001200000000200000&lt;/publication_date&gt;&lt;doi&gt;10.1002/14651858.CD009323.pub3&lt;/doi&gt;&lt;institution&gt;Oxford University Clinical Academic Graduate School, Oxford University Hospitals NHS Trust, John Radcliffe Hospital, Oxford, UK, OX3 9DU.&lt;/institution&gt;&lt;startpage&gt;CD009323&lt;/startpage&gt;&lt;title&gt;Diagnostic accuracy of laparoscopy following computed tomography (CT) scanning for assessing the resectability with curative intent in pancreatic and periampullary cancer.&lt;/title&gt;&lt;uuid&gt;081E471D-D9A3-45D9-89E0-EE03F829D05C&lt;/uuid&gt;&lt;subtype&gt;400&lt;/subtype&gt;&lt;type&gt;400&lt;/type&gt;&lt;url&gt;http://eutils.ncbi.nlm.nih.gov/entrez/eutils/elink.fcgi?dbfrom=pubmed&amp;amp;id=27383694&amp;amp;retmode=ref&amp;amp;cmd=prlinks&lt;/url&gt;&lt;authors&gt;&lt;author&gt;&lt;firstName&gt;Victoria&lt;/firstName&gt;&lt;middleNames&gt;B&lt;/middleNames&gt;&lt;lastName&gt;Allen&lt;/lastName&gt;&lt;/author&gt;&lt;author&gt;&lt;firstName&gt;Kurinchi&lt;/firstName&gt;&lt;middleNames&gt;Selvan&lt;/middleNames&gt;&lt;lastName&gt;Gurusamy&lt;/lastName&gt;&lt;/author&gt;&lt;author&gt;&lt;firstName&gt;Yemisi&lt;/firstName&gt;&lt;lastName&gt;Takwoingi&lt;/lastName&gt;&lt;/author&gt;&lt;author&gt;&lt;firstName&gt;Amun&lt;/firstName&gt;&lt;lastName&gt;Kalia&lt;/lastName&gt;&lt;/author&gt;&lt;author&gt;&lt;firstName&gt;Brian&lt;/firstName&gt;&lt;middleNames&gt;R&lt;/middleNames&gt;&lt;lastName&gt;Davidson&lt;/lastName&gt;&lt;/author&gt;&lt;/authors&gt;&lt;/publication&gt;&lt;/publications&gt;&lt;cites&gt;&lt;/cites&gt;&lt;/citation&gt;</w:instrText>
      </w:r>
      <w:r w:rsidR="006F286E">
        <w:rPr>
          <w:szCs w:val="18"/>
        </w:rPr>
        <w:fldChar w:fldCharType="separate"/>
      </w:r>
      <w:r w:rsidR="003F26E6">
        <w:rPr>
          <w:rFonts w:eastAsia="Times New Roman"/>
          <w:lang w:val="en-US"/>
        </w:rPr>
        <w:t>[48]</w:t>
      </w:r>
      <w:r w:rsidR="006F286E">
        <w:rPr>
          <w:szCs w:val="18"/>
        </w:rPr>
        <w:fldChar w:fldCharType="end"/>
      </w:r>
      <w:r w:rsidR="00E67F87">
        <w:rPr>
          <w:szCs w:val="18"/>
        </w:rPr>
        <w:t>, with 16 studies, confirming a similar result (</w:t>
      </w:r>
      <w:r w:rsidR="00F05030">
        <w:rPr>
          <w:szCs w:val="18"/>
        </w:rPr>
        <w:t>avoidance of 21 unnecessary</w:t>
      </w:r>
      <w:r w:rsidR="00D00D83">
        <w:rPr>
          <w:szCs w:val="18"/>
        </w:rPr>
        <w:t xml:space="preserve"> laparotomies).</w:t>
      </w:r>
      <w:r w:rsidR="00D43EA6">
        <w:rPr>
          <w:szCs w:val="18"/>
        </w:rPr>
        <w:t xml:space="preserve"> Levy et al. in 2016 </w:t>
      </w:r>
      <w:r w:rsidR="006F286E">
        <w:rPr>
          <w:szCs w:val="18"/>
        </w:rPr>
        <w:fldChar w:fldCharType="begin"/>
      </w:r>
      <w:r>
        <w:rPr>
          <w:szCs w:val="18"/>
        </w:rPr>
        <w:instrText xml:space="preserve"> ADDIN PAPERS2_CITATIONS &lt;citation&gt;&lt;uuid&gt;B0FB6EAC-662B-427A-BD41-3BEA215A1E79&lt;/uuid&gt;&lt;priority&gt;47&lt;/priority&gt;&lt;publications&gt;&lt;publication&gt;&lt;uuid&gt;484FFB96-66EB-4DCA-9E03-BCD9772EFE95&lt;/uuid&gt;&lt;volume&gt;2016&lt;/volume&gt;&lt;doi&gt;10.1155/2016/8092109&lt;/doi&gt;&lt;startpage&gt;8092109&lt;/startpage&gt;&lt;publication_date&gt;99201600001200000000200000&lt;/publication_date&gt;&lt;url&gt;http://eutils.ncbi.nlm.nih.gov/entrez/eutils/elink.fcgi?dbfrom=pubmed&amp;amp;id=27122655&amp;amp;retmode=ref&amp;amp;cmd=prlinks&lt;/url&gt;&lt;citekey&gt;Levy:2016dz&lt;/citekey&gt;&lt;type&gt;400&lt;/type&gt;&lt;title&gt;Diagnostic Laparoscopy with Ultrasound Still Has a Role in the Staging of Pancreatic Cancer: A Systematic Review of the Literature.&lt;/title&gt;&lt;location&gt;&amp;lt;!DOCTYPE html&amp;gt;</w:instrText>
      </w:r>
    </w:p>
    <w:p w14:paraId="67FA076F" w14:textId="77777777" w:rsidR="002267BF" w:rsidRDefault="002267BF" w:rsidP="00A524D9">
      <w:pPr>
        <w:pStyle w:val="NoSpacing"/>
        <w:spacing w:line="480" w:lineRule="auto"/>
        <w:jc w:val="both"/>
        <w:rPr>
          <w:szCs w:val="18"/>
        </w:rPr>
      </w:pPr>
      <w:r>
        <w:rPr>
          <w:szCs w:val="18"/>
        </w:rPr>
        <w:instrText>&amp;lt;html lang=en&amp;gt;</w:instrText>
      </w:r>
    </w:p>
    <w:p w14:paraId="4D0CB57E" w14:textId="77777777" w:rsidR="002267BF" w:rsidRDefault="002267BF" w:rsidP="00A524D9">
      <w:pPr>
        <w:pStyle w:val="NoSpacing"/>
        <w:spacing w:line="480" w:lineRule="auto"/>
        <w:jc w:val="both"/>
        <w:rPr>
          <w:szCs w:val="18"/>
        </w:rPr>
      </w:pPr>
      <w:r>
        <w:rPr>
          <w:szCs w:val="18"/>
        </w:rPr>
        <w:instrText xml:space="preserve">  &amp;lt;meta charset=utf-8&amp;gt;</w:instrText>
      </w:r>
    </w:p>
    <w:p w14:paraId="6540280B" w14:textId="77777777" w:rsidR="002267BF" w:rsidRDefault="002267BF" w:rsidP="00A524D9">
      <w:pPr>
        <w:pStyle w:val="NoSpacing"/>
        <w:spacing w:line="480" w:lineRule="auto"/>
        <w:jc w:val="both"/>
        <w:rPr>
          <w:szCs w:val="18"/>
        </w:rPr>
      </w:pPr>
      <w:r>
        <w:rPr>
          <w:szCs w:val="18"/>
        </w:rPr>
        <w:instrText xml:space="preserve">  &amp;lt;meta name=viewport content="initial-scale=1, minimum-scale=1, width=device-width"&amp;gt;</w:instrText>
      </w:r>
    </w:p>
    <w:p w14:paraId="4E3D6B5E" w14:textId="77777777" w:rsidR="002267BF" w:rsidRDefault="002267BF" w:rsidP="00A524D9">
      <w:pPr>
        <w:pStyle w:val="NoSpacing"/>
        <w:spacing w:line="480" w:lineRule="auto"/>
        <w:jc w:val="both"/>
        <w:rPr>
          <w:szCs w:val="18"/>
        </w:rPr>
      </w:pPr>
      <w:r>
        <w:rPr>
          <w:szCs w:val="18"/>
        </w:rPr>
        <w:instrText xml:space="preserve">  &amp;lt;title&amp;gt;Error 404 (Not Found)!!1&amp;lt;/title&amp;gt;</w:instrText>
      </w:r>
    </w:p>
    <w:p w14:paraId="0DF879BC" w14:textId="77777777" w:rsidR="002267BF" w:rsidRDefault="002267BF" w:rsidP="00A524D9">
      <w:pPr>
        <w:pStyle w:val="NoSpacing"/>
        <w:spacing w:line="480" w:lineRule="auto"/>
        <w:jc w:val="both"/>
        <w:rPr>
          <w:szCs w:val="18"/>
        </w:rPr>
      </w:pPr>
      <w:r>
        <w:rPr>
          <w:szCs w:val="18"/>
        </w:rPr>
        <w:instrText xml:space="preserve">  &amp;lt;style&amp;gt;</w:instrText>
      </w:r>
    </w:p>
    <w:p w14:paraId="27C48CE0" w14:textId="77777777" w:rsidR="002267BF" w:rsidRDefault="002267BF" w:rsidP="00A524D9">
      <w:pPr>
        <w:pStyle w:val="NoSpacing"/>
        <w:spacing w:line="480" w:lineRule="auto"/>
        <w:jc w:val="both"/>
        <w:rPr>
          <w:szCs w:val="18"/>
        </w:rPr>
      </w:pPr>
      <w:r>
        <w:rPr>
          <w:szCs w:val="18"/>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3D44797" w14:textId="77777777" w:rsidR="002267BF" w:rsidRDefault="002267BF" w:rsidP="00A524D9">
      <w:pPr>
        <w:pStyle w:val="NoSpacing"/>
        <w:spacing w:line="480" w:lineRule="auto"/>
        <w:jc w:val="both"/>
        <w:rPr>
          <w:szCs w:val="18"/>
        </w:rPr>
      </w:pPr>
      <w:r>
        <w:rPr>
          <w:szCs w:val="18"/>
        </w:rPr>
        <w:instrText xml:space="preserve">  &amp;lt;/style&amp;gt;</w:instrText>
      </w:r>
    </w:p>
    <w:p w14:paraId="1BB6CC70" w14:textId="77777777" w:rsidR="002267BF" w:rsidRDefault="002267BF" w:rsidP="00A524D9">
      <w:pPr>
        <w:pStyle w:val="NoSpacing"/>
        <w:spacing w:line="480" w:lineRule="auto"/>
        <w:jc w:val="both"/>
        <w:rPr>
          <w:szCs w:val="18"/>
        </w:rPr>
      </w:pPr>
      <w:r>
        <w:rPr>
          <w:szCs w:val="18"/>
        </w:rPr>
        <w:instrText xml:space="preserve">  &amp;lt;a href=//www.google.com/&amp;gt;&amp;lt;span id=logo aria-label=Google&amp;gt;&amp;lt;/span&amp;gt;&amp;lt;/a&amp;gt;</w:instrText>
      </w:r>
    </w:p>
    <w:p w14:paraId="413F0A53" w14:textId="77777777" w:rsidR="002267BF" w:rsidRDefault="002267BF" w:rsidP="00A524D9">
      <w:pPr>
        <w:pStyle w:val="NoSpacing"/>
        <w:spacing w:line="480" w:lineRule="auto"/>
        <w:jc w:val="both"/>
        <w:rPr>
          <w:szCs w:val="18"/>
        </w:rPr>
      </w:pPr>
      <w:r>
        <w:rPr>
          <w:szCs w:val="18"/>
        </w:rPr>
        <w:instrText xml:space="preserve">  &amp;lt;p&amp;gt;&amp;lt;b&amp;gt;404.&amp;lt;/b&amp;gt; &amp;lt;ins&amp;gt;That’s an error.&amp;lt;/ins&amp;gt;</w:instrText>
      </w:r>
    </w:p>
    <w:p w14:paraId="582B6B3E" w14:textId="77777777" w:rsidR="002267BF" w:rsidRDefault="002267BF" w:rsidP="00A524D9">
      <w:pPr>
        <w:pStyle w:val="NoSpacing"/>
        <w:spacing w:line="480" w:lineRule="auto"/>
        <w:jc w:val="both"/>
        <w:rPr>
          <w:szCs w:val="18"/>
        </w:rPr>
      </w:pPr>
      <w:r>
        <w:rPr>
          <w:szCs w:val="18"/>
        </w:rPr>
        <w:instrText xml:space="preserve">  &amp;lt;p&amp;gt;The requested URL &amp;lt;code&amp;gt;/maps/geo&amp;lt;/code&amp;gt; was not found on this server.  &amp;lt;ins&amp;gt;That’s all we know.&amp;lt;/ins&amp;gt;</w:instrText>
      </w:r>
    </w:p>
    <w:p w14:paraId="7525F633" w14:textId="4362D277" w:rsidR="007F12C4" w:rsidRDefault="002267BF" w:rsidP="00A524D9">
      <w:pPr>
        <w:pStyle w:val="NoSpacing"/>
        <w:spacing w:line="480" w:lineRule="auto"/>
        <w:jc w:val="both"/>
        <w:rPr>
          <w:szCs w:val="18"/>
        </w:rPr>
      </w:pPr>
      <w:r>
        <w:rPr>
          <w:szCs w:val="18"/>
        </w:rPr>
        <w:instrText>&lt;/location&gt;&lt;institution&gt;Division of General Surgery, Jewish General Hospital, McGill University, Montreal, QC, Canada H3T 1E2; Lady Davis Institute for Medical Research, Montreal, QC, Canada H3T 1E2.&lt;/institution&gt;&lt;subtype&gt;400&lt;/subtype&gt;&lt;bundle&gt;&lt;publication&gt;&lt;title&gt;HPB surgery : a world journal of hepatic, pancreatic and biliary surgery&lt;/title&gt;&lt;type&gt;-100&lt;/type&gt;&lt;subtype&gt;-100&lt;/subtype&gt;&lt;uuid&gt;4F1DE3D4-8039-4487-8DFD-B231CFA5714B&lt;/uuid&gt;&lt;/publication&gt;&lt;/bundle&gt;&lt;authors&gt;&lt;author&gt;&lt;firstName&gt;Jordan&lt;/firstName&gt;&lt;lastName&gt;Levy&lt;/lastName&gt;&lt;/author&gt;&lt;author&gt;&lt;firstName&gt;Mehdi&lt;/firstName&gt;&lt;lastName&gt;Tahiri&lt;/lastName&gt;&lt;/author&gt;&lt;author&gt;&lt;firstName&gt;Tsafrir&lt;/firstName&gt;&lt;lastName&gt;Vanounou&lt;/lastName&gt;&lt;/author&gt;&lt;author&gt;&lt;firstName&gt;Geva&lt;/firstName&gt;&lt;lastName&gt;Maimon&lt;/lastName&gt;&lt;/author&gt;&lt;author&gt;&lt;firstName&gt;Simon&lt;/firstName&gt;&lt;lastName&gt;Bergman&lt;/lastName&gt;&lt;/author&gt;&lt;/authors&gt;&lt;/publication&gt;&lt;/publications&gt;&lt;cites&gt;&lt;/cites&gt;&lt;/citation&gt;</w:instrText>
      </w:r>
      <w:r w:rsidR="006F286E">
        <w:rPr>
          <w:szCs w:val="18"/>
        </w:rPr>
        <w:fldChar w:fldCharType="separate"/>
      </w:r>
      <w:r w:rsidR="003F26E6">
        <w:rPr>
          <w:rFonts w:eastAsia="Times New Roman"/>
          <w:lang w:val="en-US"/>
        </w:rPr>
        <w:t>[49]</w:t>
      </w:r>
      <w:r w:rsidR="006F286E">
        <w:rPr>
          <w:szCs w:val="18"/>
        </w:rPr>
        <w:fldChar w:fldCharType="end"/>
      </w:r>
      <w:r w:rsidR="00D00D83">
        <w:rPr>
          <w:szCs w:val="18"/>
        </w:rPr>
        <w:t xml:space="preserve"> performed a systematic review</w:t>
      </w:r>
      <w:r w:rsidR="00D43EA6">
        <w:rPr>
          <w:szCs w:val="18"/>
        </w:rPr>
        <w:t xml:space="preserve"> of prospectively conducted studies assessing the accuracy of SL/L-LUS in assessing the resectability of pancreatic tumours, comparing the predicted resection rates of SL/L-LUS with standard preoperative imaging and determining how the accuracy of these modalities has evolved over time. 19 prospective studies met the inclusion criteria including 1,573 patients, 11 of these studies were performed after January 2000 in the MDCT era. Overall SL/L-LUS improved the resection rate of pancreatic malignancies from 55% to 79% over standard preoperative imaging, preventing non-curative laparotomy in 33% of study patients, with no increase in mortality and only a 0.8% complication rate. </w:t>
      </w:r>
      <w:r w:rsidR="00BF2473">
        <w:rPr>
          <w:szCs w:val="18"/>
        </w:rPr>
        <w:t>The added benefit of LUS to staging laparoscopy was directly addre</w:t>
      </w:r>
      <w:r w:rsidR="003B37D3">
        <w:rPr>
          <w:szCs w:val="18"/>
        </w:rPr>
        <w:t xml:space="preserve">ssed in 3 studies </w:t>
      </w:r>
      <w:r w:rsidR="006F286E">
        <w:rPr>
          <w:szCs w:val="18"/>
        </w:rPr>
        <w:fldChar w:fldCharType="begin"/>
      </w:r>
      <w:r>
        <w:rPr>
          <w:szCs w:val="18"/>
        </w:rPr>
        <w:instrText xml:space="preserve"> ADDIN PAPERS2_CITATIONS &lt;citation&gt;&lt;uuid&gt;08DBC8F0-B459-4051-82F2-AECEFFFC2EDE&lt;/uuid&gt;&lt;priority&gt;48&lt;/priority&gt;&lt;publications&gt;&lt;publication&gt;&lt;volume&gt;82&lt;/volume&gt;&lt;publication_date&gt;99199506001200000000220000&lt;/publication_date&gt;&lt;number&gt;6&lt;/number&gt;&lt;institution&gt;Department of Surgery, University of Amsterdam, The Netherlands.&lt;/institution&gt;&lt;startpage&gt;820&lt;/startpage&gt;&lt;title&gt;Diagnostic laparoscopy combined with laparoscopic ultrasonography in staging of cancer of the pancreatic head region.&lt;/title&gt;&lt;uuid&gt;B3D86DCF-1143-489A-BB58-B11ED4FEB263&lt;/uuid&gt;&lt;subtype&gt;400&lt;/subtype&gt;&lt;endpage&gt;824&lt;/endpage&gt;&lt;type&gt;400&lt;/type&gt;&lt;url&gt;http://eutils.ncbi.nlm.nih.gov/entrez/eutils/elink.fcgi?dbfrom=pubmed&amp;amp;id=7627522&amp;amp;retmode=ref&amp;amp;cmd=prlinks&lt;/url&gt;&lt;authors&gt;&lt;author&gt;&lt;firstName&gt;W&lt;/firstName&gt;&lt;middleNames&gt;A&lt;/middleNames&gt;&lt;lastName&gt;Bemelman&lt;/lastName&gt;&lt;/author&gt;&lt;author&gt;&lt;nonDroppingParticle&gt;de&lt;/nonDroppingParticle&gt;&lt;firstName&gt;L&lt;/firstName&gt;&lt;middleNames&gt;T&lt;/middleNames&gt;&lt;lastName&gt;Wit&lt;/lastName&gt;&lt;/author&gt;&lt;author&gt;&lt;nonDroppingParticle&gt;van&lt;/nonDroppingParticle&gt;&lt;firstName&gt;O&lt;/firstName&gt;&lt;middleNames&gt;M&lt;/middleNames&gt;&lt;lastName&gt;Delden&lt;/lastName&gt;&lt;/author&gt;&lt;author&gt;&lt;firstName&gt;N&lt;/firstName&gt;&lt;middleNames&gt;J&lt;/middleNames&gt;&lt;lastName&gt;Smits&lt;/lastName&gt;&lt;/author&gt;&lt;author&gt;&lt;lastName&gt;Obertop H&lt;/lastName&gt;&lt;/author&gt;&lt;author&gt;&lt;firstName&gt;E&lt;/firstName&gt;&lt;middleNames&gt;J&lt;/middleNames&gt;&lt;lastName&gt;Rauws&lt;/lastName&gt;&lt;/author&gt;&lt;author&gt;&lt;firstName&gt;D&lt;/firstName&gt;&lt;middleNames&gt;J&lt;/middleNames&gt;&lt;lastName&gt;Gouma&lt;/lastName&gt;&lt;/author&gt;&lt;/authors&gt;&lt;/publication&gt;&lt;publication&gt;&lt;volume&gt;8&lt;/volume&gt;&lt;publication_date&gt;99200600001200000000200000&lt;/publication_date&gt;&lt;number&gt;1&lt;/number&gt;&lt;institution&gt;Department of Surgical Gastroenterology, Odense University Hospital, Odense, Denmark. claus@fristrup.net&lt;/institution&gt;&lt;startpage&gt;57&lt;/startpage&gt;&lt;title&gt;Combined endoscopic and laparoscopic ultrasound as preoperative assessment of patients with pancreatic cancer.&lt;/title&gt;&lt;uuid&gt;75CFEE3B-9448-4341-A24E-F9BF8E6D89BD&lt;/uuid&gt;&lt;subtype&gt;400&lt;/subtype&gt;&lt;endpage&gt;60&lt;/endpage&gt;&lt;type&gt;400&lt;/type&gt;&lt;url&gt;http://eutils.ncbi.nlm.nih.gov/entrez/eutils/elink.fcgi?dbfrom=pubmed&amp;amp;id=18333240&amp;amp;retmode=ref&amp;amp;cmd=prlinks&lt;/url&gt;&lt;authors&gt;&lt;author&gt;&lt;firstName&gt;C&lt;/firstName&gt;&lt;middleNames&gt;W&lt;/middleNames&gt;&lt;lastName&gt;Fristrup&lt;/lastName&gt;&lt;/author&gt;&lt;author&gt;&lt;firstName&gt;M&lt;/firstName&gt;&lt;middleNames&gt;B&lt;/middleNames&gt;&lt;lastName&gt;Mortensen&lt;/lastName&gt;&lt;/author&gt;&lt;author&gt;&lt;firstName&gt;T&lt;/firstName&gt;&lt;lastName&gt;Pless&lt;/lastName&gt;&lt;/author&gt;&lt;author&gt;&lt;firstName&gt;J&lt;/firstName&gt;&lt;lastName&gt;Durup&lt;/lastName&gt;&lt;/author&gt;&lt;author&gt;&lt;firstName&gt;A&lt;/firstName&gt;&lt;lastName&gt;Ainsworth&lt;/lastName&gt;&lt;/author&gt;&lt;author&gt;&lt;firstName&gt;C&lt;/firstName&gt;&lt;lastName&gt;Hovendal&lt;/lastName&gt;&lt;/author&gt;&lt;author&gt;&lt;firstName&gt;H&lt;/firstName&gt;&lt;middleNames&gt;O&lt;/middleNames&gt;&lt;lastName&gt;Nielsen&lt;/lastName&gt;&lt;/author&gt;&lt;/authors&gt;&lt;/publication&gt;&lt;publication&gt;&lt;volume&gt;10&lt;/volume&gt;&lt;publication_date&gt;99199901011200000000222000&lt;/publication_date&gt;&lt;number&gt;suppl 4&lt;/number&gt;&lt;startpage&gt;S182&lt;/startpage&gt;&lt;title&gt;Intraoperative methods to stage and localize pancreatic and duodenal tumors&lt;/title&gt;&lt;uuid&gt;421AA65F-A42C-482B-A73A-149697316277&lt;/uuid&gt;&lt;subtype&gt;400&lt;/subtype&gt;&lt;endpage&gt;S184&lt;/endpage&gt;&lt;type&gt;400&lt;/type&gt;&lt;url&gt;http://annonc.oxfordjournals.org/content/10/suppl_4/S182.abstract&lt;/url&gt;&lt;authors&gt;&lt;author&gt;&lt;firstName&gt;Jeffrey&lt;/firstName&gt;&lt;middleNames&gt;A&lt;/middleNames&gt;&lt;lastName&gt;Norton&lt;/lastName&gt;&lt;/author&gt;&lt;/authors&gt;&lt;/publication&gt;&lt;/publications&gt;&lt;cites&gt;&lt;/cites&gt;&lt;/citation&gt;</w:instrText>
      </w:r>
      <w:r w:rsidR="006F286E">
        <w:rPr>
          <w:szCs w:val="18"/>
        </w:rPr>
        <w:fldChar w:fldCharType="separate"/>
      </w:r>
      <w:r w:rsidR="003F26E6">
        <w:rPr>
          <w:rFonts w:eastAsia="Times New Roman"/>
          <w:lang w:val="en-US"/>
        </w:rPr>
        <w:t>[50-52]</w:t>
      </w:r>
      <w:r w:rsidR="006F286E">
        <w:rPr>
          <w:szCs w:val="18"/>
        </w:rPr>
        <w:fldChar w:fldCharType="end"/>
      </w:r>
      <w:r w:rsidR="00BF2473">
        <w:rPr>
          <w:szCs w:val="18"/>
        </w:rPr>
        <w:t>, which collectively showed a doubling of the yield of unresectable disease versus non-ultrasound laparoscopy alone.</w:t>
      </w:r>
      <w:r w:rsidR="003B37D3">
        <w:rPr>
          <w:szCs w:val="18"/>
        </w:rPr>
        <w:t xml:space="preserve"> </w:t>
      </w:r>
      <w:r w:rsidR="00D43EA6">
        <w:rPr>
          <w:szCs w:val="18"/>
        </w:rPr>
        <w:t xml:space="preserve">Subgroup analysis of: more recent studies (2009-2014), studies post January 2000 and studies comparing only MDCT imaging all demonstrated comparable findings with resection rates of 100% and 81% (2 studies), 74% and 58% (4 studies) and 100% and 78% (1 study) for SL/L-LUS versus MDCT respectively. </w:t>
      </w:r>
    </w:p>
    <w:p w14:paraId="53CCB6AD" w14:textId="77777777" w:rsidR="00B171DA" w:rsidRPr="00A524D9" w:rsidRDefault="00B171DA" w:rsidP="00A524D9">
      <w:pPr>
        <w:pStyle w:val="NoSpacing"/>
        <w:spacing w:line="480" w:lineRule="auto"/>
        <w:jc w:val="both"/>
        <w:rPr>
          <w:szCs w:val="18"/>
        </w:rPr>
      </w:pPr>
    </w:p>
    <w:p w14:paraId="663519A0" w14:textId="5270B090" w:rsidR="00516840" w:rsidRDefault="007F12C4" w:rsidP="00B171DA">
      <w:pPr>
        <w:pStyle w:val="NoSpacing"/>
        <w:spacing w:line="480" w:lineRule="auto"/>
        <w:jc w:val="both"/>
        <w:rPr>
          <w:b/>
        </w:rPr>
      </w:pPr>
      <w:r>
        <w:t xml:space="preserve">All of these reviews </w:t>
      </w:r>
      <w:r w:rsidRPr="00754F55">
        <w:t>acknowledge</w:t>
      </w:r>
      <w:r>
        <w:t xml:space="preserve"> </w:t>
      </w:r>
      <w:r w:rsidR="00D00D83">
        <w:t>significant</w:t>
      </w:r>
      <w:r w:rsidRPr="00754F55">
        <w:t xml:space="preserve"> study heterogeneity</w:t>
      </w:r>
      <w:r>
        <w:t>, particularly with regard to resectability criteria,</w:t>
      </w:r>
      <w:r w:rsidR="005F1F5F">
        <w:t xml:space="preserve"> requirement to offer surgery for gastric outlet </w:t>
      </w:r>
      <w:r w:rsidR="00F05030">
        <w:t>obstruction prior</w:t>
      </w:r>
      <w:r w:rsidR="005F1F5F">
        <w:t xml:space="preserve"> to routine use of duodenal stenting,</w:t>
      </w:r>
      <w:r>
        <w:t xml:space="preserve"> multimodal imaging protocols and the quality of CT technology.</w:t>
      </w:r>
      <w:r w:rsidR="000E2CC5">
        <w:t xml:space="preserve"> </w:t>
      </w:r>
    </w:p>
    <w:p w14:paraId="1E24EB84" w14:textId="77777777" w:rsidR="0088782B" w:rsidRPr="0088782B" w:rsidRDefault="003C4315" w:rsidP="001D6698">
      <w:pPr>
        <w:jc w:val="both"/>
        <w:rPr>
          <w:b/>
        </w:rPr>
      </w:pPr>
      <w:r>
        <w:rPr>
          <w:b/>
        </w:rPr>
        <w:lastRenderedPageBreak/>
        <w:t>2.1</w:t>
      </w:r>
      <w:r>
        <w:rPr>
          <w:b/>
        </w:rPr>
        <w:tab/>
      </w:r>
      <w:r w:rsidR="0088782B" w:rsidRPr="0088782B">
        <w:rPr>
          <w:b/>
        </w:rPr>
        <w:t xml:space="preserve">Selective Criteria for </w:t>
      </w:r>
      <w:r w:rsidR="00A67C10">
        <w:rPr>
          <w:b/>
        </w:rPr>
        <w:t>SL/L-LUS</w:t>
      </w:r>
    </w:p>
    <w:p w14:paraId="096BD902" w14:textId="77777777" w:rsidR="0088782B" w:rsidRDefault="0088782B" w:rsidP="001D6698">
      <w:pPr>
        <w:jc w:val="both"/>
      </w:pPr>
    </w:p>
    <w:p w14:paraId="59C1080C" w14:textId="77777777" w:rsidR="002267BF" w:rsidRDefault="009C2169" w:rsidP="007B020E">
      <w:pPr>
        <w:spacing w:line="480" w:lineRule="auto"/>
        <w:jc w:val="both"/>
      </w:pPr>
      <w:r w:rsidRPr="007B020E">
        <w:t xml:space="preserve">The advent of the </w:t>
      </w:r>
      <w:r w:rsidR="00912CBD" w:rsidRPr="007B020E">
        <w:t xml:space="preserve">MDCT era </w:t>
      </w:r>
      <w:r w:rsidR="0071343A" w:rsidRPr="007B020E">
        <w:t>and</w:t>
      </w:r>
      <w:r w:rsidR="005D37FE" w:rsidRPr="007B020E">
        <w:t xml:space="preserve"> more accurate </w:t>
      </w:r>
      <w:r w:rsidR="00912CBD" w:rsidRPr="007B020E">
        <w:t xml:space="preserve">preoperative </w:t>
      </w:r>
      <w:r w:rsidR="005E2594" w:rsidRPr="007B020E">
        <w:t xml:space="preserve">imaging </w:t>
      </w:r>
      <w:r w:rsidR="00912CBD" w:rsidRPr="007B020E">
        <w:t xml:space="preserve">assessment of resectability </w:t>
      </w:r>
      <w:r w:rsidR="0071343A" w:rsidRPr="007B020E">
        <w:t>results</w:t>
      </w:r>
      <w:r w:rsidR="00912CBD" w:rsidRPr="007B020E">
        <w:t xml:space="preserve"> in </w:t>
      </w:r>
      <w:r w:rsidR="005E2594" w:rsidRPr="007B020E">
        <w:t xml:space="preserve">a </w:t>
      </w:r>
      <w:r w:rsidR="00912CBD" w:rsidRPr="007B020E">
        <w:t xml:space="preserve">larger number of </w:t>
      </w:r>
      <w:r w:rsidR="00A67C10" w:rsidRPr="007B020E">
        <w:t>SL/L-LUS</w:t>
      </w:r>
      <w:r w:rsidR="00912CBD" w:rsidRPr="007B020E">
        <w:t xml:space="preserve"> required </w:t>
      </w:r>
      <w:r w:rsidR="005D37FE" w:rsidRPr="007B020E">
        <w:t xml:space="preserve">to be performed </w:t>
      </w:r>
      <w:r w:rsidR="00912CBD" w:rsidRPr="007B020E">
        <w:t xml:space="preserve">to prevent </w:t>
      </w:r>
      <w:r w:rsidR="005E2594" w:rsidRPr="007B020E">
        <w:t>one</w:t>
      </w:r>
      <w:r w:rsidR="00CE32BE" w:rsidRPr="007B020E">
        <w:t xml:space="preserve"> unnecessary laparotomy,</w:t>
      </w:r>
      <w:r w:rsidR="0071343A" w:rsidRPr="007B020E">
        <w:t xml:space="preserve"> Friess et al demonstrate only 1 laparotomy is avoided for every 8 laparoscopies performed in patients with pancreatic cancer resulting in a</w:t>
      </w:r>
      <w:r w:rsidR="005D37FE" w:rsidRPr="007B020E">
        <w:t xml:space="preserve"> reduction in the cost benefit </w:t>
      </w:r>
      <w:r w:rsidR="0071343A" w:rsidRPr="007B020E">
        <w:t>relationship</w:t>
      </w:r>
      <w:r w:rsidR="005D37FE" w:rsidRPr="007B020E">
        <w:t xml:space="preserve"> associated with </w:t>
      </w:r>
      <w:r w:rsidR="00A67C10" w:rsidRPr="007B020E">
        <w:t>SL/L-LUS</w:t>
      </w:r>
      <w:r w:rsidR="00F943BC" w:rsidRPr="007B020E">
        <w:t xml:space="preserve"> </w:t>
      </w:r>
      <w:r w:rsidR="006F286E" w:rsidRPr="007B020E">
        <w:fldChar w:fldCharType="begin"/>
      </w:r>
      <w:r w:rsidR="002267BF">
        <w:instrText xml:space="preserve"> ADDIN PAPERS2_CITATIONS &lt;citation&gt;&lt;uuid&gt;AB271783-694A-405E-B21B-9E106071B01E&lt;/uuid&gt;&lt;priority&gt;49&lt;/priority&gt;&lt;publications&gt;&lt;publication&gt;&lt;uuid&gt;78C48653-FA0D-48CD-B87B-B5D10D5398B5&lt;/uuid&gt;&lt;volume&gt;186&lt;/volume&gt;&lt;startpage&gt;675&lt;/startpage&gt;&lt;publication_date&gt;99199806001200000000220000&lt;/publication_date&gt;&lt;url&gt;http://eutils.ncbi.nlm.nih.gov/entrez/eutils/elink.fcgi?dbfrom=pubmed&amp;amp;id=9632157&amp;amp;retmode=ref&amp;amp;cmd=prlinks&lt;/url&gt;&lt;citekey&gt;FriessH:1998va&lt;/citekey&gt;&lt;type&gt;400&lt;/type&gt;&lt;title&gt;The role of diagnostic laparoscopy in pancreatic and periampullary malignancies.&lt;/title&gt;&lt;location&gt;&amp;lt;!DOCTYPE html&amp;gt;</w:instrText>
      </w:r>
    </w:p>
    <w:p w14:paraId="115F36BC" w14:textId="77777777" w:rsidR="002267BF" w:rsidRDefault="002267BF" w:rsidP="007B020E">
      <w:pPr>
        <w:spacing w:line="480" w:lineRule="auto"/>
        <w:jc w:val="both"/>
      </w:pPr>
      <w:r>
        <w:instrText>&amp;lt;html lang=en&amp;gt;</w:instrText>
      </w:r>
    </w:p>
    <w:p w14:paraId="43A2DC41" w14:textId="77777777" w:rsidR="002267BF" w:rsidRDefault="002267BF" w:rsidP="007B020E">
      <w:pPr>
        <w:spacing w:line="480" w:lineRule="auto"/>
        <w:jc w:val="both"/>
      </w:pPr>
      <w:r>
        <w:instrText xml:space="preserve">  &amp;lt;meta charset=utf-8&amp;gt;</w:instrText>
      </w:r>
    </w:p>
    <w:p w14:paraId="4A4C70B0" w14:textId="77777777" w:rsidR="002267BF" w:rsidRDefault="002267BF" w:rsidP="007B020E">
      <w:pPr>
        <w:spacing w:line="480" w:lineRule="auto"/>
        <w:jc w:val="both"/>
      </w:pPr>
      <w:r>
        <w:instrText xml:space="preserve">  &amp;lt;meta name=viewport content="initial-scale=1, minimum-scale=1, width=device-width"&amp;gt;</w:instrText>
      </w:r>
    </w:p>
    <w:p w14:paraId="57753D16" w14:textId="77777777" w:rsidR="002267BF" w:rsidRDefault="002267BF" w:rsidP="007B020E">
      <w:pPr>
        <w:spacing w:line="480" w:lineRule="auto"/>
        <w:jc w:val="both"/>
      </w:pPr>
      <w:r>
        <w:instrText xml:space="preserve">  &amp;lt;title&amp;gt;Error 404 (Not Found)!!1&amp;lt;/title&amp;gt;</w:instrText>
      </w:r>
    </w:p>
    <w:p w14:paraId="1486918F" w14:textId="77777777" w:rsidR="002267BF" w:rsidRDefault="002267BF" w:rsidP="007B020E">
      <w:pPr>
        <w:spacing w:line="480" w:lineRule="auto"/>
        <w:jc w:val="both"/>
      </w:pPr>
      <w:r>
        <w:instrText xml:space="preserve">  &amp;lt;style&amp;gt;</w:instrText>
      </w:r>
    </w:p>
    <w:p w14:paraId="277F52F7" w14:textId="77777777" w:rsidR="002267BF" w:rsidRDefault="002267BF" w:rsidP="007B020E">
      <w:pPr>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FBB29D0" w14:textId="77777777" w:rsidR="002267BF" w:rsidRDefault="002267BF" w:rsidP="007B020E">
      <w:pPr>
        <w:spacing w:line="480" w:lineRule="auto"/>
        <w:jc w:val="both"/>
      </w:pPr>
      <w:r>
        <w:instrText xml:space="preserve">  &amp;lt;/style&amp;gt;</w:instrText>
      </w:r>
    </w:p>
    <w:p w14:paraId="0847FA12" w14:textId="77777777" w:rsidR="002267BF" w:rsidRDefault="002267BF" w:rsidP="007B020E">
      <w:pPr>
        <w:spacing w:line="480" w:lineRule="auto"/>
        <w:jc w:val="both"/>
      </w:pPr>
      <w:r>
        <w:instrText xml:space="preserve">  &amp;lt;a href=//www.google.com/&amp;gt;&amp;lt;span id=logo aria-label=Google&amp;gt;&amp;lt;/span&amp;gt;&amp;lt;/a&amp;gt;</w:instrText>
      </w:r>
    </w:p>
    <w:p w14:paraId="61AE10D5" w14:textId="77777777" w:rsidR="002267BF" w:rsidRDefault="002267BF" w:rsidP="007B020E">
      <w:pPr>
        <w:spacing w:line="480" w:lineRule="auto"/>
        <w:jc w:val="both"/>
      </w:pPr>
      <w:r>
        <w:instrText xml:space="preserve">  &amp;lt;p&amp;gt;&amp;lt;b&amp;gt;404.&amp;lt;/b&amp;gt; &amp;lt;ins&amp;gt;That’s an error.&amp;lt;/ins&amp;gt;</w:instrText>
      </w:r>
    </w:p>
    <w:p w14:paraId="45393E2F" w14:textId="77777777" w:rsidR="002267BF" w:rsidRDefault="002267BF" w:rsidP="007B020E">
      <w:pPr>
        <w:spacing w:line="480" w:lineRule="auto"/>
        <w:jc w:val="both"/>
      </w:pPr>
      <w:r>
        <w:instrText xml:space="preserve">  &amp;lt;p&amp;gt;The requested URL &amp;lt;code&amp;gt;/maps/geo&amp;lt;/code&amp;gt; was not found on this server.  &amp;lt;ins&amp;gt;That’s all we know.&amp;lt;/ins&amp;gt;</w:instrText>
      </w:r>
    </w:p>
    <w:p w14:paraId="28092625" w14:textId="77777777" w:rsidR="002267BF" w:rsidRDefault="002267BF" w:rsidP="007B020E">
      <w:pPr>
        <w:spacing w:line="480" w:lineRule="auto"/>
        <w:jc w:val="both"/>
      </w:pPr>
      <w:r>
        <w:instrText>&lt;/location&gt;&lt;institution&gt;Department of Visceral and Transplantation Surgery, University of Bern, Inselpital, Switzerland.&lt;/institution&gt;&lt;number&gt;6&lt;/number&gt;&lt;subtype&gt;400&lt;/subtype&gt;&lt;endpage&gt;682&lt;/endpage&gt;&lt;bundle&gt;&lt;publication&gt;&lt;title&gt;J Am Coll Surg&lt;/title&gt;&lt;type&gt;-100&lt;/type&gt;&lt;subtype&gt;-100&lt;/subtype&gt;&lt;uuid&gt;6EB4C746-987B-4A33-A35E-A5896B59A414&lt;/uuid&gt;&lt;/publication&gt;&lt;/bundle&gt;&lt;authors&gt;&lt;author&gt;&lt;lastName&gt;Friess H&lt;/lastName&gt;&lt;/author&gt;&lt;author&gt;&lt;lastName&gt;Kleeff J&lt;/lastName&gt;&lt;/author&gt;&lt;author&gt;&lt;firstName&gt;J&lt;/firstName&gt;&lt;middleNames&gt;C&lt;/middleNames&gt;&lt;lastName&gt;Silva&lt;/lastName&gt;&lt;/author&gt;&lt;author&gt;&lt;firstName&gt;C&lt;/firstName&gt;&lt;lastName&gt;Sadowski&lt;/lastName&gt;&lt;/author&gt;&lt;author&gt;&lt;firstName&gt;H&lt;/firstName&gt;&lt;middleNames&gt;U&lt;/middleNames&gt;&lt;lastName&gt;Baer&lt;/lastName&gt;&lt;/author&gt;&lt;author&gt;&lt;firstName&gt;M&lt;/firstName&gt;&lt;middleNames&gt;W&lt;/middleNames&gt;&lt;lastName&gt;Buchler&lt;/lastName&gt;&lt;/author&gt;&lt;/authors&gt;&lt;/publication&gt;&lt;publication&gt;&lt;uuid&gt;D68BBF6E-F8BB-4883-849C-F80501C8E4E0&lt;/uuid&gt;&lt;volume&gt;25&lt;/volume&gt;&lt;doi&gt;10.1007/s00464-010-1150-7&lt;/doi&gt;&lt;startpage&gt;160&lt;/startpage&gt;&lt;publication_date&gt;99201101001200000000220000&lt;/publication_date&gt;&lt;url&gt;http://eutils.ncbi.nlm.nih.gov/entrez/eutils/elink.fcgi?dbfrom=pubmed&amp;amp;id=20567851&amp;amp;retmode=ref&amp;amp;cmd=prlinks&lt;/url&gt;&lt;citekey&gt;Barabino:2011gn&lt;/citekey&gt;&lt;type&gt;400&lt;/type&gt;&lt;title&gt;Is there still a role for laparoscopy combined with laparoscopic ultrasonography in the staging of pancreatic cancer?&lt;/title&gt;&lt;location&gt;&amp;lt;!DOCTYPE html&amp;gt;</w:instrText>
      </w:r>
    </w:p>
    <w:p w14:paraId="360CA250" w14:textId="77777777" w:rsidR="002267BF" w:rsidRDefault="002267BF" w:rsidP="007B020E">
      <w:pPr>
        <w:spacing w:line="480" w:lineRule="auto"/>
        <w:jc w:val="both"/>
      </w:pPr>
      <w:r>
        <w:instrText>&amp;lt;html lang=en&amp;gt;</w:instrText>
      </w:r>
    </w:p>
    <w:p w14:paraId="41F4D3D2" w14:textId="77777777" w:rsidR="002267BF" w:rsidRDefault="002267BF" w:rsidP="007B020E">
      <w:pPr>
        <w:spacing w:line="480" w:lineRule="auto"/>
        <w:jc w:val="both"/>
      </w:pPr>
      <w:r>
        <w:instrText xml:space="preserve">  &amp;lt;meta charset=utf-8&amp;gt;</w:instrText>
      </w:r>
    </w:p>
    <w:p w14:paraId="048356B9" w14:textId="77777777" w:rsidR="002267BF" w:rsidRDefault="002267BF" w:rsidP="007B020E">
      <w:pPr>
        <w:spacing w:line="480" w:lineRule="auto"/>
        <w:jc w:val="both"/>
      </w:pPr>
      <w:r>
        <w:instrText xml:space="preserve">  &amp;lt;meta name=viewport content="initial-scale=1, minimum-scale=1, width=device-width"&amp;gt;</w:instrText>
      </w:r>
    </w:p>
    <w:p w14:paraId="3936982D" w14:textId="77777777" w:rsidR="002267BF" w:rsidRDefault="002267BF" w:rsidP="007B020E">
      <w:pPr>
        <w:spacing w:line="480" w:lineRule="auto"/>
        <w:jc w:val="both"/>
      </w:pPr>
      <w:r>
        <w:instrText xml:space="preserve">  &amp;lt;title&amp;gt;Error 404 (Not Found)!!1&amp;lt;/title&amp;gt;</w:instrText>
      </w:r>
    </w:p>
    <w:p w14:paraId="79706EC8" w14:textId="77777777" w:rsidR="002267BF" w:rsidRDefault="002267BF" w:rsidP="007B020E">
      <w:pPr>
        <w:spacing w:line="480" w:lineRule="auto"/>
        <w:jc w:val="both"/>
      </w:pPr>
      <w:r>
        <w:instrText xml:space="preserve">  &amp;lt;style&amp;gt;</w:instrText>
      </w:r>
    </w:p>
    <w:p w14:paraId="119E5B2C" w14:textId="77777777" w:rsidR="002267BF" w:rsidRDefault="002267BF" w:rsidP="007B020E">
      <w:pPr>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2204E87" w14:textId="77777777" w:rsidR="002267BF" w:rsidRDefault="002267BF" w:rsidP="007B020E">
      <w:pPr>
        <w:spacing w:line="480" w:lineRule="auto"/>
        <w:jc w:val="both"/>
      </w:pPr>
      <w:r>
        <w:instrText xml:space="preserve">  &amp;lt;/style&amp;gt;</w:instrText>
      </w:r>
    </w:p>
    <w:p w14:paraId="7D8F0FA3" w14:textId="77777777" w:rsidR="002267BF" w:rsidRDefault="002267BF" w:rsidP="007B020E">
      <w:pPr>
        <w:spacing w:line="480" w:lineRule="auto"/>
        <w:jc w:val="both"/>
      </w:pPr>
      <w:r>
        <w:instrText xml:space="preserve">  &amp;lt;a href=//www.google.com/&amp;gt;&amp;lt;span id=logo aria-label=Google&amp;gt;&amp;lt;/span&amp;gt;&amp;lt;/a&amp;gt;</w:instrText>
      </w:r>
    </w:p>
    <w:p w14:paraId="69B98115" w14:textId="77777777" w:rsidR="002267BF" w:rsidRDefault="002267BF" w:rsidP="007B020E">
      <w:pPr>
        <w:spacing w:line="480" w:lineRule="auto"/>
        <w:jc w:val="both"/>
      </w:pPr>
      <w:r>
        <w:instrText xml:space="preserve">  &amp;lt;p&amp;gt;&amp;lt;b&amp;gt;404.&amp;lt;/b&amp;gt; &amp;lt;ins&amp;gt;That’s an error.&amp;lt;/ins&amp;gt;</w:instrText>
      </w:r>
    </w:p>
    <w:p w14:paraId="08CAD551" w14:textId="77777777" w:rsidR="002267BF" w:rsidRDefault="002267BF" w:rsidP="007B020E">
      <w:pPr>
        <w:spacing w:line="480" w:lineRule="auto"/>
        <w:jc w:val="both"/>
      </w:pPr>
      <w:r>
        <w:instrText xml:space="preserve">  &amp;lt;p&amp;gt;The requested URL &amp;lt;code&amp;gt;/maps/geo&amp;lt;/code&amp;gt; was not found on this server.  &amp;lt;ins&amp;gt;That’s all we know.&amp;lt;/ins&amp;gt;</w:instrText>
      </w:r>
    </w:p>
    <w:p w14:paraId="19F9BE44" w14:textId="77777777" w:rsidR="002267BF" w:rsidRDefault="002267BF" w:rsidP="007B020E">
      <w:pPr>
        <w:spacing w:line="480" w:lineRule="auto"/>
        <w:jc w:val="both"/>
      </w:pPr>
      <w:r>
        <w:instrText>&lt;/location&gt;&lt;institution&gt;2rd Department of General Surgery, Faculty of Medicine, University of Milan, San Paolo Hospital, Via di Rudini 8, 20142, Milan, Italy. matteo.barabino@alice.it&lt;/institution&gt;&lt;number&gt;1&lt;/number&gt;&lt;subtype&gt;400&lt;/subtype&gt;&lt;endpage&gt;165&lt;/endpage&gt;&lt;bundle&gt;&lt;publication&gt;&lt;title&gt;Surg Endosc&lt;/title&gt;&lt;type&gt;-100&lt;/type&gt;&lt;subtype&gt;-100&lt;/subtype&gt;&lt;uuid&gt;AEB5823F-84FC-41AA-B4DA-CDB97673618E&lt;/uuid&gt;&lt;/publication&gt;&lt;/bundle&gt;&lt;authors&gt;&lt;author&gt;&lt;firstName&gt;Matteo&lt;/firstName&gt;&lt;lastName&gt;Barabino&lt;/lastName&gt;&lt;/author&gt;&lt;author&gt;&lt;firstName&gt;Roberto&lt;/firstName&gt;&lt;lastName&gt;Santambrogio&lt;/lastName&gt;&lt;/author&gt;&lt;author&gt;&lt;firstName&gt;Andrea&lt;/firstName&gt;&lt;lastName&gt;Pisani Ceretti&lt;/lastName&gt;&lt;/author&gt;&lt;author&gt;&lt;firstName&gt;Rocco&lt;/firstName&gt;&lt;lastName&gt;Scalzone&lt;/lastName&gt;&lt;/author&gt;&lt;author&gt;&lt;firstName&gt;Marco&lt;/firstName&gt;&lt;lastName&gt;Montorsi&lt;/lastName&gt;&lt;/author&gt;&lt;author&gt;&lt;firstName&gt;Enrico&lt;/firstName&gt;&lt;lastName&gt;Opocher&lt;/lastName&gt;&lt;/author&gt;&lt;/authors&gt;&lt;/publication&gt;&lt;/publications&gt;&lt;cites&gt;&lt;/cites&gt;&lt;/citation&gt;</w:instrText>
      </w:r>
      <w:r w:rsidR="006F286E" w:rsidRPr="007B020E">
        <w:fldChar w:fldCharType="separate"/>
      </w:r>
      <w:r w:rsidR="003F26E6">
        <w:rPr>
          <w:rFonts w:eastAsia="Times New Roman"/>
          <w:lang w:val="en-US"/>
        </w:rPr>
        <w:t>[53,54]</w:t>
      </w:r>
      <w:r w:rsidR="006F286E" w:rsidRPr="007B020E">
        <w:fldChar w:fldCharType="end"/>
      </w:r>
      <w:r w:rsidR="005D37FE" w:rsidRPr="007B020E">
        <w:t>. These findings</w:t>
      </w:r>
      <w:r w:rsidR="00912CBD" w:rsidRPr="007B020E">
        <w:t xml:space="preserve"> led to questioning of the clinical utility of </w:t>
      </w:r>
      <w:r w:rsidR="00A67C10" w:rsidRPr="007B020E">
        <w:t>SL/L-LUS</w:t>
      </w:r>
      <w:r w:rsidR="00912CBD" w:rsidRPr="007B020E">
        <w:t xml:space="preserve"> on a routine basis</w:t>
      </w:r>
      <w:r w:rsidR="005E2594" w:rsidRPr="007B020E">
        <w:t xml:space="preserve"> </w:t>
      </w:r>
      <w:r w:rsidR="003D171D" w:rsidRPr="007B020E">
        <w:t xml:space="preserve">and </w:t>
      </w:r>
      <w:r w:rsidR="005F30C0" w:rsidRPr="007B020E">
        <w:t xml:space="preserve">suggested a move </w:t>
      </w:r>
      <w:r w:rsidR="003D171D" w:rsidRPr="007B020E">
        <w:t xml:space="preserve">towards selective </w:t>
      </w:r>
      <w:r w:rsidR="00A67C10" w:rsidRPr="007B020E">
        <w:t>SL/L-LUS</w:t>
      </w:r>
      <w:r w:rsidR="00A02ABB" w:rsidRPr="007B020E">
        <w:t xml:space="preserve">. </w:t>
      </w:r>
      <w:r w:rsidR="005F30C0" w:rsidRPr="007B020E">
        <w:t>In addition to equivocal radiological staging proposed criteria o</w:t>
      </w:r>
      <w:r w:rsidR="00436482" w:rsidRPr="007B020E">
        <w:t xml:space="preserve">n which to select patients for </w:t>
      </w:r>
      <w:r w:rsidR="00A67C10" w:rsidRPr="007B020E">
        <w:t>SL/L-LUS</w:t>
      </w:r>
      <w:r w:rsidR="005F30C0" w:rsidRPr="007B020E">
        <w:t xml:space="preserve"> include: tumour size, </w:t>
      </w:r>
      <w:r w:rsidR="00A02ABB" w:rsidRPr="007B020E">
        <w:t xml:space="preserve">tumour location, </w:t>
      </w:r>
      <w:r w:rsidR="007B020E" w:rsidRPr="007B020E">
        <w:t xml:space="preserve">with </w:t>
      </w:r>
      <w:r w:rsidR="00A02ABB" w:rsidRPr="007B020E">
        <w:t>clinical and laboratory findings associated with risk of locally advanced disease or metastasis</w:t>
      </w:r>
      <w:r w:rsidR="00040BA4" w:rsidRPr="007B020E">
        <w:t xml:space="preserve"> </w:t>
      </w:r>
      <w:r w:rsidR="007E1931" w:rsidRPr="007B020E">
        <w:t>such as hypo</w:t>
      </w:r>
      <w:r w:rsidR="00D00D83">
        <w:t xml:space="preserve"> </w:t>
      </w:r>
      <w:r w:rsidR="007E1931" w:rsidRPr="007B020E">
        <w:t>albuminaemia,</w:t>
      </w:r>
      <w:r w:rsidR="007B020E" w:rsidRPr="007B020E">
        <w:t xml:space="preserve"> </w:t>
      </w:r>
      <w:r w:rsidR="007E1931" w:rsidRPr="007B020E">
        <w:t>weight loss, raised Ca19.9 and</w:t>
      </w:r>
      <w:r w:rsidR="00C01551" w:rsidRPr="007B020E">
        <w:t xml:space="preserve"> </w:t>
      </w:r>
      <w:r w:rsidR="007E1931" w:rsidRPr="007B020E">
        <w:t>back pain</w:t>
      </w:r>
      <w:r w:rsidR="00F943BC" w:rsidRPr="007B020E">
        <w:t xml:space="preserve"> </w:t>
      </w:r>
      <w:r w:rsidR="006F286E" w:rsidRPr="007B020E">
        <w:fldChar w:fldCharType="begin"/>
      </w:r>
      <w:r>
        <w:instrText xml:space="preserve"> ADDIN PAPERS2_CITATIONS &lt;citation&gt;&lt;uuid&gt;CE80B8D5-8136-484A-8507-699F57251EB6&lt;/uuid&gt;&lt;priority&gt;50&lt;/priority&gt;&lt;publications&gt;&lt;publication&gt;&lt;uuid&gt;0731043A-513F-43CD-B42C-ECE56D5DD94F&lt;/uuid&gt;&lt;volume&gt;88&lt;/volume&gt;&lt;doi&gt;10.1046/j.1365-2168.2001.01695.x&lt;/doi&gt;&lt;startpage&gt;325&lt;/startpage&gt;&lt;publication_date&gt;99200103001200000000220000&lt;/publication_date&gt;&lt;url&gt;http://eutils.ncbi.nlm.nih.gov/entrez/eutils/elink.fcgi?dbfrom=pubmed&amp;amp;id=11260096&amp;amp;retmode=ref&amp;amp;cmd=prlinks&lt;/url&gt;&lt;citekey&gt;Pisters:2001eu&lt;/citekey&gt;&lt;type&gt;400&lt;/type&gt;&lt;title&gt;Laparoscopy in the staging of pancreatic cancer.&lt;/title&gt;&lt;location&gt;&amp;lt;!DOCTYPE html&amp;gt;</w:instrText>
      </w:r>
    </w:p>
    <w:p w14:paraId="63FFB132" w14:textId="77777777" w:rsidR="002267BF" w:rsidRDefault="002267BF" w:rsidP="007B020E">
      <w:pPr>
        <w:spacing w:line="480" w:lineRule="auto"/>
        <w:jc w:val="both"/>
      </w:pPr>
      <w:r>
        <w:instrText>&amp;lt;html lang=en&amp;gt;</w:instrText>
      </w:r>
    </w:p>
    <w:p w14:paraId="5176ABF0" w14:textId="77777777" w:rsidR="002267BF" w:rsidRDefault="002267BF" w:rsidP="007B020E">
      <w:pPr>
        <w:spacing w:line="480" w:lineRule="auto"/>
        <w:jc w:val="both"/>
      </w:pPr>
      <w:r>
        <w:instrText xml:space="preserve">  &amp;lt;meta charset=utf-8&amp;gt;</w:instrText>
      </w:r>
    </w:p>
    <w:p w14:paraId="612FBA3E" w14:textId="77777777" w:rsidR="002267BF" w:rsidRDefault="002267BF" w:rsidP="007B020E">
      <w:pPr>
        <w:spacing w:line="480" w:lineRule="auto"/>
        <w:jc w:val="both"/>
      </w:pPr>
      <w:r>
        <w:instrText xml:space="preserve">  &amp;lt;meta name=viewport content="initial-scale=1, minimum-scale=1, width=device-width"&amp;gt;</w:instrText>
      </w:r>
    </w:p>
    <w:p w14:paraId="25AAD82C" w14:textId="77777777" w:rsidR="002267BF" w:rsidRDefault="002267BF" w:rsidP="007B020E">
      <w:pPr>
        <w:spacing w:line="480" w:lineRule="auto"/>
        <w:jc w:val="both"/>
      </w:pPr>
      <w:r>
        <w:instrText xml:space="preserve">  &amp;lt;title&amp;gt;Error 404 (Not Found)!!1&amp;lt;/title&amp;gt;</w:instrText>
      </w:r>
    </w:p>
    <w:p w14:paraId="2F4DC475" w14:textId="77777777" w:rsidR="002267BF" w:rsidRDefault="002267BF" w:rsidP="007B020E">
      <w:pPr>
        <w:spacing w:line="480" w:lineRule="auto"/>
        <w:jc w:val="both"/>
      </w:pPr>
      <w:r>
        <w:instrText xml:space="preserve">  &amp;lt;style&amp;gt;</w:instrText>
      </w:r>
    </w:p>
    <w:p w14:paraId="67B070B6" w14:textId="77777777" w:rsidR="002267BF" w:rsidRDefault="002267BF" w:rsidP="007B020E">
      <w:pPr>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A2C34F4" w14:textId="77777777" w:rsidR="002267BF" w:rsidRDefault="002267BF" w:rsidP="007B020E">
      <w:pPr>
        <w:spacing w:line="480" w:lineRule="auto"/>
        <w:jc w:val="both"/>
      </w:pPr>
      <w:r>
        <w:instrText xml:space="preserve">  &amp;lt;/style&amp;gt;</w:instrText>
      </w:r>
    </w:p>
    <w:p w14:paraId="47E23BD6" w14:textId="77777777" w:rsidR="002267BF" w:rsidRDefault="002267BF" w:rsidP="007B020E">
      <w:pPr>
        <w:spacing w:line="480" w:lineRule="auto"/>
        <w:jc w:val="both"/>
      </w:pPr>
      <w:r>
        <w:instrText xml:space="preserve">  &amp;lt;a href=//www.google.com/&amp;gt;&amp;lt;span id=logo aria-label=Google&amp;gt;&amp;lt;/span&amp;gt;&amp;lt;/a&amp;gt;</w:instrText>
      </w:r>
    </w:p>
    <w:p w14:paraId="210CF1BA" w14:textId="77777777" w:rsidR="002267BF" w:rsidRDefault="002267BF" w:rsidP="007B020E">
      <w:pPr>
        <w:spacing w:line="480" w:lineRule="auto"/>
        <w:jc w:val="both"/>
      </w:pPr>
      <w:r>
        <w:instrText xml:space="preserve">  &amp;lt;p&amp;gt;&amp;lt;b&amp;gt;404.&amp;lt;/b&amp;gt; &amp;lt;ins&amp;gt;That’s an error.&amp;lt;/ins&amp;gt;</w:instrText>
      </w:r>
    </w:p>
    <w:p w14:paraId="4E5B220A" w14:textId="77777777" w:rsidR="002267BF" w:rsidRDefault="002267BF" w:rsidP="007B020E">
      <w:pPr>
        <w:spacing w:line="480" w:lineRule="auto"/>
        <w:jc w:val="both"/>
      </w:pPr>
      <w:r>
        <w:instrText xml:space="preserve">  &amp;lt;p&amp;gt;The requested URL &amp;lt;code&amp;gt;/maps/geo&amp;lt;/code&amp;gt; was not found on this server.  &amp;lt;ins&amp;gt;That’s all we know.&amp;lt;/ins&amp;gt;</w:instrText>
      </w:r>
    </w:p>
    <w:p w14:paraId="0970E218" w14:textId="0C6AA4A2" w:rsidR="005F30C0" w:rsidRPr="007B020E" w:rsidRDefault="002267BF" w:rsidP="007B020E">
      <w:pPr>
        <w:spacing w:line="480" w:lineRule="auto"/>
        <w:jc w:val="both"/>
      </w:pPr>
      <w:r>
        <w:instrText>&lt;/location&gt;&lt;institution&gt;Pancreatic Tumor Study Group, The University of Texas M. D. Anderson Cancer Center, Houston, Texas, USA.&lt;/institution&gt;&lt;number&gt;3&lt;/number&gt;&lt;subtype&gt;400&lt;/subtype&gt;&lt;endpage&gt;337&lt;/endpage&gt;&lt;bundle&gt;&lt;publication&gt;&lt;title&gt;Br J Surg&lt;/title&gt;&lt;type&gt;-100&lt;/type&gt;&lt;subtype&gt;-100&lt;/subtype&gt;&lt;uuid&gt;B5E9E17C-6768-44DB-8B45-09099D2D44FF&lt;/uuid&gt;&lt;/publication&gt;&lt;/bundle&gt;&lt;authors&gt;&lt;author&gt;&lt;firstName&gt;P&lt;/firstName&gt;&lt;middleNames&gt;W&lt;/middleNames&gt;&lt;lastName&gt;Pisters&lt;/lastName&gt;&lt;/author&gt;&lt;author&gt;&lt;firstName&gt;J&lt;/firstName&gt;&lt;middleNames&gt;E&lt;/middleNames&gt;&lt;lastName&gt;Lee&lt;/lastName&gt;&lt;/author&gt;&lt;author&gt;&lt;firstName&gt;J&lt;/firstName&gt;&lt;middleNames&gt;N&lt;/middleNames&gt;&lt;lastName&gt;Vauthey&lt;/lastName&gt;&lt;/author&gt;&lt;author&gt;&lt;lastName&gt;Charnsangavej C&lt;/lastName&gt;&lt;/author&gt;&lt;author&gt;&lt;firstName&gt;D&lt;/firstName&gt;&lt;middleNames&gt;B&lt;/middleNames&gt;&lt;lastName&gt;Evans&lt;/lastName&gt;&lt;/author&gt;&lt;/authors&gt;&lt;/publication&gt;&lt;/publications&gt;&lt;cites&gt;&lt;/cites&gt;&lt;/citation&gt;</w:instrText>
      </w:r>
      <w:r w:rsidR="006F286E" w:rsidRPr="007B020E">
        <w:fldChar w:fldCharType="separate"/>
      </w:r>
      <w:r w:rsidR="003F26E6">
        <w:rPr>
          <w:rFonts w:eastAsia="Times New Roman"/>
          <w:lang w:val="en-US"/>
        </w:rPr>
        <w:t>[55]</w:t>
      </w:r>
      <w:r w:rsidR="006F286E" w:rsidRPr="007B020E">
        <w:fldChar w:fldCharType="end"/>
      </w:r>
      <w:r w:rsidR="00A02ABB" w:rsidRPr="007B020E">
        <w:t>.</w:t>
      </w:r>
    </w:p>
    <w:p w14:paraId="4A9E6751" w14:textId="77777777" w:rsidR="005D37FE" w:rsidRDefault="005D37FE" w:rsidP="001D6698">
      <w:pPr>
        <w:jc w:val="both"/>
      </w:pPr>
    </w:p>
    <w:p w14:paraId="39EE7BE6" w14:textId="77777777" w:rsidR="003C4315" w:rsidRDefault="003C4315" w:rsidP="007B020E">
      <w:pPr>
        <w:spacing w:line="480" w:lineRule="auto"/>
        <w:jc w:val="both"/>
      </w:pPr>
      <w:r>
        <w:t>2.1.1</w:t>
      </w:r>
      <w:r>
        <w:tab/>
        <w:t>CA19.9</w:t>
      </w:r>
    </w:p>
    <w:p w14:paraId="609B82C4" w14:textId="77777777" w:rsidR="002267BF" w:rsidRDefault="00D00D83" w:rsidP="00B0034E">
      <w:pPr>
        <w:spacing w:line="480" w:lineRule="auto"/>
        <w:jc w:val="both"/>
      </w:pPr>
      <w:r>
        <w:t xml:space="preserve">Early work by </w:t>
      </w:r>
      <w:r w:rsidR="00B0034E">
        <w:t>Doran et al (2004)</w:t>
      </w:r>
      <w:r w:rsidR="00E75AA8">
        <w:t xml:space="preserve"> found </w:t>
      </w:r>
      <w:r w:rsidR="00A67C10">
        <w:t>SL/L-LUS</w:t>
      </w:r>
      <w:r w:rsidR="00E75AA8">
        <w:t xml:space="preserve"> to correctly identify unresectability in 28 (15%) of 190 patients considered potentially resectable on radiological (CE-MDCT) grounds</w:t>
      </w:r>
      <w:r w:rsidR="00F943BC">
        <w:t xml:space="preserve"> </w:t>
      </w:r>
      <w:r w:rsidR="006F286E">
        <w:fldChar w:fldCharType="begin"/>
      </w:r>
      <w:r w:rsidR="002267BF">
        <w:instrText xml:space="preserve"> ADDIN PAPERS2_CITATIONS &lt;citation&gt;&lt;uuid&gt;B230F46A-9ED3-479D-8984-ED3D27C397C6&lt;/uuid&gt;&lt;priority&gt;51&lt;/priority&gt;&lt;publications&gt;&lt;publication&gt;&lt;uuid&gt;C356DD50-E86B-40CB-99AF-AB258C2521BB&lt;/uuid&gt;&lt;volume&gt;21&lt;/volume&gt;&lt;startpage&gt;305&lt;/startpage&gt;&lt;publication_date&gt;99200400001200000000200000&lt;/publication_date&gt;&lt;url&gt;http://eutils.ncbi.nlm.nih.gov/entrez/eutils/elink.fcgi?dbfrom=pubmed&amp;amp;id=15365229&amp;amp;retmode=ref&amp;amp;cmd=prlinks&lt;/url&gt;&lt;citekey&gt;Doran:2004vc&lt;/citekey&gt;&lt;type&gt;400&lt;/type&gt;&lt;title&gt;Laparoscopy and laparoscopic ultrasound in the evaluation of pancreatic and periampullary tumours.&lt;/title&gt;&lt;location&gt;&amp;lt;!DOCTYPE html&amp;gt;</w:instrText>
      </w:r>
    </w:p>
    <w:p w14:paraId="69F8E499" w14:textId="77777777" w:rsidR="002267BF" w:rsidRDefault="002267BF" w:rsidP="00B0034E">
      <w:pPr>
        <w:spacing w:line="480" w:lineRule="auto"/>
        <w:jc w:val="both"/>
      </w:pPr>
      <w:r>
        <w:instrText>&amp;lt;html lang=en&amp;gt;</w:instrText>
      </w:r>
    </w:p>
    <w:p w14:paraId="5BBDBDDB" w14:textId="77777777" w:rsidR="002267BF" w:rsidRDefault="002267BF" w:rsidP="00B0034E">
      <w:pPr>
        <w:spacing w:line="480" w:lineRule="auto"/>
        <w:jc w:val="both"/>
      </w:pPr>
      <w:r>
        <w:instrText xml:space="preserve">  &amp;lt;meta charset=utf-8&amp;gt;</w:instrText>
      </w:r>
    </w:p>
    <w:p w14:paraId="63FBE32E" w14:textId="77777777" w:rsidR="002267BF" w:rsidRDefault="002267BF" w:rsidP="00B0034E">
      <w:pPr>
        <w:spacing w:line="480" w:lineRule="auto"/>
        <w:jc w:val="both"/>
      </w:pPr>
      <w:r>
        <w:instrText xml:space="preserve">  &amp;lt;meta name=viewport content="initial-scale=1, minimum-scale=1, width=device-width"&amp;gt;</w:instrText>
      </w:r>
    </w:p>
    <w:p w14:paraId="1F9A7192" w14:textId="77777777" w:rsidR="002267BF" w:rsidRDefault="002267BF" w:rsidP="00B0034E">
      <w:pPr>
        <w:spacing w:line="480" w:lineRule="auto"/>
        <w:jc w:val="both"/>
      </w:pPr>
      <w:r>
        <w:instrText xml:space="preserve">  &amp;lt;title&amp;gt;Error 404 (Not Found)!!1&amp;lt;/title&amp;gt;</w:instrText>
      </w:r>
    </w:p>
    <w:p w14:paraId="3EB1071B" w14:textId="77777777" w:rsidR="002267BF" w:rsidRDefault="002267BF" w:rsidP="00B0034E">
      <w:pPr>
        <w:spacing w:line="480" w:lineRule="auto"/>
        <w:jc w:val="both"/>
      </w:pPr>
      <w:r>
        <w:instrText xml:space="preserve">  &amp;lt;style&amp;gt;</w:instrText>
      </w:r>
    </w:p>
    <w:p w14:paraId="40525E29" w14:textId="77777777" w:rsidR="002267BF" w:rsidRDefault="002267BF" w:rsidP="00B0034E">
      <w:pPr>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2AD2ACD" w14:textId="77777777" w:rsidR="002267BF" w:rsidRDefault="002267BF" w:rsidP="00B0034E">
      <w:pPr>
        <w:spacing w:line="480" w:lineRule="auto"/>
        <w:jc w:val="both"/>
      </w:pPr>
      <w:r>
        <w:instrText xml:space="preserve">  &amp;lt;/style&amp;gt;</w:instrText>
      </w:r>
    </w:p>
    <w:p w14:paraId="297B6956" w14:textId="77777777" w:rsidR="002267BF" w:rsidRDefault="002267BF" w:rsidP="00B0034E">
      <w:pPr>
        <w:spacing w:line="480" w:lineRule="auto"/>
        <w:jc w:val="both"/>
      </w:pPr>
      <w:r>
        <w:instrText xml:space="preserve">  &amp;lt;a href=//www.google.com/&amp;gt;&amp;lt;span id=logo aria-label=Google&amp;gt;&amp;lt;/span&amp;gt;&amp;lt;/a&amp;gt;</w:instrText>
      </w:r>
    </w:p>
    <w:p w14:paraId="498640F3" w14:textId="77777777" w:rsidR="002267BF" w:rsidRDefault="002267BF" w:rsidP="00B0034E">
      <w:pPr>
        <w:spacing w:line="480" w:lineRule="auto"/>
        <w:jc w:val="both"/>
      </w:pPr>
      <w:r>
        <w:instrText xml:space="preserve">  &amp;lt;p&amp;gt;&amp;lt;b&amp;gt;404.&amp;lt;/b&amp;gt; &amp;lt;ins&amp;gt;That’s an error.&amp;lt;/ins&amp;gt;</w:instrText>
      </w:r>
    </w:p>
    <w:p w14:paraId="63A60558" w14:textId="77777777" w:rsidR="002267BF" w:rsidRDefault="002267BF" w:rsidP="00B0034E">
      <w:pPr>
        <w:spacing w:line="480" w:lineRule="auto"/>
        <w:jc w:val="both"/>
      </w:pPr>
      <w:r>
        <w:instrText xml:space="preserve">  &amp;lt;p&amp;gt;The requested URL &amp;lt;code&amp;gt;/maps/geo&amp;lt;/code&amp;gt; was not found on this server.  &amp;lt;ins&amp;gt;That’s all we know.&amp;lt;/ins&amp;gt;</w:instrText>
      </w:r>
    </w:p>
    <w:p w14:paraId="66B33B4E" w14:textId="77777777" w:rsidR="002267BF" w:rsidRDefault="002267BF" w:rsidP="00B0034E">
      <w:pPr>
        <w:spacing w:line="480" w:lineRule="auto"/>
        <w:jc w:val="both"/>
      </w:pPr>
      <w:r>
        <w:instrText>&lt;/location&gt;&lt;institution&gt;Department of Surgery, University of Liverpool, UCD Block, Royal Liverpool University Hospital, Daulby Street, Liverpool L69 3GA, UK.&lt;/institution&gt;&lt;number&gt;4&lt;/number&gt;&lt;subtype&gt;400&lt;/subtype&gt;&lt;endpage&gt;313&lt;/endpage&gt;&lt;bundle&gt;&lt;publication&gt;&lt;title&gt;Dig Surg&lt;/title&gt;&lt;type&gt;-100&lt;/type&gt;&lt;subtype&gt;-100&lt;/subtype&gt;&lt;uuid&gt;045A3B6A-2968-41A9-A2C8-49B1F4B7CED9&lt;/uuid&gt;&lt;/publication&gt;&lt;/bundle&gt;&lt;authors&gt;&lt;author&gt;&lt;firstName&gt;H&lt;/firstName&gt;&lt;middleNames&gt;E&lt;/middleNames&gt;&lt;lastName&gt;Doran&lt;/lastName&gt;&lt;/author&gt;&lt;author&gt;&lt;lastName&gt;Bosonnet L&lt;/lastName&gt;&lt;/author&gt;&lt;author&gt;&lt;lastName&gt;Connor S&lt;/lastName&gt;&lt;/author&gt;&lt;author&gt;&lt;lastName&gt;Jones L&lt;/lastName&gt;&lt;/author&gt;&lt;author&gt;&lt;firstName&gt;C&lt;/firstName&gt;&lt;lastName&gt;Garvey&lt;/lastName&gt;&lt;/author&gt;&lt;author&gt;&lt;firstName&gt;M&lt;/firstName&gt;&lt;lastName&gt;Hughes&lt;/lastName&gt;&lt;/author&gt;&lt;author&gt;&lt;lastName&gt;Campbell F&lt;/lastName&gt;&lt;/author&gt;&lt;author&gt;&lt;lastName&gt;Hartley M&lt;/lastName&gt;&lt;/author&gt;&lt;author&gt;&lt;lastName&gt;Ghaneh P&lt;/lastName&gt;&lt;/author&gt;&lt;author&gt;&lt;firstName&gt;J&lt;/firstName&gt;&lt;middleNames&gt;P&lt;/middleNames&gt;&lt;lastName&gt;Neoptolemos&lt;/lastName&gt;&lt;/author&gt;&lt;author&gt;&lt;lastName&gt;Sutton R&lt;/lastName&gt;&lt;/author&gt;&lt;/authors&gt;&lt;/publication&gt;&lt;/publications&gt;&lt;cites&gt;&lt;/cites&gt;&lt;/citation&gt;</w:instrText>
      </w:r>
      <w:r w:rsidR="006F286E">
        <w:fldChar w:fldCharType="separate"/>
      </w:r>
      <w:r w:rsidR="003F26E6">
        <w:rPr>
          <w:rFonts w:eastAsia="Times New Roman"/>
          <w:lang w:val="en-US"/>
        </w:rPr>
        <w:t>[38]</w:t>
      </w:r>
      <w:r w:rsidR="006F286E">
        <w:fldChar w:fldCharType="end"/>
      </w:r>
      <w:r w:rsidR="00E75AA8">
        <w:t>.</w:t>
      </w:r>
      <w:r w:rsidR="007A0377">
        <w:t xml:space="preserve"> S</w:t>
      </w:r>
      <w:r w:rsidR="00E75AA8">
        <w:t>ubsequent work</w:t>
      </w:r>
      <w:r w:rsidR="00B0034E">
        <w:t xml:space="preserve"> by Connor et al (2005),</w:t>
      </w:r>
      <w:r w:rsidR="00E75AA8">
        <w:t xml:space="preserve"> suggested that the utility of </w:t>
      </w:r>
      <w:r w:rsidR="00A67C10">
        <w:t>SL/L-LUS</w:t>
      </w:r>
      <w:r w:rsidR="00E75AA8">
        <w:t xml:space="preserve"> could be improved to detect unresectability in 20</w:t>
      </w:r>
      <w:r w:rsidR="00AB6177">
        <w:t>/78</w:t>
      </w:r>
      <w:r w:rsidR="00E75AA8">
        <w:t xml:space="preserve"> (25%) of those co</w:t>
      </w:r>
      <w:r w:rsidR="00AB6177">
        <w:t>nsidered potentially resectable</w:t>
      </w:r>
      <w:r w:rsidR="00E75AA8">
        <w:t xml:space="preserve">, by selecting only those for </w:t>
      </w:r>
      <w:r w:rsidR="00A67C10">
        <w:t>SL/L-LUS</w:t>
      </w:r>
      <w:r w:rsidR="00E75AA8">
        <w:t xml:space="preserve"> </w:t>
      </w:r>
      <w:r w:rsidR="006E62CD">
        <w:t xml:space="preserve">with elevated </w:t>
      </w:r>
      <w:r w:rsidR="00E75AA8">
        <w:t xml:space="preserve">CA19-9 levels </w:t>
      </w:r>
      <w:r w:rsidR="006E62CD">
        <w:t xml:space="preserve">above </w:t>
      </w:r>
      <w:r w:rsidR="00E75AA8">
        <w:t xml:space="preserve">150 kU/L, </w:t>
      </w:r>
      <w:r w:rsidR="00F05030">
        <w:t>or above</w:t>
      </w:r>
      <w:r w:rsidR="006E62CD">
        <w:t xml:space="preserve"> </w:t>
      </w:r>
      <w:r w:rsidR="00E75AA8">
        <w:t>300 kU/L in the presence of an elevated</w:t>
      </w:r>
      <w:r w:rsidR="006E62CD">
        <w:t xml:space="preserve"> serum</w:t>
      </w:r>
      <w:r w:rsidR="00E75AA8">
        <w:t xml:space="preserve"> bilirubin (&gt;35 micromol/L, to account for the effect of cholestasis)</w:t>
      </w:r>
      <w:r w:rsidR="00F943BC">
        <w:t xml:space="preserve"> </w:t>
      </w:r>
      <w:r w:rsidR="006F286E">
        <w:fldChar w:fldCharType="begin"/>
      </w:r>
      <w:r>
        <w:instrText xml:space="preserve"> ADDIN PAPERS2_CITATIONS &lt;citation&gt;&lt;uuid&gt;9E1D970C-D6AF-47A5-9456-2F97687EE7B2&lt;/uuid&gt;&lt;priority&gt;52&lt;/priority&gt;&lt;publications&gt;&lt;publication&gt;&lt;uuid&gt;7F3FEBE9-D77A-4B98-874A-25917676A8E1&lt;/uuid&gt;&lt;volume&gt;22&lt;/volume&gt;&lt;doi&gt;10.1159/000085297&lt;/doi&gt;&lt;startpage&gt;80&lt;/startpage&gt;&lt;publication_date&gt;99200500001200000000200000&lt;/publication_date&gt;&lt;url&gt;http://eutils.ncbi.nlm.nih.gov/entrez/eutils/elink.fcgi?dbfrom=pubmed&amp;amp;id=15849467&amp;amp;retmode=ref&amp;amp;cmd=prlinks&lt;/url&gt;&lt;citekey&gt;ConnorS:2005hs&lt;/citekey&gt;&lt;type&gt;400&lt;/type&gt;&lt;title&gt;Serum CA19-9 measurement increases the effectiveness of staging laparoscopy in patients with suspected pancreatic malignancy.&lt;/title&gt;&lt;location&gt;&amp;lt;!DOCTYPE html&amp;gt;</w:instrText>
      </w:r>
    </w:p>
    <w:p w14:paraId="1362D245" w14:textId="77777777" w:rsidR="002267BF" w:rsidRDefault="002267BF" w:rsidP="00B0034E">
      <w:pPr>
        <w:spacing w:line="480" w:lineRule="auto"/>
        <w:jc w:val="both"/>
      </w:pPr>
      <w:r>
        <w:instrText>&amp;lt;html lang=en&amp;gt;</w:instrText>
      </w:r>
    </w:p>
    <w:p w14:paraId="3BFBAEE1" w14:textId="77777777" w:rsidR="002267BF" w:rsidRDefault="002267BF" w:rsidP="00B0034E">
      <w:pPr>
        <w:spacing w:line="480" w:lineRule="auto"/>
        <w:jc w:val="both"/>
      </w:pPr>
      <w:r>
        <w:instrText xml:space="preserve">  &amp;lt;meta charset=utf-8&amp;gt;</w:instrText>
      </w:r>
    </w:p>
    <w:p w14:paraId="5987C409" w14:textId="77777777" w:rsidR="002267BF" w:rsidRDefault="002267BF" w:rsidP="00B0034E">
      <w:pPr>
        <w:spacing w:line="480" w:lineRule="auto"/>
        <w:jc w:val="both"/>
      </w:pPr>
      <w:r>
        <w:instrText xml:space="preserve">  &amp;lt;meta name=viewport content="initial-scale=1, minimum-scale=1, width=device-width"&amp;gt;</w:instrText>
      </w:r>
    </w:p>
    <w:p w14:paraId="4FDE9A69" w14:textId="77777777" w:rsidR="002267BF" w:rsidRDefault="002267BF" w:rsidP="00B0034E">
      <w:pPr>
        <w:spacing w:line="480" w:lineRule="auto"/>
        <w:jc w:val="both"/>
      </w:pPr>
      <w:r>
        <w:instrText xml:space="preserve">  &amp;lt;title&amp;gt;Error 404 (Not Found)!!1&amp;lt;/title&amp;gt;</w:instrText>
      </w:r>
    </w:p>
    <w:p w14:paraId="26429F30" w14:textId="77777777" w:rsidR="002267BF" w:rsidRDefault="002267BF" w:rsidP="00B0034E">
      <w:pPr>
        <w:spacing w:line="480" w:lineRule="auto"/>
        <w:jc w:val="both"/>
      </w:pPr>
      <w:r>
        <w:instrText xml:space="preserve">  &amp;lt;style&amp;gt;</w:instrText>
      </w:r>
    </w:p>
    <w:p w14:paraId="2F034035" w14:textId="77777777" w:rsidR="002267BF" w:rsidRDefault="002267BF" w:rsidP="00B0034E">
      <w:pPr>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2E75EEF" w14:textId="77777777" w:rsidR="002267BF" w:rsidRDefault="002267BF" w:rsidP="00B0034E">
      <w:pPr>
        <w:spacing w:line="480" w:lineRule="auto"/>
        <w:jc w:val="both"/>
      </w:pPr>
      <w:r>
        <w:instrText xml:space="preserve">  &amp;lt;/style&amp;gt;</w:instrText>
      </w:r>
    </w:p>
    <w:p w14:paraId="79EABA86" w14:textId="77777777" w:rsidR="002267BF" w:rsidRDefault="002267BF" w:rsidP="00B0034E">
      <w:pPr>
        <w:spacing w:line="480" w:lineRule="auto"/>
        <w:jc w:val="both"/>
      </w:pPr>
      <w:r>
        <w:instrText xml:space="preserve">  &amp;lt;a href=//www.google.com/&amp;gt;&amp;lt;span id=logo aria-label=Google&amp;gt;&amp;lt;/span&amp;gt;&amp;lt;/a&amp;gt;</w:instrText>
      </w:r>
    </w:p>
    <w:p w14:paraId="29CEBD97" w14:textId="77777777" w:rsidR="002267BF" w:rsidRDefault="002267BF" w:rsidP="00B0034E">
      <w:pPr>
        <w:spacing w:line="480" w:lineRule="auto"/>
        <w:jc w:val="both"/>
      </w:pPr>
      <w:r>
        <w:instrText xml:space="preserve">  &amp;lt;p&amp;gt;&amp;lt;b&amp;gt;404.&amp;lt;/b&amp;gt; &amp;lt;ins&amp;gt;That’s an error.&amp;lt;/ins&amp;gt;</w:instrText>
      </w:r>
    </w:p>
    <w:p w14:paraId="0E717A3A" w14:textId="77777777" w:rsidR="002267BF" w:rsidRDefault="002267BF" w:rsidP="00B0034E">
      <w:pPr>
        <w:spacing w:line="480" w:lineRule="auto"/>
        <w:jc w:val="both"/>
      </w:pPr>
      <w:r>
        <w:instrText xml:space="preserve">  &amp;lt;p&amp;gt;The requested URL &amp;lt;code&amp;gt;/maps/geo&amp;lt;/code&amp;gt; was not found on this server.  &amp;lt;ins&amp;gt;That’s all we know.&amp;lt;/ins&amp;gt;</w:instrText>
      </w:r>
    </w:p>
    <w:p w14:paraId="463D3067" w14:textId="77777777" w:rsidR="002267BF" w:rsidRDefault="002267BF" w:rsidP="00B0034E">
      <w:pPr>
        <w:spacing w:line="480" w:lineRule="auto"/>
        <w:jc w:val="both"/>
      </w:pPr>
      <w:r>
        <w:instrText>&lt;/location&gt;&lt;institution&gt;Department of Surgery, University of Liverpool, Liverpool, UK.&lt;/institution&gt;&lt;number&gt;1-2&lt;/number&gt;&lt;subtype&gt;400&lt;/subtype&gt;&lt;endpage&gt;85&lt;/endpage&gt;&lt;bundle&gt;&lt;publication&gt;&lt;title&gt;Dig Surg&lt;/title&gt;&lt;type&gt;-100&lt;/type&gt;&lt;subtype&gt;-100&lt;/subtype&gt;&lt;uuid&gt;045A3B6A-2968-41A9-A2C8-49B1F4B7CED9&lt;/uuid&gt;&lt;/publication&gt;&lt;/bundle&gt;&lt;authors&gt;&lt;author&gt;&lt;lastName&gt;Connor S&lt;/lastName&gt;&lt;/author&gt;&lt;author&gt;&lt;lastName&gt;Bosonnet L&lt;/lastName&gt;&lt;/author&gt;&lt;author&gt;&lt;lastName&gt;Alexakis N&lt;/lastName&gt;&lt;/author&gt;&lt;author&gt;&lt;lastName&gt;Raraty M&lt;/lastName&gt;&lt;/author&gt;&lt;author&gt;&lt;lastName&gt;Ghaneh P&lt;/lastName&gt;&lt;/author&gt;&lt;author&gt;&lt;lastName&gt;Sutton R&lt;/lastName&gt;&lt;/author&gt;&lt;author&gt;&lt;firstName&gt;J&lt;/firstName&gt;&lt;middleNames&gt;P&lt;/middleNames&gt;&lt;lastName&gt;Neoptolemos&lt;/lastName&gt;&lt;/author&gt;&lt;/authors&gt;&lt;/publication&gt;&lt;/publications&gt;&lt;cites&gt;&lt;/cites&gt;&lt;/citation&gt;</w:instrText>
      </w:r>
      <w:r w:rsidR="006F286E">
        <w:fldChar w:fldCharType="separate"/>
      </w:r>
      <w:r w:rsidR="003F26E6">
        <w:rPr>
          <w:rFonts w:eastAsia="Times New Roman"/>
          <w:lang w:val="en-US"/>
        </w:rPr>
        <w:t>[46]</w:t>
      </w:r>
      <w:r w:rsidR="006F286E">
        <w:fldChar w:fldCharType="end"/>
      </w:r>
      <w:r w:rsidR="00E75AA8">
        <w:t xml:space="preserve">. This strategy was tested prospectively in </w:t>
      </w:r>
      <w:r w:rsidR="007D6E52">
        <w:t>a cohort of 164</w:t>
      </w:r>
      <w:r w:rsidR="006E73A3">
        <w:t xml:space="preserve"> </w:t>
      </w:r>
      <w:r w:rsidR="006E73A3">
        <w:fldChar w:fldCharType="begin"/>
      </w:r>
      <w:r>
        <w:instrText xml:space="preserve"> ADDIN PAPERS2_CITATIONS &lt;citation&gt;&lt;uuid&gt;A929FD68-E9B9-4F4B-9A31-2C530FAAE506&lt;/uuid&gt;&lt;priority&gt;53&lt;/priority&gt;&lt;publications&gt;&lt;publication&gt;&lt;uuid&gt;381DE5D8-3993-4327-A400-B8A9E413AB93&lt;/uuid&gt;&lt;volume&gt;95&lt;/volume&gt;&lt;doi&gt;10.1002/bjs.6043&lt;/doi&gt;&lt;subtitle&gt;Br J Surg&lt;/subtitle&gt;&lt;startpage&gt;453&lt;/startpage&gt;&lt;publication_date&gt;99200804001200000000220000&lt;/publication_date&gt;&lt;url&gt;http://eutils.ncbi.nlm.nih.gov/entrez/eutils/elink.fcgi?dbfrom=pubmed&amp;amp;id=18161888&amp;amp;retmode=ref&amp;amp;cmd=prlinks&lt;/url&gt;&lt;citekey&gt;HalloranCM:2008we&lt;/citekey&gt;&lt;type&gt;400&lt;/type&gt;&lt;title&gt;Carbohydrate antigen 19.9 accurately selects patients for laparoscopic assessment to determine resectability of pancreatic malignancy.&lt;/title&gt;&lt;location&gt;&amp;lt;!DOCTYPE html&amp;gt;</w:instrText>
      </w:r>
    </w:p>
    <w:p w14:paraId="49B3AA64" w14:textId="77777777" w:rsidR="002267BF" w:rsidRDefault="002267BF" w:rsidP="00B0034E">
      <w:pPr>
        <w:spacing w:line="480" w:lineRule="auto"/>
        <w:jc w:val="both"/>
      </w:pPr>
      <w:r>
        <w:instrText>&amp;lt;html lang=en&amp;gt;</w:instrText>
      </w:r>
    </w:p>
    <w:p w14:paraId="6D390A4B" w14:textId="77777777" w:rsidR="002267BF" w:rsidRDefault="002267BF" w:rsidP="00B0034E">
      <w:pPr>
        <w:spacing w:line="480" w:lineRule="auto"/>
        <w:jc w:val="both"/>
      </w:pPr>
      <w:r>
        <w:instrText xml:space="preserve">  &amp;lt;meta charset=utf-8&amp;gt;</w:instrText>
      </w:r>
    </w:p>
    <w:p w14:paraId="0F671FE0" w14:textId="77777777" w:rsidR="002267BF" w:rsidRDefault="002267BF" w:rsidP="00B0034E">
      <w:pPr>
        <w:spacing w:line="480" w:lineRule="auto"/>
        <w:jc w:val="both"/>
      </w:pPr>
      <w:r>
        <w:instrText xml:space="preserve">  &amp;lt;meta name=viewport content="initial-scale=1, minimum-scale=1, width=device-width"&amp;gt;</w:instrText>
      </w:r>
    </w:p>
    <w:p w14:paraId="32FD12BB" w14:textId="77777777" w:rsidR="002267BF" w:rsidRDefault="002267BF" w:rsidP="00B0034E">
      <w:pPr>
        <w:spacing w:line="480" w:lineRule="auto"/>
        <w:jc w:val="both"/>
      </w:pPr>
      <w:r>
        <w:instrText xml:space="preserve">  &amp;lt;title&amp;gt;Error 404 (Not Found)!!1&amp;lt;/title&amp;gt;</w:instrText>
      </w:r>
    </w:p>
    <w:p w14:paraId="572BF8D4" w14:textId="77777777" w:rsidR="002267BF" w:rsidRDefault="002267BF" w:rsidP="00B0034E">
      <w:pPr>
        <w:spacing w:line="480" w:lineRule="auto"/>
        <w:jc w:val="both"/>
      </w:pPr>
      <w:r>
        <w:instrText xml:space="preserve">  &amp;lt;style&amp;gt;</w:instrText>
      </w:r>
    </w:p>
    <w:p w14:paraId="49A5DBDE" w14:textId="77777777" w:rsidR="002267BF" w:rsidRDefault="002267BF" w:rsidP="00B0034E">
      <w:pPr>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08C96E9" w14:textId="77777777" w:rsidR="002267BF" w:rsidRDefault="002267BF" w:rsidP="00B0034E">
      <w:pPr>
        <w:spacing w:line="480" w:lineRule="auto"/>
        <w:jc w:val="both"/>
      </w:pPr>
      <w:r>
        <w:instrText xml:space="preserve">  &amp;lt;/style&amp;gt;</w:instrText>
      </w:r>
    </w:p>
    <w:p w14:paraId="2DF1F9F5" w14:textId="77777777" w:rsidR="002267BF" w:rsidRDefault="002267BF" w:rsidP="00B0034E">
      <w:pPr>
        <w:spacing w:line="480" w:lineRule="auto"/>
        <w:jc w:val="both"/>
      </w:pPr>
      <w:r>
        <w:instrText xml:space="preserve">  &amp;lt;a href=//www.google.com/&amp;gt;&amp;lt;span id=logo aria-label=Google&amp;gt;&amp;lt;/span&amp;gt;&amp;lt;/a&amp;gt;</w:instrText>
      </w:r>
    </w:p>
    <w:p w14:paraId="52FA7843" w14:textId="77777777" w:rsidR="002267BF" w:rsidRDefault="002267BF" w:rsidP="00B0034E">
      <w:pPr>
        <w:spacing w:line="480" w:lineRule="auto"/>
        <w:jc w:val="both"/>
      </w:pPr>
      <w:r>
        <w:instrText xml:space="preserve">  &amp;lt;p&amp;gt;&amp;lt;b&amp;gt;404.&amp;lt;/b&amp;gt; &amp;lt;ins&amp;gt;That’s an error.&amp;lt;/ins&amp;gt;</w:instrText>
      </w:r>
    </w:p>
    <w:p w14:paraId="79C04A0C" w14:textId="77777777" w:rsidR="002267BF" w:rsidRDefault="002267BF" w:rsidP="00B0034E">
      <w:pPr>
        <w:spacing w:line="480" w:lineRule="auto"/>
        <w:jc w:val="both"/>
      </w:pPr>
      <w:r>
        <w:instrText xml:space="preserve">  &amp;lt;p&amp;gt;The requested URL &amp;lt;code&amp;gt;/maps/geo&amp;lt;/code&amp;gt; was not found on this server.  &amp;lt;ins&amp;gt;That’s all we know.&amp;lt;/ins&amp;gt;</w:instrText>
      </w:r>
    </w:p>
    <w:p w14:paraId="7E6FA1B6" w14:textId="77777777" w:rsidR="002267BF" w:rsidRDefault="002267BF" w:rsidP="00B0034E">
      <w:pPr>
        <w:spacing w:line="480" w:lineRule="auto"/>
        <w:jc w:val="both"/>
      </w:pPr>
      <w:r>
        <w:instrText>&lt;/location&gt;&lt;institution&gt;Division of Surgery and Oncology, School of Cancer Studies, University of Liverpool, Liverpool, UK.&lt;/institution&gt;&lt;number&gt;4&lt;/number&gt;&lt;subtype&gt;400&lt;/subtype&gt;&lt;endpage&gt;459&lt;/endpage&gt;&lt;bundle&gt;&lt;publication&gt;&lt;title&gt;Br J Surg&lt;/title&gt;&lt;type&gt;-100&lt;/type&gt;&lt;subtype&gt;-100&lt;/subtype&gt;&lt;uuid&gt;B5E9E17C-6768-44DB-8B45-09099D2D44FF&lt;/uuid&gt;&lt;/publication&gt;&lt;/bundle&gt;&lt;authors&gt;&lt;author&gt;&lt;firstName&gt;C&lt;/firstName&gt;&lt;middleNames&gt;M&lt;/middleNames&gt;&lt;lastName&gt;Halloran&lt;/lastName&gt;&lt;/author&gt;&lt;author&gt;&lt;lastName&gt;Ghaneh P&lt;/lastName&gt;&lt;/author&gt;&lt;author&gt;&lt;lastName&gt;Connor S&lt;/lastName&gt;&lt;/author&gt;&lt;author&gt;&lt;lastName&gt;Sutton R&lt;/lastName&gt;&lt;/author&gt;&lt;author&gt;&lt;firstName&gt;J&lt;/firstName&gt;&lt;middleNames&gt;P&lt;/middleNames&gt;&lt;lastName&gt;Neoptolemos&lt;/lastName&gt;&lt;/author&gt;&lt;author&gt;&lt;firstName&gt;M&lt;/firstName&gt;&lt;middleNames&gt;G T&lt;/middleNames&gt;&lt;lastName&gt;Raraty&lt;/lastName&gt;&lt;/author&gt;&lt;/authors&gt;&lt;/publication&gt;&lt;/publications&gt;&lt;cites&gt;&lt;/cites&gt;&lt;/citation&gt;</w:instrText>
      </w:r>
      <w:r w:rsidR="006E73A3">
        <w:fldChar w:fldCharType="separate"/>
      </w:r>
      <w:r w:rsidR="003F26E6">
        <w:rPr>
          <w:rFonts w:eastAsia="Times New Roman"/>
          <w:lang w:val="en-US"/>
        </w:rPr>
        <w:t>[28]</w:t>
      </w:r>
      <w:r w:rsidR="006E73A3">
        <w:fldChar w:fldCharType="end"/>
      </w:r>
      <w:r w:rsidR="00E75AA8">
        <w:t xml:space="preserve"> subsequent patients with potentially resectable disease on CE-MDCT</w:t>
      </w:r>
      <w:r w:rsidR="00AB6177">
        <w:t xml:space="preserve">. 94 </w:t>
      </w:r>
      <w:r w:rsidR="00F05030">
        <w:t>patients</w:t>
      </w:r>
      <w:r w:rsidR="00AB6177">
        <w:t xml:space="preserve"> (including 14 who had gastric outlet obstruction and a high CA19.9, who would need surgery regardless</w:t>
      </w:r>
      <w:r w:rsidR="00D00D83">
        <w:t xml:space="preserve">) went straight to surgery.  63 of the </w:t>
      </w:r>
      <w:r w:rsidR="00AB6177">
        <w:t xml:space="preserve">80 (79%) with low CA19.9 </w:t>
      </w:r>
      <w:r w:rsidR="00D00D83">
        <w:t>were</w:t>
      </w:r>
      <w:r w:rsidR="00AB6177">
        <w:t xml:space="preserve"> resected vs. 2/14 (14%) with high CA19.9 and symptoms. Alternately 70 patients went to L-LUS; this included 55 patients with high CA19.9 </w:t>
      </w:r>
      <w:r w:rsidR="00AB6177" w:rsidRPr="00AB6177">
        <w:rPr>
          <w:u w:val="single"/>
        </w:rPr>
        <w:t>and</w:t>
      </w:r>
      <w:r w:rsidR="006E73A3">
        <w:t xml:space="preserve"> </w:t>
      </w:r>
      <w:r w:rsidR="00AB6177">
        <w:t xml:space="preserve">15 patients with low CA19.9 but with suspicious CT features. 9 patients (13%) were unresectable on L-LUS (1 patient with low CA19.9). 37 </w:t>
      </w:r>
      <w:r w:rsidR="00AB6177">
        <w:lastRenderedPageBreak/>
        <w:t>patients were considered resectable</w:t>
      </w:r>
      <w:r w:rsidR="006E73A3">
        <w:t xml:space="preserve"> of whom 30/37 (80%) were resected; 28 with a high CA19.9 and 4 with a low CA19.9. The other 24 patients were thought to have features of borderline respectability (notably vascular contact/distortion); 7/24 (29%) were resected, 5 with a high CA19.9 and 2 with a low CA1</w:t>
      </w:r>
      <w:r w:rsidR="000E2CC5">
        <w:t xml:space="preserve">9.9. </w:t>
      </w:r>
      <w:r w:rsidR="006E73A3" w:rsidRPr="006E73A3">
        <w:rPr>
          <w:rFonts w:eastAsia="Times New Roman" w:cs="JansonText-Roman"/>
          <w:color w:val="1A1718"/>
          <w:szCs w:val="152"/>
          <w:lang w:val="en-US"/>
        </w:rPr>
        <w:t>The sensitivity of L–LUS for detecting</w:t>
      </w:r>
      <w:r w:rsidR="000E2CC5">
        <w:t xml:space="preserve"> </w:t>
      </w:r>
      <w:r w:rsidR="006E73A3" w:rsidRPr="006E73A3">
        <w:rPr>
          <w:rFonts w:eastAsia="Times New Roman" w:cs="JansonText-Roman"/>
          <w:color w:val="1A1718"/>
          <w:szCs w:val="152"/>
          <w:lang w:val="en-US"/>
        </w:rPr>
        <w:t>unresectable disease in patients with a high CA19</w:t>
      </w:r>
      <w:r w:rsidR="006E73A3" w:rsidRPr="006E73A3">
        <w:rPr>
          <w:rFonts w:eastAsia="Times New Roman" w:cs="MTSYN"/>
          <w:color w:val="1A1718"/>
          <w:szCs w:val="152"/>
          <w:lang w:val="en-US"/>
        </w:rPr>
        <w:t>·</w:t>
      </w:r>
      <w:r w:rsidR="006E73A3" w:rsidRPr="006E73A3">
        <w:rPr>
          <w:rFonts w:eastAsia="Times New Roman" w:cs="JansonText-Roman"/>
          <w:color w:val="1A1718"/>
          <w:szCs w:val="152"/>
          <w:lang w:val="en-US"/>
        </w:rPr>
        <w:t>9 level</w:t>
      </w:r>
      <w:r w:rsidR="000E2CC5">
        <w:t xml:space="preserve"> </w:t>
      </w:r>
      <w:r w:rsidR="000E2CC5">
        <w:rPr>
          <w:rFonts w:eastAsia="Times New Roman" w:cs="JansonText-Roman"/>
          <w:color w:val="1A1718"/>
          <w:szCs w:val="152"/>
          <w:lang w:val="en-US"/>
        </w:rPr>
        <w:t>was 33 per cent</w:t>
      </w:r>
      <w:r w:rsidR="006E73A3" w:rsidRPr="006E73A3">
        <w:rPr>
          <w:rFonts w:eastAsia="Times New Roman" w:cs="JansonText-Roman"/>
          <w:color w:val="1A1718"/>
          <w:szCs w:val="152"/>
          <w:lang w:val="en-US"/>
        </w:rPr>
        <w:t>. This assumed that all</w:t>
      </w:r>
      <w:r w:rsidR="000E2CC5">
        <w:t xml:space="preserve"> </w:t>
      </w:r>
      <w:r w:rsidR="006E73A3" w:rsidRPr="006E73A3">
        <w:rPr>
          <w:rFonts w:eastAsia="Times New Roman" w:cs="JansonText-Roman"/>
          <w:color w:val="1A1718"/>
          <w:szCs w:val="152"/>
          <w:lang w:val="en-US"/>
        </w:rPr>
        <w:t>bord</w:t>
      </w:r>
      <w:r w:rsidR="00F05030">
        <w:rPr>
          <w:rFonts w:eastAsia="Times New Roman" w:cs="JansonText-Roman"/>
          <w:color w:val="1A1718"/>
          <w:szCs w:val="152"/>
          <w:lang w:val="en-US"/>
        </w:rPr>
        <w:t>erline disease seen on L–LUS was</w:t>
      </w:r>
      <w:r w:rsidR="006E73A3" w:rsidRPr="006E73A3">
        <w:rPr>
          <w:rFonts w:eastAsia="Times New Roman" w:cs="JansonText-Roman"/>
          <w:color w:val="1A1718"/>
          <w:szCs w:val="152"/>
          <w:lang w:val="en-US"/>
        </w:rPr>
        <w:t xml:space="preserve"> resectable</w:t>
      </w:r>
      <w:r w:rsidR="000E2CC5">
        <w:rPr>
          <w:rFonts w:eastAsia="Times New Roman" w:cs="JansonText-Roman"/>
          <w:color w:val="1A1718"/>
          <w:szCs w:val="152"/>
          <w:lang w:val="en-US"/>
        </w:rPr>
        <w:t xml:space="preserve"> </w:t>
      </w:r>
      <w:r w:rsidR="006E73A3" w:rsidRPr="006E73A3">
        <w:rPr>
          <w:rFonts w:eastAsia="Times New Roman" w:cs="JansonText-Roman"/>
          <w:color w:val="1A1718"/>
          <w:szCs w:val="152"/>
          <w:lang w:val="en-US"/>
        </w:rPr>
        <w:t>(</w:t>
      </w:r>
      <w:r w:rsidR="006E73A3" w:rsidRPr="006E73A3">
        <w:rPr>
          <w:rFonts w:eastAsia="Times New Roman" w:cs="JansonText-Italic"/>
          <w:i/>
          <w:iCs/>
          <w:color w:val="1A1718"/>
          <w:szCs w:val="152"/>
          <w:lang w:val="en-US"/>
        </w:rPr>
        <w:t xml:space="preserve">P </w:t>
      </w:r>
      <w:r w:rsidR="006E73A3" w:rsidRPr="006E73A3">
        <w:rPr>
          <w:rFonts w:eastAsia="Times New Roman" w:cs="MTMI"/>
          <w:color w:val="1A1718"/>
          <w:szCs w:val="152"/>
          <w:lang w:val="en-US"/>
        </w:rPr>
        <w:t xml:space="preserve">&lt; </w:t>
      </w:r>
      <w:r w:rsidR="006E73A3" w:rsidRPr="006E73A3">
        <w:rPr>
          <w:rFonts w:eastAsia="Times New Roman" w:cs="JansonText-Roman"/>
          <w:color w:val="1A1718"/>
          <w:szCs w:val="152"/>
          <w:lang w:val="en-US"/>
        </w:rPr>
        <w:t>0</w:t>
      </w:r>
      <w:r w:rsidR="006E73A3" w:rsidRPr="006E73A3">
        <w:rPr>
          <w:rFonts w:eastAsia="Times New Roman" w:cs="MTSYN"/>
          <w:color w:val="1A1718"/>
          <w:szCs w:val="152"/>
          <w:lang w:val="en-US"/>
        </w:rPr>
        <w:t>·</w:t>
      </w:r>
      <w:r w:rsidR="006E73A3" w:rsidRPr="006E73A3">
        <w:rPr>
          <w:rFonts w:eastAsia="Times New Roman" w:cs="JansonText-Roman"/>
          <w:color w:val="1A1718"/>
          <w:szCs w:val="152"/>
          <w:lang w:val="en-US"/>
        </w:rPr>
        <w:t>001). This remained the</w:t>
      </w:r>
      <w:r w:rsidR="000E2CC5">
        <w:rPr>
          <w:rFonts w:eastAsia="Times New Roman" w:cs="JansonText-Roman"/>
          <w:color w:val="1A1718"/>
          <w:szCs w:val="152"/>
          <w:lang w:val="en-US"/>
        </w:rPr>
        <w:t xml:space="preserve"> </w:t>
      </w:r>
      <w:r w:rsidR="000E2CC5" w:rsidRPr="000E2CC5">
        <w:rPr>
          <w:rFonts w:eastAsia="Times New Roman" w:cs="JansonText-Roman"/>
          <w:color w:val="1A1718"/>
          <w:szCs w:val="152"/>
          <w:lang w:val="en-US"/>
        </w:rPr>
        <w:t>case even when borderline operable L–LUS disease was</w:t>
      </w:r>
      <w:r w:rsidR="000E2CC5">
        <w:t xml:space="preserve"> </w:t>
      </w:r>
      <w:r w:rsidR="000E2CC5" w:rsidRPr="000E2CC5">
        <w:rPr>
          <w:rFonts w:eastAsia="Times New Roman" w:cs="JansonText-Roman"/>
          <w:color w:val="1A1718"/>
          <w:szCs w:val="152"/>
          <w:lang w:val="en-US"/>
        </w:rPr>
        <w:t>assumed to be inoperable, in which case the sensitivity,</w:t>
      </w:r>
      <w:r w:rsidR="000E2CC5">
        <w:t xml:space="preserve"> </w:t>
      </w:r>
      <w:r w:rsidR="000E2CC5" w:rsidRPr="000E2CC5">
        <w:rPr>
          <w:rFonts w:eastAsia="Times New Roman" w:cs="JansonText-Roman"/>
          <w:color w:val="1A1718"/>
          <w:szCs w:val="152"/>
          <w:lang w:val="en-US"/>
        </w:rPr>
        <w:t>specificity, positive predictive value, negative predictive</w:t>
      </w:r>
      <w:r w:rsidR="000E2CC5">
        <w:t xml:space="preserve"> </w:t>
      </w:r>
      <w:r w:rsidR="000E2CC5" w:rsidRPr="000E2CC5">
        <w:rPr>
          <w:rFonts w:eastAsia="Times New Roman" w:cs="JansonText-Roman"/>
          <w:color w:val="1A1718"/>
          <w:szCs w:val="152"/>
          <w:lang w:val="en-US"/>
        </w:rPr>
        <w:t>value and accuracy for L–LUS in detecting unresectable</w:t>
      </w:r>
      <w:r w:rsidR="00B0034E">
        <w:t xml:space="preserve"> </w:t>
      </w:r>
      <w:r w:rsidR="000E2CC5" w:rsidRPr="000E2CC5">
        <w:rPr>
          <w:rFonts w:eastAsia="Times New Roman" w:cs="JansonText-Roman"/>
          <w:color w:val="1A1718"/>
          <w:szCs w:val="152"/>
          <w:lang w:val="en-US"/>
        </w:rPr>
        <w:t xml:space="preserve">disease became 52, 93, 79, </w:t>
      </w:r>
      <w:r w:rsidR="000E2CC5">
        <w:rPr>
          <w:rFonts w:eastAsia="Times New Roman" w:cs="JansonText-Roman"/>
          <w:color w:val="1A1718"/>
          <w:szCs w:val="152"/>
          <w:lang w:val="en-US"/>
        </w:rPr>
        <w:t xml:space="preserve">79 and 79 per cent respectively </w:t>
      </w:r>
      <w:r w:rsidR="000E2CC5" w:rsidRPr="000E2CC5">
        <w:rPr>
          <w:rFonts w:eastAsia="Times New Roman" w:cs="JansonText-Roman"/>
          <w:color w:val="1A1718"/>
          <w:szCs w:val="152"/>
          <w:lang w:val="en-US"/>
        </w:rPr>
        <w:t>(</w:t>
      </w:r>
      <w:r w:rsidR="000E2CC5" w:rsidRPr="000E2CC5">
        <w:rPr>
          <w:rFonts w:eastAsia="Times New Roman" w:cs="JansonText-Italic"/>
          <w:i/>
          <w:iCs/>
          <w:color w:val="1A1718"/>
          <w:szCs w:val="152"/>
          <w:lang w:val="en-US"/>
        </w:rPr>
        <w:t xml:space="preserve">P </w:t>
      </w:r>
      <w:r w:rsidR="000E2CC5" w:rsidRPr="000E2CC5">
        <w:rPr>
          <w:rFonts w:eastAsia="Times New Roman" w:cs="MTMI"/>
          <w:color w:val="1A1718"/>
          <w:szCs w:val="152"/>
          <w:lang w:val="en-US"/>
        </w:rPr>
        <w:t xml:space="preserve">&lt; </w:t>
      </w:r>
      <w:r w:rsidR="000E2CC5" w:rsidRPr="000E2CC5">
        <w:rPr>
          <w:rFonts w:eastAsia="Times New Roman" w:cs="JansonText-Roman"/>
          <w:color w:val="1A1718"/>
          <w:szCs w:val="152"/>
          <w:lang w:val="en-US"/>
        </w:rPr>
        <w:t>0</w:t>
      </w:r>
      <w:r w:rsidR="000E2CC5" w:rsidRPr="000E2CC5">
        <w:rPr>
          <w:rFonts w:eastAsia="Times New Roman" w:cs="MTSYN"/>
          <w:color w:val="1A1718"/>
          <w:szCs w:val="152"/>
          <w:lang w:val="en-US"/>
        </w:rPr>
        <w:t>·</w:t>
      </w:r>
      <w:r w:rsidR="000E2CC5">
        <w:rPr>
          <w:rFonts w:eastAsia="Times New Roman" w:cs="JansonText-Roman"/>
          <w:color w:val="1A1718"/>
          <w:szCs w:val="152"/>
          <w:lang w:val="en-US"/>
        </w:rPr>
        <w:t>001)</w:t>
      </w:r>
      <w:r w:rsidR="00974F90">
        <w:t xml:space="preserve"> </w:t>
      </w:r>
      <w:r w:rsidR="006F286E">
        <w:fldChar w:fldCharType="begin"/>
      </w:r>
      <w:r>
        <w:instrText xml:space="preserve"> ADDIN PAPERS2_CITATIONS &lt;citation&gt;&lt;uuid&gt;807367EE-31F5-4720-B538-5BB46644C37C&lt;/uuid&gt;&lt;priority&gt;54&lt;/priority&gt;&lt;publications&gt;&lt;publication&gt;&lt;uuid&gt;381DE5D8-3993-4327-A400-B8A9E413AB93&lt;/uuid&gt;&lt;volume&gt;95&lt;/volume&gt;&lt;doi&gt;10.1002/bjs.6043&lt;/doi&gt;&lt;subtitle&gt;Br J Surg&lt;/subtitle&gt;&lt;startpage&gt;453&lt;/startpage&gt;&lt;publication_date&gt;99200804001200000000220000&lt;/publication_date&gt;&lt;url&gt;http://eutils.ncbi.nlm.nih.gov/entrez/eutils/elink.fcgi?dbfrom=pubmed&amp;amp;id=18161888&amp;amp;retmode=ref&amp;amp;cmd=prlinks&lt;/url&gt;&lt;citekey&gt;HalloranCM:2008we&lt;/citekey&gt;&lt;type&gt;400&lt;/type&gt;&lt;title&gt;Carbohydrate antigen 19.9 accurately selects patients for laparoscopic assessment to determine resectability of pancreatic malignancy.&lt;/title&gt;&lt;location&gt;&amp;lt;!DOCTYPE html&amp;gt;</w:instrText>
      </w:r>
    </w:p>
    <w:p w14:paraId="41397731" w14:textId="77777777" w:rsidR="002267BF" w:rsidRDefault="002267BF" w:rsidP="00B0034E">
      <w:pPr>
        <w:spacing w:line="480" w:lineRule="auto"/>
        <w:jc w:val="both"/>
      </w:pPr>
      <w:r>
        <w:instrText>&amp;lt;html lang=en&amp;gt;</w:instrText>
      </w:r>
    </w:p>
    <w:p w14:paraId="5CF13ECB" w14:textId="77777777" w:rsidR="002267BF" w:rsidRDefault="002267BF" w:rsidP="00B0034E">
      <w:pPr>
        <w:spacing w:line="480" w:lineRule="auto"/>
        <w:jc w:val="both"/>
      </w:pPr>
      <w:r>
        <w:instrText xml:space="preserve">  &amp;lt;meta charset=utf-8&amp;gt;</w:instrText>
      </w:r>
    </w:p>
    <w:p w14:paraId="37D0F89A" w14:textId="77777777" w:rsidR="002267BF" w:rsidRDefault="002267BF" w:rsidP="00B0034E">
      <w:pPr>
        <w:spacing w:line="480" w:lineRule="auto"/>
        <w:jc w:val="both"/>
      </w:pPr>
      <w:r>
        <w:instrText xml:space="preserve">  &amp;lt;meta name=viewport content="initial-scale=1, minimum-scale=1, width=device-width"&amp;gt;</w:instrText>
      </w:r>
    </w:p>
    <w:p w14:paraId="6B4F2732" w14:textId="77777777" w:rsidR="002267BF" w:rsidRDefault="002267BF" w:rsidP="00B0034E">
      <w:pPr>
        <w:spacing w:line="480" w:lineRule="auto"/>
        <w:jc w:val="both"/>
      </w:pPr>
      <w:r>
        <w:instrText xml:space="preserve">  &amp;lt;title&amp;gt;Error 404 (Not Found)!!1&amp;lt;/title&amp;gt;</w:instrText>
      </w:r>
    </w:p>
    <w:p w14:paraId="414085CD" w14:textId="77777777" w:rsidR="002267BF" w:rsidRDefault="002267BF" w:rsidP="00B0034E">
      <w:pPr>
        <w:spacing w:line="480" w:lineRule="auto"/>
        <w:jc w:val="both"/>
      </w:pPr>
      <w:r>
        <w:instrText xml:space="preserve">  &amp;lt;style&amp;gt;</w:instrText>
      </w:r>
    </w:p>
    <w:p w14:paraId="4E6E4E7F" w14:textId="77777777" w:rsidR="002267BF" w:rsidRDefault="002267BF" w:rsidP="00B0034E">
      <w:pPr>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59817EC" w14:textId="77777777" w:rsidR="002267BF" w:rsidRDefault="002267BF" w:rsidP="00B0034E">
      <w:pPr>
        <w:spacing w:line="480" w:lineRule="auto"/>
        <w:jc w:val="both"/>
      </w:pPr>
      <w:r>
        <w:instrText xml:space="preserve">  &amp;lt;/style&amp;gt;</w:instrText>
      </w:r>
    </w:p>
    <w:p w14:paraId="5FBC2372" w14:textId="77777777" w:rsidR="002267BF" w:rsidRDefault="002267BF" w:rsidP="00B0034E">
      <w:pPr>
        <w:spacing w:line="480" w:lineRule="auto"/>
        <w:jc w:val="both"/>
      </w:pPr>
      <w:r>
        <w:instrText xml:space="preserve">  &amp;lt;a href=//www.google.com/&amp;gt;&amp;lt;span id=logo aria-label=Google&amp;gt;&amp;lt;/span&amp;gt;&amp;lt;/a&amp;gt;</w:instrText>
      </w:r>
    </w:p>
    <w:p w14:paraId="14C8143C" w14:textId="77777777" w:rsidR="002267BF" w:rsidRDefault="002267BF" w:rsidP="00B0034E">
      <w:pPr>
        <w:spacing w:line="480" w:lineRule="auto"/>
        <w:jc w:val="both"/>
      </w:pPr>
      <w:r>
        <w:instrText xml:space="preserve">  &amp;lt;p&amp;gt;&amp;lt;b&amp;gt;404.&amp;lt;/b&amp;gt; &amp;lt;ins&amp;gt;That’s an error.&amp;lt;/ins&amp;gt;</w:instrText>
      </w:r>
    </w:p>
    <w:p w14:paraId="54831498" w14:textId="77777777" w:rsidR="002267BF" w:rsidRDefault="002267BF" w:rsidP="00B0034E">
      <w:pPr>
        <w:spacing w:line="480" w:lineRule="auto"/>
        <w:jc w:val="both"/>
      </w:pPr>
      <w:r>
        <w:instrText xml:space="preserve">  &amp;lt;p&amp;gt;The requested URL &amp;lt;code&amp;gt;/maps/geo&amp;lt;/code&amp;gt; was not found on this server.  &amp;lt;ins&amp;gt;That’s all we know.&amp;lt;/ins&amp;gt;</w:instrText>
      </w:r>
    </w:p>
    <w:p w14:paraId="58AF2BFB" w14:textId="77777777" w:rsidR="002267BF" w:rsidRDefault="002267BF" w:rsidP="00B0034E">
      <w:pPr>
        <w:spacing w:line="480" w:lineRule="auto"/>
        <w:jc w:val="both"/>
        <w:rPr>
          <w:rFonts w:eastAsia="Times New Roman"/>
        </w:rPr>
      </w:pPr>
      <w:r>
        <w:instrText>&lt;/location&gt;&lt;institution&gt;Division of Surgery and Oncology, School of Cancer Studies, University of Liverpool, Liverpool, UK.&lt;/institution&gt;&lt;number&gt;4&lt;/number&gt;&lt;subtype&gt;400&lt;/subtype&gt;&lt;endpage&gt;459&lt;/endpage&gt;&lt;bundle&gt;&lt;publication&gt;&lt;title&gt;Br J Surg&lt;/title&gt;&lt;type&gt;-100&lt;/type&gt;&lt;subtype&gt;-100&lt;/subtype&gt;&lt;uuid&gt;B5E9E17C-6768-44DB-8B45-09099D2D44FF&lt;/uuid&gt;&lt;/publication&gt;&lt;/bundle&gt;&lt;authors&gt;&lt;author&gt;&lt;firstName&gt;C&lt;/firstName&gt;&lt;middleNames&gt;M&lt;/middleNames&gt;&lt;lastName&gt;Halloran&lt;/lastName&gt;&lt;/author&gt;&lt;author&gt;&lt;lastName&gt;Ghaneh P&lt;/lastName&gt;&lt;/author&gt;&lt;author&gt;&lt;lastName&gt;Connor S&lt;/lastName&gt;&lt;/author&gt;&lt;author&gt;&lt;lastName&gt;Sutton R&lt;/lastName&gt;&lt;/author&gt;&lt;author&gt;&lt;firstName&gt;J&lt;/firstName&gt;&lt;middleNames&gt;P&lt;/middleNames&gt;&lt;lastName&gt;Neoptolemos&lt;/lastName&gt;&lt;/author&gt;&lt;author&gt;&lt;firstName&gt;M&lt;/firstName&gt;&lt;middleNames&gt;G T&lt;/middleNames&gt;&lt;lastName&gt;Raraty&lt;/lastName&gt;&lt;/author&gt;&lt;/authors&gt;&lt;/publication&gt;&lt;/publications&gt;&lt;cites&gt;&lt;/cites&gt;&lt;/citation&gt;</w:instrText>
      </w:r>
      <w:r w:rsidR="006F286E">
        <w:fldChar w:fldCharType="separate"/>
      </w:r>
      <w:r w:rsidR="003F26E6">
        <w:rPr>
          <w:rFonts w:eastAsia="Times New Roman"/>
          <w:lang w:val="en-US"/>
        </w:rPr>
        <w:t>[28]</w:t>
      </w:r>
      <w:r w:rsidR="006F286E">
        <w:fldChar w:fldCharType="end"/>
      </w:r>
      <w:r w:rsidR="00E75AA8">
        <w:t xml:space="preserve">. </w:t>
      </w:r>
      <w:r w:rsidR="003F482D">
        <w:t xml:space="preserve"> </w:t>
      </w:r>
      <w:r w:rsidR="007E1931">
        <w:t xml:space="preserve">These findings are supported by data from </w:t>
      </w:r>
      <w:r w:rsidR="007E1931" w:rsidRPr="003F482D">
        <w:t>the</w:t>
      </w:r>
      <w:r w:rsidR="007E1931" w:rsidRPr="00CD344D">
        <w:t xml:space="preserve"> </w:t>
      </w:r>
      <w:r w:rsidR="007E1931">
        <w:t>Memorial Sloan-Kettering Cancer Center</w:t>
      </w:r>
      <w:r w:rsidR="007E1931" w:rsidRPr="003F482D">
        <w:t xml:space="preserve"> </w:t>
      </w:r>
      <w:r w:rsidR="007E1931">
        <w:t>(</w:t>
      </w:r>
      <w:r w:rsidR="007E1931" w:rsidRPr="003F482D">
        <w:t>MSKCC</w:t>
      </w:r>
      <w:r w:rsidR="007E1931">
        <w:t>), in 262 patients with radiologically resectable pancreatic cancer</w:t>
      </w:r>
      <w:r w:rsidR="00500568">
        <w:t>,</w:t>
      </w:r>
      <w:r w:rsidR="007E1931">
        <w:t xml:space="preserve"> preoperative Ca19.9 &gt; 130U/ml </w:t>
      </w:r>
      <w:r w:rsidR="003F482D" w:rsidRPr="003F482D">
        <w:rPr>
          <w:rFonts w:eastAsia="Times New Roman"/>
        </w:rPr>
        <w:t>w</w:t>
      </w:r>
      <w:r w:rsidR="00C01551">
        <w:rPr>
          <w:rFonts w:eastAsia="Times New Roman"/>
        </w:rPr>
        <w:t>as</w:t>
      </w:r>
      <w:r w:rsidR="00A14029" w:rsidRPr="003F482D">
        <w:rPr>
          <w:rFonts w:eastAsia="Times New Roman"/>
        </w:rPr>
        <w:t xml:space="preserve"> strongly associated with the identification of unresectable </w:t>
      </w:r>
      <w:r w:rsidR="003F482D" w:rsidRPr="003F482D">
        <w:rPr>
          <w:rFonts w:eastAsia="Times New Roman"/>
        </w:rPr>
        <w:t xml:space="preserve">disease </w:t>
      </w:r>
      <w:r w:rsidR="003F482D">
        <w:rPr>
          <w:rFonts w:eastAsia="Times New Roman"/>
        </w:rPr>
        <w:t xml:space="preserve">(HR 2.70; </w:t>
      </w:r>
      <w:r w:rsidR="00A14029" w:rsidRPr="003F482D">
        <w:rPr>
          <w:rFonts w:eastAsia="Times New Roman"/>
        </w:rPr>
        <w:t xml:space="preserve">95% </w:t>
      </w:r>
      <w:r w:rsidR="003F482D">
        <w:rPr>
          <w:rFonts w:eastAsia="Times New Roman"/>
        </w:rPr>
        <w:t>CI</w:t>
      </w:r>
      <w:r w:rsidR="00A14029" w:rsidRPr="003F482D">
        <w:rPr>
          <w:rFonts w:eastAsia="Times New Roman"/>
        </w:rPr>
        <w:t xml:space="preserve"> 1.34–5.44; P </w:t>
      </w:r>
      <w:r w:rsidR="003F482D">
        <w:rPr>
          <w:rFonts w:eastAsia="Times New Roman"/>
        </w:rPr>
        <w:t>= 0.005)</w:t>
      </w:r>
      <w:r w:rsidR="00F943BC">
        <w:rPr>
          <w:rFonts w:eastAsia="Times New Roman"/>
        </w:rPr>
        <w:t xml:space="preserve"> </w:t>
      </w:r>
      <w:r w:rsidR="006F286E">
        <w:rPr>
          <w:rFonts w:eastAsia="Times New Roman"/>
        </w:rPr>
        <w:fldChar w:fldCharType="begin"/>
      </w:r>
      <w:r>
        <w:rPr>
          <w:rFonts w:eastAsia="Times New Roman"/>
        </w:rPr>
        <w:instrText xml:space="preserve"> ADDIN PAPERS2_CITATIONS &lt;citation&gt;&lt;uuid&gt;7140C9A7-FBAC-4981-B7C3-E6D36DE7A5E6&lt;/uuid&gt;&lt;priority&gt;55&lt;/priority&gt;&lt;publications&gt;&lt;publication&gt;&lt;uuid&gt;F2512464-E6D7-4B23-B9E6-21886F4279E8&lt;/uuid&gt;&lt;volume&gt;15&lt;/volume&gt;&lt;doi&gt;10.1245/s10434-008-0134-5&lt;/doi&gt;&lt;startpage&gt;3512&lt;/startpage&gt;&lt;publication_date&gt;99200812001200000000220000&lt;/publication_date&gt;&lt;url&gt;http://eutils.ncbi.nlm.nih.gov/entrez/eutils/elink.fcgi?dbfrom=pubmed&amp;amp;id=18781364&amp;amp;retmode=ref&amp;amp;cmd=prlinks&lt;/url&gt;&lt;citekey&gt;Maithel:2008cr&lt;/citekey&gt;&lt;type&gt;400&lt;/type&gt;&lt;title&gt;Preoperative CA 19-9 and the yield of staging laparoscopy in patients with radiographically resectable pancreatic adenocarcinoma.&lt;/title&gt;&lt;location&gt;&amp;lt;!DOCTYPE html&amp;gt;</w:instrText>
      </w:r>
    </w:p>
    <w:p w14:paraId="04828847" w14:textId="77777777" w:rsidR="002267BF" w:rsidRDefault="002267BF" w:rsidP="00B0034E">
      <w:pPr>
        <w:spacing w:line="480" w:lineRule="auto"/>
        <w:jc w:val="both"/>
        <w:rPr>
          <w:rFonts w:eastAsia="Times New Roman"/>
        </w:rPr>
      </w:pPr>
      <w:r>
        <w:rPr>
          <w:rFonts w:eastAsia="Times New Roman"/>
        </w:rPr>
        <w:instrText>&amp;lt;html lang=en&amp;gt;</w:instrText>
      </w:r>
    </w:p>
    <w:p w14:paraId="48B43F02" w14:textId="77777777" w:rsidR="002267BF" w:rsidRDefault="002267BF" w:rsidP="00B0034E">
      <w:pPr>
        <w:spacing w:line="480" w:lineRule="auto"/>
        <w:jc w:val="both"/>
        <w:rPr>
          <w:rFonts w:eastAsia="Times New Roman"/>
        </w:rPr>
      </w:pPr>
      <w:r>
        <w:rPr>
          <w:rFonts w:eastAsia="Times New Roman"/>
        </w:rPr>
        <w:instrText xml:space="preserve">  &amp;lt;meta charset=utf-8&amp;gt;</w:instrText>
      </w:r>
    </w:p>
    <w:p w14:paraId="42B9DF0D" w14:textId="77777777" w:rsidR="002267BF" w:rsidRDefault="002267BF" w:rsidP="00B0034E">
      <w:pPr>
        <w:spacing w:line="480" w:lineRule="auto"/>
        <w:jc w:val="both"/>
        <w:rPr>
          <w:rFonts w:eastAsia="Times New Roman"/>
        </w:rPr>
      </w:pPr>
      <w:r>
        <w:rPr>
          <w:rFonts w:eastAsia="Times New Roman"/>
        </w:rPr>
        <w:instrText xml:space="preserve">  &amp;lt;meta name=viewport content="initial-scale=1, minimum-scale=1, width=device-width"&amp;gt;</w:instrText>
      </w:r>
    </w:p>
    <w:p w14:paraId="1E74EEF9" w14:textId="77777777" w:rsidR="002267BF" w:rsidRDefault="002267BF" w:rsidP="00B0034E">
      <w:pPr>
        <w:spacing w:line="480" w:lineRule="auto"/>
        <w:jc w:val="both"/>
        <w:rPr>
          <w:rFonts w:eastAsia="Times New Roman"/>
        </w:rPr>
      </w:pPr>
      <w:r>
        <w:rPr>
          <w:rFonts w:eastAsia="Times New Roman"/>
        </w:rPr>
        <w:instrText xml:space="preserve">  &amp;lt;title&amp;gt;Error 404 (Not Found)!!1&amp;lt;/title&amp;gt;</w:instrText>
      </w:r>
    </w:p>
    <w:p w14:paraId="39C286F1" w14:textId="77777777" w:rsidR="002267BF" w:rsidRDefault="002267BF" w:rsidP="00B0034E">
      <w:pPr>
        <w:spacing w:line="480" w:lineRule="auto"/>
        <w:jc w:val="both"/>
        <w:rPr>
          <w:rFonts w:eastAsia="Times New Roman"/>
        </w:rPr>
      </w:pPr>
      <w:r>
        <w:rPr>
          <w:rFonts w:eastAsia="Times New Roman"/>
        </w:rPr>
        <w:instrText xml:space="preserve">  &amp;lt;style&amp;gt;</w:instrText>
      </w:r>
    </w:p>
    <w:p w14:paraId="58F724FC" w14:textId="77777777" w:rsidR="002267BF" w:rsidRDefault="002267BF" w:rsidP="00B0034E">
      <w:pPr>
        <w:spacing w:line="480" w:lineRule="auto"/>
        <w:jc w:val="both"/>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8B5AA98" w14:textId="77777777" w:rsidR="002267BF" w:rsidRDefault="002267BF" w:rsidP="00B0034E">
      <w:pPr>
        <w:spacing w:line="480" w:lineRule="auto"/>
        <w:jc w:val="both"/>
        <w:rPr>
          <w:rFonts w:eastAsia="Times New Roman"/>
        </w:rPr>
      </w:pPr>
      <w:r>
        <w:rPr>
          <w:rFonts w:eastAsia="Times New Roman"/>
        </w:rPr>
        <w:instrText xml:space="preserve">  &amp;lt;/style&amp;gt;</w:instrText>
      </w:r>
    </w:p>
    <w:p w14:paraId="17A43AD2" w14:textId="77777777" w:rsidR="002267BF" w:rsidRDefault="002267BF" w:rsidP="00B0034E">
      <w:pPr>
        <w:spacing w:line="480" w:lineRule="auto"/>
        <w:jc w:val="both"/>
        <w:rPr>
          <w:rFonts w:eastAsia="Times New Roman"/>
        </w:rPr>
      </w:pPr>
      <w:r>
        <w:rPr>
          <w:rFonts w:eastAsia="Times New Roman"/>
        </w:rPr>
        <w:instrText xml:space="preserve">  &amp;lt;a href=//www.google.com/&amp;gt;&amp;lt;span id=logo aria-label=Google&amp;gt;&amp;lt;/span&amp;gt;&amp;lt;/a&amp;gt;</w:instrText>
      </w:r>
    </w:p>
    <w:p w14:paraId="1DEB1369" w14:textId="77777777" w:rsidR="002267BF" w:rsidRDefault="002267BF" w:rsidP="00B0034E">
      <w:pPr>
        <w:spacing w:line="480" w:lineRule="auto"/>
        <w:jc w:val="both"/>
        <w:rPr>
          <w:rFonts w:eastAsia="Times New Roman"/>
        </w:rPr>
      </w:pPr>
      <w:r>
        <w:rPr>
          <w:rFonts w:eastAsia="Times New Roman"/>
        </w:rPr>
        <w:instrText xml:space="preserve">  &amp;lt;p&amp;gt;&amp;lt;b&amp;gt;404.&amp;lt;/b&amp;gt; &amp;lt;ins&amp;gt;That’s an error.&amp;lt;/ins&amp;gt;</w:instrText>
      </w:r>
    </w:p>
    <w:p w14:paraId="048BA82B" w14:textId="77777777" w:rsidR="002267BF" w:rsidRDefault="002267BF" w:rsidP="00B0034E">
      <w:pPr>
        <w:spacing w:line="480" w:lineRule="auto"/>
        <w:jc w:val="both"/>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0D13E87F" w14:textId="5E6A5EBC" w:rsidR="009619A4" w:rsidRPr="000E2CC5" w:rsidRDefault="002267BF" w:rsidP="00B0034E">
      <w:pPr>
        <w:spacing w:line="480" w:lineRule="auto"/>
        <w:jc w:val="both"/>
      </w:pPr>
      <w:r>
        <w:rPr>
          <w:rFonts w:eastAsia="Times New Roman"/>
        </w:rPr>
        <w:instrText>&lt;/location&gt;&lt;institution&gt;Department of Surgery, Memorial Sloan-Kettering Cancer Center, New York, NY 10065, USA.&lt;/institution&gt;&lt;number&gt;12&lt;/number&gt;&lt;subtype&gt;400&lt;/subtype&gt;&lt;endpage&gt;3520&lt;/endpage&gt;&lt;bundle&gt;&lt;publication&gt;&lt;title&gt;Ann Surg Oncol&lt;/title&gt;&lt;type&gt;-100&lt;/type&gt;&lt;subtype&gt;-100&lt;/subtype&gt;&lt;uuid&gt;BBB702B5-206A-4AAE-8626-5CDD711A104A&lt;/uuid&gt;&lt;/publication&gt;&lt;/bundle&gt;&lt;authors&gt;&lt;author&gt;&lt;firstName&gt;Shishir&lt;/firstName&gt;&lt;middleNames&gt;K&lt;/middleNames&gt;&lt;lastName&gt;Maithel&lt;/lastName&gt;&lt;/author&gt;&lt;author&gt;&lt;firstName&gt;Stephen&lt;/firstName&gt;&lt;lastName&gt;Maloney&lt;/lastName&gt;&lt;/author&gt;&lt;author&gt;&lt;firstName&gt;Corrine&lt;/firstName&gt;&lt;lastName&gt;Winston&lt;/lastName&gt;&lt;/author&gt;&lt;author&gt;&lt;firstName&gt;Mithat&lt;/firstName&gt;&lt;lastName&gt;Gonen&lt;/lastName&gt;&lt;/author&gt;&lt;author&gt;&lt;firstName&gt;Michael&lt;/firstName&gt;&lt;middleNames&gt;I&lt;/middleNames&gt;&lt;lastName&gt;D'Angelica&lt;/lastName&gt;&lt;/author&gt;&lt;author&gt;&lt;firstName&gt;Ronald&lt;/firstName&gt;&lt;middleNames&gt;P&lt;/middleNames&gt;&lt;lastName&gt;Dematteo&lt;/lastName&gt;&lt;/author&gt;&lt;author&gt;&lt;firstName&gt;William&lt;/firstName&gt;&lt;middleNames&gt;R&lt;/middleNames&gt;&lt;lastName&gt;Jarnagin&lt;/lastName&gt;&lt;/author&gt;&lt;author&gt;&lt;firstName&gt;Murray&lt;/firstName&gt;&lt;middleNames&gt;F&lt;/middleNames&gt;&lt;lastName&gt;Brennan&lt;/lastName&gt;&lt;/author&gt;&lt;author&gt;&lt;firstName&gt;Peter&lt;/firstName&gt;&lt;middleNames&gt;J&lt;/middleNames&gt;&lt;lastName&gt;Allen&lt;/lastName&gt;&lt;/author&gt;&lt;/authors&gt;&lt;/publication&gt;&lt;/publications&gt;&lt;cites&gt;&lt;/cites&gt;&lt;/citation&gt;</w:instrText>
      </w:r>
      <w:r w:rsidR="006F286E">
        <w:rPr>
          <w:rFonts w:eastAsia="Times New Roman"/>
        </w:rPr>
        <w:fldChar w:fldCharType="separate"/>
      </w:r>
      <w:r w:rsidR="003F26E6">
        <w:rPr>
          <w:rFonts w:eastAsia="Times New Roman"/>
          <w:lang w:val="en-US"/>
        </w:rPr>
        <w:t>[56]</w:t>
      </w:r>
      <w:r w:rsidR="006F286E">
        <w:rPr>
          <w:rFonts w:eastAsia="Times New Roman"/>
        </w:rPr>
        <w:fldChar w:fldCharType="end"/>
      </w:r>
      <w:r w:rsidR="00A14029" w:rsidRPr="001D6698">
        <w:rPr>
          <w:rFonts w:eastAsia="Times New Roman"/>
        </w:rPr>
        <w:t>.</w:t>
      </w:r>
      <w:r w:rsidR="001D6698" w:rsidRPr="001D6698">
        <w:rPr>
          <w:rFonts w:eastAsia="Times New Roman"/>
        </w:rPr>
        <w:t xml:space="preserve"> </w:t>
      </w:r>
    </w:p>
    <w:p w14:paraId="4FCAFD9E" w14:textId="77777777" w:rsidR="009619A4" w:rsidRDefault="009619A4" w:rsidP="001D6698">
      <w:pPr>
        <w:jc w:val="both"/>
        <w:rPr>
          <w:rFonts w:eastAsia="Times New Roman"/>
        </w:rPr>
      </w:pPr>
    </w:p>
    <w:p w14:paraId="39707A0E" w14:textId="77777777" w:rsidR="000E2CC5" w:rsidRDefault="000E2CC5" w:rsidP="000E2CC5">
      <w:pPr>
        <w:spacing w:line="480" w:lineRule="auto"/>
        <w:jc w:val="both"/>
        <w:rPr>
          <w:rFonts w:eastAsia="Times New Roman"/>
        </w:rPr>
      </w:pPr>
      <w:r>
        <w:rPr>
          <w:rFonts w:eastAsia="Times New Roman"/>
        </w:rPr>
        <w:t>2.1.2</w:t>
      </w:r>
      <w:r>
        <w:rPr>
          <w:rFonts w:eastAsia="Times New Roman"/>
        </w:rPr>
        <w:tab/>
        <w:t>Pancreatic</w:t>
      </w:r>
      <w:r w:rsidR="00A12167" w:rsidRPr="001D6698">
        <w:rPr>
          <w:rFonts w:eastAsia="Times New Roman"/>
        </w:rPr>
        <w:t xml:space="preserve"> tumour size </w:t>
      </w:r>
      <w:r>
        <w:rPr>
          <w:rFonts w:eastAsia="Times New Roman"/>
        </w:rPr>
        <w:t>and</w:t>
      </w:r>
      <w:r w:rsidR="00A12167" w:rsidRPr="001D6698">
        <w:rPr>
          <w:rFonts w:eastAsia="Times New Roman"/>
        </w:rPr>
        <w:t xml:space="preserve"> CA19-9 </w:t>
      </w:r>
    </w:p>
    <w:p w14:paraId="3DCCD335" w14:textId="77777777" w:rsidR="002267BF" w:rsidRDefault="003C54FF" w:rsidP="000E2CC5">
      <w:pPr>
        <w:spacing w:line="480" w:lineRule="auto"/>
        <w:jc w:val="both"/>
        <w:rPr>
          <w:rFonts w:eastAsia="Times New Roman"/>
        </w:rPr>
      </w:pPr>
      <w:r>
        <w:rPr>
          <w:rFonts w:eastAsia="Times New Roman"/>
        </w:rPr>
        <w:t>Satoi et al</w:t>
      </w:r>
      <w:r w:rsidR="00C01551">
        <w:rPr>
          <w:rFonts w:eastAsia="Times New Roman"/>
        </w:rPr>
        <w:t>.</w:t>
      </w:r>
      <w:r>
        <w:rPr>
          <w:rFonts w:eastAsia="Times New Roman"/>
        </w:rPr>
        <w:t xml:space="preserve"> selected patients for </w:t>
      </w:r>
      <w:r w:rsidR="00A67C10">
        <w:rPr>
          <w:rFonts w:eastAsia="Times New Roman"/>
        </w:rPr>
        <w:t>SL/L-LUS</w:t>
      </w:r>
      <w:r>
        <w:rPr>
          <w:rFonts w:eastAsia="Times New Roman"/>
        </w:rPr>
        <w:t xml:space="preserve"> </w:t>
      </w:r>
      <w:r w:rsidR="00974F90">
        <w:rPr>
          <w:rFonts w:eastAsia="Times New Roman"/>
        </w:rPr>
        <w:t xml:space="preserve">with both of </w:t>
      </w:r>
      <w:r w:rsidR="00B70DF0">
        <w:rPr>
          <w:rFonts w:eastAsia="Times New Roman"/>
        </w:rPr>
        <w:t xml:space="preserve">the previously </w:t>
      </w:r>
      <w:r w:rsidR="00974F90">
        <w:rPr>
          <w:rFonts w:eastAsia="Times New Roman"/>
        </w:rPr>
        <w:t xml:space="preserve">established risk factors for unresectable disease </w:t>
      </w:r>
      <w:r>
        <w:rPr>
          <w:rFonts w:eastAsia="Times New Roman"/>
        </w:rPr>
        <w:t>tumour size &gt; 3cm</w:t>
      </w:r>
      <w:r w:rsidR="00F943BC">
        <w:rPr>
          <w:rFonts w:eastAsia="Times New Roman"/>
        </w:rPr>
        <w:t xml:space="preserve"> </w:t>
      </w:r>
      <w:r w:rsidR="006F286E">
        <w:rPr>
          <w:rFonts w:eastAsia="Times New Roman"/>
        </w:rPr>
        <w:fldChar w:fldCharType="begin"/>
      </w:r>
      <w:r w:rsidR="002267BF">
        <w:rPr>
          <w:rFonts w:eastAsia="Times New Roman"/>
        </w:rPr>
        <w:instrText xml:space="preserve"> ADDIN PAPERS2_CITATIONS &lt;citation&gt;&lt;uuid&gt;18E5724F-418F-42B0-964C-16A4AAD4B648&lt;/uuid&gt;&lt;priority&gt;56&lt;/priority&gt;&lt;publications&gt;&lt;publication&gt;&lt;uuid&gt;B98579C1-E08D-4187-8C89-E8FE3D18D269&lt;/uuid&gt;&lt;volume&gt;49&lt;/volume&gt;&lt;startpage&gt;1428&lt;/startpage&gt;&lt;publication_date&gt;99200209001200000000220000&lt;/publication_date&gt;&lt;url&gt;http://eutils.ncbi.nlm.nih.gov/entrez/eutils/elink.fcgi?dbfrom=pubmed&amp;amp;id=12239959&amp;amp;retmode=ref&amp;amp;cmd=prlinks&lt;/url&gt;&lt;citekey&gt;Yoshida:2002ub&lt;/citekey&gt;&lt;type&gt;400&lt;/type&gt;&lt;title&gt;Staging with helical computed tomography and laparoscopy in pancreatic head cancer.&lt;/title&gt;&lt;location&gt;&amp;lt;!DOCTYPE html&amp;gt;</w:instrText>
      </w:r>
    </w:p>
    <w:p w14:paraId="319DFCCC" w14:textId="77777777" w:rsidR="002267BF" w:rsidRDefault="002267BF" w:rsidP="000E2CC5">
      <w:pPr>
        <w:spacing w:line="480" w:lineRule="auto"/>
        <w:jc w:val="both"/>
        <w:rPr>
          <w:rFonts w:eastAsia="Times New Roman"/>
        </w:rPr>
      </w:pPr>
      <w:r>
        <w:rPr>
          <w:rFonts w:eastAsia="Times New Roman"/>
        </w:rPr>
        <w:instrText>&amp;lt;html lang=en&amp;gt;</w:instrText>
      </w:r>
    </w:p>
    <w:p w14:paraId="07C7B8C3" w14:textId="77777777" w:rsidR="002267BF" w:rsidRDefault="002267BF" w:rsidP="000E2CC5">
      <w:pPr>
        <w:spacing w:line="480" w:lineRule="auto"/>
        <w:jc w:val="both"/>
        <w:rPr>
          <w:rFonts w:eastAsia="Times New Roman"/>
        </w:rPr>
      </w:pPr>
      <w:r>
        <w:rPr>
          <w:rFonts w:eastAsia="Times New Roman"/>
        </w:rPr>
        <w:instrText xml:space="preserve">  &amp;lt;meta charset=utf-8&amp;gt;</w:instrText>
      </w:r>
    </w:p>
    <w:p w14:paraId="0BD78883" w14:textId="77777777" w:rsidR="002267BF" w:rsidRDefault="002267BF" w:rsidP="000E2CC5">
      <w:pPr>
        <w:spacing w:line="480" w:lineRule="auto"/>
        <w:jc w:val="both"/>
        <w:rPr>
          <w:rFonts w:eastAsia="Times New Roman"/>
        </w:rPr>
      </w:pPr>
      <w:r>
        <w:rPr>
          <w:rFonts w:eastAsia="Times New Roman"/>
        </w:rPr>
        <w:instrText xml:space="preserve">  &amp;lt;meta name=viewport content="initial-scale=1, minimum-scale=1, width=device-width"&amp;gt;</w:instrText>
      </w:r>
    </w:p>
    <w:p w14:paraId="6B9C2CD0" w14:textId="77777777" w:rsidR="002267BF" w:rsidRDefault="002267BF" w:rsidP="000E2CC5">
      <w:pPr>
        <w:spacing w:line="480" w:lineRule="auto"/>
        <w:jc w:val="both"/>
        <w:rPr>
          <w:rFonts w:eastAsia="Times New Roman"/>
        </w:rPr>
      </w:pPr>
      <w:r>
        <w:rPr>
          <w:rFonts w:eastAsia="Times New Roman"/>
        </w:rPr>
        <w:instrText xml:space="preserve">  &amp;lt;title&amp;gt;Error 404 (Not Found)!!1&amp;lt;/title&amp;gt;</w:instrText>
      </w:r>
    </w:p>
    <w:p w14:paraId="22992B3B" w14:textId="77777777" w:rsidR="002267BF" w:rsidRDefault="002267BF" w:rsidP="000E2CC5">
      <w:pPr>
        <w:spacing w:line="480" w:lineRule="auto"/>
        <w:jc w:val="both"/>
        <w:rPr>
          <w:rFonts w:eastAsia="Times New Roman"/>
        </w:rPr>
      </w:pPr>
      <w:r>
        <w:rPr>
          <w:rFonts w:eastAsia="Times New Roman"/>
        </w:rPr>
        <w:instrText xml:space="preserve">  &amp;lt;style&amp;gt;</w:instrText>
      </w:r>
    </w:p>
    <w:p w14:paraId="2B38DFDD" w14:textId="77777777" w:rsidR="002267BF" w:rsidRDefault="002267BF" w:rsidP="000E2CC5">
      <w:pPr>
        <w:spacing w:line="480" w:lineRule="auto"/>
        <w:jc w:val="both"/>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6416174" w14:textId="77777777" w:rsidR="002267BF" w:rsidRDefault="002267BF" w:rsidP="000E2CC5">
      <w:pPr>
        <w:spacing w:line="480" w:lineRule="auto"/>
        <w:jc w:val="both"/>
        <w:rPr>
          <w:rFonts w:eastAsia="Times New Roman"/>
        </w:rPr>
      </w:pPr>
      <w:r>
        <w:rPr>
          <w:rFonts w:eastAsia="Times New Roman"/>
        </w:rPr>
        <w:instrText xml:space="preserve">  &amp;lt;/style&amp;gt;</w:instrText>
      </w:r>
    </w:p>
    <w:p w14:paraId="18E16F2B" w14:textId="77777777" w:rsidR="002267BF" w:rsidRDefault="002267BF" w:rsidP="000E2CC5">
      <w:pPr>
        <w:spacing w:line="480" w:lineRule="auto"/>
        <w:jc w:val="both"/>
        <w:rPr>
          <w:rFonts w:eastAsia="Times New Roman"/>
        </w:rPr>
      </w:pPr>
      <w:r>
        <w:rPr>
          <w:rFonts w:eastAsia="Times New Roman"/>
        </w:rPr>
        <w:instrText xml:space="preserve">  &amp;lt;a href=//www.google.com/&amp;gt;&amp;lt;span id=logo aria-label=Google&amp;gt;&amp;lt;/span&amp;gt;&amp;lt;/a&amp;gt;</w:instrText>
      </w:r>
    </w:p>
    <w:p w14:paraId="13B50EE4" w14:textId="77777777" w:rsidR="002267BF" w:rsidRDefault="002267BF" w:rsidP="000E2CC5">
      <w:pPr>
        <w:spacing w:line="480" w:lineRule="auto"/>
        <w:jc w:val="both"/>
        <w:rPr>
          <w:rFonts w:eastAsia="Times New Roman"/>
        </w:rPr>
      </w:pPr>
      <w:r>
        <w:rPr>
          <w:rFonts w:eastAsia="Times New Roman"/>
        </w:rPr>
        <w:instrText xml:space="preserve">  &amp;lt;p&amp;gt;&amp;lt;b&amp;gt;404.&amp;lt;/b&amp;gt; &amp;lt;ins&amp;gt;That’s an error.&amp;lt;/ins&amp;gt;</w:instrText>
      </w:r>
    </w:p>
    <w:p w14:paraId="0976C4A5" w14:textId="77777777" w:rsidR="002267BF" w:rsidRDefault="002267BF" w:rsidP="000E2CC5">
      <w:pPr>
        <w:spacing w:line="480" w:lineRule="auto"/>
        <w:jc w:val="both"/>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52EA016B" w14:textId="77777777" w:rsidR="002267BF" w:rsidRDefault="002267BF" w:rsidP="000E2CC5">
      <w:pPr>
        <w:spacing w:line="480" w:lineRule="auto"/>
        <w:jc w:val="both"/>
        <w:rPr>
          <w:rFonts w:eastAsia="Times New Roman"/>
        </w:rPr>
      </w:pPr>
      <w:r>
        <w:rPr>
          <w:rFonts w:eastAsia="Times New Roman"/>
        </w:rPr>
        <w:instrText>&lt;/location&gt;&lt;institution&gt;Department of Surgery, Nakatsu Municipal Hospital, 173 Shimoikenaga, Nakatsu, Oita 871-8511, Japan.&lt;/institution&gt;&lt;number&gt;47&lt;/number&gt;&lt;subtype&gt;400&lt;/subtype&gt;&lt;endpage&gt;1431&lt;/endpage&gt;&lt;bundle&gt;&lt;publication&gt;&lt;title&gt;Hepato-gastroenterology&lt;/title&gt;&lt;type&gt;-100&lt;/type&gt;&lt;subtype&gt;-100&lt;/subtype&gt;&lt;uuid&gt;891A68E5-2BAD-4CDF-AFF6-74C74342C6F3&lt;/uuid&gt;&lt;/publication&gt;&lt;/bundle&gt;&lt;authors&gt;&lt;author&gt;&lt;firstName&gt;Takanori&lt;/firstName&gt;&lt;lastName&gt;Yoshida&lt;/lastName&gt;&lt;/author&gt;&lt;author&gt;&lt;firstName&gt;Toshifumi&lt;/firstName&gt;&lt;lastName&gt;Matsumoto&lt;/lastName&gt;&lt;/author&gt;&lt;author&gt;&lt;firstName&gt;Yuji&lt;/firstName&gt;&lt;lastName&gt;Morii&lt;/lastName&gt;&lt;/author&gt;&lt;author&gt;&lt;firstName&gt;Tetsuya&lt;/firstName&gt;&lt;lastName&gt;Ishio&lt;/lastName&gt;&lt;/author&gt;&lt;author&gt;&lt;firstName&gt;Seigo&lt;/firstName&gt;&lt;lastName&gt;Kitano&lt;/lastName&gt;&lt;/author&gt;&lt;author&gt;&lt;firstName&gt;Yasunari&lt;/firstName&gt;&lt;lastName&gt;Yamada&lt;/lastName&gt;&lt;/author&gt;&lt;author&gt;&lt;firstName&gt;Hiromu&lt;/firstName&gt;&lt;lastName&gt;Mori&lt;/lastName&gt;&lt;/author&gt;&lt;/authors&gt;&lt;/publication&gt;&lt;publication&gt;&lt;uuid&gt;AE302AEE-7DE7-4C1C-9E08-55295E70A85F&lt;/uuid&gt;&lt;volume&gt;12&lt;/volume&gt;&lt;doi&gt;10.1245/ASO.2005.02.021&lt;/doi&gt;&lt;startpage&gt;145&lt;/startpage&gt;&lt;publication_date&gt;99200502001200000000220000&lt;/publication_date&gt;&lt;url&gt;http://eutils.ncbi.nlm.nih.gov/entrez/eutils/elink.fcgi?dbfrom=pubmed&amp;amp;id=15827795&amp;amp;retmode=ref&amp;amp;cmd=prlinks&lt;/url&gt;&lt;citekey&gt;Morganti:2005gi&lt;/citekey&gt;&lt;type&gt;400&lt;/type&gt;&lt;title&gt;The prognostic effect of clinical staging in pancreatic adenocarcinoma.&lt;/title&gt;&lt;location&gt;&amp;lt;!DOCTYPE html&amp;gt;</w:instrText>
      </w:r>
    </w:p>
    <w:p w14:paraId="592B807A" w14:textId="77777777" w:rsidR="002267BF" w:rsidRDefault="002267BF" w:rsidP="000E2CC5">
      <w:pPr>
        <w:spacing w:line="480" w:lineRule="auto"/>
        <w:jc w:val="both"/>
        <w:rPr>
          <w:rFonts w:eastAsia="Times New Roman"/>
        </w:rPr>
      </w:pPr>
      <w:r>
        <w:rPr>
          <w:rFonts w:eastAsia="Times New Roman"/>
        </w:rPr>
        <w:instrText>&amp;lt;html lang=en&amp;gt;</w:instrText>
      </w:r>
    </w:p>
    <w:p w14:paraId="3937A0FA" w14:textId="77777777" w:rsidR="002267BF" w:rsidRDefault="002267BF" w:rsidP="000E2CC5">
      <w:pPr>
        <w:spacing w:line="480" w:lineRule="auto"/>
        <w:jc w:val="both"/>
        <w:rPr>
          <w:rFonts w:eastAsia="Times New Roman"/>
        </w:rPr>
      </w:pPr>
      <w:r>
        <w:rPr>
          <w:rFonts w:eastAsia="Times New Roman"/>
        </w:rPr>
        <w:instrText xml:space="preserve">  &amp;lt;meta charset=utf-8&amp;gt;</w:instrText>
      </w:r>
    </w:p>
    <w:p w14:paraId="60259CBE" w14:textId="77777777" w:rsidR="002267BF" w:rsidRDefault="002267BF" w:rsidP="000E2CC5">
      <w:pPr>
        <w:spacing w:line="480" w:lineRule="auto"/>
        <w:jc w:val="both"/>
        <w:rPr>
          <w:rFonts w:eastAsia="Times New Roman"/>
        </w:rPr>
      </w:pPr>
      <w:r>
        <w:rPr>
          <w:rFonts w:eastAsia="Times New Roman"/>
        </w:rPr>
        <w:instrText xml:space="preserve">  &amp;lt;meta name=viewport content="initial-scale=1, minimum-scale=1, width=device-width"&amp;gt;</w:instrText>
      </w:r>
    </w:p>
    <w:p w14:paraId="411315D4" w14:textId="77777777" w:rsidR="002267BF" w:rsidRDefault="002267BF" w:rsidP="000E2CC5">
      <w:pPr>
        <w:spacing w:line="480" w:lineRule="auto"/>
        <w:jc w:val="both"/>
        <w:rPr>
          <w:rFonts w:eastAsia="Times New Roman"/>
        </w:rPr>
      </w:pPr>
      <w:r>
        <w:rPr>
          <w:rFonts w:eastAsia="Times New Roman"/>
        </w:rPr>
        <w:instrText xml:space="preserve">  &amp;lt;title&amp;gt;Error 404 (Not Found)!!1&amp;lt;/title&amp;gt;</w:instrText>
      </w:r>
    </w:p>
    <w:p w14:paraId="72A42E1E" w14:textId="77777777" w:rsidR="002267BF" w:rsidRDefault="002267BF" w:rsidP="000E2CC5">
      <w:pPr>
        <w:spacing w:line="480" w:lineRule="auto"/>
        <w:jc w:val="both"/>
        <w:rPr>
          <w:rFonts w:eastAsia="Times New Roman"/>
        </w:rPr>
      </w:pPr>
      <w:r>
        <w:rPr>
          <w:rFonts w:eastAsia="Times New Roman"/>
        </w:rPr>
        <w:instrText xml:space="preserve">  &amp;lt;style&amp;gt;</w:instrText>
      </w:r>
    </w:p>
    <w:p w14:paraId="4B1ACB10" w14:textId="77777777" w:rsidR="002267BF" w:rsidRDefault="002267BF" w:rsidP="000E2CC5">
      <w:pPr>
        <w:spacing w:line="480" w:lineRule="auto"/>
        <w:jc w:val="both"/>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645D19B" w14:textId="77777777" w:rsidR="002267BF" w:rsidRDefault="002267BF" w:rsidP="000E2CC5">
      <w:pPr>
        <w:spacing w:line="480" w:lineRule="auto"/>
        <w:jc w:val="both"/>
        <w:rPr>
          <w:rFonts w:eastAsia="Times New Roman"/>
        </w:rPr>
      </w:pPr>
      <w:r>
        <w:rPr>
          <w:rFonts w:eastAsia="Times New Roman"/>
        </w:rPr>
        <w:instrText xml:space="preserve">  &amp;lt;/style&amp;gt;</w:instrText>
      </w:r>
    </w:p>
    <w:p w14:paraId="1E080C0F" w14:textId="77777777" w:rsidR="002267BF" w:rsidRDefault="002267BF" w:rsidP="000E2CC5">
      <w:pPr>
        <w:spacing w:line="480" w:lineRule="auto"/>
        <w:jc w:val="both"/>
        <w:rPr>
          <w:rFonts w:eastAsia="Times New Roman"/>
        </w:rPr>
      </w:pPr>
      <w:r>
        <w:rPr>
          <w:rFonts w:eastAsia="Times New Roman"/>
        </w:rPr>
        <w:instrText xml:space="preserve">  &amp;lt;a href=//www.google.com/&amp;gt;&amp;lt;span id=logo aria-label=Google&amp;gt;&amp;lt;/span&amp;gt;&amp;lt;/a&amp;gt;</w:instrText>
      </w:r>
    </w:p>
    <w:p w14:paraId="248EBF8B" w14:textId="77777777" w:rsidR="002267BF" w:rsidRDefault="002267BF" w:rsidP="000E2CC5">
      <w:pPr>
        <w:spacing w:line="480" w:lineRule="auto"/>
        <w:jc w:val="both"/>
        <w:rPr>
          <w:rFonts w:eastAsia="Times New Roman"/>
        </w:rPr>
      </w:pPr>
      <w:r>
        <w:rPr>
          <w:rFonts w:eastAsia="Times New Roman"/>
        </w:rPr>
        <w:instrText xml:space="preserve">  &amp;lt;p&amp;gt;&amp;lt;b&amp;gt;404.&amp;lt;/b&amp;gt; &amp;lt;ins&amp;gt;That’s an error.&amp;lt;/ins&amp;gt;</w:instrText>
      </w:r>
    </w:p>
    <w:p w14:paraId="0088D163" w14:textId="77777777" w:rsidR="002267BF" w:rsidRDefault="002267BF" w:rsidP="000E2CC5">
      <w:pPr>
        <w:spacing w:line="480" w:lineRule="auto"/>
        <w:jc w:val="both"/>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55AC506F" w14:textId="77777777" w:rsidR="002267BF" w:rsidRDefault="002267BF" w:rsidP="000E2CC5">
      <w:pPr>
        <w:spacing w:line="480" w:lineRule="auto"/>
        <w:jc w:val="both"/>
        <w:rPr>
          <w:rFonts w:eastAsia="Times New Roman"/>
        </w:rPr>
      </w:pPr>
      <w:r>
        <w:rPr>
          <w:rFonts w:eastAsia="Times New Roman"/>
        </w:rPr>
        <w:instrText>&lt;/location&gt;&lt;institution&gt;Department of Radiotherapy, Centro di Ricerca e Formazione ad Alta Tecnologia nelleScienze Biomediche, Universita Cattolica del S. Cuore, Contrada Tappino, 86100 Campobasso, Italy.&lt;/institution&gt;&lt;number&gt;2&lt;/number&gt;&lt;subtype&gt;400&lt;/subtype&gt;&lt;endpage&gt;151&lt;/endpage&gt;&lt;bundle&gt;&lt;publication&gt;&lt;title&gt;Ann Surg Oncol&lt;/title&gt;&lt;type&gt;-100&lt;/type&gt;&lt;subtype&gt;-100&lt;/subtype&gt;&lt;uuid&gt;BBB702B5-206A-4AAE-8626-5CDD711A104A&lt;/uuid&gt;&lt;/publication&gt;&lt;/bundle&gt;&lt;authors&gt;&lt;author&gt;&lt;firstName&gt;Alessio&lt;/firstName&gt;&lt;middleNames&gt;G&lt;/middleNames&gt;&lt;lastName&gt;Morganti&lt;/lastName&gt;&lt;/author&gt;&lt;author&gt;&lt;firstName&gt;M&lt;/firstName&gt;&lt;middleNames&gt;Gabriella&lt;/middleNames&gt;&lt;lastName&gt;Brizi&lt;/lastName&gt;&lt;/author&gt;&lt;author&gt;&lt;firstName&gt;Gabriella&lt;/firstName&gt;&lt;lastName&gt;Macchia&lt;/lastName&gt;&lt;/author&gt;&lt;author&gt;&lt;firstName&gt;Giuseppina&lt;/firstName&gt;&lt;lastName&gt;Sallustio&lt;/lastName&gt;&lt;/author&gt;&lt;author&gt;&lt;firstName&gt;Guido&lt;/firstName&gt;&lt;lastName&gt;Costamagna&lt;/lastName&gt;&lt;/author&gt;&lt;author&gt;&lt;firstName&gt;Sergio&lt;/firstName&gt;&lt;lastName&gt;Alfieri&lt;/lastName&gt;&lt;/author&gt;&lt;author&gt;&lt;firstName&gt;Gian&lt;/firstName&gt;&lt;middleNames&gt;Carlo&lt;/middleNames&gt;&lt;lastName&gt;Mattiucci&lt;/lastName&gt;&lt;/author&gt;&lt;author&gt;&lt;firstName&gt;Vincenzo&lt;/firstName&gt;&lt;lastName&gt;Valentini&lt;/lastName&gt;&lt;/author&gt;&lt;author&gt;&lt;firstName&gt;Luigi&lt;/firstName&gt;&lt;lastName&gt;Natale&lt;/lastName&gt;&lt;/author&gt;&lt;author&gt;&lt;firstName&gt;Francesco&lt;/firstName&gt;&lt;lastName&gt;Deodato&lt;/lastName&gt;&lt;/author&gt;&lt;author&gt;&lt;firstName&gt;Massimiliano&lt;/firstName&gt;&lt;lastName&gt;Mutignani&lt;/lastName&gt;&lt;/author&gt;&lt;author&gt;&lt;firstName&gt;G&lt;/firstName&gt;&lt;middleNames&gt;Battista&lt;/middleNames&gt;&lt;lastName&gt;Doglietto&lt;/lastName&gt;&lt;/author&gt;&lt;author&gt;&lt;firstName&gt;Numa&lt;/firstName&gt;&lt;lastName&gt;Cellini&lt;/lastName&gt;&lt;/author&gt;&lt;/authors&gt;&lt;/publication&gt;&lt;/publications&gt;&lt;cites&gt;&lt;/cites&gt;&lt;/citation&gt;</w:instrText>
      </w:r>
      <w:r w:rsidR="006F286E">
        <w:rPr>
          <w:rFonts w:eastAsia="Times New Roman"/>
        </w:rPr>
        <w:fldChar w:fldCharType="separate"/>
      </w:r>
      <w:r w:rsidR="003F26E6">
        <w:rPr>
          <w:rFonts w:eastAsia="Times New Roman"/>
          <w:lang w:val="en-US"/>
        </w:rPr>
        <w:t>[57,58]</w:t>
      </w:r>
      <w:r w:rsidR="006F286E">
        <w:rPr>
          <w:rFonts w:eastAsia="Times New Roman"/>
        </w:rPr>
        <w:fldChar w:fldCharType="end"/>
      </w:r>
      <w:r w:rsidR="00974F90">
        <w:rPr>
          <w:rFonts w:eastAsia="Times New Roman"/>
        </w:rPr>
        <w:t xml:space="preserve"> </w:t>
      </w:r>
      <w:r w:rsidR="00500568">
        <w:rPr>
          <w:rFonts w:eastAsia="Times New Roman"/>
        </w:rPr>
        <w:t>and Ca19-</w:t>
      </w:r>
      <w:r w:rsidR="003C54FF">
        <w:rPr>
          <w:rFonts w:eastAsia="Times New Roman"/>
        </w:rPr>
        <w:t>9 &gt;150 U/ml</w:t>
      </w:r>
      <w:r w:rsidR="00DE4567">
        <w:rPr>
          <w:rFonts w:eastAsia="Times New Roman"/>
        </w:rPr>
        <w:t xml:space="preserve"> </w:t>
      </w:r>
      <w:r w:rsidR="006F286E">
        <w:rPr>
          <w:rFonts w:eastAsia="Times New Roman"/>
        </w:rPr>
        <w:fldChar w:fldCharType="begin"/>
      </w:r>
      <w:r>
        <w:rPr>
          <w:rFonts w:eastAsia="Times New Roman"/>
        </w:rPr>
        <w:instrText xml:space="preserve"> ADDIN PAPERS2_CITATIONS &lt;citation&gt;&lt;uuid&gt;1599A732-4FE0-44DB-BD01-07DCBC315F96&lt;/uuid&gt;&lt;priority&gt;58&lt;/priority&gt;&lt;publications&gt;&lt;publication&gt;&lt;uuid&gt;636FE447-AD57-46D8-9EB2-6297172792C7&lt;/uuid&gt;&lt;volume&gt;138&lt;/volume&gt;&lt;startpage&gt;951&lt;/startpage&gt;&lt;publication_date&gt;99200309001200000000220000&lt;/publication_date&gt;&lt;url&gt;http://eutils.ncbi.nlm.nih.gov/entrez/eutils/elink.fcgi?dbfrom=pubmed&amp;amp;id=12963650&amp;amp;retmode=ref&amp;amp;cmd=prlinks&lt;/url&gt;&lt;citekey&gt;Schlieman:2003wv&lt;/citekey&gt;&lt;type&gt;400&lt;/type&gt;&lt;title&gt;Utility of tumor markers in determining resectability of pancreatic cancer.&lt;/title&gt;&lt;location&gt;&amp;lt;!DOCTYPE html&amp;gt;</w:instrText>
      </w:r>
    </w:p>
    <w:p w14:paraId="7F4447AB" w14:textId="77777777" w:rsidR="002267BF" w:rsidRDefault="002267BF" w:rsidP="000E2CC5">
      <w:pPr>
        <w:spacing w:line="480" w:lineRule="auto"/>
        <w:jc w:val="both"/>
        <w:rPr>
          <w:rFonts w:eastAsia="Times New Roman"/>
        </w:rPr>
      </w:pPr>
      <w:r>
        <w:rPr>
          <w:rFonts w:eastAsia="Times New Roman"/>
        </w:rPr>
        <w:instrText>&amp;lt;html lang=en&amp;gt;</w:instrText>
      </w:r>
    </w:p>
    <w:p w14:paraId="03411162" w14:textId="77777777" w:rsidR="002267BF" w:rsidRDefault="002267BF" w:rsidP="000E2CC5">
      <w:pPr>
        <w:spacing w:line="480" w:lineRule="auto"/>
        <w:jc w:val="both"/>
        <w:rPr>
          <w:rFonts w:eastAsia="Times New Roman"/>
        </w:rPr>
      </w:pPr>
      <w:r>
        <w:rPr>
          <w:rFonts w:eastAsia="Times New Roman"/>
        </w:rPr>
        <w:instrText xml:space="preserve">  &amp;lt;meta charset=utf-8&amp;gt;</w:instrText>
      </w:r>
    </w:p>
    <w:p w14:paraId="4CF60E51" w14:textId="77777777" w:rsidR="002267BF" w:rsidRDefault="002267BF" w:rsidP="000E2CC5">
      <w:pPr>
        <w:spacing w:line="480" w:lineRule="auto"/>
        <w:jc w:val="both"/>
        <w:rPr>
          <w:rFonts w:eastAsia="Times New Roman"/>
        </w:rPr>
      </w:pPr>
      <w:r>
        <w:rPr>
          <w:rFonts w:eastAsia="Times New Roman"/>
        </w:rPr>
        <w:instrText xml:space="preserve">  &amp;lt;meta name=viewport content="initial-scale=1, minimum-scale=1, width=device-width"&amp;gt;</w:instrText>
      </w:r>
    </w:p>
    <w:p w14:paraId="53F6867C" w14:textId="77777777" w:rsidR="002267BF" w:rsidRDefault="002267BF" w:rsidP="000E2CC5">
      <w:pPr>
        <w:spacing w:line="480" w:lineRule="auto"/>
        <w:jc w:val="both"/>
        <w:rPr>
          <w:rFonts w:eastAsia="Times New Roman"/>
        </w:rPr>
      </w:pPr>
      <w:r>
        <w:rPr>
          <w:rFonts w:eastAsia="Times New Roman"/>
        </w:rPr>
        <w:instrText xml:space="preserve">  &amp;lt;title&amp;gt;Error 404 (Not Found)!!1&amp;lt;/title&amp;gt;</w:instrText>
      </w:r>
    </w:p>
    <w:p w14:paraId="09288E18" w14:textId="77777777" w:rsidR="002267BF" w:rsidRDefault="002267BF" w:rsidP="000E2CC5">
      <w:pPr>
        <w:spacing w:line="480" w:lineRule="auto"/>
        <w:jc w:val="both"/>
        <w:rPr>
          <w:rFonts w:eastAsia="Times New Roman"/>
        </w:rPr>
      </w:pPr>
      <w:r>
        <w:rPr>
          <w:rFonts w:eastAsia="Times New Roman"/>
        </w:rPr>
        <w:instrText xml:space="preserve">  &amp;lt;style&amp;gt;</w:instrText>
      </w:r>
    </w:p>
    <w:p w14:paraId="5C670633" w14:textId="77777777" w:rsidR="002267BF" w:rsidRDefault="002267BF" w:rsidP="000E2CC5">
      <w:pPr>
        <w:spacing w:line="480" w:lineRule="auto"/>
        <w:jc w:val="both"/>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5BA1F7C" w14:textId="77777777" w:rsidR="002267BF" w:rsidRDefault="002267BF" w:rsidP="000E2CC5">
      <w:pPr>
        <w:spacing w:line="480" w:lineRule="auto"/>
        <w:jc w:val="both"/>
        <w:rPr>
          <w:rFonts w:eastAsia="Times New Roman"/>
        </w:rPr>
      </w:pPr>
      <w:r>
        <w:rPr>
          <w:rFonts w:eastAsia="Times New Roman"/>
        </w:rPr>
        <w:instrText xml:space="preserve">  &amp;lt;/style&amp;gt;</w:instrText>
      </w:r>
    </w:p>
    <w:p w14:paraId="4242AA05" w14:textId="77777777" w:rsidR="002267BF" w:rsidRDefault="002267BF" w:rsidP="000E2CC5">
      <w:pPr>
        <w:spacing w:line="480" w:lineRule="auto"/>
        <w:jc w:val="both"/>
        <w:rPr>
          <w:rFonts w:eastAsia="Times New Roman"/>
        </w:rPr>
      </w:pPr>
      <w:r>
        <w:rPr>
          <w:rFonts w:eastAsia="Times New Roman"/>
        </w:rPr>
        <w:instrText xml:space="preserve">  &amp;lt;a href=//www.google.com/&amp;gt;&amp;lt;span id=logo aria-label=Google&amp;gt;&amp;lt;/span&amp;gt;&amp;lt;/a&amp;gt;</w:instrText>
      </w:r>
    </w:p>
    <w:p w14:paraId="060B0033" w14:textId="77777777" w:rsidR="002267BF" w:rsidRDefault="002267BF" w:rsidP="000E2CC5">
      <w:pPr>
        <w:spacing w:line="480" w:lineRule="auto"/>
        <w:jc w:val="both"/>
        <w:rPr>
          <w:rFonts w:eastAsia="Times New Roman"/>
        </w:rPr>
      </w:pPr>
      <w:r>
        <w:rPr>
          <w:rFonts w:eastAsia="Times New Roman"/>
        </w:rPr>
        <w:instrText xml:space="preserve">  &amp;lt;p&amp;gt;&amp;lt;b&amp;gt;404.&amp;lt;/b&amp;gt; &amp;lt;ins&amp;gt;That’s an error.&amp;lt;/ins&amp;gt;</w:instrText>
      </w:r>
    </w:p>
    <w:p w14:paraId="562678E3" w14:textId="77777777" w:rsidR="002267BF" w:rsidRDefault="002267BF" w:rsidP="000E2CC5">
      <w:pPr>
        <w:spacing w:line="480" w:lineRule="auto"/>
        <w:jc w:val="both"/>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3EEDAC4A" w14:textId="77777777" w:rsidR="002267BF" w:rsidRDefault="002267BF" w:rsidP="000E2CC5">
      <w:pPr>
        <w:spacing w:line="480" w:lineRule="auto"/>
        <w:jc w:val="both"/>
        <w:rPr>
          <w:rFonts w:eastAsia="Times New Roman"/>
        </w:rPr>
      </w:pPr>
      <w:r>
        <w:rPr>
          <w:rFonts w:eastAsia="Times New Roman"/>
        </w:rPr>
        <w:instrText>&lt;/location&gt;&lt;institution&gt;Department of Surgery, Division of Surgical Oncology, UC Davis Cancer Center, Sacramento, CA 95817, USA.&lt;/institution&gt;&lt;number&gt;9&lt;/number&gt;&lt;subtype&gt;400&lt;/subtype&gt;&lt;endpage&gt;5- discussion 955-6&lt;/endpage&gt;&lt;bundle&gt;&lt;publication&gt;&lt;title&gt;Arch Surg&lt;/title&gt;&lt;type&gt;-100&lt;/type&gt;&lt;subtype&gt;-100&lt;/subtype&gt;&lt;uuid&gt;EBF41D0E-A254-4F15-A913-364DB19D0191&lt;/uuid&gt;&lt;/publication&gt;&lt;/bundle&gt;&lt;authors&gt;&lt;author&gt;&lt;firstName&gt;Michael&lt;/firstName&gt;&lt;middleNames&gt;G&lt;/middleNames&gt;&lt;lastName&gt;Schlieman&lt;/lastName&gt;&lt;/author&gt;&lt;author&gt;&lt;firstName&gt;Hung&lt;/firstName&gt;&lt;middleNames&gt;S&lt;/middleNames&gt;&lt;lastName&gt;Ho&lt;/lastName&gt;&lt;/author&gt;&lt;author&gt;&lt;firstName&gt;Richard&lt;/firstName&gt;&lt;middleNames&gt;J&lt;/middleNames&gt;&lt;lastName&gt;Bold&lt;/lastName&gt;&lt;/author&gt;&lt;/authors&gt;&lt;/publication&gt;&lt;publication&gt;&lt;uuid&gt;7F3FEBE9-D77A-4B98-874A-25917676A8E1&lt;/uuid&gt;&lt;volume&gt;22&lt;/volume&gt;&lt;doi&gt;10.1159/000085297&lt;/doi&gt;&lt;startpage&gt;80&lt;/startpage&gt;&lt;publication_date&gt;99200500001200000000200000&lt;/publication_date&gt;&lt;url&gt;http://eutils.ncbi.nlm.nih.gov/entrez/eutils/elink.fcgi?dbfrom=pubmed&amp;amp;id=15849467&amp;amp;retmode=ref&amp;amp;cmd=prlinks&lt;/url&gt;&lt;citekey&gt;ConnorS:2005hs&lt;/citekey&gt;&lt;type&gt;400&lt;/type&gt;&lt;title&gt;Serum CA19-9 measurement increases the effectiveness of staging laparoscopy in patients with suspected pancreatic malignancy.&lt;/title&gt;&lt;location&gt;&amp;lt;!DOCTYPE html&amp;gt;</w:instrText>
      </w:r>
    </w:p>
    <w:p w14:paraId="37182F9A" w14:textId="77777777" w:rsidR="002267BF" w:rsidRDefault="002267BF" w:rsidP="000E2CC5">
      <w:pPr>
        <w:spacing w:line="480" w:lineRule="auto"/>
        <w:jc w:val="both"/>
        <w:rPr>
          <w:rFonts w:eastAsia="Times New Roman"/>
        </w:rPr>
      </w:pPr>
      <w:r>
        <w:rPr>
          <w:rFonts w:eastAsia="Times New Roman"/>
        </w:rPr>
        <w:instrText>&amp;lt;html lang=en&amp;gt;</w:instrText>
      </w:r>
    </w:p>
    <w:p w14:paraId="09C9EF28" w14:textId="77777777" w:rsidR="002267BF" w:rsidRDefault="002267BF" w:rsidP="000E2CC5">
      <w:pPr>
        <w:spacing w:line="480" w:lineRule="auto"/>
        <w:jc w:val="both"/>
        <w:rPr>
          <w:rFonts w:eastAsia="Times New Roman"/>
        </w:rPr>
      </w:pPr>
      <w:r>
        <w:rPr>
          <w:rFonts w:eastAsia="Times New Roman"/>
        </w:rPr>
        <w:instrText xml:space="preserve">  &amp;lt;meta charset=utf-8&amp;gt;</w:instrText>
      </w:r>
    </w:p>
    <w:p w14:paraId="4D09F1FC" w14:textId="77777777" w:rsidR="002267BF" w:rsidRDefault="002267BF" w:rsidP="000E2CC5">
      <w:pPr>
        <w:spacing w:line="480" w:lineRule="auto"/>
        <w:jc w:val="both"/>
        <w:rPr>
          <w:rFonts w:eastAsia="Times New Roman"/>
        </w:rPr>
      </w:pPr>
      <w:r>
        <w:rPr>
          <w:rFonts w:eastAsia="Times New Roman"/>
        </w:rPr>
        <w:instrText xml:space="preserve">  &amp;lt;meta name=viewport content="initial-scale=1, minimum-scale=1, width=device-width"&amp;gt;</w:instrText>
      </w:r>
    </w:p>
    <w:p w14:paraId="23512096" w14:textId="77777777" w:rsidR="002267BF" w:rsidRDefault="002267BF" w:rsidP="000E2CC5">
      <w:pPr>
        <w:spacing w:line="480" w:lineRule="auto"/>
        <w:jc w:val="both"/>
        <w:rPr>
          <w:rFonts w:eastAsia="Times New Roman"/>
        </w:rPr>
      </w:pPr>
      <w:r>
        <w:rPr>
          <w:rFonts w:eastAsia="Times New Roman"/>
        </w:rPr>
        <w:instrText xml:space="preserve">  &amp;lt;title&amp;gt;Error 404 (Not Found)!!1&amp;lt;/title&amp;gt;</w:instrText>
      </w:r>
    </w:p>
    <w:p w14:paraId="31AB55BB" w14:textId="77777777" w:rsidR="002267BF" w:rsidRDefault="002267BF" w:rsidP="000E2CC5">
      <w:pPr>
        <w:spacing w:line="480" w:lineRule="auto"/>
        <w:jc w:val="both"/>
        <w:rPr>
          <w:rFonts w:eastAsia="Times New Roman"/>
        </w:rPr>
      </w:pPr>
      <w:r>
        <w:rPr>
          <w:rFonts w:eastAsia="Times New Roman"/>
        </w:rPr>
        <w:instrText xml:space="preserve">  &amp;lt;style&amp;gt;</w:instrText>
      </w:r>
    </w:p>
    <w:p w14:paraId="4B55CD62" w14:textId="77777777" w:rsidR="002267BF" w:rsidRDefault="002267BF" w:rsidP="000E2CC5">
      <w:pPr>
        <w:spacing w:line="480" w:lineRule="auto"/>
        <w:jc w:val="both"/>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D50AD87" w14:textId="77777777" w:rsidR="002267BF" w:rsidRDefault="002267BF" w:rsidP="000E2CC5">
      <w:pPr>
        <w:spacing w:line="480" w:lineRule="auto"/>
        <w:jc w:val="both"/>
        <w:rPr>
          <w:rFonts w:eastAsia="Times New Roman"/>
        </w:rPr>
      </w:pPr>
      <w:r>
        <w:rPr>
          <w:rFonts w:eastAsia="Times New Roman"/>
        </w:rPr>
        <w:instrText xml:space="preserve">  &amp;lt;/style&amp;gt;</w:instrText>
      </w:r>
    </w:p>
    <w:p w14:paraId="6C298490" w14:textId="77777777" w:rsidR="002267BF" w:rsidRDefault="002267BF" w:rsidP="000E2CC5">
      <w:pPr>
        <w:spacing w:line="480" w:lineRule="auto"/>
        <w:jc w:val="both"/>
        <w:rPr>
          <w:rFonts w:eastAsia="Times New Roman"/>
        </w:rPr>
      </w:pPr>
      <w:r>
        <w:rPr>
          <w:rFonts w:eastAsia="Times New Roman"/>
        </w:rPr>
        <w:instrText xml:space="preserve">  &amp;lt;a href=//www.google.com/&amp;gt;&amp;lt;span id=logo aria-label=Google&amp;gt;&amp;lt;/span&amp;gt;&amp;lt;/a&amp;gt;</w:instrText>
      </w:r>
    </w:p>
    <w:p w14:paraId="248D461E" w14:textId="77777777" w:rsidR="002267BF" w:rsidRDefault="002267BF" w:rsidP="000E2CC5">
      <w:pPr>
        <w:spacing w:line="480" w:lineRule="auto"/>
        <w:jc w:val="both"/>
        <w:rPr>
          <w:rFonts w:eastAsia="Times New Roman"/>
        </w:rPr>
      </w:pPr>
      <w:r>
        <w:rPr>
          <w:rFonts w:eastAsia="Times New Roman"/>
        </w:rPr>
        <w:instrText xml:space="preserve">  &amp;lt;p&amp;gt;&amp;lt;b&amp;gt;404.&amp;lt;/b&amp;gt; &amp;lt;ins&amp;gt;That’s an error.&amp;lt;/ins&amp;gt;</w:instrText>
      </w:r>
    </w:p>
    <w:p w14:paraId="7B3C182E" w14:textId="77777777" w:rsidR="002267BF" w:rsidRDefault="002267BF" w:rsidP="000E2CC5">
      <w:pPr>
        <w:spacing w:line="480" w:lineRule="auto"/>
        <w:jc w:val="both"/>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62738D31" w14:textId="77777777" w:rsidR="002267BF" w:rsidRDefault="002267BF" w:rsidP="000E2CC5">
      <w:pPr>
        <w:spacing w:line="480" w:lineRule="auto"/>
        <w:jc w:val="both"/>
        <w:rPr>
          <w:rFonts w:eastAsia="Times New Roman"/>
        </w:rPr>
      </w:pPr>
      <w:r>
        <w:rPr>
          <w:rFonts w:eastAsia="Times New Roman"/>
        </w:rPr>
        <w:instrText>&lt;/location&gt;&lt;institution&gt;Department of Surgery, University of Liverpool, Liverpool, UK.&lt;/institution&gt;&lt;number&gt;1-2&lt;/number&gt;&lt;subtype&gt;400&lt;/subtype&gt;&lt;endpage&gt;85&lt;/endpage&gt;&lt;bundle&gt;&lt;publication&gt;&lt;title&gt;Dig Surg&lt;/title&gt;&lt;type&gt;-100&lt;/type&gt;&lt;subtype&gt;-100&lt;/subtype&gt;&lt;uuid&gt;045A3B6A-2968-41A9-A2C8-49B1F4B7CED9&lt;/uuid&gt;&lt;/publication&gt;&lt;/bundle&gt;&lt;authors&gt;&lt;author&gt;&lt;lastName&gt;Connor S&lt;/lastName&gt;&lt;/author&gt;&lt;author&gt;&lt;lastName&gt;Bosonnet L&lt;/lastName&gt;&lt;/author&gt;&lt;author&gt;&lt;lastName&gt;Alexakis N&lt;/lastName&gt;&lt;/author&gt;&lt;author&gt;&lt;lastName&gt;Raraty M&lt;/lastName&gt;&lt;/author&gt;&lt;author&gt;&lt;lastName&gt;Ghaneh P&lt;/lastName&gt;&lt;/author&gt;&lt;author&gt;&lt;lastName&gt;Sutton R&lt;/lastName&gt;&lt;/author&gt;&lt;author&gt;&lt;firstName&gt;J&lt;/firstName&gt;&lt;middleNames&gt;P&lt;/middleNames&gt;&lt;lastName&gt;Neoptolemos&lt;/lastName&gt;&lt;/author&gt;&lt;/authors&gt;&lt;/publication&gt;&lt;publication&gt;&lt;uuid&gt;381DE5D8-3993-4327-A400-B8A9E413AB93&lt;/uuid&gt;&lt;volume&gt;95&lt;/volume&gt;&lt;doi&gt;10.1002/bjs.6043&lt;/doi&gt;&lt;subtitle&gt;Br J Surg&lt;/subtitle&gt;&lt;startpage&gt;453&lt;/startpage&gt;&lt;publication_date&gt;99200804001200000000220000&lt;/publication_date&gt;&lt;url&gt;http://eutils.ncbi.nlm.nih.gov/entrez/eutils/elink.fcgi?dbfrom=pubmed&amp;amp;id=18161888&amp;amp;retmode=ref&amp;amp;cmd=prlinks&lt;/url&gt;&lt;citekey&gt;HalloranCM:2008we&lt;/citekey&gt;&lt;type&gt;400&lt;/type&gt;&lt;title&gt;Carbohydrate antigen 19.9 accurately selects patients for laparoscopic assessment to determine resectability of pancreatic malignancy.&lt;/title&gt;&lt;location&gt;&amp;lt;!DOCTYPE html&amp;gt;</w:instrText>
      </w:r>
    </w:p>
    <w:p w14:paraId="4508E866" w14:textId="77777777" w:rsidR="002267BF" w:rsidRDefault="002267BF" w:rsidP="000E2CC5">
      <w:pPr>
        <w:spacing w:line="480" w:lineRule="auto"/>
        <w:jc w:val="both"/>
        <w:rPr>
          <w:rFonts w:eastAsia="Times New Roman"/>
        </w:rPr>
      </w:pPr>
      <w:r>
        <w:rPr>
          <w:rFonts w:eastAsia="Times New Roman"/>
        </w:rPr>
        <w:instrText>&amp;lt;html lang=en&amp;gt;</w:instrText>
      </w:r>
    </w:p>
    <w:p w14:paraId="7F77B358" w14:textId="77777777" w:rsidR="002267BF" w:rsidRDefault="002267BF" w:rsidP="000E2CC5">
      <w:pPr>
        <w:spacing w:line="480" w:lineRule="auto"/>
        <w:jc w:val="both"/>
        <w:rPr>
          <w:rFonts w:eastAsia="Times New Roman"/>
        </w:rPr>
      </w:pPr>
      <w:r>
        <w:rPr>
          <w:rFonts w:eastAsia="Times New Roman"/>
        </w:rPr>
        <w:instrText xml:space="preserve">  &amp;lt;meta charset=utf-8&amp;gt;</w:instrText>
      </w:r>
    </w:p>
    <w:p w14:paraId="1C29F5A0" w14:textId="77777777" w:rsidR="002267BF" w:rsidRDefault="002267BF" w:rsidP="000E2CC5">
      <w:pPr>
        <w:spacing w:line="480" w:lineRule="auto"/>
        <w:jc w:val="both"/>
        <w:rPr>
          <w:rFonts w:eastAsia="Times New Roman"/>
        </w:rPr>
      </w:pPr>
      <w:r>
        <w:rPr>
          <w:rFonts w:eastAsia="Times New Roman"/>
        </w:rPr>
        <w:instrText xml:space="preserve">  &amp;lt;meta name=viewport content="initial-scale=1, minimum-scale=1, width=device-width"&amp;gt;</w:instrText>
      </w:r>
    </w:p>
    <w:p w14:paraId="4FA8A58F" w14:textId="77777777" w:rsidR="002267BF" w:rsidRDefault="002267BF" w:rsidP="000E2CC5">
      <w:pPr>
        <w:spacing w:line="480" w:lineRule="auto"/>
        <w:jc w:val="both"/>
        <w:rPr>
          <w:rFonts w:eastAsia="Times New Roman"/>
        </w:rPr>
      </w:pPr>
      <w:r>
        <w:rPr>
          <w:rFonts w:eastAsia="Times New Roman"/>
        </w:rPr>
        <w:instrText xml:space="preserve">  &amp;lt;title&amp;gt;Error 404 (Not Found)!!1&amp;lt;/title&amp;gt;</w:instrText>
      </w:r>
    </w:p>
    <w:p w14:paraId="35E1E95E" w14:textId="77777777" w:rsidR="002267BF" w:rsidRDefault="002267BF" w:rsidP="000E2CC5">
      <w:pPr>
        <w:spacing w:line="480" w:lineRule="auto"/>
        <w:jc w:val="both"/>
        <w:rPr>
          <w:rFonts w:eastAsia="Times New Roman"/>
        </w:rPr>
      </w:pPr>
      <w:r>
        <w:rPr>
          <w:rFonts w:eastAsia="Times New Roman"/>
        </w:rPr>
        <w:instrText xml:space="preserve">  &amp;lt;style&amp;gt;</w:instrText>
      </w:r>
    </w:p>
    <w:p w14:paraId="0EE0E499" w14:textId="77777777" w:rsidR="002267BF" w:rsidRDefault="002267BF" w:rsidP="000E2CC5">
      <w:pPr>
        <w:spacing w:line="480" w:lineRule="auto"/>
        <w:jc w:val="both"/>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23B243B" w14:textId="77777777" w:rsidR="002267BF" w:rsidRDefault="002267BF" w:rsidP="000E2CC5">
      <w:pPr>
        <w:spacing w:line="480" w:lineRule="auto"/>
        <w:jc w:val="both"/>
        <w:rPr>
          <w:rFonts w:eastAsia="Times New Roman"/>
        </w:rPr>
      </w:pPr>
      <w:r>
        <w:rPr>
          <w:rFonts w:eastAsia="Times New Roman"/>
        </w:rPr>
        <w:instrText xml:space="preserve">  &amp;lt;/style&amp;gt;</w:instrText>
      </w:r>
    </w:p>
    <w:p w14:paraId="75452149" w14:textId="77777777" w:rsidR="002267BF" w:rsidRDefault="002267BF" w:rsidP="000E2CC5">
      <w:pPr>
        <w:spacing w:line="480" w:lineRule="auto"/>
        <w:jc w:val="both"/>
        <w:rPr>
          <w:rFonts w:eastAsia="Times New Roman"/>
        </w:rPr>
      </w:pPr>
      <w:r>
        <w:rPr>
          <w:rFonts w:eastAsia="Times New Roman"/>
        </w:rPr>
        <w:instrText xml:space="preserve">  &amp;lt;a href=//www.google.com/&amp;gt;&amp;lt;span id=logo aria-label=Google&amp;gt;&amp;lt;/span&amp;gt;&amp;lt;/a&amp;gt;</w:instrText>
      </w:r>
    </w:p>
    <w:p w14:paraId="38DD0976" w14:textId="77777777" w:rsidR="002267BF" w:rsidRDefault="002267BF" w:rsidP="000E2CC5">
      <w:pPr>
        <w:spacing w:line="480" w:lineRule="auto"/>
        <w:jc w:val="both"/>
        <w:rPr>
          <w:rFonts w:eastAsia="Times New Roman"/>
        </w:rPr>
      </w:pPr>
      <w:r>
        <w:rPr>
          <w:rFonts w:eastAsia="Times New Roman"/>
        </w:rPr>
        <w:instrText xml:space="preserve">  &amp;lt;p&amp;gt;&amp;lt;b&amp;gt;404.&amp;lt;/b&amp;gt; &amp;lt;ins&amp;gt;That’s an error.&amp;lt;/ins&amp;gt;</w:instrText>
      </w:r>
    </w:p>
    <w:p w14:paraId="5EF492D1" w14:textId="77777777" w:rsidR="002267BF" w:rsidRDefault="002267BF" w:rsidP="000E2CC5">
      <w:pPr>
        <w:spacing w:line="480" w:lineRule="auto"/>
        <w:jc w:val="both"/>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1A2545BD" w14:textId="7CA330F7" w:rsidR="002267BF" w:rsidRDefault="002267BF" w:rsidP="000E2CC5">
      <w:pPr>
        <w:spacing w:line="480" w:lineRule="auto"/>
        <w:jc w:val="both"/>
        <w:rPr>
          <w:rFonts w:eastAsia="Times New Roman"/>
        </w:rPr>
      </w:pPr>
      <w:r>
        <w:rPr>
          <w:rFonts w:eastAsia="Times New Roman"/>
        </w:rPr>
        <w:instrText>&lt;/location&gt;&lt;institution&gt;Division of Surgery and Oncology, School of Cancer Studies, University of Liverpool, Liverpool, UK.&lt;/institution&gt;&lt;number&gt;4&lt;/number&gt;&lt;subtype&gt;400&lt;/subtype&gt;&lt;endpage&gt;459&lt;/endpage&gt;&lt;bundle&gt;&lt;publication&gt;&lt;title&gt;Br J Surg&lt;/title&gt;&lt;type&gt;-100&lt;/type&gt;&lt;subtype&gt;-100&lt;/subtype&gt;&lt;uuid&gt;B5E9E17C-6768-44DB-8B45-09099D2D44FF&lt;/uuid&gt;&lt;/publication&gt;&lt;/bundle&gt;&lt;authors&gt;&lt;author&gt;&lt;firstName&gt;C&lt;/firstName&gt;&lt;middleNames&gt;M&lt;/middleNames&gt;&lt;lastName&gt;Halloran&lt;/lastName&gt;&lt;/author&gt;&lt;author&gt;&lt;lastName&gt;Ghaneh P&lt;/lastName&gt;&lt;/author&gt;&lt;author&gt;&lt;lastName&gt;Connor S&lt;/lastName&gt;&lt;/author&gt;&lt;author&gt;&lt;lastName&gt;Sutton R&lt;/lastName&gt;&lt;/author&gt;&lt;author&gt;&lt;firstName&gt;J&lt;/firstName&gt;&lt;middleNames&gt;P&lt;/middleNames&gt;&lt;lastName&gt;Neoptolemos&lt;/lastName&gt;&lt;/author&gt;&lt;author&gt;&lt;firstName&gt;M&lt;/firstName&gt;&lt;middleNames&gt;G T&lt;/middleNames&gt;&lt;lastName&gt;Raraty&lt;/lastName&gt;&lt;/author&gt;&lt;/authors&gt;&lt;/publication&gt;&lt;/publications&gt;&lt;cites&gt;&lt;/cites&gt;&lt;/citation&gt;</w:instrText>
      </w:r>
      <w:r w:rsidR="006F286E">
        <w:rPr>
          <w:rFonts w:eastAsia="Times New Roman"/>
        </w:rPr>
        <w:fldChar w:fldCharType="separate"/>
      </w:r>
      <w:r>
        <w:rPr>
          <w:rFonts w:eastAsia="Times New Roman"/>
          <w:lang w:val="en-US"/>
        </w:rPr>
        <w:t>[28,46,59]</w:t>
      </w:r>
      <w:r w:rsidR="006F286E">
        <w:rPr>
          <w:rFonts w:eastAsia="Times New Roman"/>
        </w:rPr>
        <w:fldChar w:fldCharType="end"/>
      </w:r>
      <w:r w:rsidR="003C54FF">
        <w:rPr>
          <w:rFonts w:eastAsia="Times New Roman"/>
        </w:rPr>
        <w:t xml:space="preserve">. </w:t>
      </w:r>
      <w:r w:rsidR="00B0034E">
        <w:rPr>
          <w:rFonts w:eastAsia="Times New Roman"/>
        </w:rPr>
        <w:t xml:space="preserve">Of 61 patients in this cohort, 16 patients underwent laparoscopy, 5 (31%) of </w:t>
      </w:r>
      <w:r w:rsidR="00F05030">
        <w:rPr>
          <w:rFonts w:eastAsia="Times New Roman"/>
        </w:rPr>
        <w:t>which</w:t>
      </w:r>
      <w:r w:rsidR="00B0034E">
        <w:rPr>
          <w:rFonts w:eastAsia="Times New Roman"/>
        </w:rPr>
        <w:t xml:space="preserve"> were unresectable. The remaining 11 patients were all resected. </w:t>
      </w:r>
      <w:r w:rsidR="003C54FF">
        <w:rPr>
          <w:rFonts w:eastAsia="Times New Roman"/>
        </w:rPr>
        <w:t xml:space="preserve">Only </w:t>
      </w:r>
      <w:r w:rsidR="00860276">
        <w:rPr>
          <w:rFonts w:eastAsia="Times New Roman"/>
        </w:rPr>
        <w:t>4.4% of patients who did not meet the criteria for laparoscopy and went straight to laparotomy were found to have unresectable disease. The combination of tumour size &gt; 3cm and Ca19.9 &gt; 150 U/ml was significantly associated with disease unresectability (p=0.0147). The relatively high rate of vascular resection in this cases series may account for the high resection rates observed with 29% of patients undergoing either portal vein or coeliac trunk resection</w:t>
      </w:r>
      <w:r w:rsidR="00F943BC">
        <w:rPr>
          <w:rFonts w:eastAsia="Times New Roman"/>
        </w:rPr>
        <w:t xml:space="preserve"> </w:t>
      </w:r>
      <w:r w:rsidR="006F286E">
        <w:rPr>
          <w:rFonts w:eastAsia="Times New Roman"/>
        </w:rPr>
        <w:fldChar w:fldCharType="begin"/>
      </w:r>
      <w:r>
        <w:rPr>
          <w:rFonts w:eastAsia="Times New Roman"/>
        </w:rPr>
        <w:instrText xml:space="preserve"> ADDIN PAPERS2_CITATIONS &lt;citation&gt;&lt;uuid&gt;415E1344-16A4-4B8F-B4A0-71FC414BF6D3&lt;/uuid&gt;&lt;priority&gt;59&lt;/priority&gt;&lt;publications&gt;&lt;publication&gt;&lt;uuid&gt;EA91BA2C-C54F-49EE-B1AC-2E246FBF97B9&lt;/uuid&gt;&lt;volume&gt;40&lt;/volume&gt;&lt;doi&gt;10.1097/MPA.0b013e3182056b1c&lt;/doi&gt;&lt;startpage&gt;426&lt;/startpage&gt;&lt;publication_date&gt;99201104001200000000220000&lt;/publication_date&gt;&lt;url&gt;http://eutils.ncbi.nlm.nih.gov/entrez/eutils/elink.fcgi?dbfrom=pubmed&amp;amp;id=21206325&amp;amp;retmode=ref&amp;amp;cmd=prlinks&lt;/url&gt;&lt;citekey&gt;Satoi:2011hc&lt;/citekey&gt;&lt;type&gt;400&lt;/type&gt;&lt;title&gt;Selective use of staging laparoscopy based on carbohydrate antigen 19-9 level and tumor size in patients with radiographically defined potentially or borderline resectable pancreatic cancer.&lt;/title&gt;&lt;location&gt;&amp;lt;!DOCTYPE html&amp;gt;</w:instrText>
      </w:r>
    </w:p>
    <w:p w14:paraId="186D103B" w14:textId="77777777" w:rsidR="002267BF" w:rsidRDefault="002267BF" w:rsidP="000E2CC5">
      <w:pPr>
        <w:spacing w:line="480" w:lineRule="auto"/>
        <w:jc w:val="both"/>
        <w:rPr>
          <w:rFonts w:eastAsia="Times New Roman"/>
        </w:rPr>
      </w:pPr>
      <w:r>
        <w:rPr>
          <w:rFonts w:eastAsia="Times New Roman"/>
        </w:rPr>
        <w:instrText>&amp;lt;html lang=en&amp;gt;</w:instrText>
      </w:r>
    </w:p>
    <w:p w14:paraId="5547F2C3" w14:textId="77777777" w:rsidR="002267BF" w:rsidRDefault="002267BF" w:rsidP="000E2CC5">
      <w:pPr>
        <w:spacing w:line="480" w:lineRule="auto"/>
        <w:jc w:val="both"/>
        <w:rPr>
          <w:rFonts w:eastAsia="Times New Roman"/>
        </w:rPr>
      </w:pPr>
      <w:r>
        <w:rPr>
          <w:rFonts w:eastAsia="Times New Roman"/>
        </w:rPr>
        <w:instrText xml:space="preserve">  &amp;lt;meta charset=utf-8&amp;gt;</w:instrText>
      </w:r>
    </w:p>
    <w:p w14:paraId="585F5B19" w14:textId="77777777" w:rsidR="002267BF" w:rsidRDefault="002267BF" w:rsidP="000E2CC5">
      <w:pPr>
        <w:spacing w:line="480" w:lineRule="auto"/>
        <w:jc w:val="both"/>
        <w:rPr>
          <w:rFonts w:eastAsia="Times New Roman"/>
        </w:rPr>
      </w:pPr>
      <w:r>
        <w:rPr>
          <w:rFonts w:eastAsia="Times New Roman"/>
        </w:rPr>
        <w:instrText xml:space="preserve">  &amp;lt;meta name=viewport content="initial-scale=1, minimum-scale=1, width=device-width"&amp;gt;</w:instrText>
      </w:r>
    </w:p>
    <w:p w14:paraId="178F5AFC" w14:textId="77777777" w:rsidR="002267BF" w:rsidRDefault="002267BF" w:rsidP="000E2CC5">
      <w:pPr>
        <w:spacing w:line="480" w:lineRule="auto"/>
        <w:jc w:val="both"/>
        <w:rPr>
          <w:rFonts w:eastAsia="Times New Roman"/>
        </w:rPr>
      </w:pPr>
      <w:r>
        <w:rPr>
          <w:rFonts w:eastAsia="Times New Roman"/>
        </w:rPr>
        <w:instrText xml:space="preserve">  &amp;lt;title&amp;gt;Error 404 (Not Found)!!1&amp;lt;/title&amp;gt;</w:instrText>
      </w:r>
    </w:p>
    <w:p w14:paraId="7463047B" w14:textId="77777777" w:rsidR="002267BF" w:rsidRDefault="002267BF" w:rsidP="000E2CC5">
      <w:pPr>
        <w:spacing w:line="480" w:lineRule="auto"/>
        <w:jc w:val="both"/>
        <w:rPr>
          <w:rFonts w:eastAsia="Times New Roman"/>
        </w:rPr>
      </w:pPr>
      <w:r>
        <w:rPr>
          <w:rFonts w:eastAsia="Times New Roman"/>
        </w:rPr>
        <w:instrText xml:space="preserve">  &amp;lt;style&amp;gt;</w:instrText>
      </w:r>
    </w:p>
    <w:p w14:paraId="5ACBAE2F" w14:textId="77777777" w:rsidR="002267BF" w:rsidRDefault="002267BF" w:rsidP="000E2CC5">
      <w:pPr>
        <w:spacing w:line="480" w:lineRule="auto"/>
        <w:jc w:val="both"/>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53DDFA7" w14:textId="77777777" w:rsidR="002267BF" w:rsidRDefault="002267BF" w:rsidP="000E2CC5">
      <w:pPr>
        <w:spacing w:line="480" w:lineRule="auto"/>
        <w:jc w:val="both"/>
        <w:rPr>
          <w:rFonts w:eastAsia="Times New Roman"/>
        </w:rPr>
      </w:pPr>
      <w:r>
        <w:rPr>
          <w:rFonts w:eastAsia="Times New Roman"/>
        </w:rPr>
        <w:instrText xml:space="preserve">  &amp;lt;/style&amp;gt;</w:instrText>
      </w:r>
    </w:p>
    <w:p w14:paraId="28C9054E" w14:textId="77777777" w:rsidR="002267BF" w:rsidRDefault="002267BF" w:rsidP="000E2CC5">
      <w:pPr>
        <w:spacing w:line="480" w:lineRule="auto"/>
        <w:jc w:val="both"/>
        <w:rPr>
          <w:rFonts w:eastAsia="Times New Roman"/>
        </w:rPr>
      </w:pPr>
      <w:r>
        <w:rPr>
          <w:rFonts w:eastAsia="Times New Roman"/>
        </w:rPr>
        <w:instrText xml:space="preserve">  &amp;lt;a href=//www.google.com/&amp;gt;&amp;lt;span id=logo aria-label=Google&amp;gt;&amp;lt;/span&amp;gt;&amp;lt;/a&amp;gt;</w:instrText>
      </w:r>
    </w:p>
    <w:p w14:paraId="40F9DF47" w14:textId="77777777" w:rsidR="002267BF" w:rsidRDefault="002267BF" w:rsidP="000E2CC5">
      <w:pPr>
        <w:spacing w:line="480" w:lineRule="auto"/>
        <w:jc w:val="both"/>
        <w:rPr>
          <w:rFonts w:eastAsia="Times New Roman"/>
        </w:rPr>
      </w:pPr>
      <w:r>
        <w:rPr>
          <w:rFonts w:eastAsia="Times New Roman"/>
        </w:rPr>
        <w:instrText xml:space="preserve">  &amp;lt;p&amp;gt;&amp;lt;b&amp;gt;404.&amp;lt;/b&amp;gt; &amp;lt;ins&amp;gt;That’s an error.&amp;lt;/ins&amp;gt;</w:instrText>
      </w:r>
    </w:p>
    <w:p w14:paraId="6D992AB2" w14:textId="77777777" w:rsidR="002267BF" w:rsidRDefault="002267BF" w:rsidP="000E2CC5">
      <w:pPr>
        <w:spacing w:line="480" w:lineRule="auto"/>
        <w:jc w:val="both"/>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2B0734E4" w14:textId="664AB547" w:rsidR="00B0034E" w:rsidRDefault="002267BF" w:rsidP="000E2CC5">
      <w:pPr>
        <w:spacing w:line="480" w:lineRule="auto"/>
        <w:jc w:val="both"/>
        <w:rPr>
          <w:rFonts w:eastAsia="Times New Roman"/>
        </w:rPr>
      </w:pPr>
      <w:r>
        <w:rPr>
          <w:rFonts w:eastAsia="Times New Roman"/>
        </w:rPr>
        <w:instrText>&lt;/location&gt;&lt;institution&gt;Department of Surgery, Kansai Medical University, Hirakata-City, Osaka, Japan. satoi@hirakata.kmu.ac.jp&lt;/institution&gt;&lt;number&gt;3&lt;/number&gt;&lt;subtype&gt;400&lt;/subtype&gt;&lt;endpage&gt;432&lt;/endpage&gt;&lt;bundle&gt;&lt;publication&gt;&lt;title&gt;Pancreas&lt;/title&gt;&lt;type&gt;-100&lt;/type&gt;&lt;subtype&gt;-100&lt;/subtype&gt;&lt;uuid&gt;641A31D8-4D48-4897-84C1-E63C74FC429B&lt;/uuid&gt;&lt;/publication&gt;&lt;/bundle&gt;&lt;authors&gt;&lt;author&gt;&lt;firstName&gt;Sohei&lt;/firstName&gt;&lt;lastName&gt;Satoi&lt;/lastName&gt;&lt;/author&gt;&lt;author&gt;&lt;firstName&gt;Hiroaki&lt;/firstName&gt;&lt;lastName&gt;Yanagimoto&lt;/lastName&gt;&lt;/author&gt;&lt;author&gt;&lt;firstName&gt;Hideyoshi&lt;/firstName&gt;&lt;lastName&gt;Toyokawa&lt;/lastName&gt;&lt;/author&gt;&lt;author&gt;&lt;firstName&gt;Kentaro&lt;/firstName&gt;&lt;lastName&gt;Inoue&lt;/lastName&gt;&lt;/author&gt;&lt;author&gt;&lt;firstName&gt;Keita&lt;/firstName&gt;&lt;lastName&gt;Wada&lt;/lastName&gt;&lt;/author&gt;&lt;author&gt;&lt;firstName&gt;Tomohisa&lt;/firstName&gt;&lt;lastName&gt;Yamamoto&lt;/lastName&gt;&lt;/author&gt;&lt;author&gt;&lt;firstName&gt;Satoshi&lt;/firstName&gt;&lt;lastName&gt;Hirooka&lt;/lastName&gt;&lt;/author&gt;&lt;author&gt;&lt;firstName&gt;So&lt;/firstName&gt;&lt;lastName&gt;Yamaki&lt;/lastName&gt;&lt;/author&gt;&lt;author&gt;&lt;firstName&gt;Rintaro&lt;/firstName&gt;&lt;lastName&gt;Yui&lt;/lastName&gt;&lt;/author&gt;&lt;author&gt;&lt;firstName&gt;Hynek&lt;/firstName&gt;&lt;lastName&gt;Mergental&lt;/lastName&gt;&lt;/author&gt;&lt;author&gt;&lt;firstName&gt;A-Hon&lt;/firstName&gt;&lt;lastName&gt;Kwon&lt;/lastName&gt;&lt;/author&gt;&lt;/authors&gt;&lt;/publication&gt;&lt;/publications&gt;&lt;cites&gt;&lt;/cites&gt;&lt;/citation&gt;</w:instrText>
      </w:r>
      <w:r w:rsidR="006F286E">
        <w:rPr>
          <w:rFonts w:eastAsia="Times New Roman"/>
        </w:rPr>
        <w:fldChar w:fldCharType="separate"/>
      </w:r>
      <w:r w:rsidR="003F26E6">
        <w:rPr>
          <w:rFonts w:eastAsia="Times New Roman"/>
          <w:lang w:val="en-US"/>
        </w:rPr>
        <w:t>[29]</w:t>
      </w:r>
      <w:r w:rsidR="006F286E">
        <w:rPr>
          <w:rFonts w:eastAsia="Times New Roman"/>
        </w:rPr>
        <w:fldChar w:fldCharType="end"/>
      </w:r>
      <w:r w:rsidR="00B0034E">
        <w:rPr>
          <w:rFonts w:eastAsia="Times New Roman"/>
        </w:rPr>
        <w:t>.</w:t>
      </w:r>
    </w:p>
    <w:p w14:paraId="4E84E572" w14:textId="77777777" w:rsidR="003C54FF" w:rsidRDefault="003C54FF" w:rsidP="000E2CC5">
      <w:pPr>
        <w:spacing w:line="480" w:lineRule="auto"/>
        <w:jc w:val="both"/>
        <w:rPr>
          <w:rFonts w:eastAsia="Times New Roman"/>
        </w:rPr>
      </w:pPr>
    </w:p>
    <w:p w14:paraId="5B631F5A" w14:textId="77777777" w:rsidR="00B0034E" w:rsidRDefault="00B0034E" w:rsidP="0088782B">
      <w:pPr>
        <w:pStyle w:val="NormalWeb"/>
        <w:jc w:val="both"/>
        <w:divId w:val="1252009048"/>
        <w:rPr>
          <w:rFonts w:eastAsia="Times New Roman"/>
        </w:rPr>
      </w:pPr>
      <w:r>
        <w:rPr>
          <w:rFonts w:eastAsia="Times New Roman"/>
        </w:rPr>
        <w:lastRenderedPageBreak/>
        <w:t>2.1.3</w:t>
      </w:r>
      <w:r>
        <w:rPr>
          <w:rFonts w:eastAsia="Times New Roman"/>
        </w:rPr>
        <w:tab/>
        <w:t>Platelet / Lymphocyte Ratio</w:t>
      </w:r>
    </w:p>
    <w:p w14:paraId="52F4E1FD" w14:textId="77777777" w:rsidR="002267BF" w:rsidRDefault="00B0034E" w:rsidP="00B0034E">
      <w:pPr>
        <w:pStyle w:val="NormalWeb"/>
        <w:spacing w:line="480" w:lineRule="auto"/>
        <w:jc w:val="both"/>
        <w:divId w:val="1252009048"/>
      </w:pPr>
      <w:r>
        <w:rPr>
          <w:rFonts w:eastAsia="Times New Roman"/>
        </w:rPr>
        <w:t>Smith et al (2008)</w:t>
      </w:r>
      <w:r w:rsidR="0033310A">
        <w:rPr>
          <w:rFonts w:eastAsia="Times New Roman"/>
        </w:rPr>
        <w:t xml:space="preserve"> hypothetica</w:t>
      </w:r>
      <w:r>
        <w:rPr>
          <w:rFonts w:eastAsia="Times New Roman"/>
        </w:rPr>
        <w:t>l</w:t>
      </w:r>
      <w:r w:rsidR="0033310A">
        <w:rPr>
          <w:rFonts w:eastAsia="Times New Roman"/>
        </w:rPr>
        <w:t>l</w:t>
      </w:r>
      <w:r>
        <w:rPr>
          <w:rFonts w:eastAsia="Times New Roman"/>
        </w:rPr>
        <w:t>y</w:t>
      </w:r>
      <w:r w:rsidR="0033310A">
        <w:rPr>
          <w:rFonts w:eastAsia="Times New Roman"/>
        </w:rPr>
        <w:t xml:space="preserve"> evaluated the addition of the </w:t>
      </w:r>
      <w:r w:rsidR="00500568">
        <w:rPr>
          <w:rFonts w:eastAsia="Times New Roman"/>
        </w:rPr>
        <w:t>platelet/lymphocyte ratio</w:t>
      </w:r>
      <w:r w:rsidR="0033310A">
        <w:rPr>
          <w:rFonts w:eastAsia="Times New Roman"/>
        </w:rPr>
        <w:t xml:space="preserve"> to the currently </w:t>
      </w:r>
      <w:r w:rsidR="00500568">
        <w:rPr>
          <w:rFonts w:eastAsia="Times New Roman"/>
        </w:rPr>
        <w:t>used Ca19-9 select</w:t>
      </w:r>
      <w:r w:rsidR="0033310A">
        <w:rPr>
          <w:rFonts w:eastAsia="Times New Roman"/>
        </w:rPr>
        <w:t xml:space="preserve">ion criteria. </w:t>
      </w:r>
      <w:r w:rsidR="00520DE0">
        <w:t>P</w:t>
      </w:r>
      <w:r w:rsidR="00E75AA8">
        <w:t xml:space="preserve">latelet/lymphocyte (P/L) ratio &gt;150 </w:t>
      </w:r>
      <w:r w:rsidR="0033310A">
        <w:t>was used as a marker for a pro-systemic inflammatory response associated with tumour invasiveness</w:t>
      </w:r>
      <w:r w:rsidR="000B6761">
        <w:t xml:space="preserve"> </w:t>
      </w:r>
      <w:r w:rsidR="006F286E">
        <w:fldChar w:fldCharType="begin"/>
      </w:r>
      <w:r w:rsidR="002267BF">
        <w:instrText xml:space="preserve"> ADDIN PAPERS2_CITATIONS &lt;citation&gt;&lt;uuid&gt;C1434371-266F-4EB1-8A74-BCD3A6480EA2&lt;/uuid&gt;&lt;priority&gt;60&lt;/priority&gt;&lt;publications&gt;&lt;publication&gt;&lt;uuid&gt;248B82B1-7A35-4EB6-866D-55B235700D05&lt;/uuid&gt;&lt;volume&gt;143&lt;/volume&gt;&lt;doi&gt;10.1016/j.surg.2007.12.014&lt;/doi&gt;&lt;startpage&gt;658&lt;/startpage&gt;&lt;publication_date&gt;99200805001200000000220000&lt;/publication_date&gt;&lt;url&gt;http://eutils.ncbi.nlm.nih.gov/entrez/eutils/elink.fcgi?dbfrom=pubmed&amp;amp;id=18436014&amp;amp;retmode=ref&amp;amp;cmd=prlinks&lt;/url&gt;&lt;citekey&gt;Smith:2008em&lt;/citekey&gt;&lt;type&gt;400&lt;/type&gt;&lt;title&gt;The platelet-lymphocyte ratio improves the predictive value of serum CA19-9 levels in determining patient selection for staging laparoscopy in suspected periampullary cancer.&lt;/title&gt;&lt;location&gt;&amp;lt;!DOCTYPE html&amp;gt;</w:instrText>
      </w:r>
    </w:p>
    <w:p w14:paraId="5116559C" w14:textId="77777777" w:rsidR="002267BF" w:rsidRDefault="002267BF" w:rsidP="00B0034E">
      <w:pPr>
        <w:pStyle w:val="NormalWeb"/>
        <w:spacing w:line="480" w:lineRule="auto"/>
        <w:jc w:val="both"/>
        <w:divId w:val="1252009048"/>
      </w:pPr>
      <w:r>
        <w:instrText>&amp;lt;html lang=en&amp;gt;</w:instrText>
      </w:r>
    </w:p>
    <w:p w14:paraId="0644729E" w14:textId="77777777" w:rsidR="002267BF" w:rsidRDefault="002267BF" w:rsidP="00B0034E">
      <w:pPr>
        <w:pStyle w:val="NormalWeb"/>
        <w:spacing w:line="480" w:lineRule="auto"/>
        <w:jc w:val="both"/>
        <w:divId w:val="1252009048"/>
      </w:pPr>
      <w:r>
        <w:instrText xml:space="preserve">  &amp;lt;meta charset=utf-8&amp;gt;</w:instrText>
      </w:r>
    </w:p>
    <w:p w14:paraId="603EFD07" w14:textId="77777777" w:rsidR="002267BF" w:rsidRDefault="002267BF" w:rsidP="00B0034E">
      <w:pPr>
        <w:pStyle w:val="NormalWeb"/>
        <w:spacing w:line="480" w:lineRule="auto"/>
        <w:jc w:val="both"/>
        <w:divId w:val="1252009048"/>
      </w:pPr>
      <w:r>
        <w:instrText xml:space="preserve">  &amp;lt;meta name=viewport content="initial-scale=1, minimum-scale=1, width=device-width"&amp;gt;</w:instrText>
      </w:r>
    </w:p>
    <w:p w14:paraId="566C9E8C" w14:textId="77777777" w:rsidR="002267BF" w:rsidRDefault="002267BF" w:rsidP="00B0034E">
      <w:pPr>
        <w:pStyle w:val="NormalWeb"/>
        <w:spacing w:line="480" w:lineRule="auto"/>
        <w:jc w:val="both"/>
        <w:divId w:val="1252009048"/>
      </w:pPr>
      <w:r>
        <w:instrText xml:space="preserve">  &amp;lt;title&amp;gt;Error 404 (Not Found)!!1&amp;lt;/title&amp;gt;</w:instrText>
      </w:r>
    </w:p>
    <w:p w14:paraId="69873A51" w14:textId="77777777" w:rsidR="002267BF" w:rsidRDefault="002267BF" w:rsidP="00B0034E">
      <w:pPr>
        <w:pStyle w:val="NormalWeb"/>
        <w:spacing w:line="480" w:lineRule="auto"/>
        <w:jc w:val="both"/>
        <w:divId w:val="1252009048"/>
      </w:pPr>
      <w:r>
        <w:instrText xml:space="preserve">  &amp;lt;style&amp;gt;</w:instrText>
      </w:r>
    </w:p>
    <w:p w14:paraId="79B394A8" w14:textId="77777777" w:rsidR="002267BF" w:rsidRDefault="002267BF" w:rsidP="00B0034E">
      <w:pPr>
        <w:pStyle w:val="NormalWeb"/>
        <w:spacing w:line="480" w:lineRule="auto"/>
        <w:jc w:val="both"/>
        <w:divId w:val="1252009048"/>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FA08B3C" w14:textId="77777777" w:rsidR="002267BF" w:rsidRDefault="002267BF" w:rsidP="00B0034E">
      <w:pPr>
        <w:pStyle w:val="NormalWeb"/>
        <w:spacing w:line="480" w:lineRule="auto"/>
        <w:jc w:val="both"/>
        <w:divId w:val="1252009048"/>
      </w:pPr>
      <w:r>
        <w:instrText xml:space="preserve">  &amp;lt;/style&amp;gt;</w:instrText>
      </w:r>
    </w:p>
    <w:p w14:paraId="4DBF1E83" w14:textId="77777777" w:rsidR="002267BF" w:rsidRDefault="002267BF" w:rsidP="00B0034E">
      <w:pPr>
        <w:pStyle w:val="NormalWeb"/>
        <w:spacing w:line="480" w:lineRule="auto"/>
        <w:jc w:val="both"/>
        <w:divId w:val="1252009048"/>
      </w:pPr>
      <w:r>
        <w:instrText xml:space="preserve">  &amp;lt;a href=//www.google.com/&amp;gt;&amp;lt;span id=logo aria-label=Google&amp;gt;&amp;lt;/span&amp;gt;&amp;lt;/a&amp;gt;</w:instrText>
      </w:r>
    </w:p>
    <w:p w14:paraId="4DE7D010" w14:textId="77777777" w:rsidR="002267BF" w:rsidRDefault="002267BF" w:rsidP="00B0034E">
      <w:pPr>
        <w:pStyle w:val="NormalWeb"/>
        <w:spacing w:line="480" w:lineRule="auto"/>
        <w:jc w:val="both"/>
        <w:divId w:val="1252009048"/>
      </w:pPr>
      <w:r>
        <w:instrText xml:space="preserve">  &amp;lt;p&amp;gt;&amp;lt;b&amp;gt;404.&amp;lt;/b&amp;gt; &amp;lt;ins&amp;gt;That’s an error.&amp;lt;/ins&amp;gt;</w:instrText>
      </w:r>
    </w:p>
    <w:p w14:paraId="6DD5C601" w14:textId="77777777" w:rsidR="002267BF" w:rsidRDefault="002267BF" w:rsidP="00B0034E">
      <w:pPr>
        <w:pStyle w:val="NormalWeb"/>
        <w:spacing w:line="480" w:lineRule="auto"/>
        <w:jc w:val="both"/>
        <w:divId w:val="1252009048"/>
      </w:pPr>
      <w:r>
        <w:instrText xml:space="preserve">  &amp;lt;p&amp;gt;The requested URL &amp;lt;code&amp;gt;/maps/geo&amp;lt;/code&amp;gt; was not found on this server.  &amp;lt;ins&amp;gt;That’s all we know.&amp;lt;/ins&amp;gt;</w:instrText>
      </w:r>
    </w:p>
    <w:p w14:paraId="04B6B0D7" w14:textId="24FC10B3" w:rsidR="007928C1" w:rsidRDefault="002267BF" w:rsidP="00B0034E">
      <w:pPr>
        <w:pStyle w:val="NormalWeb"/>
        <w:spacing w:line="480" w:lineRule="auto"/>
        <w:jc w:val="both"/>
        <w:divId w:val="1252009048"/>
      </w:pPr>
      <w:r>
        <w:instrText>&lt;/location&gt;&lt;institution&gt;Division of Surgery and Oncology, School of Cancer Studies, University of Liverpool, Liverpool, UK. rsmith3@liverpool.ac.uk&lt;/institution&gt;&lt;number&gt;5&lt;/number&gt;&lt;subtype&gt;400&lt;/subtype&gt;&lt;endpage&gt;666&lt;/endpage&gt;&lt;bundle&gt;&lt;publication&gt;&lt;title&gt;Surgery&lt;/title&gt;&lt;type&gt;-100&lt;/type&gt;&lt;subtype&gt;-100&lt;/subtype&gt;&lt;uuid&gt;CF63A949-1EA2-4236-BC1E-1C532ABF08FE&lt;/uuid&gt;&lt;/publication&gt;&lt;/bundle&gt;&lt;authors&gt;&lt;author&gt;&lt;firstName&gt;Richard&lt;/firstName&gt;&lt;middleNames&gt;A&lt;/middleNames&gt;&lt;lastName&gt;Smith&lt;/lastName&gt;&lt;/author&gt;&lt;author&gt;&lt;firstName&gt;Lorraine&lt;/firstName&gt;&lt;lastName&gt;Bosonnet&lt;/lastName&gt;&lt;/author&gt;&lt;author&gt;&lt;firstName&gt;Paula&lt;/firstName&gt;&lt;lastName&gt;Ghaneh&lt;/lastName&gt;&lt;/author&gt;&lt;author&gt;&lt;firstName&gt;Robert&lt;/firstName&gt;&lt;lastName&gt;Sutton&lt;/lastName&gt;&lt;/author&gt;&lt;author&gt;&lt;firstName&gt;Johnathan&lt;/firstName&gt;&lt;lastName&gt;Evans&lt;/lastName&gt;&lt;/author&gt;&lt;author&gt;&lt;firstName&gt;Priya&lt;/firstName&gt;&lt;lastName&gt;Healey&lt;/lastName&gt;&lt;/author&gt;&lt;author&gt;&lt;firstName&gt;Connall&lt;/firstName&gt;&lt;lastName&gt;Garvey&lt;/lastName&gt;&lt;/author&gt;&lt;author&gt;&lt;firstName&gt;Mark&lt;/firstName&gt;&lt;lastName&gt;Hughes&lt;/lastName&gt;&lt;/author&gt;&lt;author&gt;&lt;firstName&gt;Michael&lt;/firstName&gt;&lt;lastName&gt;Raraty&lt;/lastName&gt;&lt;/author&gt;&lt;author&gt;&lt;firstName&gt;Fiona&lt;/firstName&gt;&lt;lastName&gt;Campbell&lt;/lastName&gt;&lt;/author&gt;&lt;author&gt;&lt;firstName&gt;John&lt;/firstName&gt;&lt;middleNames&gt;P&lt;/middleNames&gt;&lt;lastName&gt;Neoptolemos&lt;/lastName&gt;&lt;/author&gt;&lt;/authors&gt;&lt;/publication&gt;&lt;/publications&gt;&lt;cites&gt;&lt;/cites&gt;&lt;/citation&gt;</w:instrText>
      </w:r>
      <w:r w:rsidR="006F286E">
        <w:fldChar w:fldCharType="separate"/>
      </w:r>
      <w:r w:rsidR="003F26E6">
        <w:rPr>
          <w:rFonts w:eastAsia="Times New Roman"/>
          <w:lang w:val="en-US"/>
        </w:rPr>
        <w:t>[47]</w:t>
      </w:r>
      <w:r w:rsidR="006F286E">
        <w:fldChar w:fldCharType="end"/>
      </w:r>
      <w:r w:rsidR="00E75AA8">
        <w:t xml:space="preserve">. </w:t>
      </w:r>
      <w:r w:rsidR="0033310A">
        <w:t xml:space="preserve">Based on the group of patients selected for </w:t>
      </w:r>
      <w:r w:rsidR="00A67C10">
        <w:t>SL/L-LUS</w:t>
      </w:r>
      <w:r w:rsidR="0033310A">
        <w:t xml:space="preserve"> on the basis of Ca19.9 alone they found the addition of platelet/</w:t>
      </w:r>
      <w:r w:rsidR="00F05030">
        <w:t>lymphocyte</w:t>
      </w:r>
      <w:r w:rsidR="0033310A">
        <w:t xml:space="preserve"> ratio &gt; 150 could improve both the sensitivity (96% v 51%) and positive predictive value (95% v 83%) of </w:t>
      </w:r>
      <w:r w:rsidR="00A67C10">
        <w:t>SL/L-LUS</w:t>
      </w:r>
      <w:r w:rsidR="00500568">
        <w:t xml:space="preserve"> beyond that of Ca19-9 alone</w:t>
      </w:r>
      <w:r w:rsidR="0033310A">
        <w:t xml:space="preserve">. This additional criterion would have reduced the number of </w:t>
      </w:r>
      <w:r w:rsidR="00A67C10">
        <w:t>SL/L-LUS</w:t>
      </w:r>
      <w:r w:rsidR="0033310A">
        <w:t xml:space="preserve"> by 21% at the expense of only a 5% false positive rate in those additional patients going straight to laparotomy, which is comparable to that seen in existing cohorts going straight to laparotomy.</w:t>
      </w:r>
      <w:r w:rsidR="007928C1">
        <w:t xml:space="preserve"> T</w:t>
      </w:r>
      <w:r w:rsidR="00E75AA8">
        <w:t xml:space="preserve">he combination of indices has still to be tested prospectively. </w:t>
      </w:r>
    </w:p>
    <w:p w14:paraId="6FAAE638" w14:textId="77777777" w:rsidR="00B0034E" w:rsidRDefault="00B0034E" w:rsidP="00E71C57">
      <w:pPr>
        <w:pStyle w:val="NormalWeb"/>
        <w:jc w:val="both"/>
      </w:pPr>
      <w:r>
        <w:t>2.1.4</w:t>
      </w:r>
      <w:r>
        <w:tab/>
        <w:t>Pancreatic tumour location</w:t>
      </w:r>
    </w:p>
    <w:p w14:paraId="3E4DB9C8" w14:textId="77777777" w:rsidR="002267BF" w:rsidRDefault="00FC2A18" w:rsidP="00054A04">
      <w:pPr>
        <w:pStyle w:val="NormalWeb"/>
        <w:spacing w:line="480" w:lineRule="auto"/>
        <w:jc w:val="both"/>
      </w:pPr>
      <w:r>
        <w:t xml:space="preserve">The location of the tumour within the pancreas </w:t>
      </w:r>
      <w:r w:rsidR="00863176">
        <w:t>also affects the rate at which radiologically occult metastatic disease is identified relating to the fact that body and tail lesions usually present later due to a paucity of early symptoms compared with lesions in the pancreatic head</w:t>
      </w:r>
      <w:r w:rsidR="000B6761">
        <w:t xml:space="preserve"> </w:t>
      </w:r>
      <w:r w:rsidR="006F286E">
        <w:fldChar w:fldCharType="begin"/>
      </w:r>
      <w:r w:rsidR="002267BF">
        <w:instrText xml:space="preserve"> ADDIN PAPERS2_CITATIONS &lt;citation&gt;&lt;uuid&gt;33E12C81-8D7C-4C52-95C8-F419A382D9D1&lt;/uuid&gt;&lt;priority&gt;61&lt;/priority&gt;&lt;publications&gt;&lt;publication&gt;&lt;volume&gt;151&lt;/volume&gt;&lt;publication_date&gt;99198601001200000000220000&lt;/publication_date&gt;&lt;number&gt;1&lt;/number&gt;&lt;startpage&gt;76&lt;/startpage&gt;&lt;title&gt;Laparoscopy in the staging and planning of therapy for pancreatic cancer.&lt;/title&gt;&lt;uuid&gt;E214BB6D-DE63-4E82-AD27-35E1662B46E3&lt;/uuid&gt;&lt;subtype&gt;400&lt;/subtype&gt;&lt;endpage&gt;80&lt;/endpage&gt;&lt;type&gt;400&lt;/type&gt;&lt;citekey&gt;Warshaw:1986up&lt;/citekey&gt;&lt;url&gt;http://eutils.ncbi.nlm.nih.gov/entrez/eutils/elink.fcgi?dbfrom=pubmed&amp;amp;id=2936262&amp;amp;retmode=ref&amp;amp;cmd=prlinks&lt;/url&gt;&lt;bundle&gt;&lt;publication&gt;&lt;title&gt;American Journal of Surgery&lt;/title&gt;&lt;type&gt;-100&lt;/type&gt;&lt;subtype&gt;-100&lt;/subtype&gt;&lt;uuid&gt;DB656811-1089-4492-8CE9-4FDF005B1A81&lt;/uuid&gt;&lt;/publication&gt;&lt;/bundle&gt;&lt;authors&gt;&lt;author&gt;&lt;firstName&gt;A&lt;/firstName&gt;&lt;middleNames&gt;L&lt;/middleNames&gt;&lt;lastName&gt;Warshaw&lt;/lastName&gt;&lt;/author&gt;&lt;author&gt;&lt;firstName&gt;J&lt;/firstName&gt;&lt;middleNames&gt;E&lt;/middleNames&gt;&lt;lastName&gt;Tepper&lt;/lastName&gt;&lt;/author&gt;&lt;author&gt;&lt;firstName&gt;W&lt;/firstName&gt;&lt;middleNames&gt;U&lt;/middleNames&gt;&lt;lastName&gt;Shipley&lt;/lastName&gt;&lt;/author&gt;&lt;/authors&gt;&lt;/publication&gt;&lt;publication&gt;&lt;uuid&gt;7F9D3F75-DB92-4527-A266-F71D10838B17&lt;/uuid&gt;&lt;volume&gt;125&lt;/volume&gt;&lt;startpage&gt;230&lt;/startpage&gt;&lt;publication_date&gt;99199002001200000000220000&lt;/publication_date&gt;&lt;url&gt;http://eutils.ncbi.nlm.nih.gov/entrez/eutils/elink.fcgi?dbfrom=pubmed&amp;amp;id=2154172&amp;amp;retmode=ref&amp;amp;cmd=prlinks&lt;/url&gt;&lt;citekey&gt;Warshaw:1990wm&lt;/citekey&gt;&lt;type&gt;400&lt;/type&gt;&lt;title&gt;Preoperative staging and assessment of resectability of pancreatic cancer.&lt;/title&gt;&lt;location&gt;&amp;lt;!DOCTYPE html&amp;gt;</w:instrText>
      </w:r>
    </w:p>
    <w:p w14:paraId="25EEA1E9" w14:textId="77777777" w:rsidR="002267BF" w:rsidRDefault="002267BF" w:rsidP="00054A04">
      <w:pPr>
        <w:pStyle w:val="NormalWeb"/>
        <w:spacing w:line="480" w:lineRule="auto"/>
        <w:jc w:val="both"/>
      </w:pPr>
      <w:r>
        <w:instrText>&amp;lt;html lang=en&amp;gt;</w:instrText>
      </w:r>
    </w:p>
    <w:p w14:paraId="21F41B76" w14:textId="77777777" w:rsidR="002267BF" w:rsidRDefault="002267BF" w:rsidP="00054A04">
      <w:pPr>
        <w:pStyle w:val="NormalWeb"/>
        <w:spacing w:line="480" w:lineRule="auto"/>
        <w:jc w:val="both"/>
      </w:pPr>
      <w:r>
        <w:instrText xml:space="preserve">  &amp;lt;meta charset=utf-8&amp;gt;</w:instrText>
      </w:r>
    </w:p>
    <w:p w14:paraId="7EEE5BA0" w14:textId="77777777" w:rsidR="002267BF" w:rsidRDefault="002267BF" w:rsidP="00054A04">
      <w:pPr>
        <w:pStyle w:val="NormalWeb"/>
        <w:spacing w:line="480" w:lineRule="auto"/>
        <w:jc w:val="both"/>
      </w:pPr>
      <w:r>
        <w:instrText xml:space="preserve">  &amp;lt;meta name=viewport content="initial-scale=1, minimum-scale=1, width=device-width"&amp;gt;</w:instrText>
      </w:r>
    </w:p>
    <w:p w14:paraId="7D1B001F" w14:textId="77777777" w:rsidR="002267BF" w:rsidRDefault="002267BF" w:rsidP="00054A04">
      <w:pPr>
        <w:pStyle w:val="NormalWeb"/>
        <w:spacing w:line="480" w:lineRule="auto"/>
        <w:jc w:val="both"/>
      </w:pPr>
      <w:r>
        <w:instrText xml:space="preserve">  &amp;lt;title&amp;gt;Error 404 (Not Found)!!1&amp;lt;/title&amp;gt;</w:instrText>
      </w:r>
    </w:p>
    <w:p w14:paraId="03B5704A" w14:textId="77777777" w:rsidR="002267BF" w:rsidRDefault="002267BF" w:rsidP="00054A04">
      <w:pPr>
        <w:pStyle w:val="NormalWeb"/>
        <w:spacing w:line="480" w:lineRule="auto"/>
        <w:jc w:val="both"/>
      </w:pPr>
      <w:r>
        <w:instrText xml:space="preserve">  &amp;lt;style&amp;gt;</w:instrText>
      </w:r>
    </w:p>
    <w:p w14:paraId="3D3151C2" w14:textId="77777777" w:rsidR="002267BF" w:rsidRDefault="002267BF" w:rsidP="00054A04">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3746609" w14:textId="77777777" w:rsidR="002267BF" w:rsidRDefault="002267BF" w:rsidP="00054A04">
      <w:pPr>
        <w:pStyle w:val="NormalWeb"/>
        <w:spacing w:line="480" w:lineRule="auto"/>
        <w:jc w:val="both"/>
      </w:pPr>
      <w:r>
        <w:instrText xml:space="preserve">  &amp;lt;/style&amp;gt;</w:instrText>
      </w:r>
    </w:p>
    <w:p w14:paraId="55D79662" w14:textId="77777777" w:rsidR="002267BF" w:rsidRDefault="002267BF" w:rsidP="00054A04">
      <w:pPr>
        <w:pStyle w:val="NormalWeb"/>
        <w:spacing w:line="480" w:lineRule="auto"/>
        <w:jc w:val="both"/>
      </w:pPr>
      <w:r>
        <w:instrText xml:space="preserve">  &amp;lt;a href=//www.google.com/&amp;gt;&amp;lt;span id=logo aria-label=Google&amp;gt;&amp;lt;/span&amp;gt;&amp;lt;/a&amp;gt;</w:instrText>
      </w:r>
    </w:p>
    <w:p w14:paraId="188A6FCC" w14:textId="77777777" w:rsidR="002267BF" w:rsidRDefault="002267BF" w:rsidP="00054A04">
      <w:pPr>
        <w:pStyle w:val="NormalWeb"/>
        <w:spacing w:line="480" w:lineRule="auto"/>
        <w:jc w:val="both"/>
      </w:pPr>
      <w:r>
        <w:instrText xml:space="preserve">  &amp;lt;p&amp;gt;&amp;lt;b&amp;gt;404.&amp;lt;/b&amp;gt; &amp;lt;ins&amp;gt;That’s an error.&amp;lt;/ins&amp;gt;</w:instrText>
      </w:r>
    </w:p>
    <w:p w14:paraId="2FC06409" w14:textId="77777777" w:rsidR="002267BF" w:rsidRDefault="002267BF" w:rsidP="00054A04">
      <w:pPr>
        <w:pStyle w:val="NormalWeb"/>
        <w:spacing w:line="480" w:lineRule="auto"/>
        <w:jc w:val="both"/>
      </w:pPr>
      <w:r>
        <w:instrText xml:space="preserve">  &amp;lt;p&amp;gt;The requested URL &amp;lt;code&amp;gt;/maps/geo&amp;lt;/code&amp;gt; was not found on this server.  &amp;lt;ins&amp;gt;That’s all we know.&amp;lt;/ins&amp;gt;</w:instrText>
      </w:r>
    </w:p>
    <w:p w14:paraId="5ABA20EA" w14:textId="22829299" w:rsidR="002267BF" w:rsidRDefault="002267BF" w:rsidP="00054A04">
      <w:pPr>
        <w:pStyle w:val="NormalWeb"/>
        <w:spacing w:line="480" w:lineRule="auto"/>
        <w:jc w:val="both"/>
      </w:pPr>
      <w:r>
        <w:instrText>&lt;/location&gt;&lt;institution&gt;Surgical Service, Massachusetts General Hospital, Boston 02114.&lt;/institution&gt;&lt;number&gt;2&lt;/number&gt;&lt;subtype&gt;400&lt;/subtype&gt;&lt;endpage&gt;233&lt;/endpage&gt;&lt;bundle&gt;&lt;publication&gt;&lt;title&gt;Arch Surg&lt;/title&gt;&lt;type&gt;-100&lt;/type&gt;&lt;subtype&gt;-100&lt;/subtype&gt;&lt;uuid&gt;EBF41D0E-A254-4F15-A913-364DB19D0191&lt;/uuid&gt;&lt;/publication&gt;&lt;/bundle&gt;&lt;authors&gt;&lt;author&gt;&lt;firstName&gt;A&lt;/firstName&gt;&lt;middleNames&gt;L&lt;/middleNames&gt;&lt;lastName&gt;Warshaw&lt;/lastName&gt;&lt;/author&gt;&lt;author&gt;&lt;firstName&gt;Z&lt;/firstName&gt;&lt;middleNames&gt;Y&lt;/middleNames&gt;&lt;lastName&gt;Gu&lt;/lastName&gt;&lt;/author&gt;&lt;author&gt;&lt;firstName&gt;J&lt;/firstName&gt;&lt;lastName&gt;Wittenberg&lt;/lastName&gt;&lt;/author&gt;&lt;author&gt;&lt;firstName&gt;A&lt;/firstName&gt;&lt;middleNames&gt;C&lt;/middleNames&gt;&lt;lastName&gt;Waltman&lt;/lastName&gt;&lt;/author&gt;&lt;/authors&gt;&lt;/publication&gt;&lt;/publications&gt;&lt;cites&gt;&lt;/cites&gt;&lt;/citation&gt;</w:instrText>
      </w:r>
      <w:r w:rsidR="006F286E">
        <w:fldChar w:fldCharType="separate"/>
      </w:r>
      <w:r>
        <w:rPr>
          <w:rFonts w:eastAsia="Times New Roman"/>
          <w:lang w:val="en-US"/>
        </w:rPr>
        <w:t>[60,61]</w:t>
      </w:r>
      <w:r w:rsidR="006F286E">
        <w:fldChar w:fldCharType="end"/>
      </w:r>
      <w:r w:rsidR="000B6761">
        <w:t xml:space="preserve">. Two studies </w:t>
      </w:r>
      <w:r w:rsidR="00863176">
        <w:t xml:space="preserve">of </w:t>
      </w:r>
      <w:r w:rsidR="00A67C10">
        <w:t>SL/L-LUS</w:t>
      </w:r>
      <w:r w:rsidR="00863176">
        <w:t xml:space="preserve"> have identified metastatic lesion twice as frequently when evaluating lesions in the body and tail of the pancreas compared with lesions in the head of the pancreas. Jimenez et al. identified metastasis in 39% of patients with body and tail lesions compared with only 17% of pancreatic head lesions </w:t>
      </w:r>
      <w:r w:rsidR="006F286E">
        <w:fldChar w:fldCharType="begin"/>
      </w:r>
      <w:r>
        <w:instrText xml:space="preserve"> ADDIN PAPERS2_CITATIONS &lt;citation&gt;&lt;uuid&gt;8956EA95-7D60-4EF3-8546-500DE3BE0B0D&lt;/uuid&gt;&lt;priority&gt;62&lt;/priority&gt;&lt;publications&gt;&lt;publication&gt;&lt;uuid&gt;EBCE23D5-831C-4A28-847A-CB1ED877D2EA&lt;/uuid&gt;&lt;volume&gt;135&lt;/volume&gt;&lt;startpage&gt;409&lt;/startpage&gt;&lt;publication_date&gt;99200004001200000000220000&lt;/publication_date&gt;&lt;url&gt;http://eutils.ncbi.nlm.nih.gov/entrez/eutils/elink.fcgi?dbfrom=pubmed&amp;amp;id=10768705&amp;amp;retmode=ref&amp;amp;cmd=prlinks&lt;/url&gt;&lt;citekey&gt;Jimenez:2000wp&lt;/citekey&gt;&lt;type&gt;400&lt;/type&gt;&lt;title&gt;Impact of laparoscopic staging in the treatment of pancreatic cancer.&lt;/title&gt;&lt;location&gt;&amp;lt;!DOCTYPE html&amp;gt;</w:instrText>
      </w:r>
    </w:p>
    <w:p w14:paraId="1F452ACC" w14:textId="77777777" w:rsidR="002267BF" w:rsidRDefault="002267BF" w:rsidP="00054A04">
      <w:pPr>
        <w:pStyle w:val="NormalWeb"/>
        <w:spacing w:line="480" w:lineRule="auto"/>
        <w:jc w:val="both"/>
      </w:pPr>
      <w:r>
        <w:instrText>&amp;lt;html lang=en&amp;gt;</w:instrText>
      </w:r>
    </w:p>
    <w:p w14:paraId="5CDEAF55" w14:textId="77777777" w:rsidR="002267BF" w:rsidRDefault="002267BF" w:rsidP="00054A04">
      <w:pPr>
        <w:pStyle w:val="NormalWeb"/>
        <w:spacing w:line="480" w:lineRule="auto"/>
        <w:jc w:val="both"/>
      </w:pPr>
      <w:r>
        <w:instrText xml:space="preserve">  &amp;lt;meta charset=utf-8&amp;gt;</w:instrText>
      </w:r>
    </w:p>
    <w:p w14:paraId="22328FFC" w14:textId="77777777" w:rsidR="002267BF" w:rsidRDefault="002267BF" w:rsidP="00054A04">
      <w:pPr>
        <w:pStyle w:val="NormalWeb"/>
        <w:spacing w:line="480" w:lineRule="auto"/>
        <w:jc w:val="both"/>
      </w:pPr>
      <w:r>
        <w:instrText xml:space="preserve">  &amp;lt;meta name=viewport content="initial-scale=1, minimum-scale=1, width=device-width"&amp;gt;</w:instrText>
      </w:r>
    </w:p>
    <w:p w14:paraId="281E5578" w14:textId="77777777" w:rsidR="002267BF" w:rsidRDefault="002267BF" w:rsidP="00054A04">
      <w:pPr>
        <w:pStyle w:val="NormalWeb"/>
        <w:spacing w:line="480" w:lineRule="auto"/>
        <w:jc w:val="both"/>
      </w:pPr>
      <w:r>
        <w:instrText xml:space="preserve">  &amp;lt;title&amp;gt;Error 404 (Not Found)!!1&amp;lt;/title&amp;gt;</w:instrText>
      </w:r>
    </w:p>
    <w:p w14:paraId="5598137E" w14:textId="77777777" w:rsidR="002267BF" w:rsidRDefault="002267BF" w:rsidP="00054A04">
      <w:pPr>
        <w:pStyle w:val="NormalWeb"/>
        <w:spacing w:line="480" w:lineRule="auto"/>
        <w:jc w:val="both"/>
      </w:pPr>
      <w:r>
        <w:instrText xml:space="preserve">  &amp;lt;style&amp;gt;</w:instrText>
      </w:r>
    </w:p>
    <w:p w14:paraId="04C7524D" w14:textId="77777777" w:rsidR="002267BF" w:rsidRDefault="002267BF" w:rsidP="00054A04">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3F7C1F3" w14:textId="77777777" w:rsidR="002267BF" w:rsidRDefault="002267BF" w:rsidP="00054A04">
      <w:pPr>
        <w:pStyle w:val="NormalWeb"/>
        <w:spacing w:line="480" w:lineRule="auto"/>
        <w:jc w:val="both"/>
      </w:pPr>
      <w:r>
        <w:instrText xml:space="preserve">  &amp;lt;/style&amp;gt;</w:instrText>
      </w:r>
    </w:p>
    <w:p w14:paraId="39C90AF1" w14:textId="77777777" w:rsidR="002267BF" w:rsidRDefault="002267BF" w:rsidP="00054A04">
      <w:pPr>
        <w:pStyle w:val="NormalWeb"/>
        <w:spacing w:line="480" w:lineRule="auto"/>
        <w:jc w:val="both"/>
      </w:pPr>
      <w:r>
        <w:instrText xml:space="preserve">  &amp;lt;a href=//www.google.com/&amp;gt;&amp;lt;span id=logo aria-label=Google&amp;gt;&amp;lt;/span&amp;gt;&amp;lt;/a&amp;gt;</w:instrText>
      </w:r>
    </w:p>
    <w:p w14:paraId="7F2F8100" w14:textId="77777777" w:rsidR="002267BF" w:rsidRDefault="002267BF" w:rsidP="00054A04">
      <w:pPr>
        <w:pStyle w:val="NormalWeb"/>
        <w:spacing w:line="480" w:lineRule="auto"/>
        <w:jc w:val="both"/>
      </w:pPr>
      <w:r>
        <w:instrText xml:space="preserve">  &amp;lt;p&amp;gt;&amp;lt;b&amp;gt;404.&amp;lt;/b&amp;gt; &amp;lt;ins&amp;gt;That’s an error.&amp;lt;/ins&amp;gt;</w:instrText>
      </w:r>
    </w:p>
    <w:p w14:paraId="09D86B55" w14:textId="77777777" w:rsidR="002267BF" w:rsidRDefault="002267BF" w:rsidP="00054A04">
      <w:pPr>
        <w:pStyle w:val="NormalWeb"/>
        <w:spacing w:line="480" w:lineRule="auto"/>
        <w:jc w:val="both"/>
      </w:pPr>
      <w:r>
        <w:instrText xml:space="preserve">  &amp;lt;p&amp;gt;The requested URL &amp;lt;code&amp;gt;/maps/geo&amp;lt;/code&amp;gt; was not found on this server.  &amp;lt;ins&amp;gt;That’s all we know.&amp;lt;/ins&amp;gt;</w:instrText>
      </w:r>
    </w:p>
    <w:p w14:paraId="75AF3F35" w14:textId="7A789ADC" w:rsidR="002267BF" w:rsidRDefault="002267BF" w:rsidP="00054A04">
      <w:pPr>
        <w:pStyle w:val="NormalWeb"/>
        <w:spacing w:line="480" w:lineRule="auto"/>
        <w:jc w:val="both"/>
      </w:pPr>
      <w:r>
        <w:instrText>&lt;/location&gt;&lt;institution&gt;Department of Surgery, Massachusetts General Hospital and Harvard Medical School, Boston, USA.&lt;/institution&gt;&lt;number&gt;4&lt;/number&gt;&lt;subtype&gt;400&lt;/subtype&gt;&lt;endpage&gt;14- discussion 414-5&lt;/endpage&gt;&lt;bundle&gt;&lt;publication&gt;&lt;title&gt;Arch Surg&lt;/title&gt;&lt;type&gt;-100&lt;/type&gt;&lt;subtype&gt;-100&lt;/subtype&gt;&lt;uuid&gt;EBF41D0E-A254-4F15-A913-364DB19D0191&lt;/uuid&gt;&lt;/publication&gt;&lt;/bundle&gt;&lt;authors&gt;&lt;author&gt;&lt;firstName&gt;R&lt;/firstName&gt;&lt;middleNames&gt;E&lt;/middleNames&gt;&lt;lastName&gt;Jimenez&lt;/lastName&gt;&lt;/author&gt;&lt;author&gt;&lt;firstName&gt;A&lt;/firstName&gt;&lt;middleNames&gt;L&lt;/middleNames&gt;&lt;lastName&gt;Warshaw&lt;/lastName&gt;&lt;/author&gt;&lt;author&gt;&lt;firstName&gt;D&lt;/firstName&gt;&lt;middleNames&gt;W&lt;/middleNames&gt;&lt;lastName&gt;Rattner&lt;/lastName&gt;&lt;/author&gt;&lt;author&gt;&lt;firstName&gt;C&lt;/firstName&gt;&lt;middleNames&gt;G&lt;/middleNames&gt;&lt;lastName&gt;Willett&lt;/lastName&gt;&lt;/author&gt;&lt;author&gt;&lt;firstName&gt;D&lt;/firstName&gt;&lt;lastName&gt;McGrath&lt;/lastName&gt;&lt;/author&gt;&lt;author&gt;&lt;lastName&gt;Fernandez-del Castillo C&lt;/lastName&gt;&lt;/author&gt;&lt;/authors&gt;&lt;/publication&gt;&lt;/publications&gt;&lt;cites&gt;&lt;/cites&gt;&lt;/citation&gt;</w:instrText>
      </w:r>
      <w:r w:rsidR="006F286E">
        <w:fldChar w:fldCharType="separate"/>
      </w:r>
      <w:r>
        <w:rPr>
          <w:rFonts w:eastAsia="Times New Roman"/>
          <w:lang w:val="en-US"/>
        </w:rPr>
        <w:t>[62]</w:t>
      </w:r>
      <w:r w:rsidR="006F286E">
        <w:fldChar w:fldCharType="end"/>
      </w:r>
      <w:r w:rsidR="009A0CE8">
        <w:t xml:space="preserve">, </w:t>
      </w:r>
      <w:r w:rsidR="00863176">
        <w:t>whereas Liu et al. found metastases in 53% of body and tail lesions and 28% of pancreatic head lesions</w:t>
      </w:r>
      <w:r w:rsidR="000B6761">
        <w:t xml:space="preserve"> </w:t>
      </w:r>
      <w:r w:rsidR="006F286E">
        <w:fldChar w:fldCharType="begin"/>
      </w:r>
      <w:r>
        <w:instrText xml:space="preserve"> ADDIN PAPERS2_CITATIONS &lt;citation&gt;&lt;uuid&gt;628F8F1C-9D21-4654-A287-B21729BFAEB0&lt;/uuid&gt;&lt;priority&gt;63&lt;/priority&gt;&lt;publications&gt;&lt;publication&gt;&lt;uuid&gt;E236AFA3-49BD-4420-9906-E6395A223AF1&lt;/uuid&gt;&lt;volume&gt;19&lt;/volume&gt;&lt;doi&gt;10.1007/s00464-004-8165-x&lt;/doi&gt;&lt;startpage&gt;638&lt;/startpage&gt;&lt;publication_date&gt;99200505001200000000220000&lt;/publication_date&gt;&lt;url&gt;http://eutils.ncbi.nlm.nih.gov/entrez/eutils/elink.fcgi?dbfrom=pubmed&amp;amp;id=15776215&amp;amp;retmode=ref&amp;amp;cmd=prlinks&lt;/url&gt;&lt;citekey&gt;Liu:2005dc&lt;/citekey&gt;&lt;type&gt;400&lt;/type&gt;&lt;title&gt;Diagnostic laparoscopy improves staging of pancreatic cancer deemed locally unresectable by computed tomography.&lt;/title&gt;&lt;location&gt;&amp;lt;!DOCTYPE html&amp;gt;</w:instrText>
      </w:r>
    </w:p>
    <w:p w14:paraId="54A17503" w14:textId="77777777" w:rsidR="002267BF" w:rsidRDefault="002267BF" w:rsidP="00054A04">
      <w:pPr>
        <w:pStyle w:val="NormalWeb"/>
        <w:spacing w:line="480" w:lineRule="auto"/>
        <w:jc w:val="both"/>
      </w:pPr>
      <w:r>
        <w:instrText>&amp;lt;html lang=en&amp;gt;</w:instrText>
      </w:r>
    </w:p>
    <w:p w14:paraId="59E31016" w14:textId="77777777" w:rsidR="002267BF" w:rsidRDefault="002267BF" w:rsidP="00054A04">
      <w:pPr>
        <w:pStyle w:val="NormalWeb"/>
        <w:spacing w:line="480" w:lineRule="auto"/>
        <w:jc w:val="both"/>
      </w:pPr>
      <w:r>
        <w:instrText xml:space="preserve">  &amp;lt;meta charset=utf-8&amp;gt;</w:instrText>
      </w:r>
    </w:p>
    <w:p w14:paraId="68C9FF77" w14:textId="77777777" w:rsidR="002267BF" w:rsidRDefault="002267BF" w:rsidP="00054A04">
      <w:pPr>
        <w:pStyle w:val="NormalWeb"/>
        <w:spacing w:line="480" w:lineRule="auto"/>
        <w:jc w:val="both"/>
      </w:pPr>
      <w:r>
        <w:instrText xml:space="preserve">  &amp;lt;meta name=viewport content="initial-scale=1, minimum-scale=1, width=device-width"&amp;gt;</w:instrText>
      </w:r>
    </w:p>
    <w:p w14:paraId="311042CA" w14:textId="77777777" w:rsidR="002267BF" w:rsidRDefault="002267BF" w:rsidP="00054A04">
      <w:pPr>
        <w:pStyle w:val="NormalWeb"/>
        <w:spacing w:line="480" w:lineRule="auto"/>
        <w:jc w:val="both"/>
      </w:pPr>
      <w:r>
        <w:instrText xml:space="preserve">  &amp;lt;title&amp;gt;Error 404 (Not Found)!!1&amp;lt;/title&amp;gt;</w:instrText>
      </w:r>
    </w:p>
    <w:p w14:paraId="23F45B99" w14:textId="77777777" w:rsidR="002267BF" w:rsidRDefault="002267BF" w:rsidP="00054A04">
      <w:pPr>
        <w:pStyle w:val="NormalWeb"/>
        <w:spacing w:line="480" w:lineRule="auto"/>
        <w:jc w:val="both"/>
      </w:pPr>
      <w:r>
        <w:instrText xml:space="preserve">  &amp;lt;style&amp;gt;</w:instrText>
      </w:r>
    </w:p>
    <w:p w14:paraId="7EFBC95B" w14:textId="77777777" w:rsidR="002267BF" w:rsidRDefault="002267BF" w:rsidP="00054A04">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5D266AC" w14:textId="77777777" w:rsidR="002267BF" w:rsidRDefault="002267BF" w:rsidP="00054A04">
      <w:pPr>
        <w:pStyle w:val="NormalWeb"/>
        <w:spacing w:line="480" w:lineRule="auto"/>
        <w:jc w:val="both"/>
      </w:pPr>
      <w:r>
        <w:instrText xml:space="preserve">  &amp;lt;/style&amp;gt;</w:instrText>
      </w:r>
    </w:p>
    <w:p w14:paraId="5E19DEF6" w14:textId="77777777" w:rsidR="002267BF" w:rsidRDefault="002267BF" w:rsidP="00054A04">
      <w:pPr>
        <w:pStyle w:val="NormalWeb"/>
        <w:spacing w:line="480" w:lineRule="auto"/>
        <w:jc w:val="both"/>
      </w:pPr>
      <w:r>
        <w:instrText xml:space="preserve">  &amp;lt;a href=//www.google.com/&amp;gt;&amp;lt;span id=logo aria-label=Google&amp;gt;&amp;lt;/span&amp;gt;&amp;lt;/a&amp;gt;</w:instrText>
      </w:r>
    </w:p>
    <w:p w14:paraId="7AF0C702" w14:textId="77777777" w:rsidR="002267BF" w:rsidRDefault="002267BF" w:rsidP="00054A04">
      <w:pPr>
        <w:pStyle w:val="NormalWeb"/>
        <w:spacing w:line="480" w:lineRule="auto"/>
        <w:jc w:val="both"/>
      </w:pPr>
      <w:r>
        <w:instrText xml:space="preserve">  &amp;lt;p&amp;gt;&amp;lt;b&amp;gt;404.&amp;lt;/b&amp;gt; &amp;lt;ins&amp;gt;That’s an error.&amp;lt;/ins&amp;gt;</w:instrText>
      </w:r>
    </w:p>
    <w:p w14:paraId="4A9E91DD" w14:textId="77777777" w:rsidR="002267BF" w:rsidRDefault="002267BF" w:rsidP="00054A04">
      <w:pPr>
        <w:pStyle w:val="NormalWeb"/>
        <w:spacing w:line="480" w:lineRule="auto"/>
        <w:jc w:val="both"/>
      </w:pPr>
      <w:r>
        <w:instrText xml:space="preserve">  &amp;lt;p&amp;gt;The requested URL &amp;lt;code&amp;gt;/maps/geo&amp;lt;/code&amp;gt; was not found on this server.  &amp;lt;ins&amp;gt;That’s all we know.&amp;lt;/ins&amp;gt;</w:instrText>
      </w:r>
    </w:p>
    <w:p w14:paraId="27970107" w14:textId="24DA572A" w:rsidR="002267BF" w:rsidRDefault="002267BF" w:rsidP="00054A04">
      <w:pPr>
        <w:pStyle w:val="NormalWeb"/>
        <w:spacing w:line="480" w:lineRule="auto"/>
        <w:jc w:val="both"/>
      </w:pPr>
      <w:r>
        <w:instrText>&lt;/location&gt;&lt;institution&gt;Section of General, Vascular, and Thoracic Surgery, Virginia Mason Medical Center, 1100 Ninth Avenue, C6-GSurg, 900, Seattle, WA 98111, USA.&lt;/institution&gt;&lt;number&gt;5&lt;/number&gt;&lt;subtype&gt;400&lt;/subtype&gt;&lt;endpage&gt;642&lt;/endpage&gt;&lt;bundle&gt;&lt;publication&gt;&lt;title&gt;Surg Endosc&lt;/title&gt;&lt;type&gt;-100&lt;/type&gt;&lt;subtype&gt;-100&lt;/subtype&gt;&lt;uuid&gt;AEB5823F-84FC-41AA-B4DA-CDB97673618E&lt;/uuid&gt;&lt;/publication&gt;&lt;/bundle&gt;&lt;authors&gt;&lt;author&gt;&lt;firstName&gt;R&lt;/firstName&gt;&lt;middleNames&gt;C&lt;/middleNames&gt;&lt;lastName&gt;Liu&lt;/lastName&gt;&lt;/author&gt;&lt;author&gt;&lt;firstName&gt;L&lt;/firstName&gt;&lt;middleNames&gt;W&lt;/middleNames&gt;&lt;lastName&gt;Traverso&lt;/lastName&gt;&lt;/author&gt;&lt;/authors&gt;&lt;/publication&gt;&lt;/publications&gt;&lt;cites&gt;&lt;/cites&gt;&lt;/citation&gt;</w:instrText>
      </w:r>
      <w:r w:rsidR="006F286E">
        <w:fldChar w:fldCharType="separate"/>
      </w:r>
      <w:r>
        <w:rPr>
          <w:rFonts w:eastAsia="Times New Roman"/>
          <w:lang w:val="en-US"/>
        </w:rPr>
        <w:t>[63]</w:t>
      </w:r>
      <w:r w:rsidR="006F286E">
        <w:fldChar w:fldCharType="end"/>
      </w:r>
      <w:r w:rsidR="00863176">
        <w:t xml:space="preserve">. The overall higher rate of metastasis detection by Liu et al reflects that their population only included patients with locally advanced radiologically unresectable pancreatic cancer patients. </w:t>
      </w:r>
      <w:r w:rsidR="00054A04">
        <w:t>T</w:t>
      </w:r>
      <w:r w:rsidR="004A5626">
        <w:t xml:space="preserve">he utility of </w:t>
      </w:r>
      <w:r w:rsidR="00A67C10">
        <w:t>SL/L-LUS</w:t>
      </w:r>
      <w:r w:rsidR="004A5626">
        <w:t xml:space="preserve"> based on histological diagnosis</w:t>
      </w:r>
      <w:r w:rsidR="00054A04">
        <w:t>, has also been analysed</w:t>
      </w:r>
      <w:r w:rsidR="004A5626">
        <w:t xml:space="preserve">. Both found the incidence of radiologically occult unresectable disease was higher for pancreatic head lesions compared with duodenal or ampullary lesions. Vollmer et al. discovered metastatic disease or local </w:t>
      </w:r>
      <w:r w:rsidR="004A5626">
        <w:lastRenderedPageBreak/>
        <w:t xml:space="preserve">invasion of vessels precluding resection in 31% of patients with radiologically resectable pancreatic head cancers </w:t>
      </w:r>
      <w:r w:rsidR="00436482">
        <w:t xml:space="preserve">at </w:t>
      </w:r>
      <w:r w:rsidR="00A67C10">
        <w:t>SL/L-LUS</w:t>
      </w:r>
      <w:r w:rsidR="004A5626">
        <w:t>, in contrast no patients with carcinomas of the ampulla or duodenum were discovered to have e</w:t>
      </w:r>
      <w:r w:rsidR="006F0DC5">
        <w:t>ither metastatic disease or</w:t>
      </w:r>
      <w:r w:rsidR="004A5626">
        <w:t xml:space="preserve"> locally advanced unres</w:t>
      </w:r>
      <w:r w:rsidR="00436482">
        <w:t xml:space="preserve">ectable disease as a result of </w:t>
      </w:r>
      <w:r w:rsidR="00A67C10">
        <w:t>SL/L-LUS</w:t>
      </w:r>
      <w:r w:rsidR="000B6761">
        <w:t xml:space="preserve"> </w:t>
      </w:r>
      <w:r w:rsidR="006F286E">
        <w:fldChar w:fldCharType="begin"/>
      </w:r>
      <w:r>
        <w:instrText xml:space="preserve"> ADDIN PAPERS2_CITATIONS &lt;citation&gt;&lt;uuid&gt;14ECFBB2-0EFD-4566-96B5-F79BD67FE67B&lt;/uuid&gt;&lt;priority&gt;64&lt;/priority&gt;&lt;publications&gt;&lt;publication&gt;&lt;uuid&gt;530EDDE9-205A-441E-9132-1179959D7EDC&lt;/uuid&gt;&lt;volume&gt;235&lt;/volume&gt;&lt;startpage&gt;1&lt;/startpage&gt;&lt;publication_date&gt;99200201001200000000220000&lt;/publication_date&gt;&lt;url&gt;http://eutils.ncbi.nlm.nih.gov/entrez/eutils/elink.fcgi?dbfrom=pubmed&amp;amp;id=11753036&amp;amp;retmode=ref&amp;amp;cmd=prlinks&lt;/url&gt;&lt;citekey&gt;Vollmer:2002th&lt;/citekey&gt;&lt;type&gt;400&lt;/type&gt;&lt;title&gt;Utility of staging laparoscopy in subsets of peripancreatic and biliary malignancies.&lt;/title&gt;&lt;location&gt;&amp;lt;!DOCTYPE html&amp;gt;</w:instrText>
      </w:r>
    </w:p>
    <w:p w14:paraId="4F28BD51" w14:textId="77777777" w:rsidR="002267BF" w:rsidRDefault="002267BF" w:rsidP="00054A04">
      <w:pPr>
        <w:pStyle w:val="NormalWeb"/>
        <w:spacing w:line="480" w:lineRule="auto"/>
        <w:jc w:val="both"/>
      </w:pPr>
      <w:r>
        <w:instrText>&amp;lt;html lang=en&amp;gt;</w:instrText>
      </w:r>
    </w:p>
    <w:p w14:paraId="6743E49B" w14:textId="77777777" w:rsidR="002267BF" w:rsidRDefault="002267BF" w:rsidP="00054A04">
      <w:pPr>
        <w:pStyle w:val="NormalWeb"/>
        <w:spacing w:line="480" w:lineRule="auto"/>
        <w:jc w:val="both"/>
      </w:pPr>
      <w:r>
        <w:instrText xml:space="preserve">  &amp;lt;meta charset=utf-8&amp;gt;</w:instrText>
      </w:r>
    </w:p>
    <w:p w14:paraId="23011D62" w14:textId="77777777" w:rsidR="002267BF" w:rsidRDefault="002267BF" w:rsidP="00054A04">
      <w:pPr>
        <w:pStyle w:val="NormalWeb"/>
        <w:spacing w:line="480" w:lineRule="auto"/>
        <w:jc w:val="both"/>
      </w:pPr>
      <w:r>
        <w:instrText xml:space="preserve">  &amp;lt;meta name=viewport content="initial-scale=1, minimum-scale=1, width=device-width"&amp;gt;</w:instrText>
      </w:r>
    </w:p>
    <w:p w14:paraId="3469D305" w14:textId="77777777" w:rsidR="002267BF" w:rsidRDefault="002267BF" w:rsidP="00054A04">
      <w:pPr>
        <w:pStyle w:val="NormalWeb"/>
        <w:spacing w:line="480" w:lineRule="auto"/>
        <w:jc w:val="both"/>
      </w:pPr>
      <w:r>
        <w:instrText xml:space="preserve">  &amp;lt;title&amp;gt;Error 404 (Not Found)!!1&amp;lt;/title&amp;gt;</w:instrText>
      </w:r>
    </w:p>
    <w:p w14:paraId="2482AE8E" w14:textId="77777777" w:rsidR="002267BF" w:rsidRDefault="002267BF" w:rsidP="00054A04">
      <w:pPr>
        <w:pStyle w:val="NormalWeb"/>
        <w:spacing w:line="480" w:lineRule="auto"/>
        <w:jc w:val="both"/>
      </w:pPr>
      <w:r>
        <w:instrText xml:space="preserve">  &amp;lt;style&amp;gt;</w:instrText>
      </w:r>
    </w:p>
    <w:p w14:paraId="0DACCF88" w14:textId="77777777" w:rsidR="002267BF" w:rsidRDefault="002267BF" w:rsidP="00054A04">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4D9F62D" w14:textId="77777777" w:rsidR="002267BF" w:rsidRDefault="002267BF" w:rsidP="00054A04">
      <w:pPr>
        <w:pStyle w:val="NormalWeb"/>
        <w:spacing w:line="480" w:lineRule="auto"/>
        <w:jc w:val="both"/>
      </w:pPr>
      <w:r>
        <w:instrText xml:space="preserve">  &amp;lt;/style&amp;gt;</w:instrText>
      </w:r>
    </w:p>
    <w:p w14:paraId="69CB01A1" w14:textId="77777777" w:rsidR="002267BF" w:rsidRDefault="002267BF" w:rsidP="00054A04">
      <w:pPr>
        <w:pStyle w:val="NormalWeb"/>
        <w:spacing w:line="480" w:lineRule="auto"/>
        <w:jc w:val="both"/>
      </w:pPr>
      <w:r>
        <w:instrText xml:space="preserve">  &amp;lt;a href=//www.google.com/&amp;gt;&amp;lt;span id=logo aria-label=Google&amp;gt;&amp;lt;/span&amp;gt;&amp;lt;/a&amp;gt;</w:instrText>
      </w:r>
    </w:p>
    <w:p w14:paraId="276E1907" w14:textId="77777777" w:rsidR="002267BF" w:rsidRDefault="002267BF" w:rsidP="00054A04">
      <w:pPr>
        <w:pStyle w:val="NormalWeb"/>
        <w:spacing w:line="480" w:lineRule="auto"/>
        <w:jc w:val="both"/>
      </w:pPr>
      <w:r>
        <w:instrText xml:space="preserve">  &amp;lt;p&amp;gt;&amp;lt;b&amp;gt;404.&amp;lt;/b&amp;gt; &amp;lt;ins&amp;gt;That’s an error.&amp;lt;/ins&amp;gt;</w:instrText>
      </w:r>
    </w:p>
    <w:p w14:paraId="6404B257" w14:textId="77777777" w:rsidR="002267BF" w:rsidRDefault="002267BF" w:rsidP="00054A04">
      <w:pPr>
        <w:pStyle w:val="NormalWeb"/>
        <w:spacing w:line="480" w:lineRule="auto"/>
        <w:jc w:val="both"/>
      </w:pPr>
      <w:r>
        <w:instrText xml:space="preserve">  &amp;lt;p&amp;gt;The requested URL &amp;lt;code&amp;gt;/maps/geo&amp;lt;/code&amp;gt; was not found on this server.  &amp;lt;ins&amp;gt;That’s all we know.&amp;lt;/ins&amp;gt;</w:instrText>
      </w:r>
    </w:p>
    <w:p w14:paraId="6B82E2DB" w14:textId="77777777" w:rsidR="002267BF" w:rsidRDefault="002267BF" w:rsidP="00054A04">
      <w:pPr>
        <w:pStyle w:val="NormalWeb"/>
        <w:spacing w:line="480" w:lineRule="auto"/>
        <w:jc w:val="both"/>
      </w:pPr>
      <w:r>
        <w:instrText>&lt;/location&gt;&lt;institution&gt;Section of Hepatobiliary-Pancreatic Surgery, Department of Surgery, Washington University School of Medicine, St. Louis, Missouri, USA.&lt;/institution&gt;&lt;number&gt;1&lt;/number&gt;&lt;subtype&gt;400&lt;/subtype&gt;&lt;endpage&gt;7&lt;/endpage&gt;&lt;bundle&gt;&lt;publication&gt;&lt;title&gt;Annals of surgery&lt;/title&gt;&lt;type&gt;-100&lt;/type&gt;&lt;subtype&gt;-100&lt;/subtype&gt;&lt;uuid&gt;B83012EB-793A-4844-970E-2B1BE7274AC0&lt;/uuid&gt;&lt;/publication&gt;&lt;/bundle&gt;&lt;authors&gt;&lt;author&gt;&lt;firstName&gt;Charles&lt;/firstName&gt;&lt;middleNames&gt;M&lt;/middleNames&gt;&lt;lastName&gt;Vollmer&lt;/lastName&gt;&lt;/author&gt;&lt;author&gt;&lt;firstName&gt;Jeffrey&lt;/firstName&gt;&lt;middleNames&gt;A&lt;/middleNames&gt;&lt;lastName&gt;Drebin&lt;/lastName&gt;&lt;/author&gt;&lt;author&gt;&lt;firstName&gt;William&lt;/firstName&gt;&lt;middleNames&gt;D&lt;/middleNames&gt;&lt;lastName&gt;Middleton&lt;/lastName&gt;&lt;/author&gt;&lt;author&gt;&lt;firstName&gt;Sharlene&lt;/firstName&gt;&lt;middleNames&gt;A&lt;/middleNames&gt;&lt;lastName&gt;Teefey&lt;/lastName&gt;&lt;/author&gt;&lt;author&gt;&lt;firstName&gt;David&lt;/firstName&gt;&lt;middleNames&gt;C&lt;/middleNames&gt;&lt;lastName&gt;Linehan&lt;/lastName&gt;&lt;/author&gt;&lt;author&gt;&lt;firstName&gt;Nathaniel&lt;/firstName&gt;&lt;middleNames&gt;J&lt;/middleNames&gt;&lt;lastName&gt;Soper&lt;/lastName&gt;&lt;/author&gt;&lt;author&gt;&lt;firstName&gt;Christopher&lt;/firstName&gt;&lt;middleNames&gt;J&lt;/middleNames&gt;&lt;lastName&gt;Eagon&lt;/lastName&gt;&lt;/author&gt;&lt;author&gt;&lt;firstName&gt;Steven&lt;/firstName&gt;&lt;middleNames&gt;M&lt;/middleNames&gt;&lt;lastName&gt;Strasberg&lt;/lastName&gt;&lt;/author&gt;&lt;/authors&gt;&lt;/publication&gt;&lt;/publications&gt;&lt;cites&gt;&lt;/cites&gt;&lt;/citation&gt;</w:instrText>
      </w:r>
      <w:r w:rsidR="006F286E">
        <w:fldChar w:fldCharType="separate"/>
      </w:r>
      <w:r w:rsidR="003F26E6">
        <w:rPr>
          <w:rFonts w:eastAsia="Times New Roman"/>
          <w:lang w:val="en-US"/>
        </w:rPr>
        <w:t>[31]</w:t>
      </w:r>
      <w:r w:rsidR="006F286E">
        <w:fldChar w:fldCharType="end"/>
      </w:r>
      <w:r w:rsidR="004A5626">
        <w:t xml:space="preserve">. White et al. confirm this observation finding </w:t>
      </w:r>
      <w:r w:rsidR="0020584E">
        <w:t xml:space="preserve">unresectability in 17% of patients </w:t>
      </w:r>
      <w:r w:rsidR="0067442F">
        <w:t>with</w:t>
      </w:r>
      <w:r w:rsidR="0020584E">
        <w:t xml:space="preserve"> potentially resectable </w:t>
      </w:r>
      <w:r w:rsidR="0067442F">
        <w:t>pancreatic head adenocarcinoma</w:t>
      </w:r>
      <w:r w:rsidR="0020584E">
        <w:t xml:space="preserve"> </w:t>
      </w:r>
      <w:r w:rsidR="0067442F">
        <w:t>imaged</w:t>
      </w:r>
      <w:r w:rsidR="0020584E">
        <w:t xml:space="preserve"> outside their institution, </w:t>
      </w:r>
      <w:r w:rsidR="0067442F">
        <w:t>and</w:t>
      </w:r>
      <w:r w:rsidR="0020584E">
        <w:t xml:space="preserve"> 8% of patients </w:t>
      </w:r>
      <w:r w:rsidR="0067442F">
        <w:t>imaged</w:t>
      </w:r>
      <w:r w:rsidR="0020584E">
        <w:t xml:space="preserve"> within their institution</w:t>
      </w:r>
      <w:r w:rsidR="006F0DC5">
        <w:t>,</w:t>
      </w:r>
      <w:r w:rsidR="0067442F">
        <w:t xml:space="preserve"> in contrast only 4% of </w:t>
      </w:r>
      <w:r w:rsidR="0020584E">
        <w:t xml:space="preserve">patients with </w:t>
      </w:r>
      <w:r w:rsidR="00054A04">
        <w:t>“</w:t>
      </w:r>
      <w:r w:rsidR="0020584E">
        <w:t>non-pancreatic</w:t>
      </w:r>
      <w:r w:rsidR="00054A04">
        <w:t>”</w:t>
      </w:r>
      <w:r w:rsidR="0020584E">
        <w:t xml:space="preserve"> </w:t>
      </w:r>
      <w:r w:rsidR="00CD344D">
        <w:t>tumours</w:t>
      </w:r>
      <w:r w:rsidR="0067442F">
        <w:t xml:space="preserve"> were found to have unresectable disease</w:t>
      </w:r>
      <w:r w:rsidR="000B6761">
        <w:t xml:space="preserve"> </w:t>
      </w:r>
      <w:r w:rsidR="006F286E">
        <w:fldChar w:fldCharType="begin"/>
      </w:r>
      <w:r>
        <w:instrText xml:space="preserve"> ADDIN PAPERS2_CITATIONS &lt;citation&gt;&lt;uuid&gt;D9820B38-3523-4C09-87B4-605494CAF406&lt;/uuid&gt;&lt;priority&gt;65&lt;/priority&gt;&lt;publications&gt;&lt;publication&gt;&lt;uuid&gt;D018B847-C778-4B26-A72D-F5B5E8655B54&lt;/uuid&gt;&lt;volume&gt;206&lt;/volume&gt;&lt;doi&gt;10.1016/j.jamcollsurg.2007.09.021&lt;/doi&gt;&lt;startpage&gt;445&lt;/startpage&gt;&lt;publication_date&gt;99200803001200000000220000&lt;/publication_date&gt;&lt;url&gt;http://eutils.ncbi.nlm.nih.gov/entrez/eutils/elink.fcgi?dbfrom=pubmed&amp;amp;id=18308214&amp;amp;retmode=ref&amp;amp;cmd=prlinks&lt;/url&gt;&lt;citekey&gt;White:2008hp&lt;/citekey&gt;&lt;type&gt;400&lt;/type&gt;&lt;title&gt;Current utility of staging laparoscopy for pancreatic and peripancreatic neoplasms.&lt;/title&gt;&lt;location&gt;&amp;lt;!DOCTYPE html&amp;gt;</w:instrText>
      </w:r>
    </w:p>
    <w:p w14:paraId="6DFA0609" w14:textId="77777777" w:rsidR="002267BF" w:rsidRDefault="002267BF" w:rsidP="00054A04">
      <w:pPr>
        <w:pStyle w:val="NormalWeb"/>
        <w:spacing w:line="480" w:lineRule="auto"/>
        <w:jc w:val="both"/>
      </w:pPr>
      <w:r>
        <w:instrText>&amp;lt;html lang=en&amp;gt;</w:instrText>
      </w:r>
    </w:p>
    <w:p w14:paraId="7925ABD6" w14:textId="77777777" w:rsidR="002267BF" w:rsidRDefault="002267BF" w:rsidP="00054A04">
      <w:pPr>
        <w:pStyle w:val="NormalWeb"/>
        <w:spacing w:line="480" w:lineRule="auto"/>
        <w:jc w:val="both"/>
      </w:pPr>
      <w:r>
        <w:instrText xml:space="preserve">  &amp;lt;meta charset=utf-8&amp;gt;</w:instrText>
      </w:r>
    </w:p>
    <w:p w14:paraId="2AB3FF5D" w14:textId="77777777" w:rsidR="002267BF" w:rsidRDefault="002267BF" w:rsidP="00054A04">
      <w:pPr>
        <w:pStyle w:val="NormalWeb"/>
        <w:spacing w:line="480" w:lineRule="auto"/>
        <w:jc w:val="both"/>
      </w:pPr>
      <w:r>
        <w:instrText xml:space="preserve">  &amp;lt;meta name=viewport content="initial-scale=1, minimum-scale=1, width=device-width"&amp;gt;</w:instrText>
      </w:r>
    </w:p>
    <w:p w14:paraId="165AE9AF" w14:textId="77777777" w:rsidR="002267BF" w:rsidRDefault="002267BF" w:rsidP="00054A04">
      <w:pPr>
        <w:pStyle w:val="NormalWeb"/>
        <w:spacing w:line="480" w:lineRule="auto"/>
        <w:jc w:val="both"/>
      </w:pPr>
      <w:r>
        <w:instrText xml:space="preserve">  &amp;lt;title&amp;gt;Error 404 (Not Found)!!1&amp;lt;/title&amp;gt;</w:instrText>
      </w:r>
    </w:p>
    <w:p w14:paraId="428A459A" w14:textId="77777777" w:rsidR="002267BF" w:rsidRDefault="002267BF" w:rsidP="00054A04">
      <w:pPr>
        <w:pStyle w:val="NormalWeb"/>
        <w:spacing w:line="480" w:lineRule="auto"/>
        <w:jc w:val="both"/>
      </w:pPr>
      <w:r>
        <w:instrText xml:space="preserve">  &amp;lt;style&amp;gt;</w:instrText>
      </w:r>
    </w:p>
    <w:p w14:paraId="67B71A3E" w14:textId="77777777" w:rsidR="002267BF" w:rsidRDefault="002267BF" w:rsidP="00054A04">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005AD5A" w14:textId="77777777" w:rsidR="002267BF" w:rsidRDefault="002267BF" w:rsidP="00054A04">
      <w:pPr>
        <w:pStyle w:val="NormalWeb"/>
        <w:spacing w:line="480" w:lineRule="auto"/>
        <w:jc w:val="both"/>
      </w:pPr>
      <w:r>
        <w:instrText xml:space="preserve">  &amp;lt;/style&amp;gt;</w:instrText>
      </w:r>
    </w:p>
    <w:p w14:paraId="3C471711" w14:textId="77777777" w:rsidR="002267BF" w:rsidRDefault="002267BF" w:rsidP="00054A04">
      <w:pPr>
        <w:pStyle w:val="NormalWeb"/>
        <w:spacing w:line="480" w:lineRule="auto"/>
        <w:jc w:val="both"/>
      </w:pPr>
      <w:r>
        <w:instrText xml:space="preserve">  &amp;lt;a href=//www.google.com/&amp;gt;&amp;lt;span id=logo aria-label=Google&amp;gt;&amp;lt;/span&amp;gt;&amp;lt;/a&amp;gt;</w:instrText>
      </w:r>
    </w:p>
    <w:p w14:paraId="2E7F0BB1" w14:textId="77777777" w:rsidR="002267BF" w:rsidRDefault="002267BF" w:rsidP="00054A04">
      <w:pPr>
        <w:pStyle w:val="NormalWeb"/>
        <w:spacing w:line="480" w:lineRule="auto"/>
        <w:jc w:val="both"/>
      </w:pPr>
      <w:r>
        <w:instrText xml:space="preserve">  &amp;lt;p&amp;gt;&amp;lt;b&amp;gt;404.&amp;lt;/b&amp;gt; &amp;lt;ins&amp;gt;That’s an error.&amp;lt;/ins&amp;gt;</w:instrText>
      </w:r>
    </w:p>
    <w:p w14:paraId="125F247E" w14:textId="77777777" w:rsidR="002267BF" w:rsidRDefault="002267BF" w:rsidP="00054A04">
      <w:pPr>
        <w:pStyle w:val="NormalWeb"/>
        <w:spacing w:line="480" w:lineRule="auto"/>
        <w:jc w:val="both"/>
      </w:pPr>
      <w:r>
        <w:instrText xml:space="preserve">  &amp;lt;p&amp;gt;The requested URL &amp;lt;code&amp;gt;/maps/geo&amp;lt;/code&amp;gt; was not found on this server.  &amp;lt;ins&amp;gt;That’s all we know.&amp;lt;/ins&amp;gt;</w:instrText>
      </w:r>
    </w:p>
    <w:p w14:paraId="0A4EE271" w14:textId="29424CE5" w:rsidR="006F0DC5" w:rsidRDefault="002267BF" w:rsidP="00054A04">
      <w:pPr>
        <w:pStyle w:val="NormalWeb"/>
        <w:spacing w:line="480" w:lineRule="auto"/>
        <w:jc w:val="both"/>
      </w:pPr>
      <w:r>
        <w:instrText>&lt;/location&gt;&lt;institution&gt;Department of Surgical Oncology, Memorial Sloan-Kettering Cancer Center, New York, NY 10021, USA.&lt;/institution&gt;&lt;number&gt;3&lt;/number&gt;&lt;subtype&gt;400&lt;/subtype&gt;&lt;endpage&gt;450&lt;/endpage&gt;&lt;bundle&gt;&lt;publication&gt;&lt;title&gt;J Am Coll Surg&lt;/title&gt;&lt;type&gt;-100&lt;/type&gt;&lt;subtype&gt;-100&lt;/subtype&gt;&lt;uuid&gt;6EB4C746-987B-4A33-A35E-A5896B59A414&lt;/uuid&gt;&lt;/publication&gt;&lt;/bundle&gt;&lt;authors&gt;&lt;author&gt;&lt;firstName&gt;Rebekah&lt;/firstName&gt;&lt;lastName&gt;White&lt;/lastName&gt;&lt;/author&gt;&lt;author&gt;&lt;firstName&gt;Corrine&lt;/firstName&gt;&lt;lastName&gt;Winston&lt;/lastName&gt;&lt;/author&gt;&lt;author&gt;&lt;firstName&gt;Mithat&lt;/firstName&gt;&lt;lastName&gt;Gonen&lt;/lastName&gt;&lt;/author&gt;&lt;author&gt;&lt;firstName&gt;Michael&lt;/firstName&gt;&lt;lastName&gt;D'Angelica&lt;/lastName&gt;&lt;/author&gt;&lt;author&gt;&lt;firstName&gt;William&lt;/firstName&gt;&lt;lastName&gt;Jarnagin&lt;/lastName&gt;&lt;/author&gt;&lt;author&gt;&lt;firstName&gt;Yuman&lt;/firstName&gt;&lt;lastName&gt;Fong&lt;/lastName&gt;&lt;/author&gt;&lt;author&gt;&lt;firstName&gt;Kevin&lt;/firstName&gt;&lt;lastName&gt;Conlon&lt;/lastName&gt;&lt;/author&gt;&lt;author&gt;&lt;firstName&gt;Murray&lt;/firstName&gt;&lt;lastName&gt;Brennan&lt;/lastName&gt;&lt;/author&gt;&lt;author&gt;&lt;firstName&gt;Peter&lt;/firstName&gt;&lt;lastName&gt;Allen&lt;/lastName&gt;&lt;/author&gt;&lt;/authors&gt;&lt;/publication&gt;&lt;/publications&gt;&lt;cites&gt;&lt;/cites&gt;&lt;/citation&gt;</w:instrText>
      </w:r>
      <w:r w:rsidR="006F286E">
        <w:fldChar w:fldCharType="separate"/>
      </w:r>
      <w:r w:rsidR="003F26E6">
        <w:rPr>
          <w:rFonts w:eastAsia="Times New Roman"/>
          <w:lang w:val="en-US"/>
        </w:rPr>
        <w:t>[42]</w:t>
      </w:r>
      <w:r w:rsidR="006F286E">
        <w:fldChar w:fldCharType="end"/>
      </w:r>
      <w:r w:rsidR="0067442F">
        <w:t xml:space="preserve">. Both authors support only using </w:t>
      </w:r>
      <w:r w:rsidR="00A67C10">
        <w:t>SL/L-LUS</w:t>
      </w:r>
      <w:r w:rsidR="006F0DC5">
        <w:t xml:space="preserve"> in pat</w:t>
      </w:r>
      <w:r w:rsidR="0067442F">
        <w:t xml:space="preserve">ients with pancreatic head </w:t>
      </w:r>
      <w:r w:rsidR="006F0DC5">
        <w:t>cancers</w:t>
      </w:r>
      <w:r w:rsidR="0067442F">
        <w:t xml:space="preserve"> rather than peripancreatic disease, however, often a firm histological diagnosis is a retrospective finding only after the lesion has been resected and subjected to histological analysis and therefore the clinical significance of these studies may be limited. </w:t>
      </w:r>
    </w:p>
    <w:p w14:paraId="0F51B257" w14:textId="77777777" w:rsidR="00FD2C4D" w:rsidRPr="00054A04" w:rsidRDefault="00644141" w:rsidP="00054A04">
      <w:pPr>
        <w:pStyle w:val="NormalWeb"/>
        <w:spacing w:line="480" w:lineRule="auto"/>
        <w:jc w:val="both"/>
        <w:divId w:val="1272663797"/>
      </w:pPr>
      <w:r>
        <w:t>Shah et al report</w:t>
      </w:r>
      <w:r w:rsidR="00EF4170">
        <w:t xml:space="preserve"> </w:t>
      </w:r>
      <w:r>
        <w:t xml:space="preserve">their experience </w:t>
      </w:r>
      <w:r w:rsidR="00436482">
        <w:t xml:space="preserve">of selective use of </w:t>
      </w:r>
      <w:r w:rsidR="00A67C10">
        <w:t>SL/L-LUS</w:t>
      </w:r>
      <w:r w:rsidR="00EF4170">
        <w:t xml:space="preserve"> in patients with MDCT presumed resectable pancreatic cancer based on 5 criteria:</w:t>
      </w:r>
      <w:r w:rsidR="0020584E">
        <w:rPr>
          <w:rFonts w:eastAsia="Times New Roman"/>
        </w:rPr>
        <w:t xml:space="preserve"> primary </w:t>
      </w:r>
      <w:r w:rsidR="00CD344D">
        <w:rPr>
          <w:rFonts w:eastAsia="Times New Roman"/>
        </w:rPr>
        <w:t>tumour</w:t>
      </w:r>
      <w:r w:rsidR="0020584E">
        <w:rPr>
          <w:rFonts w:eastAsia="Times New Roman"/>
        </w:rPr>
        <w:t xml:space="preserve"> &gt;4 cm in diameter,</w:t>
      </w:r>
      <w:r w:rsidR="00EF4170">
        <w:rPr>
          <w:rFonts w:eastAsia="Times New Roman"/>
        </w:rPr>
        <w:t xml:space="preserve"> </w:t>
      </w:r>
      <w:r w:rsidR="0020584E">
        <w:rPr>
          <w:rFonts w:eastAsia="Times New Roman"/>
        </w:rPr>
        <w:t>weight loss</w:t>
      </w:r>
      <w:r w:rsidR="0020584E">
        <w:rPr>
          <w:rFonts w:ascii="Palatino" w:eastAsia="Times New Roman" w:hAnsi="Palatino" w:cs="Palatino"/>
        </w:rPr>
        <w:t> </w:t>
      </w:r>
      <w:r w:rsidR="0020584E">
        <w:rPr>
          <w:rFonts w:eastAsia="Times New Roman"/>
        </w:rPr>
        <w:t>&gt;20%, ascites, CA19-9 &gt; 1,000 kU/L or ambiguous findings on CE-MDCT</w:t>
      </w:r>
      <w:r w:rsidR="00EF4170">
        <w:rPr>
          <w:rFonts w:eastAsia="Times New Roman"/>
        </w:rPr>
        <w:t xml:space="preserve">. </w:t>
      </w:r>
      <w:r w:rsidR="00436482">
        <w:rPr>
          <w:rFonts w:eastAsia="Times New Roman"/>
        </w:rPr>
        <w:t xml:space="preserve">In their study </w:t>
      </w:r>
      <w:r w:rsidR="00A67C10">
        <w:rPr>
          <w:rFonts w:eastAsia="Times New Roman"/>
        </w:rPr>
        <w:t>SL/L-LUS</w:t>
      </w:r>
      <w:r w:rsidR="00EF4170">
        <w:rPr>
          <w:rFonts w:eastAsia="Times New Roman"/>
        </w:rPr>
        <w:t xml:space="preserve"> </w:t>
      </w:r>
      <w:r w:rsidR="0020584E">
        <w:rPr>
          <w:rFonts w:eastAsia="Times New Roman"/>
        </w:rPr>
        <w:t xml:space="preserve">avoided unnecessary laparotomy in 11 of 49 </w:t>
      </w:r>
      <w:r w:rsidR="00EF4170">
        <w:rPr>
          <w:rFonts w:eastAsia="Times New Roman"/>
        </w:rPr>
        <w:t>(</w:t>
      </w:r>
      <w:r w:rsidR="00500568">
        <w:rPr>
          <w:rFonts w:eastAsia="Times New Roman"/>
        </w:rPr>
        <w:t>22%</w:t>
      </w:r>
      <w:r w:rsidR="00EF4170">
        <w:rPr>
          <w:rFonts w:eastAsia="Times New Roman"/>
        </w:rPr>
        <w:t xml:space="preserve">) </w:t>
      </w:r>
      <w:r w:rsidR="0020584E">
        <w:rPr>
          <w:rFonts w:eastAsia="Times New Roman"/>
        </w:rPr>
        <w:t xml:space="preserve">patients. </w:t>
      </w:r>
      <w:r w:rsidR="00EF4170">
        <w:rPr>
          <w:rFonts w:eastAsia="Times New Roman"/>
        </w:rPr>
        <w:t>This improved</w:t>
      </w:r>
      <w:r w:rsidR="00500568">
        <w:rPr>
          <w:rFonts w:eastAsia="Times New Roman"/>
        </w:rPr>
        <w:t xml:space="preserve"> </w:t>
      </w:r>
      <w:r w:rsidR="00EF4170">
        <w:rPr>
          <w:rFonts w:eastAsia="Times New Roman"/>
        </w:rPr>
        <w:t xml:space="preserve">the positive predictive value of their staging protocol from 69% based on MDCT assessment alone to 89% based on MDCT and </w:t>
      </w:r>
      <w:r w:rsidR="00A67C10">
        <w:rPr>
          <w:rFonts w:eastAsia="Times New Roman"/>
        </w:rPr>
        <w:t>SL/L-LUS</w:t>
      </w:r>
      <w:r w:rsidR="00EF4170">
        <w:rPr>
          <w:rFonts w:eastAsia="Times New Roman"/>
        </w:rPr>
        <w:t xml:space="preserve"> findings combined. Interestingly 49% of patients meeting their criteria for </w:t>
      </w:r>
      <w:r w:rsidR="00A67C10">
        <w:rPr>
          <w:rFonts w:eastAsia="Times New Roman"/>
        </w:rPr>
        <w:t>SL/L-LUS</w:t>
      </w:r>
      <w:r w:rsidR="00EF4170">
        <w:rPr>
          <w:rFonts w:eastAsia="Times New Roman"/>
        </w:rPr>
        <w:t xml:space="preserve"> had radiologically questionable liver lesions on MDCT and in the current era MRI maybe a more appropriate and non-invasive modality by which to </w:t>
      </w:r>
      <w:r w:rsidR="00500568">
        <w:rPr>
          <w:rFonts w:eastAsia="Times New Roman"/>
        </w:rPr>
        <w:t xml:space="preserve">further </w:t>
      </w:r>
      <w:r w:rsidR="00EF4170">
        <w:rPr>
          <w:rFonts w:eastAsia="Times New Roman"/>
        </w:rPr>
        <w:t>characterise these lesion</w:t>
      </w:r>
      <w:r w:rsidR="00500568">
        <w:rPr>
          <w:rFonts w:eastAsia="Times New Roman"/>
        </w:rPr>
        <w:t>s</w:t>
      </w:r>
      <w:r w:rsidR="00EF4170">
        <w:rPr>
          <w:rFonts w:eastAsia="Times New Roman"/>
        </w:rPr>
        <w:t xml:space="preserve"> rather </w:t>
      </w:r>
      <w:r w:rsidR="00436482">
        <w:rPr>
          <w:rFonts w:eastAsia="Times New Roman"/>
        </w:rPr>
        <w:t xml:space="preserve">than </w:t>
      </w:r>
      <w:r w:rsidR="00A67C10">
        <w:rPr>
          <w:rFonts w:eastAsia="Times New Roman"/>
        </w:rPr>
        <w:t>SL/L-LUS</w:t>
      </w:r>
      <w:r w:rsidR="00EF4170">
        <w:rPr>
          <w:rFonts w:eastAsia="Times New Roman"/>
        </w:rPr>
        <w:t xml:space="preserve">. </w:t>
      </w:r>
    </w:p>
    <w:p w14:paraId="4C336A4D" w14:textId="77777777" w:rsidR="00A04C64" w:rsidRPr="00BF3DCA" w:rsidRDefault="0020584E" w:rsidP="00DF7FD4">
      <w:pPr>
        <w:pStyle w:val="Heading2"/>
        <w:jc w:val="both"/>
        <w:rPr>
          <w:rFonts w:eastAsia="Times New Roman"/>
          <w:sz w:val="32"/>
          <w:szCs w:val="32"/>
        </w:rPr>
      </w:pPr>
      <w:r w:rsidRPr="00BF3DCA">
        <w:rPr>
          <w:rFonts w:eastAsia="Times New Roman"/>
          <w:sz w:val="32"/>
          <w:szCs w:val="32"/>
        </w:rPr>
        <w:t>3</w:t>
      </w:r>
      <w:r w:rsidR="00BF3DCA">
        <w:rPr>
          <w:rFonts w:eastAsia="Times New Roman"/>
          <w:sz w:val="32"/>
          <w:szCs w:val="32"/>
        </w:rPr>
        <w:t>.</w:t>
      </w:r>
      <w:r w:rsidRPr="00BF3DCA">
        <w:rPr>
          <w:rFonts w:eastAsia="Times New Roman"/>
          <w:sz w:val="32"/>
          <w:szCs w:val="32"/>
        </w:rPr>
        <w:t xml:space="preserve"> Peritoneal Cytology at L/LUS</w:t>
      </w:r>
    </w:p>
    <w:p w14:paraId="7DFA5A24" w14:textId="77777777" w:rsidR="002267BF" w:rsidRDefault="0020584E" w:rsidP="00CC152B">
      <w:pPr>
        <w:pStyle w:val="NormalWeb"/>
        <w:spacing w:line="480" w:lineRule="auto"/>
        <w:jc w:val="both"/>
      </w:pPr>
      <w:r>
        <w:t xml:space="preserve">The value of peritoneal cytology obtained at </w:t>
      </w:r>
      <w:r w:rsidR="00CC152B">
        <w:t>S</w:t>
      </w:r>
      <w:r>
        <w:t xml:space="preserve">L/LUS for the staging of pancreatic cancer has been highlighted in work </w:t>
      </w:r>
      <w:r w:rsidR="00224720">
        <w:t xml:space="preserve">by </w:t>
      </w:r>
      <w:r>
        <w:t xml:space="preserve">Warshaw and colleagues at the Massachusetts General Hospital </w:t>
      </w:r>
      <w:r w:rsidR="006F286E">
        <w:fldChar w:fldCharType="begin"/>
      </w:r>
      <w:r w:rsidR="002267BF">
        <w:instrText xml:space="preserve"> ADDIN PAPERS2_CITATIONS &lt;citation&gt;&lt;uuid&gt;C376BFA4-6DD1-4FC5-9CE5-96F30A2286A0&lt;/uuid&gt;&lt;priority&gt;66&lt;/priority&gt;&lt;publications&gt;&lt;publication&gt;&lt;volume&gt;151&lt;/volume&gt;&lt;publication_date&gt;99198601001200000000220000&lt;/publication_date&gt;&lt;number&gt;1&lt;/number&gt;&lt;startpage&gt;76&lt;/startpage&gt;&lt;title&gt;Laparoscopy in the staging and planning of therapy for pancreatic cancer.&lt;/title&gt;&lt;uuid&gt;E214BB6D-DE63-4E82-AD27-35E1662B46E3&lt;/uuid&gt;&lt;subtype&gt;400&lt;/subtype&gt;&lt;endpage&gt;80&lt;/endpage&gt;&lt;type&gt;400&lt;/type&gt;&lt;citekey&gt;Warshaw:1986up&lt;/citekey&gt;&lt;url&gt;http://eutils.ncbi.nlm.nih.gov/entrez/eutils/elink.fcgi?dbfrom=pubmed&amp;amp;id=2936262&amp;amp;retmode=ref&amp;amp;cmd=prlinks&lt;/url&gt;&lt;bundle&gt;&lt;publication&gt;&lt;title&gt;American Journal of Surgery&lt;/title&gt;&lt;type&gt;-100&lt;/type&gt;&lt;subtype&gt;-100&lt;/subtype&gt;&lt;uuid&gt;DB656811-1089-4492-8CE9-4FDF005B1A81&lt;/uuid&gt;&lt;/publication&gt;&lt;/bundle&gt;&lt;authors&gt;&lt;author&gt;&lt;firstName&gt;A&lt;/firstName&gt;&lt;middleNames&gt;L&lt;/middleNames&gt;&lt;lastName&gt;Warshaw&lt;/lastName&gt;&lt;/author&gt;&lt;author&gt;&lt;firstName&gt;J&lt;/firstName&gt;&lt;middleNames&gt;E&lt;/middleNames&gt;&lt;lastName&gt;Tepper&lt;/lastName&gt;&lt;/author&gt;&lt;author&gt;&lt;firstName&gt;W&lt;/firstName&gt;&lt;middleNames&gt;U&lt;/middleNames&gt;&lt;lastName&gt;Shipley&lt;/lastName&gt;&lt;/author&gt;&lt;/authors&gt;&lt;/publication&gt;&lt;publication&gt;&lt;uuid&gt;FF0ECB5C-8E93-4B92-9523-377C9D593C1F&lt;/uuid&gt;&lt;volume&gt;161&lt;/volume&gt;&lt;startpage&gt;26&lt;/startpage&gt;&lt;publication_date&gt;99199101001200000000220000&lt;/publication_date&gt;&lt;url&gt;http://eutils.ncbi.nlm.nih.gov/entrez/eutils/elink.fcgi?dbfrom=pubmed&amp;amp;id=1824810&amp;amp;retmode=ref&amp;amp;cmd=prlinks&lt;/url&gt;&lt;citekey&gt;Warshaw:1991te&lt;/citekey&gt;&lt;type&gt;400&lt;/type&gt;&lt;title&gt;Implications of peritoneal cytology for staging of early pancreatic cancer.&lt;/title&gt;&lt;location&gt;&amp;lt;!DOCTYPE html&amp;gt;</w:instrText>
      </w:r>
    </w:p>
    <w:p w14:paraId="0DB32EE8" w14:textId="77777777" w:rsidR="002267BF" w:rsidRDefault="002267BF" w:rsidP="00CC152B">
      <w:pPr>
        <w:pStyle w:val="NormalWeb"/>
        <w:spacing w:line="480" w:lineRule="auto"/>
        <w:jc w:val="both"/>
      </w:pPr>
      <w:r>
        <w:instrText>&amp;lt;html lang=en&amp;gt;</w:instrText>
      </w:r>
    </w:p>
    <w:p w14:paraId="6501CE46" w14:textId="77777777" w:rsidR="002267BF" w:rsidRDefault="002267BF" w:rsidP="00CC152B">
      <w:pPr>
        <w:pStyle w:val="NormalWeb"/>
        <w:spacing w:line="480" w:lineRule="auto"/>
        <w:jc w:val="both"/>
      </w:pPr>
      <w:r>
        <w:instrText xml:space="preserve">  &amp;lt;meta charset=utf-8&amp;gt;</w:instrText>
      </w:r>
    </w:p>
    <w:p w14:paraId="42A2B7B5"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63EBD7D8" w14:textId="77777777" w:rsidR="002267BF" w:rsidRDefault="002267BF" w:rsidP="00CC152B">
      <w:pPr>
        <w:pStyle w:val="NormalWeb"/>
        <w:spacing w:line="480" w:lineRule="auto"/>
        <w:jc w:val="both"/>
      </w:pPr>
      <w:r>
        <w:instrText xml:space="preserve">  &amp;lt;title&amp;gt;Error 404 (Not Found)!!1&amp;lt;/title&amp;gt;</w:instrText>
      </w:r>
    </w:p>
    <w:p w14:paraId="2231E013" w14:textId="77777777" w:rsidR="002267BF" w:rsidRDefault="002267BF" w:rsidP="00CC152B">
      <w:pPr>
        <w:pStyle w:val="NormalWeb"/>
        <w:spacing w:line="480" w:lineRule="auto"/>
        <w:jc w:val="both"/>
      </w:pPr>
      <w:r>
        <w:instrText xml:space="preserve">  &amp;lt;style&amp;gt;</w:instrText>
      </w:r>
    </w:p>
    <w:p w14:paraId="28592A6C"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9C842AB" w14:textId="77777777" w:rsidR="002267BF" w:rsidRDefault="002267BF" w:rsidP="00CC152B">
      <w:pPr>
        <w:pStyle w:val="NormalWeb"/>
        <w:spacing w:line="480" w:lineRule="auto"/>
        <w:jc w:val="both"/>
      </w:pPr>
      <w:r>
        <w:instrText xml:space="preserve">  &amp;lt;/style&amp;gt;</w:instrText>
      </w:r>
    </w:p>
    <w:p w14:paraId="7C5AC3A2"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51770F02"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6EF02ECC"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12361CAB" w14:textId="77777777" w:rsidR="002267BF" w:rsidRDefault="002267BF" w:rsidP="00CC152B">
      <w:pPr>
        <w:pStyle w:val="NormalWeb"/>
        <w:spacing w:line="480" w:lineRule="auto"/>
        <w:jc w:val="both"/>
      </w:pPr>
      <w:r>
        <w:instrText>&lt;/location&gt;&lt;institution&gt;Surgical Service Massachusetts General Hospital, Boston 02114.&lt;/institution&gt;&lt;number&gt;1&lt;/number&gt;&lt;subtype&gt;400&lt;/subtype&gt;&lt;endpage&gt;9- discussion 29-30&lt;/endpage&gt;&lt;bundle&gt;&lt;publication&gt;&lt;title&gt;American Journal of Surgery&lt;/title&gt;&lt;type&gt;-100&lt;/type&gt;&lt;subtype&gt;-100&lt;/subtype&gt;&lt;uuid&gt;DB656811-1089-4492-8CE9-4FDF005B1A81&lt;/uuid&gt;&lt;/publication&gt;&lt;/bundle&gt;&lt;authors&gt;&lt;author&gt;&lt;firstName&gt;A&lt;/firstName&gt;&lt;middleNames&gt;L&lt;/middleNames&gt;&lt;lastName&gt;Warshaw&lt;/lastName&gt;&lt;/author&gt;&lt;/authors&gt;&lt;/publication&gt;&lt;publication&gt;&lt;uuid&gt;7F73286F-A862-4082-95D8-AA8B0AF2B276&lt;/uuid&gt;&lt;volume&gt;133&lt;/volume&gt;&lt;startpage&gt;361&lt;/startpage&gt;&lt;publication_date&gt;99199804001200000000220000&lt;/publication_date&gt;&lt;url&gt;http://eutils.ncbi.nlm.nih.gov/entrez/eutils/elink.fcgi?dbfrom=pubmed&amp;amp;id=9565114&amp;amp;retmode=ref&amp;amp;cmd=prlinks&lt;/url&gt;&lt;citekey&gt;Makary:1998vf&lt;/citekey&gt;&lt;type&gt;400&lt;/type&gt;&lt;title&gt;Implications of peritoneal cytology for pancreatic cancer management.&lt;/title&gt;&lt;location&gt;&amp;lt;!DOCTYPE html&amp;gt;</w:instrText>
      </w:r>
    </w:p>
    <w:p w14:paraId="4F471730" w14:textId="77777777" w:rsidR="002267BF" w:rsidRDefault="002267BF" w:rsidP="00CC152B">
      <w:pPr>
        <w:pStyle w:val="NormalWeb"/>
        <w:spacing w:line="480" w:lineRule="auto"/>
        <w:jc w:val="both"/>
      </w:pPr>
      <w:r>
        <w:instrText>&amp;lt;html lang=en&amp;gt;</w:instrText>
      </w:r>
    </w:p>
    <w:p w14:paraId="500C951C" w14:textId="77777777" w:rsidR="002267BF" w:rsidRDefault="002267BF" w:rsidP="00CC152B">
      <w:pPr>
        <w:pStyle w:val="NormalWeb"/>
        <w:spacing w:line="480" w:lineRule="auto"/>
        <w:jc w:val="both"/>
      </w:pPr>
      <w:r>
        <w:instrText xml:space="preserve">  &amp;lt;meta charset=utf-8&amp;gt;</w:instrText>
      </w:r>
    </w:p>
    <w:p w14:paraId="0A532B84"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5F62DDB1" w14:textId="77777777" w:rsidR="002267BF" w:rsidRDefault="002267BF" w:rsidP="00CC152B">
      <w:pPr>
        <w:pStyle w:val="NormalWeb"/>
        <w:spacing w:line="480" w:lineRule="auto"/>
        <w:jc w:val="both"/>
      </w:pPr>
      <w:r>
        <w:instrText xml:space="preserve">  &amp;lt;title&amp;gt;Error 404 (Not Found)!!1&amp;lt;/title&amp;gt;</w:instrText>
      </w:r>
    </w:p>
    <w:p w14:paraId="179362CB" w14:textId="77777777" w:rsidR="002267BF" w:rsidRDefault="002267BF" w:rsidP="00CC152B">
      <w:pPr>
        <w:pStyle w:val="NormalWeb"/>
        <w:spacing w:line="480" w:lineRule="auto"/>
        <w:jc w:val="both"/>
      </w:pPr>
      <w:r>
        <w:instrText xml:space="preserve">  &amp;lt;style&amp;gt;</w:instrText>
      </w:r>
    </w:p>
    <w:p w14:paraId="2CB2CA80"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35889D3" w14:textId="77777777" w:rsidR="002267BF" w:rsidRDefault="002267BF" w:rsidP="00CC152B">
      <w:pPr>
        <w:pStyle w:val="NormalWeb"/>
        <w:spacing w:line="480" w:lineRule="auto"/>
        <w:jc w:val="both"/>
      </w:pPr>
      <w:r>
        <w:instrText xml:space="preserve">  &amp;lt;/style&amp;gt;</w:instrText>
      </w:r>
    </w:p>
    <w:p w14:paraId="7E218601"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2457B5CD"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217C525B"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452C8B2F" w14:textId="77777777" w:rsidR="002267BF" w:rsidRDefault="002267BF" w:rsidP="00CC152B">
      <w:pPr>
        <w:pStyle w:val="NormalWeb"/>
        <w:spacing w:line="480" w:lineRule="auto"/>
        <w:jc w:val="both"/>
      </w:pPr>
      <w:r>
        <w:instrText>&lt;/location&gt;&lt;institution&gt;Department of Surgery, Massachusetts General Hospital, Harvard Medical School, Boston 02114, USA.&lt;/institution&gt;&lt;number&gt;4&lt;/number&gt;&lt;subtype&gt;400&lt;/subtype&gt;&lt;endpage&gt;365&lt;/endpage&gt;&lt;bundle&gt;&lt;publication&gt;&lt;title&gt;Arch Surg&lt;/title&gt;&lt;type&gt;-100&lt;/type&gt;&lt;subtype&gt;-100&lt;/subtype&gt;&lt;uuid&gt;EBF41D0E-A254-4F15-A913-364DB19D0191&lt;/uuid&gt;&lt;/publication&gt;&lt;/bundle&gt;&lt;authors&gt;&lt;author&gt;&lt;firstName&gt;M&lt;/firstName&gt;&lt;middleNames&gt;A&lt;/middleNames&gt;&lt;lastName&gt;Makary&lt;/lastName&gt;&lt;/author&gt;&lt;author&gt;&lt;firstName&gt;A&lt;/firstName&gt;&lt;middleNames&gt;L&lt;/middleNames&gt;&lt;lastName&gt;Warshaw&lt;/lastName&gt;&lt;/author&gt;&lt;author&gt;&lt;firstName&gt;B&lt;/firstName&gt;&lt;middleNames&gt;A&lt;/middleNames&gt;&lt;lastName&gt;Centeno&lt;/lastName&gt;&lt;/author&gt;&lt;author&gt;&lt;firstName&gt;C&lt;/firstName&gt;&lt;middleNames&gt;G&lt;/middleNames&gt;&lt;lastName&gt;Willet&lt;/lastName&gt;&lt;/author&gt;&lt;author&gt;&lt;firstName&gt;D&lt;/firstName&gt;&lt;middleNames&gt;W&lt;/middleNames&gt;&lt;lastName&gt;Rattner&lt;/lastName&gt;&lt;/author&gt;&lt;author&gt;&lt;lastName&gt;Fernandez-del Castillo C&lt;/lastName&gt;&lt;/author&gt;&lt;/authors&gt;&lt;/publication&gt;&lt;publication&gt;&lt;uuid&gt;EBCE23D5-831C-4A28-847A-CB1ED877D2EA&lt;/uuid&gt;&lt;volume&gt;135&lt;/volume&gt;&lt;startpage&gt;409&lt;/startpage&gt;&lt;publication_date&gt;99200004001200000000220000&lt;/publication_date&gt;&lt;url&gt;http://eutils.ncbi.nlm.nih.gov/entrez/eutils/elink.fcgi?dbfrom=pubmed&amp;amp;id=10768705&amp;amp;retmode=ref&amp;amp;cmd=prlinks&lt;/url&gt;&lt;citekey&gt;Jimenez:2000wp&lt;/citekey&gt;&lt;type&gt;400&lt;/type&gt;&lt;title&gt;Impact of laparoscopic staging in the treatment of pancreatic cancer.&lt;/title&gt;&lt;location&gt;&amp;lt;!DOCTYPE html&amp;gt;</w:instrText>
      </w:r>
    </w:p>
    <w:p w14:paraId="4B7B2975" w14:textId="77777777" w:rsidR="002267BF" w:rsidRDefault="002267BF" w:rsidP="00CC152B">
      <w:pPr>
        <w:pStyle w:val="NormalWeb"/>
        <w:spacing w:line="480" w:lineRule="auto"/>
        <w:jc w:val="both"/>
      </w:pPr>
      <w:r>
        <w:instrText>&amp;lt;html lang=en&amp;gt;</w:instrText>
      </w:r>
    </w:p>
    <w:p w14:paraId="4031C66F" w14:textId="77777777" w:rsidR="002267BF" w:rsidRDefault="002267BF" w:rsidP="00CC152B">
      <w:pPr>
        <w:pStyle w:val="NormalWeb"/>
        <w:spacing w:line="480" w:lineRule="auto"/>
        <w:jc w:val="both"/>
      </w:pPr>
      <w:r>
        <w:instrText xml:space="preserve">  &amp;lt;meta charset=utf-8&amp;gt;</w:instrText>
      </w:r>
    </w:p>
    <w:p w14:paraId="23FD5741"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000F8742" w14:textId="77777777" w:rsidR="002267BF" w:rsidRDefault="002267BF" w:rsidP="00CC152B">
      <w:pPr>
        <w:pStyle w:val="NormalWeb"/>
        <w:spacing w:line="480" w:lineRule="auto"/>
        <w:jc w:val="both"/>
      </w:pPr>
      <w:r>
        <w:instrText xml:space="preserve">  &amp;lt;title&amp;gt;Error 404 (Not Found)!!1&amp;lt;/title&amp;gt;</w:instrText>
      </w:r>
    </w:p>
    <w:p w14:paraId="079EF912" w14:textId="77777777" w:rsidR="002267BF" w:rsidRDefault="002267BF" w:rsidP="00CC152B">
      <w:pPr>
        <w:pStyle w:val="NormalWeb"/>
        <w:spacing w:line="480" w:lineRule="auto"/>
        <w:jc w:val="both"/>
      </w:pPr>
      <w:r>
        <w:instrText xml:space="preserve">  &amp;lt;style&amp;gt;</w:instrText>
      </w:r>
    </w:p>
    <w:p w14:paraId="2AF95C91"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15B1F2A" w14:textId="77777777" w:rsidR="002267BF" w:rsidRDefault="002267BF" w:rsidP="00CC152B">
      <w:pPr>
        <w:pStyle w:val="NormalWeb"/>
        <w:spacing w:line="480" w:lineRule="auto"/>
        <w:jc w:val="both"/>
      </w:pPr>
      <w:r>
        <w:instrText xml:space="preserve">  &amp;lt;/style&amp;gt;</w:instrText>
      </w:r>
    </w:p>
    <w:p w14:paraId="2B00666C"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68C1916A"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0CD89820"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01DDF27D" w14:textId="77777777" w:rsidR="002267BF" w:rsidRDefault="002267BF" w:rsidP="00CC152B">
      <w:pPr>
        <w:pStyle w:val="NormalWeb"/>
        <w:spacing w:line="480" w:lineRule="auto"/>
        <w:jc w:val="both"/>
      </w:pPr>
      <w:r>
        <w:instrText>&lt;/location&gt;&lt;institution&gt;Department of Surgery, Massachusetts General Hospital and Harvard Medical School, Boston, USA.&lt;/institution&gt;&lt;number&gt;4&lt;/number&gt;&lt;subtype&gt;400&lt;/subtype&gt;&lt;endpage&gt;14- discussion 414-5&lt;/endpage&gt;&lt;bundle&gt;&lt;publication&gt;&lt;title&gt;Arch Surg&lt;/title&gt;&lt;type&gt;-100&lt;/type&gt;&lt;subtype&gt;-100&lt;/subtype&gt;&lt;uuid&gt;EBF41D0E-A254-4F15-A913-364DB19D0191&lt;/uuid&gt;&lt;/publication&gt;&lt;/bundle&gt;&lt;authors&gt;&lt;author&gt;&lt;firstName&gt;R&lt;/firstName&gt;&lt;middleNames&gt;E&lt;/middleNames&gt;&lt;lastName&gt;Jimenez&lt;/lastName&gt;&lt;/author&gt;&lt;author&gt;&lt;firstName&gt;A&lt;/firstName&gt;&lt;middleNames&gt;L&lt;/middleNames&gt;&lt;lastName&gt;Warshaw&lt;/lastName&gt;&lt;/author&gt;&lt;author&gt;&lt;firstName&gt;D&lt;/firstName&gt;&lt;middleNames&gt;W&lt;/middleNames&gt;&lt;lastName&gt;Rattner&lt;/lastName&gt;&lt;/author&gt;&lt;author&gt;&lt;firstName&gt;C&lt;/firstName&gt;&lt;middleNames&gt;G&lt;/middleNames&gt;&lt;lastName&gt;Willett&lt;/lastName&gt;&lt;/author&gt;&lt;author&gt;&lt;firstName&gt;D&lt;/firstName&gt;&lt;lastName&gt;McGrath&lt;/lastName&gt;&lt;/author&gt;&lt;author&gt;&lt;lastName&gt;Fernandez-del Castillo C&lt;/lastName&gt;&lt;/author&gt;&lt;/authors&gt;&lt;/publication&gt;&lt;publication&gt;&lt;uuid&gt;9E98778F-9857-4B8B-B853-753604636FBA&lt;/uuid&gt;&lt;volume&gt;7&lt;/volume&gt;&lt;doi&gt;10.1007/s005340000070015.534&lt;/doi&gt;&lt;startpage&gt;15&lt;/startpage&gt;&lt;publication_date&gt;99200000001200000000200000&lt;/publication_date&gt;&lt;url&gt;http://eutils.ncbi.nlm.nih.gov/entrez/eutils/elink.fcgi?dbfrom=pubmed&amp;amp;id=10982586&amp;amp;retmode=ref&amp;amp;cmd=prlinks&lt;/url&gt;&lt;citekey&gt;Jimenez:2000fw&lt;/citekey&gt;&lt;type&gt;400&lt;/type&gt;&lt;title&gt;Laparoscopy and peritoneal cytology in the staging of pancreatic cancer.&lt;/title&gt;&lt;location&gt;&amp;lt;!DOCTYPE html&amp;gt;</w:instrText>
      </w:r>
    </w:p>
    <w:p w14:paraId="7FA45C1A" w14:textId="77777777" w:rsidR="002267BF" w:rsidRDefault="002267BF" w:rsidP="00CC152B">
      <w:pPr>
        <w:pStyle w:val="NormalWeb"/>
        <w:spacing w:line="480" w:lineRule="auto"/>
        <w:jc w:val="both"/>
      </w:pPr>
      <w:r>
        <w:instrText>&amp;lt;html lang=en&amp;gt;</w:instrText>
      </w:r>
    </w:p>
    <w:p w14:paraId="2755F26F" w14:textId="77777777" w:rsidR="002267BF" w:rsidRDefault="002267BF" w:rsidP="00CC152B">
      <w:pPr>
        <w:pStyle w:val="NormalWeb"/>
        <w:spacing w:line="480" w:lineRule="auto"/>
        <w:jc w:val="both"/>
      </w:pPr>
      <w:r>
        <w:instrText xml:space="preserve">  &amp;lt;meta charset=utf-8&amp;gt;</w:instrText>
      </w:r>
    </w:p>
    <w:p w14:paraId="06F05C05"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760AB070" w14:textId="77777777" w:rsidR="002267BF" w:rsidRDefault="002267BF" w:rsidP="00CC152B">
      <w:pPr>
        <w:pStyle w:val="NormalWeb"/>
        <w:spacing w:line="480" w:lineRule="auto"/>
        <w:jc w:val="both"/>
      </w:pPr>
      <w:r>
        <w:instrText xml:space="preserve">  &amp;lt;title&amp;gt;Error 404 (Not Found)!!1&amp;lt;/title&amp;gt;</w:instrText>
      </w:r>
    </w:p>
    <w:p w14:paraId="3F39404A" w14:textId="77777777" w:rsidR="002267BF" w:rsidRDefault="002267BF" w:rsidP="00CC152B">
      <w:pPr>
        <w:pStyle w:val="NormalWeb"/>
        <w:spacing w:line="480" w:lineRule="auto"/>
        <w:jc w:val="both"/>
      </w:pPr>
      <w:r>
        <w:instrText xml:space="preserve">  &amp;lt;style&amp;gt;</w:instrText>
      </w:r>
    </w:p>
    <w:p w14:paraId="3CAAB113"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696D4C0" w14:textId="77777777" w:rsidR="002267BF" w:rsidRDefault="002267BF" w:rsidP="00CC152B">
      <w:pPr>
        <w:pStyle w:val="NormalWeb"/>
        <w:spacing w:line="480" w:lineRule="auto"/>
        <w:jc w:val="both"/>
      </w:pPr>
      <w:r>
        <w:instrText xml:space="preserve">  &amp;lt;/style&amp;gt;</w:instrText>
      </w:r>
    </w:p>
    <w:p w14:paraId="4C450D26"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446ABC0C"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360816E1"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42C43FC4" w14:textId="4D3F51B7" w:rsidR="002267BF" w:rsidRDefault="002267BF" w:rsidP="00CC152B">
      <w:pPr>
        <w:pStyle w:val="NormalWeb"/>
        <w:spacing w:line="480" w:lineRule="auto"/>
        <w:jc w:val="both"/>
      </w:pPr>
      <w:r>
        <w:instrText>&lt;/location&gt;&lt;institution&gt;Department of Surgery, Massachusetts General Hospital, 15 Parkman Street, WACC 336, Boston, Massachusetts, USA 02114, USA.&lt;/institution&gt;&lt;number&gt;1&lt;/number&gt;&lt;subtype&gt;400&lt;/subtype&gt;&lt;endpage&gt;20&lt;/endpage&gt;&lt;bundle&gt;&lt;publication&gt;&lt;title&gt;J Hepatobiliary Pancreat Surg&lt;/title&gt;&lt;type&gt;-100&lt;/type&gt;&lt;subtype&gt;-100&lt;/subtype&gt;&lt;uuid&gt;57EB9A27-1077-48E7-8B71-891355878403&lt;/uuid&gt;&lt;/publication&gt;&lt;/bundle&gt;&lt;authors&gt;&lt;author&gt;&lt;firstName&gt;R&lt;/firstName&gt;&lt;middleNames&gt;E&lt;/middleNames&gt;&lt;lastName&gt;Jimenez&lt;/lastName&gt;&lt;/author&gt;&lt;author&gt;&lt;firstName&gt;A&lt;/firstName&gt;&lt;middleNames&gt;L&lt;/middleNames&gt;&lt;lastName&gt;Warshaw&lt;/lastName&gt;&lt;/author&gt;&lt;author&gt;&lt;lastName&gt;Fernandez-del Castillo C&lt;/lastName&gt;&lt;/author&gt;&lt;/authors&gt;&lt;/publication&gt;&lt;/publications&gt;&lt;cites&gt;&lt;/cites&gt;&lt;/citation&gt;</w:instrText>
      </w:r>
      <w:r w:rsidR="006F286E">
        <w:fldChar w:fldCharType="separate"/>
      </w:r>
      <w:r>
        <w:rPr>
          <w:rFonts w:eastAsia="Times New Roman"/>
          <w:lang w:val="en-US"/>
        </w:rPr>
        <w:t>[60,62,64-66]</w:t>
      </w:r>
      <w:r w:rsidR="006F286E">
        <w:fldChar w:fldCharType="end"/>
      </w:r>
      <w:r w:rsidR="0020584E">
        <w:t xml:space="preserve">. This work suggests that the presence of pancreatic adenocarcinoma cells in </w:t>
      </w:r>
      <w:r w:rsidR="0020584E">
        <w:lastRenderedPageBreak/>
        <w:t xml:space="preserve">peritoneal </w:t>
      </w:r>
      <w:r w:rsidR="0069440D">
        <w:t xml:space="preserve">ascites or </w:t>
      </w:r>
      <w:r w:rsidR="0020584E">
        <w:t xml:space="preserve">irrigation fluid (undertaken with 500 ml saline) is a feature of advanced disease (M1 on the TNM system), whether or not there is other evidence of unresectability. Such a classification is consistent with </w:t>
      </w:r>
      <w:r w:rsidR="002A5CE6">
        <w:t>the 7</w:t>
      </w:r>
      <w:r w:rsidR="002A5CE6" w:rsidRPr="004E05B2">
        <w:rPr>
          <w:vertAlign w:val="superscript"/>
        </w:rPr>
        <w:t>th</w:t>
      </w:r>
      <w:r w:rsidR="002A5CE6">
        <w:t xml:space="preserve"> </w:t>
      </w:r>
      <w:r w:rsidR="0020584E">
        <w:t>edition of the American Joint Committee on Cancer (AJCC) staging system, which classifies positive peritoneal cytology as stage IV disease for pancreati</w:t>
      </w:r>
      <w:r w:rsidR="00817BE4">
        <w:t>c adenocarcinoma</w:t>
      </w:r>
      <w:r w:rsidR="000814E8">
        <w:t xml:space="preserve"> </w:t>
      </w:r>
      <w:r w:rsidR="006F286E">
        <w:fldChar w:fldCharType="begin"/>
      </w:r>
      <w:r>
        <w:instrText xml:space="preserve"> ADDIN PAPERS2_CITATIONS &lt;citation&gt;&lt;uuid&gt;4356EBB6-24BB-475A-A62C-4A581495EF7D&lt;/uuid&gt;&lt;priority&gt;67&lt;/priority&gt;&lt;publications&gt;&lt;publication&gt;&lt;uuid&gt;0323DE8C-7901-40D4-A332-8CD010D77C9F&lt;/uuid&gt;&lt;volume&gt;17&lt;/volume&gt;&lt;doi&gt;10.1245/s10434-010-0985-4&lt;/doi&gt;&lt;startpage&gt;1471&lt;/startpage&gt;&lt;publication_date&gt;99201006001200000000220000&lt;/publication_date&gt;&lt;url&gt;http://eutils.ncbi.nlm.nih.gov/entrez/eutils/elink.fcgi?dbfrom=pubmed&amp;amp;id=20180029&amp;amp;retmode=ref&amp;amp;cmd=prlinks&lt;/url&gt;&lt;citekey&gt;Edge:2010hi&lt;/citekey&gt;&lt;type&gt;400&lt;/type&gt;&lt;title&gt;The American Joint Committee on Cancer: the 7th edition of the AJCC cancer staging manual and the future of TNM.&lt;/title&gt;&lt;number&gt;6&lt;/number&gt;&lt;subtype&gt;400&lt;/subtype&gt;&lt;endpage&gt;1474&lt;/endpage&gt;&lt;bundle&gt;&lt;publication&gt;&lt;title&gt;Ann Surg Oncol&lt;/title&gt;&lt;type&gt;-100&lt;/type&gt;&lt;subtype&gt;-100&lt;/subtype&gt;&lt;uuid&gt;BBB702B5-206A-4AAE-8626-5CDD711A104A&lt;/uuid&gt;&lt;/publication&gt;&lt;/bundle&gt;&lt;authors&gt;&lt;author&gt;&lt;firstName&gt;Stephen&lt;/firstName&gt;&lt;middleNames&gt;B&lt;/middleNames&gt;&lt;lastName&gt;Edge&lt;/lastName&gt;&lt;/author&gt;&lt;author&gt;&lt;firstName&gt;Carolyn&lt;/firstName&gt;&lt;middleNames&gt;C&lt;/middleNames&gt;&lt;lastName&gt;Compton&lt;/lastName&gt;&lt;/author&gt;&lt;/authors&gt;&lt;/publication&gt;&lt;/publications&gt;&lt;cites&gt;&lt;/cites&gt;&lt;/citation&gt;</w:instrText>
      </w:r>
      <w:r w:rsidR="006F286E">
        <w:fldChar w:fldCharType="separate"/>
      </w:r>
      <w:r>
        <w:rPr>
          <w:rFonts w:eastAsia="Times New Roman"/>
          <w:lang w:val="en-US"/>
        </w:rPr>
        <w:t>[67]</w:t>
      </w:r>
      <w:r w:rsidR="006F286E">
        <w:fldChar w:fldCharType="end"/>
      </w:r>
      <w:r w:rsidR="0020584E">
        <w:t xml:space="preserve">. </w:t>
      </w:r>
      <w:r w:rsidR="0069440D">
        <w:t>Supporting this Merchant et al. demonstrate</w:t>
      </w:r>
      <w:r w:rsidR="009A0CE8">
        <w:t>d</w:t>
      </w:r>
      <w:r w:rsidR="0069440D">
        <w:t xml:space="preserve"> that positive peritoneal cytology had a positive predictive value of 94%, specificity of 98% and sensitivity of 25% for determining unresectability</w:t>
      </w:r>
      <w:r w:rsidR="000814E8">
        <w:t xml:space="preserve"> </w:t>
      </w:r>
      <w:r w:rsidR="006F286E">
        <w:fldChar w:fldCharType="begin"/>
      </w:r>
      <w:r>
        <w:instrText xml:space="preserve"> ADDIN PAPERS2_CITATIONS &lt;citation&gt;&lt;uuid&gt;25EBD721-AF36-4D18-9068-398A60847453&lt;/uuid&gt;&lt;priority&gt;68&lt;/priority&gt;&lt;publications&gt;&lt;publication&gt;&lt;uuid&gt;3F6B8F73-BBB6-48C1-ACA1-C3116B7D8DA9&lt;/uuid&gt;&lt;volume&gt;188&lt;/volume&gt;&lt;startpage&gt;421&lt;/startpage&gt;&lt;publication_date&gt;99199904001200000000220000&lt;/publication_date&gt;&lt;url&gt;http://eutils.ncbi.nlm.nih.gov/entrez/eutils/elink.fcgi?dbfrom=pubmed&amp;amp;id=10195727&amp;amp;retmode=ref&amp;amp;cmd=prlinks&lt;/url&gt;&lt;citekey&gt;Merchant:1999ub&lt;/citekey&gt;&lt;type&gt;400&lt;/type&gt;&lt;title&gt;Positive peritoneal cytology predicts unresectability of pancreatic adenocarcinoma.&lt;/title&gt;&lt;location&gt;&amp;lt;!DOCTYPE html&amp;gt;</w:instrText>
      </w:r>
    </w:p>
    <w:p w14:paraId="0BEF9521" w14:textId="77777777" w:rsidR="002267BF" w:rsidRDefault="002267BF" w:rsidP="00CC152B">
      <w:pPr>
        <w:pStyle w:val="NormalWeb"/>
        <w:spacing w:line="480" w:lineRule="auto"/>
        <w:jc w:val="both"/>
      </w:pPr>
      <w:r>
        <w:instrText>&amp;lt;html lang=en&amp;gt;</w:instrText>
      </w:r>
    </w:p>
    <w:p w14:paraId="7CF6F44F" w14:textId="77777777" w:rsidR="002267BF" w:rsidRDefault="002267BF" w:rsidP="00CC152B">
      <w:pPr>
        <w:pStyle w:val="NormalWeb"/>
        <w:spacing w:line="480" w:lineRule="auto"/>
        <w:jc w:val="both"/>
      </w:pPr>
      <w:r>
        <w:instrText xml:space="preserve">  &amp;lt;meta charset=utf-8&amp;gt;</w:instrText>
      </w:r>
    </w:p>
    <w:p w14:paraId="1E8A12A3"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0313D039" w14:textId="77777777" w:rsidR="002267BF" w:rsidRDefault="002267BF" w:rsidP="00CC152B">
      <w:pPr>
        <w:pStyle w:val="NormalWeb"/>
        <w:spacing w:line="480" w:lineRule="auto"/>
        <w:jc w:val="both"/>
      </w:pPr>
      <w:r>
        <w:instrText xml:space="preserve">  &amp;lt;title&amp;gt;Error 404 (Not Found)!!1&amp;lt;/title&amp;gt;</w:instrText>
      </w:r>
    </w:p>
    <w:p w14:paraId="53EFB4D1" w14:textId="77777777" w:rsidR="002267BF" w:rsidRDefault="002267BF" w:rsidP="00CC152B">
      <w:pPr>
        <w:pStyle w:val="NormalWeb"/>
        <w:spacing w:line="480" w:lineRule="auto"/>
        <w:jc w:val="both"/>
      </w:pPr>
      <w:r>
        <w:instrText xml:space="preserve">  &amp;lt;style&amp;gt;</w:instrText>
      </w:r>
    </w:p>
    <w:p w14:paraId="57FC05C5"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2516149" w14:textId="77777777" w:rsidR="002267BF" w:rsidRDefault="002267BF" w:rsidP="00CC152B">
      <w:pPr>
        <w:pStyle w:val="NormalWeb"/>
        <w:spacing w:line="480" w:lineRule="auto"/>
        <w:jc w:val="both"/>
      </w:pPr>
      <w:r>
        <w:instrText xml:space="preserve">  &amp;lt;/style&amp;gt;</w:instrText>
      </w:r>
    </w:p>
    <w:p w14:paraId="0E188F58"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31D2E567"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51F43D81"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4815C193" w14:textId="52195B95" w:rsidR="002267BF" w:rsidRDefault="002267BF" w:rsidP="00CC152B">
      <w:pPr>
        <w:pStyle w:val="NormalWeb"/>
        <w:spacing w:line="480" w:lineRule="auto"/>
        <w:jc w:val="both"/>
      </w:pPr>
      <w:r>
        <w:instrText>&lt;/location&gt;&lt;institution&gt;Department of Surgery, Memorial Sloan-Kettering Cancer Center, New York, NY 10021, USA.&lt;/institution&gt;&lt;number&gt;4&lt;/number&gt;&lt;subtype&gt;400&lt;/subtype&gt;&lt;endpage&gt;426&lt;/endpage&gt;&lt;bundle&gt;&lt;publication&gt;&lt;title&gt;J Am Coll Surg&lt;/title&gt;&lt;type&gt;-100&lt;/type&gt;&lt;subtype&gt;-100&lt;/subtype&gt;&lt;uuid&gt;6EB4C746-987B-4A33-A35E-A5896B59A414&lt;/uuid&gt;&lt;/publication&gt;&lt;/bundle&gt;&lt;authors&gt;&lt;author&gt;&lt;firstName&gt;N&lt;/firstName&gt;&lt;middleNames&gt;B&lt;/middleNames&gt;&lt;lastName&gt;Merchant&lt;/lastName&gt;&lt;/author&gt;&lt;author&gt;&lt;firstName&gt;K&lt;/firstName&gt;&lt;middleNames&gt;C&lt;/middleNames&gt;&lt;lastName&gt;Conlon&lt;/lastName&gt;&lt;/author&gt;&lt;author&gt;&lt;firstName&gt;P&lt;/firstName&gt;&lt;lastName&gt;Saigo&lt;/lastName&gt;&lt;/author&gt;&lt;author&gt;&lt;firstName&gt;E&lt;/firstName&gt;&lt;lastName&gt;Dougherty&lt;/lastName&gt;&lt;/author&gt;&lt;author&gt;&lt;firstName&gt;M&lt;/firstName&gt;&lt;middleNames&gt;F&lt;/middleNames&gt;&lt;lastName&gt;Brennan&lt;/lastName&gt;&lt;/author&gt;&lt;/authors&gt;&lt;/publication&gt;&lt;/publications&gt;&lt;cites&gt;&lt;/cites&gt;&lt;/citation&gt;</w:instrText>
      </w:r>
      <w:r w:rsidR="006F286E">
        <w:fldChar w:fldCharType="separate"/>
      </w:r>
      <w:r>
        <w:rPr>
          <w:rFonts w:eastAsia="Times New Roman"/>
          <w:lang w:val="en-US"/>
        </w:rPr>
        <w:t>[68]</w:t>
      </w:r>
      <w:r w:rsidR="006F286E">
        <w:fldChar w:fldCharType="end"/>
      </w:r>
      <w:r w:rsidR="009A0CE8">
        <w:t>. Although r</w:t>
      </w:r>
      <w:r w:rsidR="0069440D">
        <w:t xml:space="preserve">educed </w:t>
      </w:r>
      <w:r w:rsidR="009A0CE8">
        <w:t xml:space="preserve">overall </w:t>
      </w:r>
      <w:r w:rsidR="0069440D">
        <w:t xml:space="preserve">survival associated with positive peritoneal cytology </w:t>
      </w:r>
      <w:r w:rsidR="00082A8D">
        <w:t>has</w:t>
      </w:r>
      <w:r w:rsidR="00EF7B32">
        <w:t xml:space="preserve"> been shown in a number of studies</w:t>
      </w:r>
      <w:r w:rsidR="009A0CE8">
        <w:t xml:space="preserve">, </w:t>
      </w:r>
      <w:r w:rsidR="002A5CE6">
        <w:t xml:space="preserve">median </w:t>
      </w:r>
      <w:r w:rsidR="00EF7B32">
        <w:t>survival</w:t>
      </w:r>
      <w:r w:rsidR="009A0CE8">
        <w:t>s</w:t>
      </w:r>
      <w:r w:rsidR="00EF7B32">
        <w:t xml:space="preserve"> </w:t>
      </w:r>
      <w:r w:rsidR="009A0CE8">
        <w:t xml:space="preserve">are </w:t>
      </w:r>
      <w:r w:rsidR="00EF7B32">
        <w:t>similar to that of patients with stage IV disease</w:t>
      </w:r>
      <w:r w:rsidR="000814E8">
        <w:t xml:space="preserve"> </w:t>
      </w:r>
      <w:r w:rsidR="006F286E">
        <w:fldChar w:fldCharType="begin"/>
      </w:r>
      <w:r>
        <w:instrText xml:space="preserve"> ADDIN PAPERS2_CITATIONS &lt;citation&gt;&lt;uuid&gt;953A63BE-EE6D-47EA-909D-1F504D96907F&lt;/uuid&gt;&lt;priority&gt;69&lt;/priority&gt;&lt;publications&gt;&lt;publication&gt;&lt;uuid&gt;AE863165-9F55-4EF6-9C58-B033D37EDE0E&lt;/uuid&gt;&lt;volume&gt;10&lt;/volume&gt;&lt;doi&gt;10.1016/j.gassur.2006.07.013&lt;/doi&gt;&lt;startpage&gt;1347&lt;/startpage&gt;&lt;publication_date&gt;99200612001200000000220000&lt;/publication_date&gt;&lt;url&gt;http://eutils.ncbi.nlm.nih.gov/entrez/eutils/elink.fcgi?dbfrom=pubmed&amp;amp;id=17175453&amp;amp;retmode=ref&amp;amp;cmd=prlinks&lt;/url&gt;&lt;citekey&gt;Ferrone:2006ct&lt;/citekey&gt;&lt;type&gt;400&lt;/type&gt;&lt;title&gt;The influence of positive peritoneal cytology on survival in patients with pancreatic adenocarcinoma.&lt;/title&gt;&lt;location&gt;&amp;lt;!DOCTYPE html&amp;gt;</w:instrText>
      </w:r>
    </w:p>
    <w:p w14:paraId="4B158991" w14:textId="77777777" w:rsidR="002267BF" w:rsidRDefault="002267BF" w:rsidP="00CC152B">
      <w:pPr>
        <w:pStyle w:val="NormalWeb"/>
        <w:spacing w:line="480" w:lineRule="auto"/>
        <w:jc w:val="both"/>
      </w:pPr>
      <w:r>
        <w:instrText>&amp;lt;html lang=en&amp;gt;</w:instrText>
      </w:r>
    </w:p>
    <w:p w14:paraId="2A59C741" w14:textId="77777777" w:rsidR="002267BF" w:rsidRDefault="002267BF" w:rsidP="00CC152B">
      <w:pPr>
        <w:pStyle w:val="NormalWeb"/>
        <w:spacing w:line="480" w:lineRule="auto"/>
        <w:jc w:val="both"/>
      </w:pPr>
      <w:r>
        <w:instrText xml:space="preserve">  &amp;lt;meta charset=utf-8&amp;gt;</w:instrText>
      </w:r>
    </w:p>
    <w:p w14:paraId="4F2C737F"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791CCEF0" w14:textId="77777777" w:rsidR="002267BF" w:rsidRDefault="002267BF" w:rsidP="00CC152B">
      <w:pPr>
        <w:pStyle w:val="NormalWeb"/>
        <w:spacing w:line="480" w:lineRule="auto"/>
        <w:jc w:val="both"/>
      </w:pPr>
      <w:r>
        <w:instrText xml:space="preserve">  &amp;lt;title&amp;gt;Error 404 (Not Found)!!1&amp;lt;/title&amp;gt;</w:instrText>
      </w:r>
    </w:p>
    <w:p w14:paraId="4C8E5ABB" w14:textId="77777777" w:rsidR="002267BF" w:rsidRDefault="002267BF" w:rsidP="00CC152B">
      <w:pPr>
        <w:pStyle w:val="NormalWeb"/>
        <w:spacing w:line="480" w:lineRule="auto"/>
        <w:jc w:val="both"/>
      </w:pPr>
      <w:r>
        <w:instrText xml:space="preserve">  &amp;lt;style&amp;gt;</w:instrText>
      </w:r>
    </w:p>
    <w:p w14:paraId="67FFF673"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A6C7C0B" w14:textId="77777777" w:rsidR="002267BF" w:rsidRDefault="002267BF" w:rsidP="00CC152B">
      <w:pPr>
        <w:pStyle w:val="NormalWeb"/>
        <w:spacing w:line="480" w:lineRule="auto"/>
        <w:jc w:val="both"/>
      </w:pPr>
      <w:r>
        <w:instrText xml:space="preserve">  &amp;lt;/style&amp;gt;</w:instrText>
      </w:r>
    </w:p>
    <w:p w14:paraId="1026AF9E"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2CAAA4E0"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4F772F55"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185CA75B" w14:textId="5F2944C0" w:rsidR="002267BF" w:rsidRDefault="002267BF" w:rsidP="00CC152B">
      <w:pPr>
        <w:pStyle w:val="NormalWeb"/>
        <w:spacing w:line="480" w:lineRule="auto"/>
        <w:jc w:val="both"/>
      </w:pPr>
      <w:r>
        <w:instrText>&lt;/location&gt;&lt;institution&gt;Department of Surgery, Memorial Sloan-Kettering Cancer Center, New York, New York 10021, USA.&lt;/institution&gt;&lt;number&gt;10&lt;/number&gt;&lt;subtype&gt;400&lt;/subtype&gt;&lt;endpage&gt;1353&lt;/endpage&gt;&lt;bundle&gt;&lt;publication&gt;&lt;title&gt;J Gastrointest Surg&lt;/title&gt;&lt;type&gt;-100&lt;/type&gt;&lt;subtype&gt;-100&lt;/subtype&gt;&lt;uuid&gt;4F6DDBCD-5B9D-42A3-940C-ADAD0DC2CD3F&lt;/uuid&gt;&lt;/publication&gt;&lt;/bundle&gt;&lt;authors&gt;&lt;author&gt;&lt;firstName&gt;Cristina&lt;/firstName&gt;&lt;middleNames&gt;R&lt;/middleNames&gt;&lt;lastName&gt;Ferrone&lt;/lastName&gt;&lt;/author&gt;&lt;author&gt;&lt;firstName&gt;Barbara&lt;/firstName&gt;&lt;lastName&gt;Haas&lt;/lastName&gt;&lt;/author&gt;&lt;author&gt;&lt;firstName&gt;Laura&lt;/firstName&gt;&lt;lastName&gt;Tang&lt;/lastName&gt;&lt;/author&gt;&lt;author&gt;&lt;firstName&gt;Daniel&lt;/firstName&gt;&lt;middleNames&gt;G&lt;/middleNames&gt;&lt;lastName&gt;Coit&lt;/lastName&gt;&lt;/author&gt;&lt;author&gt;&lt;firstName&gt;Yuman&lt;/firstName&gt;&lt;lastName&gt;Fong&lt;/lastName&gt;&lt;/author&gt;&lt;author&gt;&lt;firstName&gt;Murray&lt;/firstName&gt;&lt;middleNames&gt;F&lt;/middleNames&gt;&lt;lastName&gt;Brennan&lt;/lastName&gt;&lt;/author&gt;&lt;author&gt;&lt;firstName&gt;Peter&lt;/firstName&gt;&lt;middleNames&gt;J&lt;/middleNames&gt;&lt;lastName&gt;Allen&lt;/lastName&gt;&lt;/author&gt;&lt;/authors&gt;&lt;/publication&gt;&lt;/publications&gt;&lt;cites&gt;&lt;/cites&gt;&lt;/citation&gt;</w:instrText>
      </w:r>
      <w:r w:rsidR="006F286E">
        <w:fldChar w:fldCharType="separate"/>
      </w:r>
      <w:r>
        <w:rPr>
          <w:rFonts w:eastAsia="Times New Roman"/>
          <w:lang w:val="en-US"/>
        </w:rPr>
        <w:t>[69]</w:t>
      </w:r>
      <w:r w:rsidR="006F286E">
        <w:fldChar w:fldCharType="end"/>
      </w:r>
      <w:r w:rsidR="0020584E">
        <w:t>.</w:t>
      </w:r>
      <w:r w:rsidR="009751A3">
        <w:t xml:space="preserve"> </w:t>
      </w:r>
      <w:r w:rsidR="002A5CE6">
        <w:t>Yamada et al</w:t>
      </w:r>
      <w:r w:rsidR="00082A8D">
        <w:t>.</w:t>
      </w:r>
      <w:r w:rsidR="002A5CE6">
        <w:t xml:space="preserve"> demonstrate</w:t>
      </w:r>
      <w:r w:rsidR="009A0CE8">
        <w:t>d</w:t>
      </w:r>
      <w:r w:rsidR="002A5CE6">
        <w:t xml:space="preserve"> that resected patients with </w:t>
      </w:r>
      <w:r w:rsidR="00082A8D">
        <w:t xml:space="preserve">positive </w:t>
      </w:r>
      <w:r w:rsidR="002A5CE6">
        <w:t xml:space="preserve">cytology </w:t>
      </w:r>
      <w:r w:rsidR="00660946">
        <w:t>had a significantly better survival (14.3 months) than patients with either cytology negative or positive unresectable disease</w:t>
      </w:r>
      <w:r w:rsidR="00082A8D">
        <w:t xml:space="preserve"> </w:t>
      </w:r>
      <w:r w:rsidR="00660946">
        <w:t>(7.3 and 6.8</w:t>
      </w:r>
      <w:r w:rsidR="00082A8D">
        <w:t xml:space="preserve"> </w:t>
      </w:r>
      <w:r w:rsidR="00660946">
        <w:t>months respectively; both &lt;0.001). Amongst patients with positive cytology</w:t>
      </w:r>
      <w:r w:rsidR="009A0CE8">
        <w:t>,</w:t>
      </w:r>
      <w:r w:rsidR="00660946">
        <w:t xml:space="preserve"> median survival was longer in those who underwent adjuvant chemotherapy </w:t>
      </w:r>
      <w:r w:rsidR="00CC152B">
        <w:t xml:space="preserve">rather </w:t>
      </w:r>
      <w:r w:rsidR="00500568">
        <w:t xml:space="preserve">than those who underwent surgery alone </w:t>
      </w:r>
      <w:r w:rsidR="00660946">
        <w:t>(15.3 v 10.0 months) although this did not reach statistical significance</w:t>
      </w:r>
      <w:r w:rsidR="00AB53FB">
        <w:t xml:space="preserve">. Positive cytology did not independently predict survival in their study. </w:t>
      </w:r>
      <w:r w:rsidR="006F286E">
        <w:fldChar w:fldCharType="begin"/>
      </w:r>
      <w:r>
        <w:instrText xml:space="preserve"> ADDIN PAPERS2_CITATIONS &lt;citation&gt;&lt;uuid&gt;00D75732-CA79-4775-B49D-4192C1921464&lt;/uuid&gt;&lt;priority&gt;70&lt;/priority&gt;&lt;publications&gt;&lt;publication&gt;&lt;uuid&gt;63F317D0-6901-46D1-9F45-12C96DEFD063&lt;/uuid&gt;&lt;volume&gt;100&lt;/volume&gt;&lt;doi&gt;10.1002/bjs.9307&lt;/doi&gt;&lt;startpage&gt;1791&lt;/startpage&gt;&lt;publication_date&gt;99201312001200000000220000&lt;/publication_date&gt;&lt;url&gt;http://eutils.ncbi.nlm.nih.gov/entrez/eutils/elink.fcgi?dbfrom=pubmed&amp;amp;id=24227366&amp;amp;retmode=ref&amp;amp;cmd=prlinks&lt;/url&gt;&lt;citekey&gt;Yamada:2013do&lt;/citekey&gt;&lt;type&gt;400&lt;/type&gt;&lt;title&gt;Value of peritoneal cytology in potentially resectable pancreatic cancer.&lt;/title&gt;&lt;location&gt;&amp;lt;!DOCTYPE html&amp;gt;</w:instrText>
      </w:r>
    </w:p>
    <w:p w14:paraId="7EBFC815" w14:textId="77777777" w:rsidR="002267BF" w:rsidRDefault="002267BF" w:rsidP="00CC152B">
      <w:pPr>
        <w:pStyle w:val="NormalWeb"/>
        <w:spacing w:line="480" w:lineRule="auto"/>
        <w:jc w:val="both"/>
      </w:pPr>
      <w:r>
        <w:instrText>&amp;lt;html lang=en&amp;gt;</w:instrText>
      </w:r>
    </w:p>
    <w:p w14:paraId="292311C9" w14:textId="77777777" w:rsidR="002267BF" w:rsidRDefault="002267BF" w:rsidP="00CC152B">
      <w:pPr>
        <w:pStyle w:val="NormalWeb"/>
        <w:spacing w:line="480" w:lineRule="auto"/>
        <w:jc w:val="both"/>
      </w:pPr>
      <w:r>
        <w:instrText xml:space="preserve">  &amp;lt;meta charset=utf-8&amp;gt;</w:instrText>
      </w:r>
    </w:p>
    <w:p w14:paraId="367BFF74"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44ECF725" w14:textId="77777777" w:rsidR="002267BF" w:rsidRDefault="002267BF" w:rsidP="00CC152B">
      <w:pPr>
        <w:pStyle w:val="NormalWeb"/>
        <w:spacing w:line="480" w:lineRule="auto"/>
        <w:jc w:val="both"/>
      </w:pPr>
      <w:r>
        <w:instrText xml:space="preserve">  &amp;lt;title&amp;gt;Error 404 (Not Found)!!1&amp;lt;/title&amp;gt;</w:instrText>
      </w:r>
    </w:p>
    <w:p w14:paraId="0389A5B7" w14:textId="77777777" w:rsidR="002267BF" w:rsidRDefault="002267BF" w:rsidP="00CC152B">
      <w:pPr>
        <w:pStyle w:val="NormalWeb"/>
        <w:spacing w:line="480" w:lineRule="auto"/>
        <w:jc w:val="both"/>
      </w:pPr>
      <w:r>
        <w:instrText xml:space="preserve">  &amp;lt;style&amp;gt;</w:instrText>
      </w:r>
    </w:p>
    <w:p w14:paraId="5F14DBF5"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A07CE5B" w14:textId="77777777" w:rsidR="002267BF" w:rsidRDefault="002267BF" w:rsidP="00CC152B">
      <w:pPr>
        <w:pStyle w:val="NormalWeb"/>
        <w:spacing w:line="480" w:lineRule="auto"/>
        <w:jc w:val="both"/>
      </w:pPr>
      <w:r>
        <w:instrText xml:space="preserve">  &amp;lt;/style&amp;gt;</w:instrText>
      </w:r>
    </w:p>
    <w:p w14:paraId="327456B2"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7FDC6A0D"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5B2941DC"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1C06E748" w14:textId="581F871E" w:rsidR="002267BF" w:rsidRDefault="002267BF" w:rsidP="00CC152B">
      <w:pPr>
        <w:pStyle w:val="NormalWeb"/>
        <w:spacing w:line="480" w:lineRule="auto"/>
        <w:jc w:val="both"/>
      </w:pPr>
      <w:r>
        <w:instrText>&lt;/location&gt;&lt;institution&gt;Department of Gastroenterological Surgery (Surgery II), Nagoya University Graduate School of Medicine, Nagoya, Japan.&lt;/institution&gt;&lt;number&gt;13&lt;/number&gt;&lt;subtype&gt;400&lt;/subtype&gt;&lt;endpage&gt;1796&lt;/endpage&gt;&lt;bundle&gt;&lt;publication&gt;&lt;title&gt;Br J Surg&lt;/title&gt;&lt;type&gt;-100&lt;/type&gt;&lt;subtype&gt;-100&lt;/subtype&gt;&lt;uuid&gt;B5E9E17C-6768-44DB-8B45-09099D2D44FF&lt;/uuid&gt;&lt;/publication&gt;&lt;/bundle&gt;&lt;authors&gt;&lt;author&gt;&lt;firstName&gt;S&lt;/firstName&gt;&lt;lastName&gt;Yamada&lt;/lastName&gt;&lt;/author&gt;&lt;author&gt;&lt;firstName&gt;T&lt;/firstName&gt;&lt;lastName&gt;Fujii&lt;/lastName&gt;&lt;/author&gt;&lt;author&gt;&lt;firstName&gt;M&lt;/firstName&gt;&lt;lastName&gt;Kanda&lt;/lastName&gt;&lt;/author&gt;&lt;author&gt;&lt;firstName&gt;H&lt;/firstName&gt;&lt;lastName&gt;Sugimoto&lt;/lastName&gt;&lt;/author&gt;&lt;author&gt;&lt;lastName&gt;Nomoto S&lt;/lastName&gt;&lt;/author&gt;&lt;author&gt;&lt;firstName&gt;S&lt;/firstName&gt;&lt;lastName&gt;Takeda&lt;/lastName&gt;&lt;/author&gt;&lt;author&gt;&lt;lastName&gt;Nakao A&lt;/lastName&gt;&lt;/author&gt;&lt;author&gt;&lt;firstName&gt;Y&lt;/firstName&gt;&lt;lastName&gt;Kodera&lt;/lastName&gt;&lt;/author&gt;&lt;/authors&gt;&lt;/publication&gt;&lt;/publications&gt;&lt;cites&gt;&lt;/cites&gt;&lt;/citation&gt;</w:instrText>
      </w:r>
      <w:r w:rsidR="006F286E">
        <w:fldChar w:fldCharType="separate"/>
      </w:r>
      <w:r>
        <w:rPr>
          <w:rFonts w:eastAsia="Times New Roman"/>
          <w:lang w:val="en-US"/>
        </w:rPr>
        <w:t>[70]</w:t>
      </w:r>
      <w:r w:rsidR="006F286E">
        <w:fldChar w:fldCharType="end"/>
      </w:r>
      <w:r w:rsidR="00660946">
        <w:t>.</w:t>
      </w:r>
      <w:r w:rsidR="00D54895">
        <w:t xml:space="preserve"> </w:t>
      </w:r>
      <w:r w:rsidR="00EA5CDF">
        <w:t xml:space="preserve">The </w:t>
      </w:r>
      <w:r w:rsidR="00CC152B">
        <w:t>significance</w:t>
      </w:r>
      <w:r w:rsidR="00EA5CDF">
        <w:t xml:space="preserve"> of positive peritoneal cytology on overall </w:t>
      </w:r>
      <w:r w:rsidR="00EA5CDF" w:rsidRPr="00CC152B">
        <w:rPr>
          <w:u w:val="single"/>
        </w:rPr>
        <w:t>and</w:t>
      </w:r>
      <w:r w:rsidR="00EA5CDF">
        <w:t xml:space="preserve"> disease free survival has also been questioned in the setting of patients undergoing neoadjuvant chemotherapy prior to resection</w:t>
      </w:r>
      <w:r w:rsidR="00082A8D">
        <w:t>,</w:t>
      </w:r>
      <w:r w:rsidR="00EA5CDF">
        <w:t xml:space="preserve"> although further research is required in this setting</w:t>
      </w:r>
      <w:r w:rsidR="000814E8">
        <w:t xml:space="preserve"> </w:t>
      </w:r>
      <w:r w:rsidR="006F286E">
        <w:fldChar w:fldCharType="begin"/>
      </w:r>
      <w:r>
        <w:instrText xml:space="preserve"> ADDIN PAPERS2_CITATIONS &lt;citation&gt;&lt;uuid&gt;4F99248D-6255-498B-9D35-9E27943310F4&lt;/uuid&gt;&lt;priority&gt;71&lt;/priority&gt;&lt;publications&gt;&lt;publication&gt;&lt;uuid&gt;B5709E7F-6858-430C-9A49-29216F3A6D24&lt;/uuid&gt;&lt;volume&gt;13&lt;/volume&gt;&lt;startpage&gt;143&lt;/startpage&gt;&lt;publication_date&gt;99201203001200000000220000&lt;/publication_date&gt;&lt;url&gt;http://eutils.ncbi.nlm.nih.gov/entrez/eutils/elink.fcgi?dbfrom=pubmed&amp;amp;id=22406586&amp;amp;retmode=ref&amp;amp;cmd=prlinks&lt;/url&gt;&lt;citekey&gt;Winner:2012vr&lt;/citekey&gt;&lt;type&gt;400&lt;/type&gt;&lt;title&gt;An update on surgical staging of patients with pancreatic cancer.&lt;/title&gt;&lt;location&gt;&amp;lt;!DOCTYPE html&amp;gt;</w:instrText>
      </w:r>
    </w:p>
    <w:p w14:paraId="66455193" w14:textId="77777777" w:rsidR="002267BF" w:rsidRDefault="002267BF" w:rsidP="00CC152B">
      <w:pPr>
        <w:pStyle w:val="NormalWeb"/>
        <w:spacing w:line="480" w:lineRule="auto"/>
        <w:jc w:val="both"/>
      </w:pPr>
      <w:r>
        <w:instrText>&amp;lt;html lang=en&amp;gt;</w:instrText>
      </w:r>
    </w:p>
    <w:p w14:paraId="1218905F" w14:textId="77777777" w:rsidR="002267BF" w:rsidRDefault="002267BF" w:rsidP="00CC152B">
      <w:pPr>
        <w:pStyle w:val="NormalWeb"/>
        <w:spacing w:line="480" w:lineRule="auto"/>
        <w:jc w:val="both"/>
      </w:pPr>
      <w:r>
        <w:instrText xml:space="preserve">  &amp;lt;meta charset=utf-8&amp;gt;</w:instrText>
      </w:r>
    </w:p>
    <w:p w14:paraId="3CD7AA05"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16641AEC" w14:textId="77777777" w:rsidR="002267BF" w:rsidRDefault="002267BF" w:rsidP="00CC152B">
      <w:pPr>
        <w:pStyle w:val="NormalWeb"/>
        <w:spacing w:line="480" w:lineRule="auto"/>
        <w:jc w:val="both"/>
      </w:pPr>
      <w:r>
        <w:instrText xml:space="preserve">  &amp;lt;title&amp;gt;Error 404 (Not Found)!!1&amp;lt;/title&amp;gt;</w:instrText>
      </w:r>
    </w:p>
    <w:p w14:paraId="013A3084" w14:textId="77777777" w:rsidR="002267BF" w:rsidRDefault="002267BF" w:rsidP="00CC152B">
      <w:pPr>
        <w:pStyle w:val="NormalWeb"/>
        <w:spacing w:line="480" w:lineRule="auto"/>
        <w:jc w:val="both"/>
      </w:pPr>
      <w:r>
        <w:instrText xml:space="preserve">  &amp;lt;style&amp;gt;</w:instrText>
      </w:r>
    </w:p>
    <w:p w14:paraId="3FD01A9E"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5913B22" w14:textId="77777777" w:rsidR="002267BF" w:rsidRDefault="002267BF" w:rsidP="00CC152B">
      <w:pPr>
        <w:pStyle w:val="NormalWeb"/>
        <w:spacing w:line="480" w:lineRule="auto"/>
        <w:jc w:val="both"/>
      </w:pPr>
      <w:r>
        <w:instrText xml:space="preserve">  &amp;lt;/style&amp;gt;</w:instrText>
      </w:r>
    </w:p>
    <w:p w14:paraId="09465402"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3ED85BBE"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11A7E144"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6B81FCBD" w14:textId="16AF8A90" w:rsidR="00FD2C4D" w:rsidRPr="00CC152B" w:rsidRDefault="002267BF" w:rsidP="00CC152B">
      <w:pPr>
        <w:pStyle w:val="NormalWeb"/>
        <w:spacing w:line="480" w:lineRule="auto"/>
        <w:jc w:val="both"/>
      </w:pPr>
      <w:r>
        <w:instrText>&lt;/location&gt;&lt;institution&gt;Department of Surgery, Columbia University College of Physicians and Surgeons, New York, NY, USA.&lt;/institution&gt;&lt;number&gt;2&lt;/number&gt;&lt;subtype&gt;400&lt;/subtype&gt;&lt;endpage&gt;146&lt;/endpage&gt;&lt;bundle&gt;&lt;publication&gt;&lt;title&gt;JOP : Journal of the pancreas&lt;/title&gt;&lt;type&gt;-100&lt;/type&gt;&lt;subtype&gt;-100&lt;/subtype&gt;&lt;uuid&gt;2CBC79CE-8215-4E3D-A747-50C89AE87F15&lt;/uuid&gt;&lt;/publication&gt;&lt;/bundle&gt;&lt;authors&gt;&lt;author&gt;&lt;firstName&gt;Megan&lt;/firstName&gt;&lt;lastName&gt;Winner&lt;/lastName&gt;&lt;/author&gt;&lt;author&gt;&lt;firstName&gt;John&lt;/firstName&gt;&lt;middleNames&gt;D&lt;/middleNames&gt;&lt;lastName&gt;Allendorf&lt;/lastName&gt;&lt;/author&gt;&lt;author&gt;&lt;firstName&gt;Muhammad&lt;/firstName&gt;&lt;middleNames&gt;Wasif&lt;/middleNames&gt;&lt;lastName&gt;Saif&lt;/lastName&gt;&lt;/author&gt;&lt;/authors&gt;&lt;/publication&gt;&lt;/publications&gt;&lt;cites&gt;&lt;/cites&gt;&lt;/citation&gt;</w:instrText>
      </w:r>
      <w:r w:rsidR="006F286E">
        <w:fldChar w:fldCharType="separate"/>
      </w:r>
      <w:r>
        <w:rPr>
          <w:rFonts w:eastAsia="Times New Roman"/>
          <w:lang w:val="en-US"/>
        </w:rPr>
        <w:t>[71]</w:t>
      </w:r>
      <w:r w:rsidR="006F286E">
        <w:fldChar w:fldCharType="end"/>
      </w:r>
      <w:r w:rsidR="00EA5CDF">
        <w:t xml:space="preserve"> . </w:t>
      </w:r>
    </w:p>
    <w:p w14:paraId="74C9C6A8" w14:textId="77777777" w:rsidR="00A04C64" w:rsidRPr="00BF3DCA" w:rsidRDefault="0020584E" w:rsidP="00DF7FD4">
      <w:pPr>
        <w:pStyle w:val="Heading2"/>
        <w:jc w:val="both"/>
        <w:rPr>
          <w:rFonts w:eastAsia="Times New Roman"/>
          <w:sz w:val="32"/>
          <w:szCs w:val="32"/>
        </w:rPr>
      </w:pPr>
      <w:r w:rsidRPr="00BF3DCA">
        <w:rPr>
          <w:rFonts w:eastAsia="Times New Roman"/>
          <w:sz w:val="32"/>
          <w:szCs w:val="32"/>
        </w:rPr>
        <w:t>4</w:t>
      </w:r>
      <w:r w:rsidR="00BF3DCA">
        <w:rPr>
          <w:rFonts w:eastAsia="Times New Roman"/>
          <w:sz w:val="32"/>
          <w:szCs w:val="32"/>
        </w:rPr>
        <w:t>.</w:t>
      </w:r>
      <w:r w:rsidRPr="00BF3DCA">
        <w:rPr>
          <w:rFonts w:eastAsia="Times New Roman"/>
          <w:sz w:val="32"/>
          <w:szCs w:val="32"/>
        </w:rPr>
        <w:t xml:space="preserve"> L/LUS in Radiologically Unresectable Patients</w:t>
      </w:r>
    </w:p>
    <w:p w14:paraId="3D635FAC" w14:textId="77777777" w:rsidR="002267BF" w:rsidRDefault="00082A8D" w:rsidP="00CC152B">
      <w:pPr>
        <w:pStyle w:val="NormalWeb"/>
        <w:spacing w:line="480" w:lineRule="auto"/>
        <w:jc w:val="both"/>
      </w:pPr>
      <w:r>
        <w:t xml:space="preserve">Many studies of the utility of </w:t>
      </w:r>
      <w:r w:rsidR="00A67C10">
        <w:t>SL/L-LUS</w:t>
      </w:r>
      <w:r>
        <w:t xml:space="preserve"> have included patients with locally advanced unresectable disease</w:t>
      </w:r>
      <w:r w:rsidR="000814E8">
        <w:t xml:space="preserve"> </w:t>
      </w:r>
      <w:r w:rsidR="006F286E">
        <w:fldChar w:fldCharType="begin"/>
      </w:r>
      <w:r w:rsidR="002267BF">
        <w:instrText xml:space="preserve"> ADDIN PAPERS2_CITATIONS &lt;citation&gt;&lt;uuid&gt;8183708A-1A6E-4252-B07C-6DCCE634E992&lt;/uuid&gt;&lt;priority&gt;72&lt;/priority&gt;&lt;publications&gt;&lt;publication&gt;&lt;uuid&gt;602D91A3-4DE5-4FF2-ABE1-5EE310DA2930&lt;/uuid&gt;&lt;volume&gt;82&lt;/volume&gt;&lt;startpage&gt;1127&lt;/startpage&gt;&lt;publication_date&gt;99199508001200000000220000&lt;/publication_date&gt;&lt;url&gt;http://eutils.ncbi.nlm.nih.gov/entrez/eutils/elink.fcgi?dbfrom=pubmed&amp;amp;id=7648172&amp;amp;retmode=ref&amp;amp;cmd=prlinks&lt;/url&gt;&lt;citekey&gt;FernandezdelCastilloC:1995tk&lt;/citekey&gt;&lt;type&gt;400&lt;/type&gt;&lt;title&gt;Further experience with laparoscopy and peritoneal cytology in the staging of pancreatic cancer.&lt;/title&gt;&lt;location&gt;&amp;lt;!DOCTYPE html&amp;gt;</w:instrText>
      </w:r>
    </w:p>
    <w:p w14:paraId="2426E30B" w14:textId="77777777" w:rsidR="002267BF" w:rsidRDefault="002267BF" w:rsidP="00CC152B">
      <w:pPr>
        <w:pStyle w:val="NormalWeb"/>
        <w:spacing w:line="480" w:lineRule="auto"/>
        <w:jc w:val="both"/>
      </w:pPr>
      <w:r>
        <w:instrText>&amp;lt;html lang=en&amp;gt;</w:instrText>
      </w:r>
    </w:p>
    <w:p w14:paraId="08650435" w14:textId="77777777" w:rsidR="002267BF" w:rsidRDefault="002267BF" w:rsidP="00CC152B">
      <w:pPr>
        <w:pStyle w:val="NormalWeb"/>
        <w:spacing w:line="480" w:lineRule="auto"/>
        <w:jc w:val="both"/>
      </w:pPr>
      <w:r>
        <w:instrText xml:space="preserve">  &amp;lt;meta charset=utf-8&amp;gt;</w:instrText>
      </w:r>
    </w:p>
    <w:p w14:paraId="5F7DBB78"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5E9C8B17" w14:textId="77777777" w:rsidR="002267BF" w:rsidRDefault="002267BF" w:rsidP="00CC152B">
      <w:pPr>
        <w:pStyle w:val="NormalWeb"/>
        <w:spacing w:line="480" w:lineRule="auto"/>
        <w:jc w:val="both"/>
      </w:pPr>
      <w:r>
        <w:instrText xml:space="preserve">  &amp;lt;title&amp;gt;Error 404 (Not Found)!!1&amp;lt;/title&amp;gt;</w:instrText>
      </w:r>
    </w:p>
    <w:p w14:paraId="701FDD2C" w14:textId="77777777" w:rsidR="002267BF" w:rsidRDefault="002267BF" w:rsidP="00CC152B">
      <w:pPr>
        <w:pStyle w:val="NormalWeb"/>
        <w:spacing w:line="480" w:lineRule="auto"/>
        <w:jc w:val="both"/>
      </w:pPr>
      <w:r>
        <w:instrText xml:space="preserve">  &amp;lt;style&amp;gt;</w:instrText>
      </w:r>
    </w:p>
    <w:p w14:paraId="3BA98059"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2E4B2CD" w14:textId="77777777" w:rsidR="002267BF" w:rsidRDefault="002267BF" w:rsidP="00CC152B">
      <w:pPr>
        <w:pStyle w:val="NormalWeb"/>
        <w:spacing w:line="480" w:lineRule="auto"/>
        <w:jc w:val="both"/>
      </w:pPr>
      <w:r>
        <w:instrText xml:space="preserve">  &amp;lt;/style&amp;gt;</w:instrText>
      </w:r>
    </w:p>
    <w:p w14:paraId="0915D712"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64B59C19"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09FC7C49"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4F7E570C" w14:textId="77777777" w:rsidR="002267BF" w:rsidRDefault="002267BF" w:rsidP="00CC152B">
      <w:pPr>
        <w:pStyle w:val="NormalWeb"/>
        <w:spacing w:line="480" w:lineRule="auto"/>
        <w:jc w:val="both"/>
      </w:pPr>
      <w:r>
        <w:instrText>&lt;/location&gt;&lt;institution&gt;Department of Surgery, Massachusetts General Hospital, Boston, USA.&lt;/institution&gt;&lt;number&gt;8&lt;/number&gt;&lt;subtype&gt;400&lt;/subtype&gt;&lt;endpage&gt;1129&lt;/endpage&gt;&lt;bundle&gt;&lt;publication&gt;&lt;title&gt;Br J Surg&lt;/title&gt;&lt;type&gt;-100&lt;/type&gt;&lt;subtype&gt;-100&lt;/subtype&gt;&lt;uuid&gt;B5E9E17C-6768-44DB-8B45-09099D2D44FF&lt;/uuid&gt;&lt;/publication&gt;&lt;/bundle&gt;&lt;authors&gt;&lt;author&gt;&lt;lastName&gt;Fernandez-del Castillo C&lt;/lastName&gt;&lt;/author&gt;&lt;author&gt;&lt;firstName&gt;D&lt;/firstName&gt;&lt;middleNames&gt;W&lt;/middleNames&gt;&lt;lastName&gt;Rattner&lt;/lastName&gt;&lt;/author&gt;&lt;author&gt;&lt;firstName&gt;A&lt;/firstName&gt;&lt;middleNames&gt;L&lt;/middleNames&gt;&lt;lastName&gt;Warshaw&lt;/lastName&gt;&lt;/author&gt;&lt;/authors&gt;&lt;/publication&gt;&lt;publication&gt;&lt;uuid&gt;EBCE23D5-831C-4A28-847A-CB1ED877D2EA&lt;/uuid&gt;&lt;volume&gt;135&lt;/volume&gt;&lt;startpage&gt;409&lt;/startpage&gt;&lt;publication_date&gt;99200004001200000000220000&lt;/publication_date&gt;&lt;url&gt;http://eutils.ncbi.nlm.nih.gov/entrez/eutils/elink.fcgi?dbfrom=pubmed&amp;amp;id=10768705&amp;amp;retmode=ref&amp;amp;cmd=prlinks&lt;/url&gt;&lt;citekey&gt;Jimenez:2000wp&lt;/citekey&gt;&lt;type&gt;400&lt;/type&gt;&lt;title&gt;Impact of laparoscopic staging in the treatment of pancreatic cancer.&lt;/title&gt;&lt;location&gt;&amp;lt;!DOCTYPE html&amp;gt;</w:instrText>
      </w:r>
    </w:p>
    <w:p w14:paraId="379FFA5F" w14:textId="77777777" w:rsidR="002267BF" w:rsidRDefault="002267BF" w:rsidP="00CC152B">
      <w:pPr>
        <w:pStyle w:val="NormalWeb"/>
        <w:spacing w:line="480" w:lineRule="auto"/>
        <w:jc w:val="both"/>
      </w:pPr>
      <w:r>
        <w:instrText>&amp;lt;html lang=en&amp;gt;</w:instrText>
      </w:r>
    </w:p>
    <w:p w14:paraId="43B98087" w14:textId="77777777" w:rsidR="002267BF" w:rsidRDefault="002267BF" w:rsidP="00CC152B">
      <w:pPr>
        <w:pStyle w:val="NormalWeb"/>
        <w:spacing w:line="480" w:lineRule="auto"/>
        <w:jc w:val="both"/>
      </w:pPr>
      <w:r>
        <w:instrText xml:space="preserve">  &amp;lt;meta charset=utf-8&amp;gt;</w:instrText>
      </w:r>
    </w:p>
    <w:p w14:paraId="7F5BF341"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5A3F068D" w14:textId="77777777" w:rsidR="002267BF" w:rsidRDefault="002267BF" w:rsidP="00CC152B">
      <w:pPr>
        <w:pStyle w:val="NormalWeb"/>
        <w:spacing w:line="480" w:lineRule="auto"/>
        <w:jc w:val="both"/>
      </w:pPr>
      <w:r>
        <w:instrText xml:space="preserve">  &amp;lt;title&amp;gt;Error 404 (Not Found)!!1&amp;lt;/title&amp;gt;</w:instrText>
      </w:r>
    </w:p>
    <w:p w14:paraId="60C68323" w14:textId="77777777" w:rsidR="002267BF" w:rsidRDefault="002267BF" w:rsidP="00CC152B">
      <w:pPr>
        <w:pStyle w:val="NormalWeb"/>
        <w:spacing w:line="480" w:lineRule="auto"/>
        <w:jc w:val="both"/>
      </w:pPr>
      <w:r>
        <w:instrText xml:space="preserve">  &amp;lt;style&amp;gt;</w:instrText>
      </w:r>
    </w:p>
    <w:p w14:paraId="24E6E0A6"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B4B6EAC" w14:textId="77777777" w:rsidR="002267BF" w:rsidRDefault="002267BF" w:rsidP="00CC152B">
      <w:pPr>
        <w:pStyle w:val="NormalWeb"/>
        <w:spacing w:line="480" w:lineRule="auto"/>
        <w:jc w:val="both"/>
      </w:pPr>
      <w:r>
        <w:instrText xml:space="preserve">  &amp;lt;/style&amp;gt;</w:instrText>
      </w:r>
    </w:p>
    <w:p w14:paraId="6C1643DE"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21428053"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656E3ACE"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404B7B10" w14:textId="77777777" w:rsidR="002267BF" w:rsidRDefault="002267BF" w:rsidP="00CC152B">
      <w:pPr>
        <w:pStyle w:val="NormalWeb"/>
        <w:spacing w:line="480" w:lineRule="auto"/>
        <w:jc w:val="both"/>
      </w:pPr>
      <w:r>
        <w:instrText>&lt;/location&gt;&lt;institution&gt;Department of Surgery, Massachusetts General Hospital and Harvard Medical School, Boston, USA.&lt;/institution&gt;&lt;number&gt;4&lt;/number&gt;&lt;subtype&gt;400&lt;/subtype&gt;&lt;endpage&gt;14- discussion 414-5&lt;/endpage&gt;&lt;bundle&gt;&lt;publication&gt;&lt;title&gt;Arch Surg&lt;/title&gt;&lt;type&gt;-100&lt;/type&gt;&lt;subtype&gt;-100&lt;/subtype&gt;&lt;uuid&gt;EBF41D0E-A254-4F15-A913-364DB19D0191&lt;/uuid&gt;&lt;/publication&gt;&lt;/bundle&gt;&lt;authors&gt;&lt;author&gt;&lt;firstName&gt;R&lt;/firstName&gt;&lt;middleNames&gt;E&lt;/middleNames&gt;&lt;lastName&gt;Jimenez&lt;/lastName&gt;&lt;/author&gt;&lt;author&gt;&lt;firstName&gt;A&lt;/firstName&gt;&lt;middleNames&gt;L&lt;/middleNames&gt;&lt;lastName&gt;Warshaw&lt;/lastName&gt;&lt;/author&gt;&lt;author&gt;&lt;firstName&gt;D&lt;/firstName&gt;&lt;middleNames&gt;W&lt;/middleNames&gt;&lt;lastName&gt;Rattner&lt;/lastName&gt;&lt;/author&gt;&lt;author&gt;&lt;firstName&gt;C&lt;/firstName&gt;&lt;middleNames&gt;G&lt;/middleNames&gt;&lt;lastName&gt;Willett&lt;/lastName&gt;&lt;/author&gt;&lt;author&gt;&lt;firstName&gt;D&lt;/firstName&gt;&lt;lastName&gt;McGrath&lt;/lastName&gt;&lt;/author&gt;&lt;author&gt;&lt;lastName&gt;Fernandez-del Castillo C&lt;/lastName&gt;&lt;/author&gt;&lt;/authors&gt;&lt;/publication&gt;&lt;publication&gt;&lt;uuid&gt;9E98778F-9857-4B8B-B853-753604636FBA&lt;/uuid&gt;&lt;volume&gt;7&lt;/volume&gt;&lt;doi&gt;10.1007/s005340000070015.534&lt;/doi&gt;&lt;startpage&gt;15&lt;/startpage&gt;&lt;publication_date&gt;99200000001200000000200000&lt;/publication_date&gt;&lt;url&gt;http://eutils.ncbi.nlm.nih.gov/entrez/eutils/elink.fcgi?dbfrom=pubmed&amp;amp;id=10982586&amp;amp;retmode=ref&amp;amp;cmd=prlinks&lt;/url&gt;&lt;citekey&gt;Jimenez:2000fw&lt;/citekey&gt;&lt;type&gt;400&lt;/type&gt;&lt;title&gt;Laparoscopy and peritoneal cytology in the staging of pancreatic cancer.&lt;/title&gt;&lt;location&gt;&amp;lt;!DOCTYPE html&amp;gt;</w:instrText>
      </w:r>
    </w:p>
    <w:p w14:paraId="2A9E2B0D" w14:textId="77777777" w:rsidR="002267BF" w:rsidRDefault="002267BF" w:rsidP="00CC152B">
      <w:pPr>
        <w:pStyle w:val="NormalWeb"/>
        <w:spacing w:line="480" w:lineRule="auto"/>
        <w:jc w:val="both"/>
      </w:pPr>
      <w:r>
        <w:instrText>&amp;lt;html lang=en&amp;gt;</w:instrText>
      </w:r>
    </w:p>
    <w:p w14:paraId="71C7CFD8" w14:textId="77777777" w:rsidR="002267BF" w:rsidRDefault="002267BF" w:rsidP="00CC152B">
      <w:pPr>
        <w:pStyle w:val="NormalWeb"/>
        <w:spacing w:line="480" w:lineRule="auto"/>
        <w:jc w:val="both"/>
      </w:pPr>
      <w:r>
        <w:instrText xml:space="preserve">  &amp;lt;meta charset=utf-8&amp;gt;</w:instrText>
      </w:r>
    </w:p>
    <w:p w14:paraId="015B8476"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4C05D80A" w14:textId="77777777" w:rsidR="002267BF" w:rsidRDefault="002267BF" w:rsidP="00CC152B">
      <w:pPr>
        <w:pStyle w:val="NormalWeb"/>
        <w:spacing w:line="480" w:lineRule="auto"/>
        <w:jc w:val="both"/>
      </w:pPr>
      <w:r>
        <w:instrText xml:space="preserve">  &amp;lt;title&amp;gt;Error 404 (Not Found)!!1&amp;lt;/title&amp;gt;</w:instrText>
      </w:r>
    </w:p>
    <w:p w14:paraId="37E94421" w14:textId="77777777" w:rsidR="002267BF" w:rsidRDefault="002267BF" w:rsidP="00CC152B">
      <w:pPr>
        <w:pStyle w:val="NormalWeb"/>
        <w:spacing w:line="480" w:lineRule="auto"/>
        <w:jc w:val="both"/>
      </w:pPr>
      <w:r>
        <w:instrText xml:space="preserve">  &amp;lt;style&amp;gt;</w:instrText>
      </w:r>
    </w:p>
    <w:p w14:paraId="3E40545F"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5B8097B" w14:textId="77777777" w:rsidR="002267BF" w:rsidRDefault="002267BF" w:rsidP="00CC152B">
      <w:pPr>
        <w:pStyle w:val="NormalWeb"/>
        <w:spacing w:line="480" w:lineRule="auto"/>
        <w:jc w:val="both"/>
      </w:pPr>
      <w:r>
        <w:instrText xml:space="preserve">  &amp;lt;/style&amp;gt;</w:instrText>
      </w:r>
    </w:p>
    <w:p w14:paraId="1C22707E"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3916FD8B"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04FF8FEB"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2B6D2176" w14:textId="77777777" w:rsidR="002267BF" w:rsidRDefault="002267BF" w:rsidP="00CC152B">
      <w:pPr>
        <w:pStyle w:val="NormalWeb"/>
        <w:spacing w:line="480" w:lineRule="auto"/>
        <w:jc w:val="both"/>
      </w:pPr>
      <w:r>
        <w:instrText>&lt;/location&gt;&lt;institution&gt;Department of Surgery, Massachusetts General Hospital, 15 Parkman Street, WACC 336, Boston, Massachusetts, USA 02114, USA.&lt;/institution&gt;&lt;number&gt;1&lt;/number&gt;&lt;subtype&gt;400&lt;/subtype&gt;&lt;endpage&gt;20&lt;/endpage&gt;&lt;bundle&gt;&lt;publication&gt;&lt;title&gt;J Hepatobiliary Pancreat Surg&lt;/title&gt;&lt;type&gt;-100&lt;/type&gt;&lt;subtype&gt;-100&lt;/subtype&gt;&lt;uuid&gt;57EB9A27-1077-48E7-8B71-891355878403&lt;/uuid&gt;&lt;/publication&gt;&lt;/bundle&gt;&lt;authors&gt;&lt;author&gt;&lt;firstName&gt;R&lt;/firstName&gt;&lt;middleNames&gt;E&lt;/middleNames&gt;&lt;lastName&gt;Jimenez&lt;/lastName&gt;&lt;/author&gt;&lt;author&gt;&lt;firstName&gt;A&lt;/firstName&gt;&lt;middleNames&gt;L&lt;/middleNames&gt;&lt;lastName&gt;Warshaw&lt;/lastName&gt;&lt;/author&gt;&lt;author&gt;&lt;lastName&gt;Fernandez-del Castillo C&lt;/lastName&gt;&lt;/author&gt;&lt;/authors&gt;&lt;/publication&gt;&lt;publication&gt;&lt;uuid&gt;E236AFA3-49BD-4420-9906-E6395A223AF1&lt;/uuid&gt;&lt;volume&gt;19&lt;/volume&gt;&lt;doi&gt;10.1007/s00464-004-8165-x&lt;/doi&gt;&lt;startpage&gt;638&lt;/startpage&gt;&lt;publication_date&gt;99200505001200000000220000&lt;/publication_date&gt;&lt;url&gt;http://eutils.ncbi.nlm.nih.gov/entrez/eutils/elink.fcgi?dbfrom=pubmed&amp;amp;id=15776215&amp;amp;retmode=ref&amp;amp;cmd=prlinks&lt;/url&gt;&lt;citekey&gt;Liu:2005dc&lt;/citekey&gt;&lt;type&gt;400&lt;/type&gt;&lt;title&gt;Diagnostic laparoscopy improves staging of pancreatic cancer deemed locally unresectable by computed tomography.&lt;/title&gt;&lt;location&gt;&amp;lt;!DOCTYPE html&amp;gt;</w:instrText>
      </w:r>
    </w:p>
    <w:p w14:paraId="45DA49AB" w14:textId="77777777" w:rsidR="002267BF" w:rsidRDefault="002267BF" w:rsidP="00CC152B">
      <w:pPr>
        <w:pStyle w:val="NormalWeb"/>
        <w:spacing w:line="480" w:lineRule="auto"/>
        <w:jc w:val="both"/>
      </w:pPr>
      <w:r>
        <w:instrText>&amp;lt;html lang=en&amp;gt;</w:instrText>
      </w:r>
    </w:p>
    <w:p w14:paraId="256FB4C8" w14:textId="77777777" w:rsidR="002267BF" w:rsidRDefault="002267BF" w:rsidP="00CC152B">
      <w:pPr>
        <w:pStyle w:val="NormalWeb"/>
        <w:spacing w:line="480" w:lineRule="auto"/>
        <w:jc w:val="both"/>
      </w:pPr>
      <w:r>
        <w:instrText xml:space="preserve">  &amp;lt;meta charset=utf-8&amp;gt;</w:instrText>
      </w:r>
    </w:p>
    <w:p w14:paraId="7C2506CF"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482D2CA2" w14:textId="77777777" w:rsidR="002267BF" w:rsidRDefault="002267BF" w:rsidP="00CC152B">
      <w:pPr>
        <w:pStyle w:val="NormalWeb"/>
        <w:spacing w:line="480" w:lineRule="auto"/>
        <w:jc w:val="both"/>
      </w:pPr>
      <w:r>
        <w:instrText xml:space="preserve">  &amp;lt;title&amp;gt;Error 404 (Not Found)!!1&amp;lt;/title&amp;gt;</w:instrText>
      </w:r>
    </w:p>
    <w:p w14:paraId="5600C552" w14:textId="77777777" w:rsidR="002267BF" w:rsidRDefault="002267BF" w:rsidP="00CC152B">
      <w:pPr>
        <w:pStyle w:val="NormalWeb"/>
        <w:spacing w:line="480" w:lineRule="auto"/>
        <w:jc w:val="both"/>
      </w:pPr>
      <w:r>
        <w:instrText xml:space="preserve">  &amp;lt;style&amp;gt;</w:instrText>
      </w:r>
    </w:p>
    <w:p w14:paraId="2952BD32"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0A7390C" w14:textId="77777777" w:rsidR="002267BF" w:rsidRDefault="002267BF" w:rsidP="00CC152B">
      <w:pPr>
        <w:pStyle w:val="NormalWeb"/>
        <w:spacing w:line="480" w:lineRule="auto"/>
        <w:jc w:val="both"/>
      </w:pPr>
      <w:r>
        <w:instrText xml:space="preserve">  &amp;lt;/style&amp;gt;</w:instrText>
      </w:r>
    </w:p>
    <w:p w14:paraId="17805256"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227BC0FB"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0A3F8D77"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089E657E" w14:textId="48344859" w:rsidR="002267BF" w:rsidRDefault="002267BF" w:rsidP="00CC152B">
      <w:pPr>
        <w:pStyle w:val="NormalWeb"/>
        <w:spacing w:line="480" w:lineRule="auto"/>
        <w:jc w:val="both"/>
      </w:pPr>
      <w:r>
        <w:instrText>&lt;/location&gt;&lt;institution&gt;Section of General, Vascular, and Thoracic Surgery, Virginia Mason Medical Center, 1100 Ninth Avenue, C6-GSurg, 900, Seattle, WA 98111, USA.&lt;/institution&gt;&lt;number&gt;5&lt;/number&gt;&lt;subtype&gt;400&lt;/subtype&gt;&lt;endpage&gt;642&lt;/endpage&gt;&lt;bundle&gt;&lt;publication&gt;&lt;title&gt;Surg Endosc&lt;/title&gt;&lt;type&gt;-100&lt;/type&gt;&lt;subtype&gt;-100&lt;/subtype&gt;&lt;uuid&gt;AEB5823F-84FC-41AA-B4DA-CDB97673618E&lt;/uuid&gt;&lt;/publication&gt;&lt;/bundle&gt;&lt;authors&gt;&lt;author&gt;&lt;firstName&gt;R&lt;/firstName&gt;&lt;middleNames&gt;C&lt;/middleNames&gt;&lt;lastName&gt;Liu&lt;/lastName&gt;&lt;/author&gt;&lt;author&gt;&lt;firstName&gt;L&lt;/firstName&gt;&lt;middleNames&gt;W&lt;/middleNames&gt;&lt;lastName&gt;Traverso&lt;/lastName&gt;&lt;/author&gt;&lt;/authors&gt;&lt;/publication&gt;&lt;/publications&gt;&lt;cites&gt;&lt;/cites&gt;&lt;/citation&gt;</w:instrText>
      </w:r>
      <w:r w:rsidR="006F286E">
        <w:fldChar w:fldCharType="separate"/>
      </w:r>
      <w:r>
        <w:rPr>
          <w:rFonts w:eastAsia="Times New Roman"/>
          <w:lang w:val="en-US"/>
        </w:rPr>
        <w:t>[62,63,66,72]</w:t>
      </w:r>
      <w:r w:rsidR="006F286E">
        <w:fldChar w:fldCharType="end"/>
      </w:r>
      <w:r w:rsidR="00082A8D">
        <w:t xml:space="preserve">. </w:t>
      </w:r>
      <w:r w:rsidR="00BE7BFB">
        <w:t xml:space="preserve">Two studies have </w:t>
      </w:r>
      <w:r w:rsidR="00D17CB4">
        <w:t>included only patients with radiologically locally advanced unresectable disease due to vascular encasement</w:t>
      </w:r>
      <w:r w:rsidR="000814E8">
        <w:t xml:space="preserve"> </w:t>
      </w:r>
      <w:r w:rsidR="006F286E">
        <w:fldChar w:fldCharType="begin"/>
      </w:r>
      <w:r>
        <w:instrText xml:space="preserve"> ADDIN PAPERS2_CITATIONS &lt;citation&gt;&lt;uuid&gt;EFDFFF6B-58F5-48C3-86FE-7262F918C02F&lt;/uuid&gt;&lt;priority&gt;73&lt;/priority&gt;&lt;publications&gt;&lt;publication&gt;&lt;uuid&gt;EDE4A636-C2DD-425E-ACEC-AEFF30366468&lt;/uuid&gt;&lt;volume&gt;8&lt;/volume&gt;&lt;doi&gt;10.1016/j.gassur.2004.09.026&lt;/doi&gt;&lt;startpage&gt;1068&lt;/startpage&gt;&lt;publication_date&gt;99200412001200000000220000&lt;/publication_date&gt;&lt;url&gt;http://eutils.ncbi.nlm.nih.gov/entrez/eutils/elink.fcgi?dbfrom=pubmed&amp;amp;id=15585395&amp;amp;retmode=ref&amp;amp;cmd=prlinks&lt;/url&gt;&lt;citekey&gt;Shoup:2004cx&lt;/citekey&gt;&lt;type&gt;400&lt;/type&gt;&lt;title&gt;Is there a role for staging laparoscopy in patients with locally advanced, unresectable pancreatic adenocarcinoma?&lt;/title&gt;&lt;location&gt;&amp;lt;!DOCTYPE html&amp;gt;</w:instrText>
      </w:r>
    </w:p>
    <w:p w14:paraId="37A41F84" w14:textId="77777777" w:rsidR="002267BF" w:rsidRDefault="002267BF" w:rsidP="00CC152B">
      <w:pPr>
        <w:pStyle w:val="NormalWeb"/>
        <w:spacing w:line="480" w:lineRule="auto"/>
        <w:jc w:val="both"/>
      </w:pPr>
      <w:r>
        <w:instrText>&amp;lt;html lang=en&amp;gt;</w:instrText>
      </w:r>
    </w:p>
    <w:p w14:paraId="470D4F8D" w14:textId="77777777" w:rsidR="002267BF" w:rsidRDefault="002267BF" w:rsidP="00CC152B">
      <w:pPr>
        <w:pStyle w:val="NormalWeb"/>
        <w:spacing w:line="480" w:lineRule="auto"/>
        <w:jc w:val="both"/>
      </w:pPr>
      <w:r>
        <w:instrText xml:space="preserve">  &amp;lt;meta charset=utf-8&amp;gt;</w:instrText>
      </w:r>
    </w:p>
    <w:p w14:paraId="2141C074"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58136C15" w14:textId="77777777" w:rsidR="002267BF" w:rsidRDefault="002267BF" w:rsidP="00CC152B">
      <w:pPr>
        <w:pStyle w:val="NormalWeb"/>
        <w:spacing w:line="480" w:lineRule="auto"/>
        <w:jc w:val="both"/>
      </w:pPr>
      <w:r>
        <w:instrText xml:space="preserve">  &amp;lt;title&amp;gt;Error 404 (Not Found)!!1&amp;lt;/title&amp;gt;</w:instrText>
      </w:r>
    </w:p>
    <w:p w14:paraId="60A4C932" w14:textId="77777777" w:rsidR="002267BF" w:rsidRDefault="002267BF" w:rsidP="00CC152B">
      <w:pPr>
        <w:pStyle w:val="NormalWeb"/>
        <w:spacing w:line="480" w:lineRule="auto"/>
        <w:jc w:val="both"/>
      </w:pPr>
      <w:r>
        <w:instrText xml:space="preserve">  &amp;lt;style&amp;gt;</w:instrText>
      </w:r>
    </w:p>
    <w:p w14:paraId="766079A4"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E976850" w14:textId="77777777" w:rsidR="002267BF" w:rsidRDefault="002267BF" w:rsidP="00CC152B">
      <w:pPr>
        <w:pStyle w:val="NormalWeb"/>
        <w:spacing w:line="480" w:lineRule="auto"/>
        <w:jc w:val="both"/>
      </w:pPr>
      <w:r>
        <w:instrText xml:space="preserve">  &amp;lt;/style&amp;gt;</w:instrText>
      </w:r>
    </w:p>
    <w:p w14:paraId="2A3AAABA"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4F5FDA4D"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3AB47E4A"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37F5E215" w14:textId="77777777" w:rsidR="002267BF" w:rsidRDefault="002267BF" w:rsidP="00CC152B">
      <w:pPr>
        <w:pStyle w:val="NormalWeb"/>
        <w:spacing w:line="480" w:lineRule="auto"/>
        <w:jc w:val="both"/>
      </w:pPr>
      <w:r>
        <w:instrText>&lt;/location&gt;&lt;institution&gt;From the Department of Surgery, Memorial Sloan-Kettering Cancer Center, New York, NY 10021, USA.&lt;/institution&gt;&lt;number&gt;8&lt;/number&gt;&lt;subtype&gt;400&lt;/subtype&gt;&lt;endpage&gt;1071&lt;/endpage&gt;&lt;bundle&gt;&lt;publication&gt;&lt;title&gt;J Gastrointest Surg&lt;/title&gt;&lt;type&gt;-100&lt;/type&gt;&lt;subtype&gt;-100&lt;/subtype&gt;&lt;uuid&gt;4F6DDBCD-5B9D-42A3-940C-ADAD0DC2CD3F&lt;/uuid&gt;&lt;/publication&gt;&lt;/bundle&gt;&lt;authors&gt;&lt;author&gt;&lt;firstName&gt;Margo&lt;/firstName&gt;&lt;lastName&gt;Shoup&lt;/lastName&gt;&lt;/author&gt;&lt;author&gt;&lt;firstName&gt;Corinne&lt;/firstName&gt;&lt;lastName&gt;Winston&lt;/lastName&gt;&lt;/author&gt;&lt;author&gt;&lt;firstName&gt;Murray&lt;/firstName&gt;&lt;middleNames&gt;F&lt;/middleNames&gt;&lt;lastName&gt;Brennan&lt;/lastName&gt;&lt;/author&gt;&lt;author&gt;&lt;firstName&gt;Diane&lt;/firstName&gt;&lt;lastName&gt;Bassman&lt;/lastName&gt;&lt;/author&gt;&lt;author&gt;&lt;firstName&gt;Kevin&lt;/firstName&gt;&lt;middleNames&gt;C&lt;/middleNames&gt;&lt;lastName&gt;Conlon&lt;/lastName&gt;&lt;/author&gt;&lt;/authors&gt;&lt;/publication&gt;&lt;publication&gt;&lt;uuid&gt;E236AFA3-49BD-4420-9906-E6395A223AF1&lt;/uuid&gt;&lt;volume&gt;19&lt;/volume&gt;&lt;doi&gt;10.1007/s00464-004-8165-x&lt;/doi&gt;&lt;startpage&gt;638&lt;/startpage&gt;&lt;publication_date&gt;99200505001200000000220000&lt;/publication_date&gt;&lt;url&gt;http://eutils.ncbi.nlm.nih.gov/entrez/eutils/elink.fcgi?dbfrom=pubmed&amp;amp;id=15776215&amp;amp;retmode=ref&amp;amp;cmd=prlinks&lt;/url&gt;&lt;citekey&gt;Liu:2005dc&lt;/citekey&gt;&lt;type&gt;400&lt;/type&gt;&lt;title&gt;Diagnostic laparoscopy improves staging of pancreatic cancer deemed locally unresectable by computed tomography.&lt;/title&gt;&lt;location&gt;&amp;lt;!DOCTYPE html&amp;gt;</w:instrText>
      </w:r>
    </w:p>
    <w:p w14:paraId="629A65D4" w14:textId="77777777" w:rsidR="002267BF" w:rsidRDefault="002267BF" w:rsidP="00CC152B">
      <w:pPr>
        <w:pStyle w:val="NormalWeb"/>
        <w:spacing w:line="480" w:lineRule="auto"/>
        <w:jc w:val="both"/>
      </w:pPr>
      <w:r>
        <w:instrText>&amp;lt;html lang=en&amp;gt;</w:instrText>
      </w:r>
    </w:p>
    <w:p w14:paraId="5FAF330D" w14:textId="77777777" w:rsidR="002267BF" w:rsidRDefault="002267BF" w:rsidP="00CC152B">
      <w:pPr>
        <w:pStyle w:val="NormalWeb"/>
        <w:spacing w:line="480" w:lineRule="auto"/>
        <w:jc w:val="both"/>
      </w:pPr>
      <w:r>
        <w:instrText xml:space="preserve">  &amp;lt;meta charset=utf-8&amp;gt;</w:instrText>
      </w:r>
    </w:p>
    <w:p w14:paraId="708C71DB"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21E8EECC" w14:textId="77777777" w:rsidR="002267BF" w:rsidRDefault="002267BF" w:rsidP="00CC152B">
      <w:pPr>
        <w:pStyle w:val="NormalWeb"/>
        <w:spacing w:line="480" w:lineRule="auto"/>
        <w:jc w:val="both"/>
      </w:pPr>
      <w:r>
        <w:instrText xml:space="preserve">  &amp;lt;title&amp;gt;Error 404 (Not Found)!!1&amp;lt;/title&amp;gt;</w:instrText>
      </w:r>
    </w:p>
    <w:p w14:paraId="11E2C1F3" w14:textId="77777777" w:rsidR="002267BF" w:rsidRDefault="002267BF" w:rsidP="00CC152B">
      <w:pPr>
        <w:pStyle w:val="NormalWeb"/>
        <w:spacing w:line="480" w:lineRule="auto"/>
        <w:jc w:val="both"/>
      </w:pPr>
      <w:r>
        <w:instrText xml:space="preserve">  &amp;lt;style&amp;gt;</w:instrText>
      </w:r>
    </w:p>
    <w:p w14:paraId="5F00F7C5"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D473BF7" w14:textId="77777777" w:rsidR="002267BF" w:rsidRDefault="002267BF" w:rsidP="00CC152B">
      <w:pPr>
        <w:pStyle w:val="NormalWeb"/>
        <w:spacing w:line="480" w:lineRule="auto"/>
        <w:jc w:val="both"/>
      </w:pPr>
      <w:r>
        <w:instrText xml:space="preserve">  &amp;lt;/style&amp;gt;</w:instrText>
      </w:r>
    </w:p>
    <w:p w14:paraId="2DD785BD"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674B3F9E"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638915D9"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1F20A6F6" w14:textId="05D148E7" w:rsidR="002267BF" w:rsidRDefault="002267BF" w:rsidP="00CC152B">
      <w:pPr>
        <w:pStyle w:val="NormalWeb"/>
        <w:spacing w:line="480" w:lineRule="auto"/>
        <w:jc w:val="both"/>
      </w:pPr>
      <w:r>
        <w:instrText>&lt;/location&gt;&lt;institution&gt;Section of General, Vascular, and Thoracic Surgery, Virginia Mason Medical Center, 1100 Ninth Avenue, C6-GSurg, 900, Seattle, WA 98111, USA.&lt;/institution&gt;&lt;number&gt;5&lt;/number&gt;&lt;subtype&gt;400&lt;/subtype&gt;&lt;endpage&gt;642&lt;/endpage&gt;&lt;bundle&gt;&lt;publication&gt;&lt;title&gt;Surg Endosc&lt;/title&gt;&lt;type&gt;-100&lt;/type&gt;&lt;subtype&gt;-100&lt;/subtype&gt;&lt;uuid&gt;AEB5823F-84FC-41AA-B4DA-CDB97673618E&lt;/uuid&gt;&lt;/publication&gt;&lt;/bundle&gt;&lt;authors&gt;&lt;author&gt;&lt;firstName&gt;R&lt;/firstName&gt;&lt;middleNames&gt;C&lt;/middleNames&gt;&lt;lastName&gt;Liu&lt;/lastName&gt;&lt;/author&gt;&lt;author&gt;&lt;firstName&gt;L&lt;/firstName&gt;&lt;middleNames&gt;W&lt;/middleNames&gt;&lt;lastName&gt;Traverso&lt;/lastName&gt;&lt;/author&gt;&lt;/authors&gt;&lt;/publication&gt;&lt;/publications&gt;&lt;cites&gt;&lt;/cites&gt;&lt;/citation&gt;</w:instrText>
      </w:r>
      <w:r w:rsidR="006F286E">
        <w:fldChar w:fldCharType="separate"/>
      </w:r>
      <w:r>
        <w:rPr>
          <w:rFonts w:eastAsia="Times New Roman"/>
          <w:lang w:val="en-US"/>
        </w:rPr>
        <w:t>[63,73]</w:t>
      </w:r>
      <w:r w:rsidR="006F286E">
        <w:fldChar w:fldCharType="end"/>
      </w:r>
      <w:r w:rsidR="00D17CB4">
        <w:t>. These studies found</w:t>
      </w:r>
      <w:r w:rsidR="00BE7BFB">
        <w:t xml:space="preserve"> </w:t>
      </w:r>
      <w:r w:rsidR="006152F2">
        <w:t xml:space="preserve">radiologically occult metastases </w:t>
      </w:r>
      <w:r w:rsidR="00D17CB4">
        <w:t xml:space="preserve">on </w:t>
      </w:r>
      <w:r w:rsidR="00A67C10">
        <w:t>SL/L-LUS</w:t>
      </w:r>
      <w:r w:rsidR="00D17CB4">
        <w:t xml:space="preserve"> </w:t>
      </w:r>
      <w:r w:rsidR="00BE7BFB">
        <w:t>in</w:t>
      </w:r>
      <w:r w:rsidR="006152F2">
        <w:t xml:space="preserve"> 34%</w:t>
      </w:r>
      <w:r w:rsidR="000814E8">
        <w:t xml:space="preserve"> </w:t>
      </w:r>
      <w:r w:rsidR="006F286E">
        <w:fldChar w:fldCharType="begin"/>
      </w:r>
      <w:r>
        <w:instrText xml:space="preserve"> ADDIN PAPERS2_CITATIONS &lt;citation&gt;&lt;uuid&gt;AE779688-26A4-436E-B023-63A35B3C90BD&lt;/uuid&gt;&lt;priority&gt;74&lt;/priority&gt;&lt;publications&gt;&lt;publication&gt;&lt;uuid&gt;E236AFA3-49BD-4420-9906-E6395A223AF1&lt;/uuid&gt;&lt;volume&gt;19&lt;/volume&gt;&lt;doi&gt;10.1007/s00464-004-8165-x&lt;/doi&gt;&lt;startpage&gt;638&lt;/startpage&gt;&lt;publication_date&gt;99200505001200000000220000&lt;/publication_date&gt;&lt;url&gt;http://eutils.ncbi.nlm.nih.gov/entrez/eutils/elink.fcgi?dbfrom=pubmed&amp;amp;id=15776215&amp;amp;retmode=ref&amp;amp;cmd=prlinks&lt;/url&gt;&lt;citekey&gt;Liu:2005dc&lt;/citekey&gt;&lt;type&gt;400&lt;/type&gt;&lt;title&gt;Diagnostic laparoscopy improves staging of pancreatic cancer deemed locally unresectable by computed tomography.&lt;/title&gt;&lt;location&gt;&amp;lt;!DOCTYPE html&amp;gt;</w:instrText>
      </w:r>
    </w:p>
    <w:p w14:paraId="3FC6F339" w14:textId="77777777" w:rsidR="002267BF" w:rsidRDefault="002267BF" w:rsidP="00CC152B">
      <w:pPr>
        <w:pStyle w:val="NormalWeb"/>
        <w:spacing w:line="480" w:lineRule="auto"/>
        <w:jc w:val="both"/>
      </w:pPr>
      <w:r>
        <w:instrText>&amp;lt;html lang=en&amp;gt;</w:instrText>
      </w:r>
    </w:p>
    <w:p w14:paraId="6043EC90" w14:textId="77777777" w:rsidR="002267BF" w:rsidRDefault="002267BF" w:rsidP="00CC152B">
      <w:pPr>
        <w:pStyle w:val="NormalWeb"/>
        <w:spacing w:line="480" w:lineRule="auto"/>
        <w:jc w:val="both"/>
      </w:pPr>
      <w:r>
        <w:instrText xml:space="preserve">  &amp;lt;meta charset=utf-8&amp;gt;</w:instrText>
      </w:r>
    </w:p>
    <w:p w14:paraId="6A5BF50A"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470087AF" w14:textId="77777777" w:rsidR="002267BF" w:rsidRDefault="002267BF" w:rsidP="00CC152B">
      <w:pPr>
        <w:pStyle w:val="NormalWeb"/>
        <w:spacing w:line="480" w:lineRule="auto"/>
        <w:jc w:val="both"/>
      </w:pPr>
      <w:r>
        <w:instrText xml:space="preserve">  &amp;lt;title&amp;gt;Error 404 (Not Found)!!1&amp;lt;/title&amp;gt;</w:instrText>
      </w:r>
    </w:p>
    <w:p w14:paraId="1E869917" w14:textId="77777777" w:rsidR="002267BF" w:rsidRDefault="002267BF" w:rsidP="00CC152B">
      <w:pPr>
        <w:pStyle w:val="NormalWeb"/>
        <w:spacing w:line="480" w:lineRule="auto"/>
        <w:jc w:val="both"/>
      </w:pPr>
      <w:r>
        <w:instrText xml:space="preserve">  &amp;lt;style&amp;gt;</w:instrText>
      </w:r>
    </w:p>
    <w:p w14:paraId="0F233464"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AFFE5BC" w14:textId="77777777" w:rsidR="002267BF" w:rsidRDefault="002267BF" w:rsidP="00CC152B">
      <w:pPr>
        <w:pStyle w:val="NormalWeb"/>
        <w:spacing w:line="480" w:lineRule="auto"/>
        <w:jc w:val="both"/>
      </w:pPr>
      <w:r>
        <w:instrText xml:space="preserve">  &amp;lt;/style&amp;gt;</w:instrText>
      </w:r>
    </w:p>
    <w:p w14:paraId="73155149"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06694660"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38B9F3F8"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0A573DDB" w14:textId="112EBCC3" w:rsidR="002267BF" w:rsidRDefault="002267BF" w:rsidP="00CC152B">
      <w:pPr>
        <w:pStyle w:val="NormalWeb"/>
        <w:spacing w:line="480" w:lineRule="auto"/>
        <w:jc w:val="both"/>
      </w:pPr>
      <w:r>
        <w:instrText>&lt;/location&gt;&lt;institution&gt;Section of General, Vascular, and Thoracic Surgery, Virginia Mason Medical Center, 1100 Ninth Avenue, C6-GSurg, 900, Seattle, WA 98111, USA.&lt;/institution&gt;&lt;number&gt;5&lt;/number&gt;&lt;subtype&gt;400&lt;/subtype&gt;&lt;endpage&gt;642&lt;/endpage&gt;&lt;bundle&gt;&lt;publication&gt;&lt;title&gt;Surg Endosc&lt;/title&gt;&lt;type&gt;-100&lt;/type&gt;&lt;subtype&gt;-100&lt;/subtype&gt;&lt;uuid&gt;AEB5823F-84FC-41AA-B4DA-CDB97673618E&lt;/uuid&gt;&lt;/publication&gt;&lt;/bundle&gt;&lt;authors&gt;&lt;author&gt;&lt;firstName&gt;R&lt;/firstName&gt;&lt;middleNames&gt;C&lt;/middleNames&gt;&lt;lastName&gt;Liu&lt;/lastName&gt;&lt;/author&gt;&lt;author&gt;&lt;firstName&gt;L&lt;/firstName&gt;&lt;middleNames&gt;W&lt;/middleNames&gt;&lt;lastName&gt;Traverso&lt;/lastName&gt;&lt;/author&gt;&lt;/authors&gt;&lt;/publication&gt;&lt;/publications&gt;&lt;cites&gt;&lt;/cites&gt;&lt;/citation&gt;</w:instrText>
      </w:r>
      <w:r w:rsidR="006F286E">
        <w:fldChar w:fldCharType="separate"/>
      </w:r>
      <w:r>
        <w:rPr>
          <w:rFonts w:eastAsia="Times New Roman"/>
          <w:lang w:val="en-US"/>
        </w:rPr>
        <w:t>[63]</w:t>
      </w:r>
      <w:r w:rsidR="006F286E">
        <w:fldChar w:fldCharType="end"/>
      </w:r>
      <w:r w:rsidR="006152F2">
        <w:t xml:space="preserve"> </w:t>
      </w:r>
      <w:r w:rsidR="00BE7BFB">
        <w:t>and 37%</w:t>
      </w:r>
      <w:r w:rsidR="000814E8">
        <w:t xml:space="preserve"> </w:t>
      </w:r>
      <w:r w:rsidR="006F286E">
        <w:fldChar w:fldCharType="begin"/>
      </w:r>
      <w:r>
        <w:instrText xml:space="preserve"> ADDIN PAPERS2_CITATIONS &lt;citation&gt;&lt;uuid&gt;83929323-FDF2-49A2-90A6-0E2CB35A322D&lt;/uuid&gt;&lt;priority&gt;75&lt;/priority&gt;&lt;publications&gt;&lt;publication&gt;&lt;uuid&gt;EDE4A636-C2DD-425E-ACEC-AEFF30366468&lt;/uuid&gt;&lt;volume&gt;8&lt;/volume&gt;&lt;doi&gt;10.1016/j.gassur.2004.09.026&lt;/doi&gt;&lt;startpage&gt;1068&lt;/startpage&gt;&lt;publication_date&gt;99200412001200000000220000&lt;/publication_date&gt;&lt;url&gt;http://eutils.ncbi.nlm.nih.gov/entrez/eutils/elink.fcgi?dbfrom=pubmed&amp;amp;id=15585395&amp;amp;retmode=ref&amp;amp;cmd=prlinks&lt;/url&gt;&lt;citekey&gt;Shoup:2004cx&lt;/citekey&gt;&lt;type&gt;400&lt;/type&gt;&lt;title&gt;Is there a role for staging laparoscopy in patients with locally advanced, unresectable pancreatic adenocarcinoma?&lt;/title&gt;&lt;location&gt;&amp;lt;!DOCTYPE html&amp;gt;</w:instrText>
      </w:r>
    </w:p>
    <w:p w14:paraId="437BFC5C" w14:textId="77777777" w:rsidR="002267BF" w:rsidRDefault="002267BF" w:rsidP="00CC152B">
      <w:pPr>
        <w:pStyle w:val="NormalWeb"/>
        <w:spacing w:line="480" w:lineRule="auto"/>
        <w:jc w:val="both"/>
      </w:pPr>
      <w:r>
        <w:instrText>&amp;lt;html lang=en&amp;gt;</w:instrText>
      </w:r>
    </w:p>
    <w:p w14:paraId="6FFC3EC9" w14:textId="77777777" w:rsidR="002267BF" w:rsidRDefault="002267BF" w:rsidP="00CC152B">
      <w:pPr>
        <w:pStyle w:val="NormalWeb"/>
        <w:spacing w:line="480" w:lineRule="auto"/>
        <w:jc w:val="both"/>
      </w:pPr>
      <w:r>
        <w:instrText xml:space="preserve">  &amp;lt;meta charset=utf-8&amp;gt;</w:instrText>
      </w:r>
    </w:p>
    <w:p w14:paraId="70D8163F"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533AD339" w14:textId="77777777" w:rsidR="002267BF" w:rsidRDefault="002267BF" w:rsidP="00CC152B">
      <w:pPr>
        <w:pStyle w:val="NormalWeb"/>
        <w:spacing w:line="480" w:lineRule="auto"/>
        <w:jc w:val="both"/>
      </w:pPr>
      <w:r>
        <w:instrText xml:space="preserve">  &amp;lt;title&amp;gt;Error 404 (Not Found)!!1&amp;lt;/title&amp;gt;</w:instrText>
      </w:r>
    </w:p>
    <w:p w14:paraId="52682F06" w14:textId="77777777" w:rsidR="002267BF" w:rsidRDefault="002267BF" w:rsidP="00CC152B">
      <w:pPr>
        <w:pStyle w:val="NormalWeb"/>
        <w:spacing w:line="480" w:lineRule="auto"/>
        <w:jc w:val="both"/>
      </w:pPr>
      <w:r>
        <w:instrText xml:space="preserve">  &amp;lt;style&amp;gt;</w:instrText>
      </w:r>
    </w:p>
    <w:p w14:paraId="0789137B"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CAB4E5D" w14:textId="77777777" w:rsidR="002267BF" w:rsidRDefault="002267BF" w:rsidP="00CC152B">
      <w:pPr>
        <w:pStyle w:val="NormalWeb"/>
        <w:spacing w:line="480" w:lineRule="auto"/>
        <w:jc w:val="both"/>
      </w:pPr>
      <w:r>
        <w:instrText xml:space="preserve">  &amp;lt;/style&amp;gt;</w:instrText>
      </w:r>
    </w:p>
    <w:p w14:paraId="2BC5695D"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5E5D42C6"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4EF9F83A"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18DF4AB2" w14:textId="490C522A" w:rsidR="002267BF" w:rsidRDefault="002267BF" w:rsidP="00CC152B">
      <w:pPr>
        <w:pStyle w:val="NormalWeb"/>
        <w:spacing w:line="480" w:lineRule="auto"/>
        <w:jc w:val="both"/>
      </w:pPr>
      <w:r>
        <w:instrText>&lt;/location&gt;&lt;institution&gt;From the Department of Surgery, Memorial Sloan-Kettering Cancer Center, New York, NY 10021, USA.&lt;/institution&gt;&lt;number&gt;8&lt;/number&gt;&lt;subtype&gt;400&lt;/subtype&gt;&lt;endpage&gt;1071&lt;/endpage&gt;&lt;bundle&gt;&lt;publication&gt;&lt;title&gt;J Gastrointest Surg&lt;/title&gt;&lt;type&gt;-100&lt;/type&gt;&lt;subtype&gt;-100&lt;/subtype&gt;&lt;uuid&gt;4F6DDBCD-5B9D-42A3-940C-ADAD0DC2CD3F&lt;/uuid&gt;&lt;/publication&gt;&lt;/bundle&gt;&lt;authors&gt;&lt;author&gt;&lt;firstName&gt;Margo&lt;/firstName&gt;&lt;lastName&gt;Shoup&lt;/lastName&gt;&lt;/author&gt;&lt;author&gt;&lt;firstName&gt;Corinne&lt;/firstName&gt;&lt;lastName&gt;Winston&lt;/lastName&gt;&lt;/author&gt;&lt;author&gt;&lt;firstName&gt;Murray&lt;/firstName&gt;&lt;middleNames&gt;F&lt;/middleNames&gt;&lt;lastName&gt;Brennan&lt;/lastName&gt;&lt;/author&gt;&lt;author&gt;&lt;firstName&gt;Diane&lt;/firstName&gt;&lt;lastName&gt;Bassman&lt;/lastName&gt;&lt;/author&gt;&lt;author&gt;&lt;firstName&gt;Kevin&lt;/firstName&gt;&lt;middleNames&gt;C&lt;/middleNames&gt;&lt;lastName&gt;Conlon&lt;/lastName&gt;&lt;/author&gt;&lt;/authors&gt;&lt;/publication&gt;&lt;/publications&gt;&lt;cites&gt;&lt;/cites&gt;&lt;/citation&gt;</w:instrText>
      </w:r>
      <w:r w:rsidR="006F286E">
        <w:fldChar w:fldCharType="separate"/>
      </w:r>
      <w:r>
        <w:rPr>
          <w:rFonts w:eastAsia="Times New Roman"/>
          <w:lang w:val="en-US"/>
        </w:rPr>
        <w:t>[73]</w:t>
      </w:r>
      <w:r w:rsidR="006F286E">
        <w:fldChar w:fldCharType="end"/>
      </w:r>
      <w:r w:rsidR="00BE7BFB">
        <w:t xml:space="preserve"> of </w:t>
      </w:r>
      <w:r w:rsidR="00D17CB4">
        <w:t>patients</w:t>
      </w:r>
      <w:r w:rsidR="006152F2">
        <w:t xml:space="preserve">. This distinction is clinically important in centres where patients with </w:t>
      </w:r>
      <w:r w:rsidR="006152F2">
        <w:lastRenderedPageBreak/>
        <w:t>metastatic disease receive chemotherapy whereas those with locally advanced unresectable disease in the absence of metastases receive chemoradiotherapy. By diagnosing radiologically occult metastatic disease patients who will not benefit from chemoradiotherapy are spared the additional toxicity and time expenses associated with this therapy. On a population level correctly staging patients to stage IV disease rather than stage III disease allows a better understanding of treatment protocols and stage specific survival.</w:t>
      </w:r>
      <w:r w:rsidR="000814E8">
        <w:t xml:space="preserve"> </w:t>
      </w:r>
      <w:r w:rsidR="006F286E">
        <w:fldChar w:fldCharType="begin"/>
      </w:r>
      <w:r>
        <w:instrText xml:space="preserve"> ADDIN PAPERS2_CITATIONS &lt;citation&gt;&lt;uuid&gt;EC361BCD-E562-4F7F-A11D-EAA464EAA910&lt;/uuid&gt;&lt;priority&gt;76&lt;/priority&gt;&lt;publications&gt;&lt;publication&gt;&lt;uuid&gt;D5C5929D-57A1-48EF-8F00-971592C534C1&lt;/uuid&gt;&lt;volume&gt;5&lt;/volume&gt;&lt;startpage&gt;626&lt;/startpage&gt;&lt;publication_date&gt;99200111001200000000220000&lt;/publication_date&gt;&lt;url&gt;http://eutils.ncbi.nlm.nih.gov/entrez/eutils/elink.fcgi?dbfrom=pubmed&amp;amp;id=12086901&amp;amp;retmode=ref&amp;amp;cmd=prlinks&lt;/url&gt;&lt;citekey&gt;White:2001wd&lt;/citekey&gt;&lt;type&gt;400&lt;/type&gt;&lt;title&gt;Staging of pancreatic cancer before and after neoadjuvant chemoradiation.&lt;/title&gt;&lt;location&gt;&amp;lt;!DOCTYPE html&amp;gt;</w:instrText>
      </w:r>
    </w:p>
    <w:p w14:paraId="667C5D4B" w14:textId="77777777" w:rsidR="002267BF" w:rsidRDefault="002267BF" w:rsidP="00CC152B">
      <w:pPr>
        <w:pStyle w:val="NormalWeb"/>
        <w:spacing w:line="480" w:lineRule="auto"/>
        <w:jc w:val="both"/>
      </w:pPr>
      <w:r>
        <w:instrText>&amp;lt;html lang=en&amp;gt;</w:instrText>
      </w:r>
    </w:p>
    <w:p w14:paraId="33E142A3" w14:textId="77777777" w:rsidR="002267BF" w:rsidRDefault="002267BF" w:rsidP="00CC152B">
      <w:pPr>
        <w:pStyle w:val="NormalWeb"/>
        <w:spacing w:line="480" w:lineRule="auto"/>
        <w:jc w:val="both"/>
      </w:pPr>
      <w:r>
        <w:instrText xml:space="preserve">  &amp;lt;meta charset=utf-8&amp;gt;</w:instrText>
      </w:r>
    </w:p>
    <w:p w14:paraId="45114668"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2F34AAAD" w14:textId="77777777" w:rsidR="002267BF" w:rsidRDefault="002267BF" w:rsidP="00CC152B">
      <w:pPr>
        <w:pStyle w:val="NormalWeb"/>
        <w:spacing w:line="480" w:lineRule="auto"/>
        <w:jc w:val="both"/>
      </w:pPr>
      <w:r>
        <w:instrText xml:space="preserve">  &amp;lt;title&amp;gt;Error 404 (Not Found)!!1&amp;lt;/title&amp;gt;</w:instrText>
      </w:r>
    </w:p>
    <w:p w14:paraId="011ADE03" w14:textId="77777777" w:rsidR="002267BF" w:rsidRDefault="002267BF" w:rsidP="00CC152B">
      <w:pPr>
        <w:pStyle w:val="NormalWeb"/>
        <w:spacing w:line="480" w:lineRule="auto"/>
        <w:jc w:val="both"/>
      </w:pPr>
      <w:r>
        <w:instrText xml:space="preserve">  &amp;lt;style&amp;gt;</w:instrText>
      </w:r>
    </w:p>
    <w:p w14:paraId="50D0FBAF"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7E0AA0B" w14:textId="77777777" w:rsidR="002267BF" w:rsidRDefault="002267BF" w:rsidP="00CC152B">
      <w:pPr>
        <w:pStyle w:val="NormalWeb"/>
        <w:spacing w:line="480" w:lineRule="auto"/>
        <w:jc w:val="both"/>
      </w:pPr>
      <w:r>
        <w:instrText xml:space="preserve">  &amp;lt;/style&amp;gt;</w:instrText>
      </w:r>
    </w:p>
    <w:p w14:paraId="2ABEECD4"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2EEF5847"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25B512CD"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27E573C5" w14:textId="77777777" w:rsidR="002267BF" w:rsidRDefault="002267BF" w:rsidP="00CC152B">
      <w:pPr>
        <w:pStyle w:val="NormalWeb"/>
        <w:spacing w:line="480" w:lineRule="auto"/>
        <w:jc w:val="both"/>
      </w:pPr>
      <w:r>
        <w:instrText>&lt;/location&gt;&lt;institution&gt;Department of Surgery, Duke University Medical Center, Durham, NC 27710, USA.&lt;/institution&gt;&lt;number&gt;6&lt;/number&gt;&lt;subtype&gt;400&lt;/subtype&gt;&lt;endpage&gt;633&lt;/endpage&gt;&lt;bundle&gt;&lt;publication&gt;&lt;title&gt;J Gastrointest Surg&lt;/title&gt;&lt;type&gt;-100&lt;/type&gt;&lt;subtype&gt;-100&lt;/subtype&gt;&lt;uuid&gt;4F6DDBCD-5B9D-42A3-940C-ADAD0DC2CD3F&lt;/uuid&gt;&lt;/publication&gt;&lt;/bundle&gt;&lt;authors&gt;&lt;author&gt;&lt;firstName&gt;R&lt;/firstName&gt;&lt;middleNames&gt;R&lt;/middleNames&gt;&lt;lastName&gt;White&lt;/lastName&gt;&lt;/author&gt;&lt;author&gt;&lt;firstName&gt;E&lt;/firstName&gt;&lt;middleNames&gt;K&lt;/middleNames&gt;&lt;lastName&gt;Paulson&lt;/lastName&gt;&lt;/author&gt;&lt;author&gt;&lt;firstName&gt;K&lt;/firstName&gt;&lt;middleNames&gt;S&lt;/middleNames&gt;&lt;lastName&gt;Freed&lt;/lastName&gt;&lt;/author&gt;&lt;author&gt;&lt;firstName&gt;M&lt;/firstName&gt;&lt;middleNames&gt;T&lt;/middleNames&gt;&lt;lastName&gt;Keogan&lt;/lastName&gt;&lt;/author&gt;&lt;author&gt;&lt;firstName&gt;H&lt;/firstName&gt;&lt;middleNames&gt;I&lt;/middleNames&gt;&lt;lastName&gt;Hurwitz&lt;/lastName&gt;&lt;/author&gt;&lt;author&gt;&lt;firstName&gt;C&lt;/firstName&gt;&lt;lastName&gt;Lee&lt;/lastName&gt;&lt;/author&gt;&lt;author&gt;&lt;firstName&gt;M&lt;/firstName&gt;&lt;middleNames&gt;A&lt;/middleNames&gt;&lt;lastName&gt;Morse&lt;/lastName&gt;&lt;/author&gt;&lt;author&gt;&lt;firstName&gt;M&lt;/firstName&gt;&lt;middleNames&gt;R&lt;/middleNames&gt;&lt;lastName&gt;Gottfried&lt;/lastName&gt;&lt;/author&gt;&lt;author&gt;&lt;firstName&gt;J&lt;/firstName&gt;&lt;lastName&gt;Baillie&lt;/lastName&gt;&lt;/author&gt;&lt;author&gt;&lt;firstName&gt;M&lt;/firstName&gt;&lt;middleNames&gt;S&lt;/middleNames&gt;&lt;lastName&gt;Branch&lt;/lastName&gt;&lt;/author&gt;&lt;author&gt;&lt;firstName&gt;P&lt;/firstName&gt;&lt;middleNames&gt;S&lt;/middleNames&gt;&lt;lastName&gt;Jowell&lt;/lastName&gt;&lt;/author&gt;&lt;author&gt;&lt;firstName&gt;K&lt;/firstName&gt;&lt;middleNames&gt;M&lt;/middleNames&gt;&lt;lastName&gt;McGrath&lt;/lastName&gt;&lt;/author&gt;&lt;author&gt;&lt;firstName&gt;B&lt;/firstName&gt;&lt;middleNames&gt;M&lt;/middleNames&gt;&lt;lastName&gt;Clary&lt;/lastName&gt;&lt;/author&gt;&lt;author&gt;&lt;firstName&gt;T&lt;/firstName&gt;&lt;middleNames&gt;N&lt;/middleNames&gt;&lt;lastName&gt;Pappas&lt;/lastName&gt;&lt;/author&gt;&lt;author&gt;&lt;firstName&gt;D&lt;/firstName&gt;&lt;middleNames&gt;S&lt;/middleNames&gt;&lt;lastName&gt;Tyler&lt;/lastName&gt;&lt;/author&gt;&lt;/authors&gt;&lt;/publication&gt;&lt;publication&gt;&lt;uuid&gt;EDE4A636-C2DD-425E-ACEC-AEFF30366468&lt;/uuid&gt;&lt;volume&gt;8&lt;/volume&gt;&lt;doi&gt;10.1016/j.gassur.2004.09.026&lt;/doi&gt;&lt;startpage&gt;1068&lt;/startpage&gt;&lt;publication_date&gt;99200412001200000000220000&lt;/publication_date&gt;&lt;url&gt;http://eutils.ncbi.nlm.nih.gov/entrez/eutils/elink.fcgi?dbfrom=pubmed&amp;amp;id=15585395&amp;amp;retmode=ref&amp;amp;cmd=prlinks&lt;/url&gt;&lt;citekey&gt;Shoup:2004cx&lt;/citekey&gt;&lt;type&gt;400&lt;/type&gt;&lt;title&gt;Is there a role for staging laparoscopy in patients with locally advanced, unresectable pancreatic adenocarcinoma?&lt;/title&gt;&lt;location&gt;&amp;lt;!DOCTYPE html&amp;gt;</w:instrText>
      </w:r>
    </w:p>
    <w:p w14:paraId="49DFD2FF" w14:textId="77777777" w:rsidR="002267BF" w:rsidRDefault="002267BF" w:rsidP="00CC152B">
      <w:pPr>
        <w:pStyle w:val="NormalWeb"/>
        <w:spacing w:line="480" w:lineRule="auto"/>
        <w:jc w:val="both"/>
      </w:pPr>
      <w:r>
        <w:instrText>&amp;lt;html lang=en&amp;gt;</w:instrText>
      </w:r>
    </w:p>
    <w:p w14:paraId="531E7D9D" w14:textId="77777777" w:rsidR="002267BF" w:rsidRDefault="002267BF" w:rsidP="00CC152B">
      <w:pPr>
        <w:pStyle w:val="NormalWeb"/>
        <w:spacing w:line="480" w:lineRule="auto"/>
        <w:jc w:val="both"/>
      </w:pPr>
      <w:r>
        <w:instrText xml:space="preserve">  &amp;lt;meta charset=utf-8&amp;gt;</w:instrText>
      </w:r>
    </w:p>
    <w:p w14:paraId="68624B13" w14:textId="77777777" w:rsidR="002267BF" w:rsidRDefault="002267BF" w:rsidP="00CC152B">
      <w:pPr>
        <w:pStyle w:val="NormalWeb"/>
        <w:spacing w:line="480" w:lineRule="auto"/>
        <w:jc w:val="both"/>
      </w:pPr>
      <w:r>
        <w:instrText xml:space="preserve">  &amp;lt;meta name=viewport content="initial-scale=1, minimum-scale=1, width=device-width"&amp;gt;</w:instrText>
      </w:r>
    </w:p>
    <w:p w14:paraId="45275A65" w14:textId="77777777" w:rsidR="002267BF" w:rsidRDefault="002267BF" w:rsidP="00CC152B">
      <w:pPr>
        <w:pStyle w:val="NormalWeb"/>
        <w:spacing w:line="480" w:lineRule="auto"/>
        <w:jc w:val="both"/>
      </w:pPr>
      <w:r>
        <w:instrText xml:space="preserve">  &amp;lt;title&amp;gt;Error 404 (Not Found)!!1&amp;lt;/title&amp;gt;</w:instrText>
      </w:r>
    </w:p>
    <w:p w14:paraId="1B72E46D" w14:textId="77777777" w:rsidR="002267BF" w:rsidRDefault="002267BF" w:rsidP="00CC152B">
      <w:pPr>
        <w:pStyle w:val="NormalWeb"/>
        <w:spacing w:line="480" w:lineRule="auto"/>
        <w:jc w:val="both"/>
      </w:pPr>
      <w:r>
        <w:instrText xml:space="preserve">  &amp;lt;style&amp;gt;</w:instrText>
      </w:r>
    </w:p>
    <w:p w14:paraId="47B698AD" w14:textId="77777777" w:rsidR="002267BF" w:rsidRDefault="002267BF" w:rsidP="00CC152B">
      <w:pPr>
        <w:pStyle w:val="NormalWeb"/>
        <w:spacing w:line="480" w:lineRule="auto"/>
        <w:jc w:val="both"/>
      </w:pPr>
      <w: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0897CD7" w14:textId="77777777" w:rsidR="002267BF" w:rsidRDefault="002267BF" w:rsidP="00CC152B">
      <w:pPr>
        <w:pStyle w:val="NormalWeb"/>
        <w:spacing w:line="480" w:lineRule="auto"/>
        <w:jc w:val="both"/>
      </w:pPr>
      <w:r>
        <w:instrText xml:space="preserve">  &amp;lt;/style&amp;gt;</w:instrText>
      </w:r>
    </w:p>
    <w:p w14:paraId="5A278F02" w14:textId="77777777" w:rsidR="002267BF" w:rsidRDefault="002267BF" w:rsidP="00CC152B">
      <w:pPr>
        <w:pStyle w:val="NormalWeb"/>
        <w:spacing w:line="480" w:lineRule="auto"/>
        <w:jc w:val="both"/>
      </w:pPr>
      <w:r>
        <w:instrText xml:space="preserve">  &amp;lt;a href=//www.google.com/&amp;gt;&amp;lt;span id=logo aria-label=Google&amp;gt;&amp;lt;/span&amp;gt;&amp;lt;/a&amp;gt;</w:instrText>
      </w:r>
    </w:p>
    <w:p w14:paraId="14D2F773" w14:textId="77777777" w:rsidR="002267BF" w:rsidRDefault="002267BF" w:rsidP="00CC152B">
      <w:pPr>
        <w:pStyle w:val="NormalWeb"/>
        <w:spacing w:line="480" w:lineRule="auto"/>
        <w:jc w:val="both"/>
      </w:pPr>
      <w:r>
        <w:instrText xml:space="preserve">  &amp;lt;p&amp;gt;&amp;lt;b&amp;gt;404.&amp;lt;/b&amp;gt; &amp;lt;ins&amp;gt;That’s an error.&amp;lt;/ins&amp;gt;</w:instrText>
      </w:r>
    </w:p>
    <w:p w14:paraId="4C6918A2" w14:textId="77777777" w:rsidR="002267BF" w:rsidRDefault="002267BF" w:rsidP="00CC152B">
      <w:pPr>
        <w:pStyle w:val="NormalWeb"/>
        <w:spacing w:line="480" w:lineRule="auto"/>
        <w:jc w:val="both"/>
      </w:pPr>
      <w:r>
        <w:instrText xml:space="preserve">  &amp;lt;p&amp;gt;The requested URL &amp;lt;code&amp;gt;/maps/geo&amp;lt;/code&amp;gt; was not found on this server.  &amp;lt;ins&amp;gt;That’s all we know.&amp;lt;/ins&amp;gt;</w:instrText>
      </w:r>
    </w:p>
    <w:p w14:paraId="7BD71FBA" w14:textId="580C9DA6" w:rsidR="00D17CB4" w:rsidRDefault="002267BF" w:rsidP="00CC152B">
      <w:pPr>
        <w:pStyle w:val="NormalWeb"/>
        <w:spacing w:line="480" w:lineRule="auto"/>
        <w:jc w:val="both"/>
      </w:pPr>
      <w:r>
        <w:instrText>&lt;/location&gt;&lt;institution&gt;From the Department of Surgery, Memorial Sloan-Kettering Cancer Center, New York, NY 10021, USA.&lt;/institution&gt;&lt;number&gt;8&lt;/number&gt;&lt;subtype&gt;400&lt;/subtype&gt;&lt;endpage&gt;1071&lt;/endpage&gt;&lt;bundle&gt;&lt;publication&gt;&lt;title&gt;J Gastrointest Surg&lt;/title&gt;&lt;type&gt;-100&lt;/type&gt;&lt;subtype&gt;-100&lt;/subtype&gt;&lt;uuid&gt;4F6DDBCD-5B9D-42A3-940C-ADAD0DC2CD3F&lt;/uuid&gt;&lt;/publication&gt;&lt;/bundle&gt;&lt;authors&gt;&lt;author&gt;&lt;firstName&gt;Margo&lt;/firstName&gt;&lt;lastName&gt;Shoup&lt;/lastName&gt;&lt;/author&gt;&lt;author&gt;&lt;firstName&gt;Corinne&lt;/firstName&gt;&lt;lastName&gt;Winston&lt;/lastName&gt;&lt;/author&gt;&lt;author&gt;&lt;firstName&gt;Murray&lt;/firstName&gt;&lt;middleNames&gt;F&lt;/middleNames&gt;&lt;lastName&gt;Brennan&lt;/lastName&gt;&lt;/author&gt;&lt;author&gt;&lt;firstName&gt;Diane&lt;/firstName&gt;&lt;lastName&gt;Bassman&lt;/lastName&gt;&lt;/author&gt;&lt;author&gt;&lt;firstName&gt;Kevin&lt;/firstName&gt;&lt;middleNames&gt;C&lt;/middleNames&gt;&lt;lastName&gt;Conlon&lt;/lastName&gt;&lt;/author&gt;&lt;/authors&gt;&lt;/publication&gt;&lt;/publications&gt;&lt;cites&gt;&lt;/cites&gt;&lt;/citation&gt;</w:instrText>
      </w:r>
      <w:r w:rsidR="006F286E">
        <w:fldChar w:fldCharType="separate"/>
      </w:r>
      <w:r>
        <w:rPr>
          <w:rFonts w:eastAsia="Times New Roman"/>
          <w:lang w:val="en-US"/>
        </w:rPr>
        <w:t>[73,74]</w:t>
      </w:r>
      <w:r w:rsidR="006F286E">
        <w:fldChar w:fldCharType="end"/>
      </w:r>
      <w:r w:rsidR="0020584E">
        <w:t xml:space="preserve">. </w:t>
      </w:r>
    </w:p>
    <w:p w14:paraId="06E916CA" w14:textId="77777777" w:rsidR="00CC152B" w:rsidRPr="00BF3DCA" w:rsidRDefault="00CC152B" w:rsidP="00CC152B">
      <w:pPr>
        <w:pStyle w:val="Heading2"/>
        <w:jc w:val="both"/>
        <w:rPr>
          <w:rFonts w:eastAsia="Times New Roman"/>
          <w:sz w:val="32"/>
          <w:szCs w:val="32"/>
        </w:rPr>
      </w:pPr>
      <w:r>
        <w:rPr>
          <w:rFonts w:eastAsia="Times New Roman"/>
          <w:sz w:val="32"/>
          <w:szCs w:val="32"/>
        </w:rPr>
        <w:t>5.</w:t>
      </w:r>
      <w:r w:rsidRPr="00BF3DCA">
        <w:rPr>
          <w:rFonts w:eastAsia="Times New Roman"/>
          <w:sz w:val="32"/>
          <w:szCs w:val="32"/>
        </w:rPr>
        <w:t xml:space="preserve"> </w:t>
      </w:r>
      <w:r>
        <w:rPr>
          <w:rFonts w:eastAsia="Times New Roman"/>
          <w:sz w:val="32"/>
          <w:szCs w:val="32"/>
        </w:rPr>
        <w:t>Cost Effectiveness of SL/LUS</w:t>
      </w:r>
    </w:p>
    <w:p w14:paraId="68B547F1" w14:textId="77777777" w:rsidR="002267BF" w:rsidRDefault="00054A04" w:rsidP="00CC152B">
      <w:pPr>
        <w:spacing w:line="480" w:lineRule="auto"/>
        <w:jc w:val="both"/>
        <w:rPr>
          <w:rFonts w:eastAsia="Times New Roman"/>
        </w:rPr>
      </w:pPr>
      <w:r w:rsidRPr="001E4E00">
        <w:rPr>
          <w:rFonts w:eastAsia="Times New Roman"/>
        </w:rPr>
        <w:t xml:space="preserve">An important issue in </w:t>
      </w:r>
      <w:r>
        <w:rPr>
          <w:rFonts w:eastAsia="Times New Roman"/>
        </w:rPr>
        <w:t>SL/L-LUS</w:t>
      </w:r>
      <w:r w:rsidRPr="001E4E00">
        <w:rPr>
          <w:rFonts w:eastAsia="Times New Roman"/>
        </w:rPr>
        <w:t xml:space="preserve"> is its operational effectiveness, not least of which is cost. A cost study from the USA found that the use of </w:t>
      </w:r>
      <w:r>
        <w:rPr>
          <w:rFonts w:eastAsia="Times New Roman"/>
        </w:rPr>
        <w:t>SL/L-LUS</w:t>
      </w:r>
      <w:r w:rsidRPr="001E4E00">
        <w:rPr>
          <w:rFonts w:eastAsia="Times New Roman"/>
        </w:rPr>
        <w:t xml:space="preserve"> in patients with pancreatic cancer does not add significantly to the overall expense of management: the cost for selective, routine</w:t>
      </w:r>
      <w:r w:rsidR="00CC152B">
        <w:rPr>
          <w:rFonts w:eastAsia="Times New Roman"/>
        </w:rPr>
        <w:t xml:space="preserve"> use</w:t>
      </w:r>
      <w:r w:rsidRPr="001E4E00">
        <w:rPr>
          <w:rFonts w:eastAsia="Times New Roman"/>
        </w:rPr>
        <w:t xml:space="preserve"> or no use was found to be $91,805, $90,888 and $93,134, respectively</w:t>
      </w:r>
      <w:r>
        <w:rPr>
          <w:rFonts w:eastAsia="Times New Roman"/>
        </w:rPr>
        <w:t xml:space="preserve"> </w:t>
      </w:r>
      <w:r>
        <w:rPr>
          <w:rFonts w:eastAsia="Times New Roman"/>
        </w:rPr>
        <w:fldChar w:fldCharType="begin"/>
      </w:r>
      <w:r w:rsidR="002267BF">
        <w:rPr>
          <w:rFonts w:eastAsia="Times New Roman"/>
        </w:rPr>
        <w:instrText xml:space="preserve"> ADDIN PAPERS2_CITATIONS &lt;citation&gt;&lt;uuid&gt;7086CCB6-D936-49ED-9390-FE7503B2B614&lt;/uuid&gt;&lt;priority&gt;77&lt;/priority&gt;&lt;publications&gt;&lt;publication&gt;&lt;uuid&gt;5EAC7AD3-2161-454E-AAC2-831A99EE5BED&lt;/uuid&gt;&lt;volume&gt;12&lt;/volume&gt;&lt;doi&gt;10.1007/s11605-008-0514-y&lt;/doi&gt;&lt;startpage&gt;1177&lt;/startpage&gt;&lt;publication_date&gt;99200807001200000000220000&lt;/publication_date&gt;&lt;url&gt;http://eutils.ncbi.nlm.nih.gov/entrez/eutils/elink.fcgi?dbfrom=pubmed&amp;amp;id=18470572&amp;amp;retmode=ref&amp;amp;cmd=prlinks&lt;/url&gt;&lt;citekey&gt;Enestvedt:2008gu&lt;/citekey&gt;&lt;type&gt;400&lt;/type&gt;&lt;title&gt;Diagnostic laparoscopy for patients with potentially resectable pancreatic adenocarcinoma: is it cost-effective in the current era?&lt;/title&gt;&lt;location&gt;&amp;lt;!DOCTYPE html&amp;gt;</w:instrText>
      </w:r>
    </w:p>
    <w:p w14:paraId="4906BD31" w14:textId="77777777" w:rsidR="002267BF" w:rsidRDefault="002267BF" w:rsidP="00CC152B">
      <w:pPr>
        <w:spacing w:line="480" w:lineRule="auto"/>
        <w:jc w:val="both"/>
        <w:rPr>
          <w:rFonts w:eastAsia="Times New Roman"/>
        </w:rPr>
      </w:pPr>
      <w:r>
        <w:rPr>
          <w:rFonts w:eastAsia="Times New Roman"/>
        </w:rPr>
        <w:instrText>&amp;lt;html lang=en&amp;gt;</w:instrText>
      </w:r>
    </w:p>
    <w:p w14:paraId="460FDAAB" w14:textId="77777777" w:rsidR="002267BF" w:rsidRDefault="002267BF" w:rsidP="00CC152B">
      <w:pPr>
        <w:spacing w:line="480" w:lineRule="auto"/>
        <w:jc w:val="both"/>
        <w:rPr>
          <w:rFonts w:eastAsia="Times New Roman"/>
        </w:rPr>
      </w:pPr>
      <w:r>
        <w:rPr>
          <w:rFonts w:eastAsia="Times New Roman"/>
        </w:rPr>
        <w:instrText xml:space="preserve">  &amp;lt;meta charset=utf-8&amp;gt;</w:instrText>
      </w:r>
    </w:p>
    <w:p w14:paraId="7F2CB722" w14:textId="77777777" w:rsidR="002267BF" w:rsidRDefault="002267BF" w:rsidP="00CC152B">
      <w:pPr>
        <w:spacing w:line="480" w:lineRule="auto"/>
        <w:jc w:val="both"/>
        <w:rPr>
          <w:rFonts w:eastAsia="Times New Roman"/>
        </w:rPr>
      </w:pPr>
      <w:r>
        <w:rPr>
          <w:rFonts w:eastAsia="Times New Roman"/>
        </w:rPr>
        <w:instrText xml:space="preserve">  &amp;lt;meta name=viewport content="initial-scale=1, minimum-scale=1, width=device-width"&amp;gt;</w:instrText>
      </w:r>
    </w:p>
    <w:p w14:paraId="061F847A" w14:textId="77777777" w:rsidR="002267BF" w:rsidRDefault="002267BF" w:rsidP="00CC152B">
      <w:pPr>
        <w:spacing w:line="480" w:lineRule="auto"/>
        <w:jc w:val="both"/>
        <w:rPr>
          <w:rFonts w:eastAsia="Times New Roman"/>
        </w:rPr>
      </w:pPr>
      <w:r>
        <w:rPr>
          <w:rFonts w:eastAsia="Times New Roman"/>
        </w:rPr>
        <w:instrText xml:space="preserve">  &amp;lt;title&amp;gt;Error 404 (Not Found)!!1&amp;lt;/title&amp;gt;</w:instrText>
      </w:r>
    </w:p>
    <w:p w14:paraId="1BA250A6" w14:textId="77777777" w:rsidR="002267BF" w:rsidRDefault="002267BF" w:rsidP="00CC152B">
      <w:pPr>
        <w:spacing w:line="480" w:lineRule="auto"/>
        <w:jc w:val="both"/>
        <w:rPr>
          <w:rFonts w:eastAsia="Times New Roman"/>
        </w:rPr>
      </w:pPr>
      <w:r>
        <w:rPr>
          <w:rFonts w:eastAsia="Times New Roman"/>
        </w:rPr>
        <w:instrText xml:space="preserve">  &amp;lt;style&amp;gt;</w:instrText>
      </w:r>
    </w:p>
    <w:p w14:paraId="5903FACD" w14:textId="77777777" w:rsidR="002267BF" w:rsidRDefault="002267BF" w:rsidP="00CC152B">
      <w:pPr>
        <w:spacing w:line="480" w:lineRule="auto"/>
        <w:jc w:val="both"/>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7441FAD" w14:textId="77777777" w:rsidR="002267BF" w:rsidRDefault="002267BF" w:rsidP="00CC152B">
      <w:pPr>
        <w:spacing w:line="480" w:lineRule="auto"/>
        <w:jc w:val="both"/>
        <w:rPr>
          <w:rFonts w:eastAsia="Times New Roman"/>
        </w:rPr>
      </w:pPr>
      <w:r>
        <w:rPr>
          <w:rFonts w:eastAsia="Times New Roman"/>
        </w:rPr>
        <w:instrText xml:space="preserve">  &amp;lt;/style&amp;gt;</w:instrText>
      </w:r>
    </w:p>
    <w:p w14:paraId="7599A94D" w14:textId="77777777" w:rsidR="002267BF" w:rsidRDefault="002267BF" w:rsidP="00CC152B">
      <w:pPr>
        <w:spacing w:line="480" w:lineRule="auto"/>
        <w:jc w:val="both"/>
        <w:rPr>
          <w:rFonts w:eastAsia="Times New Roman"/>
        </w:rPr>
      </w:pPr>
      <w:r>
        <w:rPr>
          <w:rFonts w:eastAsia="Times New Roman"/>
        </w:rPr>
        <w:instrText xml:space="preserve">  &amp;lt;a href=//www.google.com/&amp;gt;&amp;lt;span id=logo aria-label=Google&amp;gt;&amp;lt;/span&amp;gt;&amp;lt;/a&amp;gt;</w:instrText>
      </w:r>
    </w:p>
    <w:p w14:paraId="7679DC5E" w14:textId="77777777" w:rsidR="002267BF" w:rsidRDefault="002267BF" w:rsidP="00CC152B">
      <w:pPr>
        <w:spacing w:line="480" w:lineRule="auto"/>
        <w:jc w:val="both"/>
        <w:rPr>
          <w:rFonts w:eastAsia="Times New Roman"/>
        </w:rPr>
      </w:pPr>
      <w:r>
        <w:rPr>
          <w:rFonts w:eastAsia="Times New Roman"/>
        </w:rPr>
        <w:instrText xml:space="preserve">  &amp;lt;p&amp;gt;&amp;lt;b&amp;gt;404.&amp;lt;/b&amp;gt; &amp;lt;ins&amp;gt;That’s an error.&amp;lt;/ins&amp;gt;</w:instrText>
      </w:r>
    </w:p>
    <w:p w14:paraId="24707C92" w14:textId="77777777" w:rsidR="002267BF" w:rsidRDefault="002267BF" w:rsidP="00CC152B">
      <w:pPr>
        <w:spacing w:line="480" w:lineRule="auto"/>
        <w:jc w:val="both"/>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3FD7147E" w14:textId="675EDDF2" w:rsidR="002267BF" w:rsidRDefault="002267BF" w:rsidP="00CC152B">
      <w:pPr>
        <w:spacing w:line="480" w:lineRule="auto"/>
        <w:jc w:val="both"/>
        <w:rPr>
          <w:rFonts w:eastAsia="Times New Roman"/>
        </w:rPr>
      </w:pPr>
      <w:r>
        <w:rPr>
          <w:rFonts w:eastAsia="Times New Roman"/>
        </w:rPr>
        <w:instrText>&lt;/location&gt;&lt;institution&gt;Department of Surgery, Oregon Health &amp;amp; Science University, Portland, OR 97239, USA.&lt;/institution&gt;&lt;number&gt;7&lt;/number&gt;&lt;subtype&gt;400&lt;/subtype&gt;&lt;endpage&gt;1184&lt;/endpage&gt;&lt;bundle&gt;&lt;publication&gt;&lt;title&gt;J Gastrointest Surg&lt;/title&gt;&lt;type&gt;-100&lt;/type&gt;&lt;subtype&gt;-100&lt;/subtype&gt;&lt;uuid&gt;4F6DDBCD-5B9D-42A3-940C-ADAD0DC2CD3F&lt;/uuid&gt;&lt;/publication&gt;&lt;/bundle&gt;&lt;authors&gt;&lt;author&gt;&lt;firstName&gt;C&lt;/firstName&gt;&lt;middleNames&gt;K&lt;/middleNames&gt;&lt;lastName&gt;Enestvedt&lt;/lastName&gt;&lt;/author&gt;&lt;author&gt;&lt;firstName&gt;S&lt;/firstName&gt;&lt;middleNames&gt;C&lt;/middleNames&gt;&lt;lastName&gt;Mayo&lt;/lastName&gt;&lt;/author&gt;&lt;author&gt;&lt;firstName&gt;B&lt;/firstName&gt;&lt;middleNames&gt;S&lt;/middleNames&gt;&lt;lastName&gt;Diggs&lt;/lastName&gt;&lt;/author&gt;&lt;author&gt;&lt;firstName&gt;M&lt;/firstName&gt;&lt;lastName&gt;Mori&lt;/lastName&gt;&lt;/author&gt;&lt;author&gt;&lt;firstName&gt;D&lt;/firstName&gt;&lt;middleNames&gt;A&lt;/middleNames&gt;&lt;lastName&gt;Austin&lt;/lastName&gt;&lt;/author&gt;&lt;author&gt;&lt;firstName&gt;D&lt;/firstName&gt;&lt;middleNames&gt;K&lt;/middleNames&gt;&lt;lastName&gt;Shipley&lt;/lastName&gt;&lt;/author&gt;&lt;author&gt;&lt;firstName&gt;B&lt;/firstName&gt;&lt;middleNames&gt;C&lt;/middleNames&gt;&lt;lastName&gt;Sheppard&lt;/lastName&gt;&lt;/author&gt;&lt;author&gt;&lt;firstName&gt;K&lt;/firstName&gt;&lt;middleNames&gt;G&lt;/middleNames&gt;&lt;lastName&gt;Billingsley&lt;/lastName&gt;&lt;/author&gt;&lt;/authors&gt;&lt;/publication&gt;&lt;/publications&gt;&lt;cites&gt;&lt;/cites&gt;&lt;/citation&gt;</w:instrText>
      </w:r>
      <w:r w:rsidR="00054A04">
        <w:rPr>
          <w:rFonts w:eastAsia="Times New Roman"/>
        </w:rPr>
        <w:fldChar w:fldCharType="separate"/>
      </w:r>
      <w:r w:rsidR="003F26E6">
        <w:rPr>
          <w:rFonts w:eastAsia="Times New Roman"/>
          <w:lang w:val="en-US"/>
        </w:rPr>
        <w:t>[32]</w:t>
      </w:r>
      <w:r w:rsidR="00054A04">
        <w:rPr>
          <w:rFonts w:eastAsia="Times New Roman"/>
        </w:rPr>
        <w:fldChar w:fldCharType="end"/>
      </w:r>
      <w:r w:rsidR="00B86C53">
        <w:rPr>
          <w:rFonts w:eastAsia="Times New Roman"/>
        </w:rPr>
        <w:t>. B</w:t>
      </w:r>
      <w:r w:rsidR="00054A04" w:rsidRPr="001E4E00">
        <w:rPr>
          <w:rFonts w:eastAsia="Times New Roman"/>
        </w:rPr>
        <w:t>y using pre- and post-test pr</w:t>
      </w:r>
      <w:r w:rsidR="00CB7AF3">
        <w:rPr>
          <w:rFonts w:eastAsia="Times New Roman"/>
        </w:rPr>
        <w:t>obabilities for unresectability</w:t>
      </w:r>
      <w:r w:rsidR="00054A04">
        <w:rPr>
          <w:rFonts w:eastAsia="Times New Roman"/>
        </w:rPr>
        <w:t xml:space="preserve"> </w:t>
      </w:r>
      <w:r w:rsidR="00054A04">
        <w:rPr>
          <w:rFonts w:eastAsia="Times New Roman"/>
        </w:rPr>
        <w:fldChar w:fldCharType="begin"/>
      </w:r>
      <w:r>
        <w:rPr>
          <w:rFonts w:eastAsia="Times New Roman"/>
        </w:rPr>
        <w:instrText xml:space="preserve"> ADDIN PAPERS2_CITATIONS &lt;citation&gt;&lt;uuid&gt;DE4A3998-D92B-4D04-BC6C-57B582B423A4&lt;/uuid&gt;&lt;priority&gt;78&lt;/priority&gt;&lt;publications&gt;&lt;publication&gt;&lt;uuid&gt;2C08CEA8-2B3A-48DD-B45E-A423FDE57D26&lt;/uuid&gt;&lt;doi&gt;10.1002/14651858.CD009323.pub2&lt;/doi&gt;&lt;startpage&gt;CD009323&lt;/startpage&gt;&lt;publication_date&gt;99201300001200000000200000&lt;/publication_date&gt;&lt;url&gt;http://eutils.ncbi.nlm.nih.gov/entrez/eutils/elink.fcgi?dbfrom=pubmed&amp;amp;id=24272022&amp;amp;retmode=ref&amp;amp;cmd=prlinks&lt;/url&gt;&lt;citekey&gt;Allen:2013hz&lt;/citekey&gt;&lt;type&gt;400&lt;/type&gt;&lt;title&gt;Diagnostic accuracy of laparoscopy following computed tomography (CT) scanning for assessing the resectability with curative intent in pancreatic and periampullary cancer.&lt;/title&gt;&lt;location&gt;&amp;lt;!DOCTYPE html&amp;gt;</w:instrText>
      </w:r>
    </w:p>
    <w:p w14:paraId="02660C52" w14:textId="77777777" w:rsidR="002267BF" w:rsidRDefault="002267BF" w:rsidP="00CC152B">
      <w:pPr>
        <w:spacing w:line="480" w:lineRule="auto"/>
        <w:jc w:val="both"/>
        <w:rPr>
          <w:rFonts w:eastAsia="Times New Roman"/>
        </w:rPr>
      </w:pPr>
      <w:r>
        <w:rPr>
          <w:rFonts w:eastAsia="Times New Roman"/>
        </w:rPr>
        <w:instrText>&amp;lt;html lang=en&amp;gt;</w:instrText>
      </w:r>
    </w:p>
    <w:p w14:paraId="56E229CC" w14:textId="77777777" w:rsidR="002267BF" w:rsidRDefault="002267BF" w:rsidP="00CC152B">
      <w:pPr>
        <w:spacing w:line="480" w:lineRule="auto"/>
        <w:jc w:val="both"/>
        <w:rPr>
          <w:rFonts w:eastAsia="Times New Roman"/>
        </w:rPr>
      </w:pPr>
      <w:r>
        <w:rPr>
          <w:rFonts w:eastAsia="Times New Roman"/>
        </w:rPr>
        <w:instrText xml:space="preserve">  &amp;lt;meta charset=utf-8&amp;gt;</w:instrText>
      </w:r>
    </w:p>
    <w:p w14:paraId="3FD3DD64" w14:textId="77777777" w:rsidR="002267BF" w:rsidRDefault="002267BF" w:rsidP="00CC152B">
      <w:pPr>
        <w:spacing w:line="480" w:lineRule="auto"/>
        <w:jc w:val="both"/>
        <w:rPr>
          <w:rFonts w:eastAsia="Times New Roman"/>
        </w:rPr>
      </w:pPr>
      <w:r>
        <w:rPr>
          <w:rFonts w:eastAsia="Times New Roman"/>
        </w:rPr>
        <w:instrText xml:space="preserve">  &amp;lt;meta name=viewport content="initial-scale=1, minimum-scale=1, width=device-width"&amp;gt;</w:instrText>
      </w:r>
    </w:p>
    <w:p w14:paraId="01D71664" w14:textId="77777777" w:rsidR="002267BF" w:rsidRDefault="002267BF" w:rsidP="00CC152B">
      <w:pPr>
        <w:spacing w:line="480" w:lineRule="auto"/>
        <w:jc w:val="both"/>
        <w:rPr>
          <w:rFonts w:eastAsia="Times New Roman"/>
        </w:rPr>
      </w:pPr>
      <w:r>
        <w:rPr>
          <w:rFonts w:eastAsia="Times New Roman"/>
        </w:rPr>
        <w:instrText xml:space="preserve">  &amp;lt;title&amp;gt;Error 404 (Not Found)!!1&amp;lt;/title&amp;gt;</w:instrText>
      </w:r>
    </w:p>
    <w:p w14:paraId="3607F862" w14:textId="77777777" w:rsidR="002267BF" w:rsidRDefault="002267BF" w:rsidP="00CC152B">
      <w:pPr>
        <w:spacing w:line="480" w:lineRule="auto"/>
        <w:jc w:val="both"/>
        <w:rPr>
          <w:rFonts w:eastAsia="Times New Roman"/>
        </w:rPr>
      </w:pPr>
      <w:r>
        <w:rPr>
          <w:rFonts w:eastAsia="Times New Roman"/>
        </w:rPr>
        <w:instrText xml:space="preserve">  &amp;lt;style&amp;gt;</w:instrText>
      </w:r>
    </w:p>
    <w:p w14:paraId="7931EB93" w14:textId="77777777" w:rsidR="002267BF" w:rsidRDefault="002267BF" w:rsidP="00CC152B">
      <w:pPr>
        <w:spacing w:line="480" w:lineRule="auto"/>
        <w:jc w:val="both"/>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1AC393B" w14:textId="77777777" w:rsidR="002267BF" w:rsidRDefault="002267BF" w:rsidP="00CC152B">
      <w:pPr>
        <w:spacing w:line="480" w:lineRule="auto"/>
        <w:jc w:val="both"/>
        <w:rPr>
          <w:rFonts w:eastAsia="Times New Roman"/>
        </w:rPr>
      </w:pPr>
      <w:r>
        <w:rPr>
          <w:rFonts w:eastAsia="Times New Roman"/>
        </w:rPr>
        <w:instrText xml:space="preserve">  &amp;lt;/style&amp;gt;</w:instrText>
      </w:r>
    </w:p>
    <w:p w14:paraId="1F7F59D5" w14:textId="77777777" w:rsidR="002267BF" w:rsidRDefault="002267BF" w:rsidP="00CC152B">
      <w:pPr>
        <w:spacing w:line="480" w:lineRule="auto"/>
        <w:jc w:val="both"/>
        <w:rPr>
          <w:rFonts w:eastAsia="Times New Roman"/>
        </w:rPr>
      </w:pPr>
      <w:r>
        <w:rPr>
          <w:rFonts w:eastAsia="Times New Roman"/>
        </w:rPr>
        <w:instrText xml:space="preserve">  &amp;lt;a href=//www.google.com/&amp;gt;&amp;lt;span id=logo aria-label=Google&amp;gt;&amp;lt;/span&amp;gt;&amp;lt;/a&amp;gt;</w:instrText>
      </w:r>
    </w:p>
    <w:p w14:paraId="4409C1E1" w14:textId="77777777" w:rsidR="002267BF" w:rsidRDefault="002267BF" w:rsidP="00CC152B">
      <w:pPr>
        <w:spacing w:line="480" w:lineRule="auto"/>
        <w:jc w:val="both"/>
        <w:rPr>
          <w:rFonts w:eastAsia="Times New Roman"/>
        </w:rPr>
      </w:pPr>
      <w:r>
        <w:rPr>
          <w:rFonts w:eastAsia="Times New Roman"/>
        </w:rPr>
        <w:instrText xml:space="preserve">  &amp;lt;p&amp;gt;&amp;lt;b&amp;gt;404.&amp;lt;/b&amp;gt; &amp;lt;ins&amp;gt;That’s an error.&amp;lt;/ins&amp;gt;</w:instrText>
      </w:r>
    </w:p>
    <w:p w14:paraId="3160D066" w14:textId="77777777" w:rsidR="002267BF" w:rsidRDefault="002267BF" w:rsidP="00CC152B">
      <w:pPr>
        <w:spacing w:line="480" w:lineRule="auto"/>
        <w:jc w:val="both"/>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03714C3C" w14:textId="77777777" w:rsidR="002267BF" w:rsidRDefault="002267BF" w:rsidP="00CC152B">
      <w:pPr>
        <w:spacing w:line="480" w:lineRule="auto"/>
        <w:jc w:val="both"/>
        <w:rPr>
          <w:rFonts w:eastAsia="Times New Roman"/>
        </w:rPr>
      </w:pPr>
      <w:r>
        <w:rPr>
          <w:rFonts w:eastAsia="Times New Roman"/>
        </w:rPr>
        <w:instrText>&lt;/location&gt;&lt;institution&gt;University College London, Royal Free Campus, Pond Street, London, UK, NW3 2QG.&lt;/institution&gt;&lt;number&gt;11&lt;/number&gt;&lt;subtype&gt;400&lt;/subtype&gt;&lt;bundle&gt;&lt;publication&gt;&lt;title&gt;Cochrane Database Syst Rev&lt;/title&gt;&lt;type&gt;-100&lt;/type&gt;&lt;subtype&gt;-100&lt;/subtype&gt;&lt;uuid&gt;6A759470-AD74-4245-A1E3-209DD4ED5033&lt;/uuid&gt;&lt;/publication&gt;&lt;/bundle&gt;&lt;authors&gt;&lt;author&gt;&lt;firstName&gt;Victoria&lt;/firstName&gt;&lt;middleNames&gt;B&lt;/middleNames&gt;&lt;lastName&gt;Allen&lt;/lastName&gt;&lt;/author&gt;&lt;author&gt;&lt;firstName&gt;Kurinchi&lt;/firstName&gt;&lt;middleNames&gt;Selvan&lt;/middleNames&gt;&lt;lastName&gt;Gurusamy&lt;/lastName&gt;&lt;/author&gt;&lt;author&gt;&lt;firstName&gt;Yemisi&lt;/firstName&gt;&lt;lastName&gt;Takwoingi&lt;/lastName&gt;&lt;/author&gt;&lt;author&gt;&lt;firstName&gt;Amun&lt;/firstName&gt;&lt;lastName&gt;Kalia&lt;/lastName&gt;&lt;/author&gt;&lt;author&gt;&lt;firstName&gt;Brian&lt;/firstName&gt;&lt;middleNames&gt;R&lt;/middleNames&gt;&lt;lastName&gt;Davidson&lt;/lastName&gt;&lt;/author&gt;&lt;/authors&gt;&lt;/publication&gt;&lt;/publications&gt;&lt;cites&gt;&lt;/cites&gt;&lt;/citation&gt;</w:instrText>
      </w:r>
      <w:r w:rsidR="00054A04">
        <w:rPr>
          <w:rFonts w:eastAsia="Times New Roman"/>
        </w:rPr>
        <w:fldChar w:fldCharType="separate"/>
      </w:r>
      <w:r w:rsidR="003F26E6">
        <w:rPr>
          <w:rFonts w:eastAsia="Times New Roman"/>
          <w:lang w:val="en-US"/>
        </w:rPr>
        <w:t>[34]</w:t>
      </w:r>
      <w:r w:rsidR="00054A04">
        <w:rPr>
          <w:rFonts w:eastAsia="Times New Roman"/>
        </w:rPr>
        <w:fldChar w:fldCharType="end"/>
      </w:r>
      <w:r w:rsidR="00054A04" w:rsidRPr="001E4E00">
        <w:rPr>
          <w:rFonts w:eastAsia="Times New Roman"/>
        </w:rPr>
        <w:t xml:space="preserve"> a UK study developed a m</w:t>
      </w:r>
      <w:r w:rsidR="00054A04">
        <w:rPr>
          <w:rFonts w:eastAsia="Times New Roman"/>
        </w:rPr>
        <w:t>odel based cost-</w:t>
      </w:r>
      <w:r w:rsidR="00054A04" w:rsidRPr="001E4E00">
        <w:rPr>
          <w:rFonts w:eastAsia="Times New Roman"/>
        </w:rPr>
        <w:t xml:space="preserve">analysis for </w:t>
      </w:r>
      <w:r w:rsidR="00054A04">
        <w:rPr>
          <w:rFonts w:eastAsia="Times New Roman"/>
        </w:rPr>
        <w:t>SL/L-LUS</w:t>
      </w:r>
      <w:r w:rsidR="00054A04" w:rsidRPr="001E4E00">
        <w:rPr>
          <w:rFonts w:eastAsia="Times New Roman"/>
        </w:rPr>
        <w:t xml:space="preserve"> in pancreatic cancer</w:t>
      </w:r>
      <w:r w:rsidR="00054A04">
        <w:rPr>
          <w:rFonts w:eastAsia="Times New Roman"/>
        </w:rPr>
        <w:t xml:space="preserve"> </w:t>
      </w:r>
      <w:r w:rsidR="00054A04">
        <w:rPr>
          <w:rFonts w:eastAsia="Times New Roman"/>
        </w:rPr>
        <w:fldChar w:fldCharType="begin"/>
      </w:r>
      <w:r>
        <w:rPr>
          <w:rFonts w:eastAsia="Times New Roman"/>
        </w:rPr>
        <w:instrText xml:space="preserve"> ADDIN PAPERS2_CITATIONS &lt;citation&gt;&lt;uuid&gt;B1751B3D-C24F-475C-9606-4790374A0AAE&lt;/uuid&gt;&lt;priority&gt;79&lt;/priority&gt;&lt;publications&gt;&lt;publication&gt;&lt;uuid&gt;DE1E103C-EBD7-4AF6-BEB1-E06E0FB12841&lt;/uuid&gt;&lt;volume&gt;15&lt;/volume&gt;&lt;doi&gt;10.1186/s12876-015-0270-x&lt;/doi&gt;&lt;startpage&gt;44&lt;/startpage&gt;&lt;publication_date&gt;99201500001200000000200000&lt;/publication_date&gt;&lt;url&gt;http://eutils.ncbi.nlm.nih.gov/entrez/eutils/elink.fcgi?dbfrom=pubmed&amp;amp;id=25888495&amp;amp;retmode=ref&amp;amp;cmd=prlinks&lt;/url&gt;&lt;citekey&gt;Morris:2015fx&lt;/citekey&gt;&lt;type&gt;400&lt;/type&gt;&lt;title&gt;Cost-effectiveness of diagnostic laparoscopy for assessing resectability in pancreatic and periampullary cancer.&lt;/title&gt;&lt;location&gt;&amp;lt;!DOCTYPE html&amp;gt;</w:instrText>
      </w:r>
    </w:p>
    <w:p w14:paraId="363594C7" w14:textId="77777777" w:rsidR="002267BF" w:rsidRDefault="002267BF" w:rsidP="00CC152B">
      <w:pPr>
        <w:spacing w:line="480" w:lineRule="auto"/>
        <w:jc w:val="both"/>
        <w:rPr>
          <w:rFonts w:eastAsia="Times New Roman"/>
        </w:rPr>
      </w:pPr>
      <w:r>
        <w:rPr>
          <w:rFonts w:eastAsia="Times New Roman"/>
        </w:rPr>
        <w:instrText>&amp;lt;html lang=en&amp;gt;</w:instrText>
      </w:r>
    </w:p>
    <w:p w14:paraId="56A6BA18" w14:textId="77777777" w:rsidR="002267BF" w:rsidRDefault="002267BF" w:rsidP="00CC152B">
      <w:pPr>
        <w:spacing w:line="480" w:lineRule="auto"/>
        <w:jc w:val="both"/>
        <w:rPr>
          <w:rFonts w:eastAsia="Times New Roman"/>
        </w:rPr>
      </w:pPr>
      <w:r>
        <w:rPr>
          <w:rFonts w:eastAsia="Times New Roman"/>
        </w:rPr>
        <w:instrText xml:space="preserve">  &amp;lt;meta charset=utf-8&amp;gt;</w:instrText>
      </w:r>
    </w:p>
    <w:p w14:paraId="7325E4F1" w14:textId="77777777" w:rsidR="002267BF" w:rsidRDefault="002267BF" w:rsidP="00CC152B">
      <w:pPr>
        <w:spacing w:line="480" w:lineRule="auto"/>
        <w:jc w:val="both"/>
        <w:rPr>
          <w:rFonts w:eastAsia="Times New Roman"/>
        </w:rPr>
      </w:pPr>
      <w:r>
        <w:rPr>
          <w:rFonts w:eastAsia="Times New Roman"/>
        </w:rPr>
        <w:instrText xml:space="preserve">  &amp;lt;meta name=viewport content="initial-scale=1, minimum-scale=1, width=device-width"&amp;gt;</w:instrText>
      </w:r>
    </w:p>
    <w:p w14:paraId="437A7569" w14:textId="77777777" w:rsidR="002267BF" w:rsidRDefault="002267BF" w:rsidP="00CC152B">
      <w:pPr>
        <w:spacing w:line="480" w:lineRule="auto"/>
        <w:jc w:val="both"/>
        <w:rPr>
          <w:rFonts w:eastAsia="Times New Roman"/>
        </w:rPr>
      </w:pPr>
      <w:r>
        <w:rPr>
          <w:rFonts w:eastAsia="Times New Roman"/>
        </w:rPr>
        <w:instrText xml:space="preserve">  &amp;lt;title&amp;gt;Error 404 (Not Found)!!1&amp;lt;/title&amp;gt;</w:instrText>
      </w:r>
    </w:p>
    <w:p w14:paraId="61872FBA" w14:textId="77777777" w:rsidR="002267BF" w:rsidRDefault="002267BF" w:rsidP="00CC152B">
      <w:pPr>
        <w:spacing w:line="480" w:lineRule="auto"/>
        <w:jc w:val="both"/>
        <w:rPr>
          <w:rFonts w:eastAsia="Times New Roman"/>
        </w:rPr>
      </w:pPr>
      <w:r>
        <w:rPr>
          <w:rFonts w:eastAsia="Times New Roman"/>
        </w:rPr>
        <w:instrText xml:space="preserve">  &amp;lt;style&amp;gt;</w:instrText>
      </w:r>
    </w:p>
    <w:p w14:paraId="7680E4C8" w14:textId="77777777" w:rsidR="002267BF" w:rsidRDefault="002267BF" w:rsidP="00CC152B">
      <w:pPr>
        <w:spacing w:line="480" w:lineRule="auto"/>
        <w:jc w:val="both"/>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6AE6D4C" w14:textId="77777777" w:rsidR="002267BF" w:rsidRDefault="002267BF" w:rsidP="00CC152B">
      <w:pPr>
        <w:spacing w:line="480" w:lineRule="auto"/>
        <w:jc w:val="both"/>
        <w:rPr>
          <w:rFonts w:eastAsia="Times New Roman"/>
        </w:rPr>
      </w:pPr>
      <w:r>
        <w:rPr>
          <w:rFonts w:eastAsia="Times New Roman"/>
        </w:rPr>
        <w:instrText xml:space="preserve">  &amp;lt;/style&amp;gt;</w:instrText>
      </w:r>
    </w:p>
    <w:p w14:paraId="23EACC07" w14:textId="77777777" w:rsidR="002267BF" w:rsidRDefault="002267BF" w:rsidP="00CC152B">
      <w:pPr>
        <w:spacing w:line="480" w:lineRule="auto"/>
        <w:jc w:val="both"/>
        <w:rPr>
          <w:rFonts w:eastAsia="Times New Roman"/>
        </w:rPr>
      </w:pPr>
      <w:r>
        <w:rPr>
          <w:rFonts w:eastAsia="Times New Roman"/>
        </w:rPr>
        <w:instrText xml:space="preserve">  &amp;lt;a href=//www.google.com/&amp;gt;&amp;lt;span id=logo aria-label=Google&amp;gt;&amp;lt;/span&amp;gt;&amp;lt;/a&amp;gt;</w:instrText>
      </w:r>
    </w:p>
    <w:p w14:paraId="3C905A50" w14:textId="77777777" w:rsidR="002267BF" w:rsidRDefault="002267BF" w:rsidP="00CC152B">
      <w:pPr>
        <w:spacing w:line="480" w:lineRule="auto"/>
        <w:jc w:val="both"/>
        <w:rPr>
          <w:rFonts w:eastAsia="Times New Roman"/>
        </w:rPr>
      </w:pPr>
      <w:r>
        <w:rPr>
          <w:rFonts w:eastAsia="Times New Roman"/>
        </w:rPr>
        <w:instrText xml:space="preserve">  &amp;lt;p&amp;gt;&amp;lt;b&amp;gt;404.&amp;lt;/b&amp;gt; &amp;lt;ins&amp;gt;That’s an error.&amp;lt;/ins&amp;gt;</w:instrText>
      </w:r>
    </w:p>
    <w:p w14:paraId="1CBB925D" w14:textId="77777777" w:rsidR="002267BF" w:rsidRDefault="002267BF" w:rsidP="00CC152B">
      <w:pPr>
        <w:spacing w:line="480" w:lineRule="auto"/>
        <w:jc w:val="both"/>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536F883D" w14:textId="0926A528" w:rsidR="002267BF" w:rsidRDefault="002267BF" w:rsidP="00CC152B">
      <w:pPr>
        <w:spacing w:line="480" w:lineRule="auto"/>
        <w:jc w:val="both"/>
        <w:rPr>
          <w:rFonts w:eastAsia="Times New Roman"/>
        </w:rPr>
      </w:pPr>
      <w:r>
        <w:rPr>
          <w:rFonts w:eastAsia="Times New Roman"/>
        </w:rPr>
        <w:instrText>&lt;/location&gt;&lt;institution&gt;University College London Medical School, 9th Floor, Royal Free Hospital, Rowland Hill Street, London, UK. b.davidson@ucl.ac.uk.&lt;/institution&gt;&lt;subtype&gt;400&lt;/subtype&gt;&lt;bundle&gt;&lt;publication&gt;&lt;title&gt;BMC gastroenterology&lt;/title&gt;&lt;type&gt;-100&lt;/type&gt;&lt;subtype&gt;-100&lt;/subtype&gt;&lt;uuid&gt;EC88A16B-FB34-41D3-9D8F-30FF8B619B57&lt;/uuid&gt;&lt;/publication&gt;&lt;/bundle&gt;&lt;authors&gt;&lt;author&gt;&lt;firstName&gt;Stephen&lt;/firstName&gt;&lt;lastName&gt;Morris&lt;/lastName&gt;&lt;/author&gt;&lt;author&gt;&lt;firstName&gt;Kurinchi&lt;/firstName&gt;&lt;middleNames&gt;S&lt;/middleNames&gt;&lt;lastName&gt;Gurusamy&lt;/lastName&gt;&lt;/author&gt;&lt;author&gt;&lt;firstName&gt;Jessica&lt;/firstName&gt;&lt;lastName&gt;Sheringham&lt;/lastName&gt;&lt;/author&gt;&lt;author&gt;&lt;firstName&gt;Brian&lt;/firstName&gt;&lt;middleNames&gt;R&lt;/middleNames&gt;&lt;lastName&gt;Davidson&lt;/lastName&gt;&lt;/author&gt;&lt;/authors&gt;&lt;/publication&gt;&lt;/publications&gt;&lt;cites&gt;&lt;/cites&gt;&lt;/citation&gt;</w:instrText>
      </w:r>
      <w:r w:rsidR="00054A04">
        <w:rPr>
          <w:rFonts w:eastAsia="Times New Roman"/>
        </w:rPr>
        <w:fldChar w:fldCharType="separate"/>
      </w:r>
      <w:r>
        <w:rPr>
          <w:rFonts w:eastAsia="Times New Roman"/>
          <w:lang w:val="en-US"/>
        </w:rPr>
        <w:t>[75]</w:t>
      </w:r>
      <w:r w:rsidR="00054A04">
        <w:rPr>
          <w:rFonts w:eastAsia="Times New Roman"/>
        </w:rPr>
        <w:fldChar w:fldCharType="end"/>
      </w:r>
      <w:r w:rsidR="00054A04">
        <w:rPr>
          <w:rFonts w:eastAsia="Times New Roman"/>
        </w:rPr>
        <w:t xml:space="preserve"> </w:t>
      </w:r>
      <w:r w:rsidR="00054A04">
        <w:rPr>
          <w:rFonts w:eastAsia="Times New Roman"/>
        </w:rPr>
        <w:fldChar w:fldCharType="begin">
          <w:fldData xml:space="preserve">PEVuZE5vdGU+PENpdGU+PEF1dGhvcj5Nb3JyaXM8L0F1dGhvcj48WWVhcj4yMDE1PC9ZZWFyPjxS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</w:fldData>
        </w:fldChar>
      </w:r>
      <w:r w:rsidR="00054A04">
        <w:rPr>
          <w:rFonts w:eastAsia="Times New Roman"/>
        </w:rPr>
        <w:instrText xml:space="preserve"> ADDIN EN.CITE </w:instrText>
      </w:r>
      <w:r w:rsidR="00054A04">
        <w:rPr>
          <w:rFonts w:eastAsia="Times New Roman"/>
        </w:rPr>
        <w:fldChar w:fldCharType="begin">
          <w:fldData xml:space="preserve">PEVuZE5vdGU+PENpdGU+PEF1dGhvcj5Nb3JyaXM8L0F1dGhvcj48WWVhcj4yMDE1PC9ZZWFyPjxS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</w:fldData>
        </w:fldChar>
      </w:r>
      <w:r w:rsidR="00054A04">
        <w:rPr>
          <w:rFonts w:eastAsia="Times New Roman"/>
        </w:rPr>
        <w:instrText xml:space="preserve"> ADDIN EN.CITE.DATA </w:instrText>
      </w:r>
      <w:r w:rsidR="00054A04">
        <w:rPr>
          <w:rFonts w:eastAsia="Times New Roman"/>
        </w:rPr>
      </w:r>
      <w:r w:rsidR="00054A04">
        <w:rPr>
          <w:rFonts w:eastAsia="Times New Roman"/>
        </w:rPr>
        <w:fldChar w:fldCharType="end"/>
      </w:r>
      <w:r w:rsidR="00054A04">
        <w:rPr>
          <w:rFonts w:eastAsia="Times New Roman"/>
        </w:rPr>
      </w:r>
      <w:r w:rsidR="00054A04">
        <w:rPr>
          <w:rFonts w:eastAsia="Times New Roman"/>
        </w:rPr>
        <w:fldChar w:fldCharType="end"/>
      </w:r>
      <w:r w:rsidR="00054A04" w:rsidRPr="001E4E00">
        <w:rPr>
          <w:rFonts w:eastAsia="Times New Roman"/>
        </w:rPr>
        <w:t>. Results of this analysis</w:t>
      </w:r>
      <w:r w:rsidR="00054A04">
        <w:rPr>
          <w:rFonts w:eastAsia="Times New Roman"/>
        </w:rPr>
        <w:t xml:space="preserve"> showed </w:t>
      </w:r>
      <w:r w:rsidR="00054A04" w:rsidRPr="001E4E00">
        <w:rPr>
          <w:rFonts w:eastAsia="Times New Roman"/>
        </w:rPr>
        <w:t xml:space="preserve">that </w:t>
      </w:r>
      <w:r w:rsidR="00CB7AF3">
        <w:rPr>
          <w:rFonts w:eastAsia="Times New Roman"/>
        </w:rPr>
        <w:t>laparoscopy</w:t>
      </w:r>
      <w:r w:rsidR="00054A04" w:rsidRPr="001E4E00">
        <w:rPr>
          <w:rFonts w:eastAsia="Times New Roman"/>
        </w:rPr>
        <w:t xml:space="preserve"> prior to resection incurred </w:t>
      </w:r>
      <w:r w:rsidR="00054A04">
        <w:rPr>
          <w:rFonts w:eastAsia="Times New Roman"/>
        </w:rPr>
        <w:t>similar cost</w:t>
      </w:r>
      <w:r w:rsidR="00054A04" w:rsidRPr="001E4E00">
        <w:rPr>
          <w:rFonts w:eastAsia="Times New Roman"/>
        </w:rPr>
        <w:t xml:space="preserve"> per patient as proceeding straight to laparotomy</w:t>
      </w:r>
      <w:r w:rsidR="00054A04">
        <w:rPr>
          <w:rFonts w:eastAsia="Times New Roman"/>
        </w:rPr>
        <w:t>,</w:t>
      </w:r>
      <w:r w:rsidR="00054A04" w:rsidRPr="001E4E00">
        <w:rPr>
          <w:rFonts w:eastAsia="Times New Roman"/>
        </w:rPr>
        <w:t xml:space="preserve"> with the cost of the </w:t>
      </w:r>
      <w:r w:rsidR="00CB7AF3">
        <w:rPr>
          <w:rFonts w:eastAsia="Times New Roman"/>
        </w:rPr>
        <w:t>laparoscopy</w:t>
      </w:r>
      <w:r w:rsidR="00054A04" w:rsidRPr="001E4E00">
        <w:rPr>
          <w:rFonts w:eastAsia="Times New Roman"/>
        </w:rPr>
        <w:t xml:space="preserve"> (£995) being offset by the savings of</w:t>
      </w:r>
      <w:r w:rsidR="00054A04">
        <w:rPr>
          <w:rFonts w:eastAsia="Times New Roman"/>
        </w:rPr>
        <w:t xml:space="preserve"> an</w:t>
      </w:r>
      <w:r w:rsidR="00054A04" w:rsidRPr="001E4E00">
        <w:rPr>
          <w:rFonts w:eastAsia="Times New Roman"/>
        </w:rPr>
        <w:t xml:space="preserve"> unnecessary laparotomy (£7470;</w:t>
      </w:r>
      <w:r w:rsidR="00054A04">
        <w:rPr>
          <w:rFonts w:eastAsia="Times New Roman"/>
        </w:rPr>
        <w:t xml:space="preserve"> </w:t>
      </w:r>
      <w:r w:rsidR="00054A04" w:rsidRPr="001E4E00">
        <w:rPr>
          <w:rFonts w:eastAsia="Times New Roman"/>
        </w:rPr>
        <w:t xml:space="preserve">95% CI £7215 </w:t>
      </w:r>
      <w:r w:rsidR="00054A04">
        <w:rPr>
          <w:rFonts w:eastAsia="Times New Roman"/>
        </w:rPr>
        <w:t>-</w:t>
      </w:r>
      <w:r w:rsidR="00054A04" w:rsidRPr="001E4E00">
        <w:rPr>
          <w:rFonts w:eastAsia="Times New Roman"/>
        </w:rPr>
        <w:t>£7724</w:t>
      </w:r>
      <w:r w:rsidR="00054A04">
        <w:rPr>
          <w:rFonts w:eastAsia="Times New Roman"/>
        </w:rPr>
        <w:t xml:space="preserve"> </w:t>
      </w:r>
      <w:r w:rsidR="00F05030">
        <w:rPr>
          <w:rFonts w:eastAsia="Times New Roman"/>
        </w:rPr>
        <w:t>vs.</w:t>
      </w:r>
      <w:r w:rsidR="00054A04" w:rsidRPr="001E4E00">
        <w:rPr>
          <w:rFonts w:eastAsia="Times New Roman"/>
        </w:rPr>
        <w:t xml:space="preserve"> £7480 </w:t>
      </w:r>
      <w:r w:rsidR="00054A04">
        <w:rPr>
          <w:rFonts w:eastAsia="Times New Roman"/>
        </w:rPr>
        <w:t>95% CI £7219-</w:t>
      </w:r>
      <w:r w:rsidR="00054A04" w:rsidRPr="001E4E00">
        <w:rPr>
          <w:rFonts w:eastAsia="Times New Roman"/>
        </w:rPr>
        <w:t xml:space="preserve"> £7741). </w:t>
      </w:r>
      <w:r w:rsidR="00054A04">
        <w:rPr>
          <w:rFonts w:eastAsia="Times New Roman"/>
        </w:rPr>
        <w:t xml:space="preserve">Although, this was only the case if </w:t>
      </w:r>
      <w:r w:rsidR="00CB7AF3">
        <w:rPr>
          <w:rFonts w:eastAsia="Times New Roman"/>
        </w:rPr>
        <w:t>laparoscopy</w:t>
      </w:r>
      <w:r w:rsidR="00054A04">
        <w:rPr>
          <w:rFonts w:eastAsia="Times New Roman"/>
        </w:rPr>
        <w:t xml:space="preserve"> was performed at a separate sitting to the intended laparotomy as a positive SL/L-LUS conducted immediately prior to the intended laparotomy would result in a cancelled operation and thus wasted theatre resources. More i</w:t>
      </w:r>
      <w:r w:rsidR="00054A04" w:rsidRPr="001E4E00">
        <w:rPr>
          <w:rFonts w:eastAsia="Times New Roman"/>
        </w:rPr>
        <w:t>mportantly</w:t>
      </w:r>
      <w:r w:rsidR="00054A04">
        <w:rPr>
          <w:rFonts w:eastAsia="Times New Roman"/>
        </w:rPr>
        <w:t>, however,</w:t>
      </w:r>
      <w:r w:rsidR="00054A04" w:rsidRPr="001E4E00">
        <w:rPr>
          <w:rFonts w:eastAsia="Times New Roman"/>
        </w:rPr>
        <w:t xml:space="preserve"> </w:t>
      </w:r>
      <w:r w:rsidR="00054A04" w:rsidRPr="00DA75E5">
        <w:rPr>
          <w:rFonts w:eastAsia="Times New Roman"/>
        </w:rPr>
        <w:t xml:space="preserve">this study showed that </w:t>
      </w:r>
      <w:r w:rsidR="00CB7AF3">
        <w:rPr>
          <w:rFonts w:eastAsia="Times New Roman"/>
        </w:rPr>
        <w:t>the Quality Adjusted Life Years (</w:t>
      </w:r>
      <w:r w:rsidR="00054A04" w:rsidRPr="00DA75E5">
        <w:rPr>
          <w:rFonts w:eastAsia="Times New Roman"/>
        </w:rPr>
        <w:t>QALYs</w:t>
      </w:r>
      <w:r w:rsidR="00CB7AF3">
        <w:rPr>
          <w:rFonts w:eastAsia="Times New Roman"/>
        </w:rPr>
        <w:t>)</w:t>
      </w:r>
      <w:r w:rsidR="00054A04" w:rsidRPr="00DA75E5">
        <w:rPr>
          <w:rFonts w:eastAsia="Times New Roman"/>
        </w:rPr>
        <w:t xml:space="preserve"> were higher for </w:t>
      </w:r>
      <w:r w:rsidR="00054A04">
        <w:rPr>
          <w:rFonts w:eastAsia="Times New Roman"/>
        </w:rPr>
        <w:t xml:space="preserve">SL/L-LUS </w:t>
      </w:r>
      <w:r w:rsidR="00054A04" w:rsidRPr="00DA75E5">
        <w:rPr>
          <w:rFonts w:eastAsia="Times New Roman"/>
        </w:rPr>
        <w:t xml:space="preserve">compared to direct laparotomy (mean QALYs per patient 0.346 (95% CI 0.346 to 0.347) versus 0.337 (95% CI 0.337 to 0.338)) due to the </w:t>
      </w:r>
      <w:r w:rsidR="00054A04">
        <w:rPr>
          <w:rFonts w:eastAsia="Times New Roman"/>
        </w:rPr>
        <w:t>morbidity associated with</w:t>
      </w:r>
      <w:r w:rsidR="00054A04" w:rsidRPr="00DA75E5">
        <w:rPr>
          <w:rFonts w:eastAsia="Times New Roman"/>
        </w:rPr>
        <w:t xml:space="preserve"> </w:t>
      </w:r>
      <w:r w:rsidR="00054A04">
        <w:rPr>
          <w:rFonts w:eastAsia="Times New Roman"/>
        </w:rPr>
        <w:t xml:space="preserve">an </w:t>
      </w:r>
      <w:r w:rsidR="00054A04" w:rsidRPr="00DA75E5">
        <w:rPr>
          <w:rFonts w:eastAsia="Times New Roman"/>
        </w:rPr>
        <w:t>unnecessary laparotomy</w:t>
      </w:r>
      <w:r w:rsidR="00054A04">
        <w:rPr>
          <w:rFonts w:eastAsia="Times New Roman"/>
        </w:rPr>
        <w:t xml:space="preserve"> </w:t>
      </w:r>
      <w:r w:rsidR="00054A04">
        <w:rPr>
          <w:rFonts w:eastAsia="Times New Roman"/>
        </w:rPr>
        <w:fldChar w:fldCharType="begin"/>
      </w:r>
      <w:r>
        <w:rPr>
          <w:rFonts w:eastAsia="Times New Roman"/>
        </w:rPr>
        <w:instrText xml:space="preserve"> ADDIN PAPERS2_CITATIONS &lt;citation&gt;&lt;uuid&gt;4D9FB547-CE8B-4218-AD34-3040961337A6&lt;/uuid&gt;&lt;priority&gt;80&lt;/priority&gt;&lt;publications&gt;&lt;publication&gt;&lt;uuid&gt;DE1E103C-EBD7-4AF6-BEB1-E06E0FB12841&lt;/uuid&gt;&lt;volume&gt;15&lt;/volume&gt;&lt;doi&gt;10.1186/s12876-015-0270-x&lt;/doi&gt;&lt;startpage&gt;44&lt;/startpage&gt;&lt;publication_date&gt;99201500001200000000200000&lt;/publication_date&gt;&lt;url&gt;http://eutils.ncbi.nlm.nih.gov/entrez/eutils/elink.fcgi?dbfrom=pubmed&amp;amp;id=25888495&amp;amp;retmode=ref&amp;amp;cmd=prlinks&lt;/url&gt;&lt;citekey&gt;Morris:2015fx&lt;/citekey&gt;&lt;type&gt;400&lt;/type&gt;&lt;title&gt;Cost-effectiveness of diagnostic laparoscopy for assessing resectability in pancreatic and periampullary cancer.&lt;/title&gt;&lt;location&gt;&amp;lt;!DOCTYPE html&amp;gt;</w:instrText>
      </w:r>
    </w:p>
    <w:p w14:paraId="095E6CAA" w14:textId="77777777" w:rsidR="002267BF" w:rsidRDefault="002267BF" w:rsidP="00CC152B">
      <w:pPr>
        <w:spacing w:line="480" w:lineRule="auto"/>
        <w:jc w:val="both"/>
        <w:rPr>
          <w:rFonts w:eastAsia="Times New Roman"/>
        </w:rPr>
      </w:pPr>
      <w:r>
        <w:rPr>
          <w:rFonts w:eastAsia="Times New Roman"/>
        </w:rPr>
        <w:instrText>&amp;lt;html lang=en&amp;gt;</w:instrText>
      </w:r>
    </w:p>
    <w:p w14:paraId="48A62747" w14:textId="77777777" w:rsidR="002267BF" w:rsidRDefault="002267BF" w:rsidP="00CC152B">
      <w:pPr>
        <w:spacing w:line="480" w:lineRule="auto"/>
        <w:jc w:val="both"/>
        <w:rPr>
          <w:rFonts w:eastAsia="Times New Roman"/>
        </w:rPr>
      </w:pPr>
      <w:r>
        <w:rPr>
          <w:rFonts w:eastAsia="Times New Roman"/>
        </w:rPr>
        <w:instrText xml:space="preserve">  &amp;lt;meta charset=utf-8&amp;gt;</w:instrText>
      </w:r>
    </w:p>
    <w:p w14:paraId="1C022C53" w14:textId="77777777" w:rsidR="002267BF" w:rsidRDefault="002267BF" w:rsidP="00CC152B">
      <w:pPr>
        <w:spacing w:line="480" w:lineRule="auto"/>
        <w:jc w:val="both"/>
        <w:rPr>
          <w:rFonts w:eastAsia="Times New Roman"/>
        </w:rPr>
      </w:pPr>
      <w:r>
        <w:rPr>
          <w:rFonts w:eastAsia="Times New Roman"/>
        </w:rPr>
        <w:instrText xml:space="preserve">  &amp;lt;meta name=viewport content="initial-scale=1, minimum-scale=1, width=device-width"&amp;gt;</w:instrText>
      </w:r>
    </w:p>
    <w:p w14:paraId="19D19EDD" w14:textId="77777777" w:rsidR="002267BF" w:rsidRDefault="002267BF" w:rsidP="00CC152B">
      <w:pPr>
        <w:spacing w:line="480" w:lineRule="auto"/>
        <w:jc w:val="both"/>
        <w:rPr>
          <w:rFonts w:eastAsia="Times New Roman"/>
        </w:rPr>
      </w:pPr>
      <w:r>
        <w:rPr>
          <w:rFonts w:eastAsia="Times New Roman"/>
        </w:rPr>
        <w:instrText xml:space="preserve">  &amp;lt;title&amp;gt;Error 404 (Not Found)!!1&amp;lt;/title&amp;gt;</w:instrText>
      </w:r>
    </w:p>
    <w:p w14:paraId="3152228A" w14:textId="77777777" w:rsidR="002267BF" w:rsidRDefault="002267BF" w:rsidP="00CC152B">
      <w:pPr>
        <w:spacing w:line="480" w:lineRule="auto"/>
        <w:jc w:val="both"/>
        <w:rPr>
          <w:rFonts w:eastAsia="Times New Roman"/>
        </w:rPr>
      </w:pPr>
      <w:r>
        <w:rPr>
          <w:rFonts w:eastAsia="Times New Roman"/>
        </w:rPr>
        <w:instrText xml:space="preserve">  &amp;lt;style&amp;gt;</w:instrText>
      </w:r>
    </w:p>
    <w:p w14:paraId="1B7D5682" w14:textId="77777777" w:rsidR="002267BF" w:rsidRDefault="002267BF" w:rsidP="00CC152B">
      <w:pPr>
        <w:spacing w:line="480" w:lineRule="auto"/>
        <w:jc w:val="both"/>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4AA0608" w14:textId="77777777" w:rsidR="002267BF" w:rsidRDefault="002267BF" w:rsidP="00CC152B">
      <w:pPr>
        <w:spacing w:line="480" w:lineRule="auto"/>
        <w:jc w:val="both"/>
        <w:rPr>
          <w:rFonts w:eastAsia="Times New Roman"/>
        </w:rPr>
      </w:pPr>
      <w:r>
        <w:rPr>
          <w:rFonts w:eastAsia="Times New Roman"/>
        </w:rPr>
        <w:instrText xml:space="preserve">  &amp;lt;/style&amp;gt;</w:instrText>
      </w:r>
    </w:p>
    <w:p w14:paraId="701C349A" w14:textId="77777777" w:rsidR="002267BF" w:rsidRDefault="002267BF" w:rsidP="00CC152B">
      <w:pPr>
        <w:spacing w:line="480" w:lineRule="auto"/>
        <w:jc w:val="both"/>
        <w:rPr>
          <w:rFonts w:eastAsia="Times New Roman"/>
        </w:rPr>
      </w:pPr>
      <w:r>
        <w:rPr>
          <w:rFonts w:eastAsia="Times New Roman"/>
        </w:rPr>
        <w:instrText xml:space="preserve">  &amp;lt;a href=//www.google.com/&amp;gt;&amp;lt;span id=logo aria-label=Google&amp;gt;&amp;lt;/span&amp;gt;&amp;lt;/a&amp;gt;</w:instrText>
      </w:r>
    </w:p>
    <w:p w14:paraId="72E5E735" w14:textId="77777777" w:rsidR="002267BF" w:rsidRDefault="002267BF" w:rsidP="00CC152B">
      <w:pPr>
        <w:spacing w:line="480" w:lineRule="auto"/>
        <w:jc w:val="both"/>
        <w:rPr>
          <w:rFonts w:eastAsia="Times New Roman"/>
        </w:rPr>
      </w:pPr>
      <w:r>
        <w:rPr>
          <w:rFonts w:eastAsia="Times New Roman"/>
        </w:rPr>
        <w:instrText xml:space="preserve">  &amp;lt;p&amp;gt;&amp;lt;b&amp;gt;404.&amp;lt;/b&amp;gt; &amp;lt;ins&amp;gt;That’s an error.&amp;lt;/ins&amp;gt;</w:instrText>
      </w:r>
    </w:p>
    <w:p w14:paraId="19D30C98" w14:textId="77777777" w:rsidR="002267BF" w:rsidRDefault="002267BF" w:rsidP="00CC152B">
      <w:pPr>
        <w:spacing w:line="480" w:lineRule="auto"/>
        <w:jc w:val="both"/>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72096776" w14:textId="65C63E5A" w:rsidR="002267BF" w:rsidRDefault="002267BF" w:rsidP="00CC152B">
      <w:pPr>
        <w:spacing w:line="480" w:lineRule="auto"/>
        <w:jc w:val="both"/>
        <w:rPr>
          <w:rFonts w:eastAsia="Times New Roman"/>
        </w:rPr>
      </w:pPr>
      <w:r>
        <w:rPr>
          <w:rFonts w:eastAsia="Times New Roman"/>
        </w:rPr>
        <w:instrText>&lt;/location&gt;&lt;institution&gt;University College London Medical School, 9th Floor, Royal Free Hospital, Rowland Hill Street, London, UK. b.davidson@ucl.ac.uk.&lt;/institution&gt;&lt;subtype&gt;400&lt;/subtype&gt;&lt;bundle&gt;&lt;publication&gt;&lt;title&gt;BMC gastroenterology&lt;/title&gt;&lt;type&gt;-100&lt;/type&gt;&lt;subtype&gt;-100&lt;/subtype&gt;&lt;uuid&gt;EC88A16B-FB34-41D3-9D8F-30FF8B619B57&lt;/uuid&gt;&lt;/publication&gt;&lt;/bundle&gt;&lt;authors&gt;&lt;author&gt;&lt;firstName&gt;Stephen&lt;/firstName&gt;&lt;lastName&gt;Morris&lt;/lastName&gt;&lt;/author&gt;&lt;author&gt;&lt;firstName&gt;Kurinchi&lt;/firstName&gt;&lt;middleNames&gt;S&lt;/middleNames&gt;&lt;lastName&gt;Gurusamy&lt;/lastName&gt;&lt;/author&gt;&lt;author&gt;&lt;firstName&gt;Jessica&lt;/firstName&gt;&lt;lastName&gt;Sheringham&lt;/lastName&gt;&lt;/author&gt;&lt;author&gt;&lt;firstName&gt;Brian&lt;/firstName&gt;&lt;middleNames&gt;R&lt;/middleNames&gt;&lt;lastName&gt;Davidson&lt;/lastName&gt;&lt;/author&gt;&lt;/authors&gt;&lt;/publication&gt;&lt;/publications&gt;&lt;cites&gt;&lt;/cites&gt;&lt;/citation&gt;</w:instrText>
      </w:r>
      <w:r w:rsidR="00054A04">
        <w:rPr>
          <w:rFonts w:eastAsia="Times New Roman"/>
        </w:rPr>
        <w:fldChar w:fldCharType="separate"/>
      </w:r>
      <w:r>
        <w:rPr>
          <w:rFonts w:eastAsia="Times New Roman"/>
          <w:lang w:val="en-US"/>
        </w:rPr>
        <w:t>[75]</w:t>
      </w:r>
      <w:r w:rsidR="00054A04">
        <w:rPr>
          <w:rFonts w:eastAsia="Times New Roman"/>
        </w:rPr>
        <w:fldChar w:fldCharType="end"/>
      </w:r>
      <w:r w:rsidR="00B86C53">
        <w:rPr>
          <w:rFonts w:eastAsia="Times New Roman"/>
        </w:rPr>
        <w:t xml:space="preserve">. </w:t>
      </w:r>
      <w:r w:rsidR="00054A04">
        <w:rPr>
          <w:rFonts w:eastAsia="Times New Roman"/>
        </w:rPr>
        <w:t>A similar model based cost-</w:t>
      </w:r>
      <w:r w:rsidR="00054A04" w:rsidRPr="00DA75E5">
        <w:rPr>
          <w:rFonts w:eastAsia="Times New Roman"/>
        </w:rPr>
        <w:t xml:space="preserve">analysis using published data </w:t>
      </w:r>
      <w:r w:rsidR="00054A04">
        <w:rPr>
          <w:rFonts w:eastAsia="Times New Roman"/>
        </w:rPr>
        <w:t>on un</w:t>
      </w:r>
      <w:r w:rsidR="00CB7AF3">
        <w:rPr>
          <w:rFonts w:eastAsia="Times New Roman"/>
        </w:rPr>
        <w:t>resectability post-laparoscopy</w:t>
      </w:r>
      <w:r w:rsidR="00054A04" w:rsidRPr="00DA75E5">
        <w:rPr>
          <w:rFonts w:eastAsia="Times New Roman"/>
        </w:rPr>
        <w:t xml:space="preserve"> was conducted by a group in the USA</w:t>
      </w:r>
      <w:r w:rsidR="00054A04">
        <w:rPr>
          <w:rFonts w:eastAsia="Times New Roman"/>
        </w:rPr>
        <w:t xml:space="preserve"> </w:t>
      </w:r>
      <w:r w:rsidR="00054A04">
        <w:rPr>
          <w:rFonts w:eastAsia="Times New Roman"/>
        </w:rPr>
        <w:fldChar w:fldCharType="begin"/>
      </w:r>
      <w:r>
        <w:rPr>
          <w:rFonts w:eastAsia="Times New Roman"/>
        </w:rPr>
        <w:instrText xml:space="preserve"> ADDIN PAPERS2_CITATIONS &lt;citation&gt;&lt;uuid&gt;9B42C00A-6CAE-4E17-8DC8-DBAFD29D01A3&lt;/uuid&gt;&lt;priority&gt;81&lt;/priority&gt;&lt;publications&gt;&lt;publication&gt;&lt;uuid&gt;568EF430-4A96-4375-8D4E-26E0B72E81EE&lt;/uuid&gt;&lt;volume&gt;17&lt;/volume&gt;&lt;startpage&gt;131&lt;/startpage&gt;&lt;publication_date&gt;99201502001200000000220000&lt;/publication_date&gt;&lt;url&gt;http://eutils.ncbi.nlm.nih.gov/entrez/eutils/elink.fcgi?dbfrom=pubmed&amp;amp;id=25123702&amp;amp;retmode=ref&amp;amp;cmd=prlinks&lt;/url&gt;&lt;citekey&gt;Jayakrishnan:2015vj&lt;/citekey&gt;&lt;type&gt;400&lt;/type&gt;&lt;title&gt;Diagnostic laparoscopy should be performed before definitive resection for pancreatic cancer: a financial argument.&lt;/title&gt;&lt;location&gt;&amp;lt;!DOCTYPE html&amp;gt;</w:instrText>
      </w:r>
    </w:p>
    <w:p w14:paraId="53FE347E" w14:textId="77777777" w:rsidR="002267BF" w:rsidRDefault="002267BF" w:rsidP="00CC152B">
      <w:pPr>
        <w:spacing w:line="480" w:lineRule="auto"/>
        <w:jc w:val="both"/>
        <w:rPr>
          <w:rFonts w:eastAsia="Times New Roman"/>
        </w:rPr>
      </w:pPr>
      <w:r>
        <w:rPr>
          <w:rFonts w:eastAsia="Times New Roman"/>
        </w:rPr>
        <w:instrText>&amp;lt;html lang=en&amp;gt;</w:instrText>
      </w:r>
    </w:p>
    <w:p w14:paraId="189B825D" w14:textId="77777777" w:rsidR="002267BF" w:rsidRDefault="002267BF" w:rsidP="00CC152B">
      <w:pPr>
        <w:spacing w:line="480" w:lineRule="auto"/>
        <w:jc w:val="both"/>
        <w:rPr>
          <w:rFonts w:eastAsia="Times New Roman"/>
        </w:rPr>
      </w:pPr>
      <w:r>
        <w:rPr>
          <w:rFonts w:eastAsia="Times New Roman"/>
        </w:rPr>
        <w:instrText xml:space="preserve">  &amp;lt;meta charset=utf-8&amp;gt;</w:instrText>
      </w:r>
    </w:p>
    <w:p w14:paraId="5F83AD32" w14:textId="77777777" w:rsidR="002267BF" w:rsidRDefault="002267BF" w:rsidP="00CC152B">
      <w:pPr>
        <w:spacing w:line="480" w:lineRule="auto"/>
        <w:jc w:val="both"/>
        <w:rPr>
          <w:rFonts w:eastAsia="Times New Roman"/>
        </w:rPr>
      </w:pPr>
      <w:r>
        <w:rPr>
          <w:rFonts w:eastAsia="Times New Roman"/>
        </w:rPr>
        <w:instrText xml:space="preserve">  &amp;lt;meta name=viewport content="initial-scale=1, minimum-scale=1, width=device-width"&amp;gt;</w:instrText>
      </w:r>
    </w:p>
    <w:p w14:paraId="40B64CDA" w14:textId="77777777" w:rsidR="002267BF" w:rsidRDefault="002267BF" w:rsidP="00CC152B">
      <w:pPr>
        <w:spacing w:line="480" w:lineRule="auto"/>
        <w:jc w:val="both"/>
        <w:rPr>
          <w:rFonts w:eastAsia="Times New Roman"/>
        </w:rPr>
      </w:pPr>
      <w:r>
        <w:rPr>
          <w:rFonts w:eastAsia="Times New Roman"/>
        </w:rPr>
        <w:instrText xml:space="preserve">  &amp;lt;title&amp;gt;Error 404 (Not Found)!!1&amp;lt;/title&amp;gt;</w:instrText>
      </w:r>
    </w:p>
    <w:p w14:paraId="55008E89" w14:textId="77777777" w:rsidR="002267BF" w:rsidRDefault="002267BF" w:rsidP="00CC152B">
      <w:pPr>
        <w:spacing w:line="480" w:lineRule="auto"/>
        <w:jc w:val="both"/>
        <w:rPr>
          <w:rFonts w:eastAsia="Times New Roman"/>
        </w:rPr>
      </w:pPr>
      <w:r>
        <w:rPr>
          <w:rFonts w:eastAsia="Times New Roman"/>
        </w:rPr>
        <w:instrText xml:space="preserve">  &amp;lt;style&amp;gt;</w:instrText>
      </w:r>
    </w:p>
    <w:p w14:paraId="10E03712" w14:textId="77777777" w:rsidR="002267BF" w:rsidRDefault="002267BF" w:rsidP="00CC152B">
      <w:pPr>
        <w:spacing w:line="480" w:lineRule="auto"/>
        <w:jc w:val="both"/>
        <w:rPr>
          <w:rFonts w:eastAsia="Times New Roman"/>
        </w:rPr>
      </w:pPr>
      <w:r>
        <w:rPr>
          <w:rFonts w:eastAsia="Times New Roman"/>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99811D4" w14:textId="77777777" w:rsidR="002267BF" w:rsidRDefault="002267BF" w:rsidP="00CC152B">
      <w:pPr>
        <w:spacing w:line="480" w:lineRule="auto"/>
        <w:jc w:val="both"/>
        <w:rPr>
          <w:rFonts w:eastAsia="Times New Roman"/>
        </w:rPr>
      </w:pPr>
      <w:r>
        <w:rPr>
          <w:rFonts w:eastAsia="Times New Roman"/>
        </w:rPr>
        <w:instrText xml:space="preserve">  &amp;lt;/style&amp;gt;</w:instrText>
      </w:r>
    </w:p>
    <w:p w14:paraId="454A064A" w14:textId="77777777" w:rsidR="002267BF" w:rsidRDefault="002267BF" w:rsidP="00CC152B">
      <w:pPr>
        <w:spacing w:line="480" w:lineRule="auto"/>
        <w:jc w:val="both"/>
        <w:rPr>
          <w:rFonts w:eastAsia="Times New Roman"/>
        </w:rPr>
      </w:pPr>
      <w:r>
        <w:rPr>
          <w:rFonts w:eastAsia="Times New Roman"/>
        </w:rPr>
        <w:instrText xml:space="preserve">  &amp;lt;a href=//www.google.com/&amp;gt;&amp;lt;span id=logo aria-label=Google&amp;gt;&amp;lt;/span&amp;gt;&amp;lt;/a&amp;gt;</w:instrText>
      </w:r>
    </w:p>
    <w:p w14:paraId="0794760E" w14:textId="77777777" w:rsidR="002267BF" w:rsidRDefault="002267BF" w:rsidP="00CC152B">
      <w:pPr>
        <w:spacing w:line="480" w:lineRule="auto"/>
        <w:jc w:val="both"/>
        <w:rPr>
          <w:rFonts w:eastAsia="Times New Roman"/>
        </w:rPr>
      </w:pPr>
      <w:r>
        <w:rPr>
          <w:rFonts w:eastAsia="Times New Roman"/>
        </w:rPr>
        <w:instrText xml:space="preserve">  &amp;lt;p&amp;gt;&amp;lt;b&amp;gt;404.&amp;lt;/b&amp;gt; &amp;lt;ins&amp;gt;That’s an error.&amp;lt;/ins&amp;gt;</w:instrText>
      </w:r>
    </w:p>
    <w:p w14:paraId="39282BF9" w14:textId="77777777" w:rsidR="002267BF" w:rsidRDefault="002267BF" w:rsidP="00CC152B">
      <w:pPr>
        <w:spacing w:line="480" w:lineRule="auto"/>
        <w:jc w:val="both"/>
        <w:rPr>
          <w:rFonts w:eastAsia="Times New Roman"/>
        </w:rPr>
      </w:pPr>
      <w:r>
        <w:rPr>
          <w:rFonts w:eastAsia="Times New Roman"/>
        </w:rPr>
        <w:instrText xml:space="preserve">  &amp;lt;p&amp;gt;The requested URL &amp;lt;code&amp;gt;/maps/geo&amp;lt;/code&amp;gt; was not found on this server.  &amp;lt;ins&amp;gt;That’s all we know.&amp;lt;/ins&amp;gt;</w:instrText>
      </w:r>
    </w:p>
    <w:p w14:paraId="371BEC5F" w14:textId="0152E501" w:rsidR="00054A04" w:rsidRPr="00CC152B" w:rsidRDefault="002267BF" w:rsidP="00CC152B">
      <w:pPr>
        <w:spacing w:line="480" w:lineRule="auto"/>
        <w:jc w:val="both"/>
        <w:rPr>
          <w:rFonts w:eastAsia="Times New Roman"/>
          <w:b/>
        </w:rPr>
      </w:pPr>
      <w:r>
        <w:rPr>
          <w:rFonts w:eastAsia="Times New Roman"/>
        </w:rPr>
        <w:instrText>&lt;/location&gt;&lt;institution&gt;Division of Surgical Oncology, Department of Surgery, Medical College of Wisconsin, Milwaukee, WI, USA.&lt;/institution&gt;&lt;number&gt;2&lt;/number&gt;&lt;subtype&gt;400&lt;/subtype&gt;&lt;endpage&gt;139&lt;/endpage&gt;&lt;bundle&gt;&lt;publication&gt;&lt;title&gt;HPB : the official journal of the International Hepato Pancreato Biliary Association&lt;/title&gt;&lt;type&gt;-100&lt;/type&gt;&lt;subtype&gt;-100&lt;/subtype&gt;&lt;uuid&gt;879922B6-5D43-4DB0-9B6B-EED88EC18D11&lt;/uuid&gt;&lt;/publication&gt;&lt;/bundle&gt;&lt;authors&gt;&lt;author&gt;&lt;firstName&gt;Thejus&lt;/firstName&gt;&lt;middleNames&gt;T&lt;/middleNames&gt;&lt;lastName&gt;Jayakrishnan&lt;/lastName&gt;&lt;/author&gt;&lt;author&gt;&lt;firstName&gt;Hasan&lt;/firstName&gt;&lt;lastName&gt;Nadeem&lt;/lastName&gt;&lt;/author&gt;&lt;author&gt;&lt;firstName&gt;Ryan&lt;/firstName&gt;&lt;middleNames&gt;T&lt;/middleNames&gt;&lt;lastName&gt;Groeschl&lt;/lastName&gt;&lt;/author&gt;&lt;author&gt;&lt;firstName&gt;Ben&lt;/firstName&gt;&lt;lastName&gt;George&lt;/lastName&gt;&lt;/author&gt;&lt;author&gt;&lt;firstName&gt;James&lt;/firstName&gt;&lt;middleNames&gt;P&lt;/middleNames&gt;&lt;lastName&gt;Thomas&lt;/lastName&gt;&lt;/author&gt;&lt;author&gt;&lt;firstName&gt;Paul&lt;/firstName&gt;&lt;middleNames&gt;S&lt;/middleNames&gt;&lt;lastName&gt;Ritch&lt;/lastName&gt;&lt;/author&gt;&lt;author&gt;&lt;firstName&gt;Kathleen&lt;/firstName&gt;&lt;middleNames&gt;K&lt;/middleNames&gt;&lt;lastName&gt;Christians&lt;/lastName&gt;&lt;/author&gt;&lt;author&gt;&lt;firstName&gt;Susan&lt;/firstName&gt;&lt;lastName&gt;Tsai&lt;/lastName&gt;&lt;/author&gt;&lt;author&gt;&lt;firstName&gt;Douglas&lt;/firstName&gt;&lt;middleNames&gt;B&lt;/middleNames&gt;&lt;lastName&gt;Evans&lt;/lastName&gt;&lt;/author&gt;&lt;author&gt;&lt;firstName&gt;Sam&lt;/firstName&gt;&lt;middleNames&gt;G&lt;/middleNames&gt;&lt;lastName&gt;Pappas&lt;/lastName&gt;&lt;/author&gt;&lt;author&gt;&lt;firstName&gt;T&lt;/firstName&gt;&lt;middleNames&gt;Clark&lt;/middleNames&gt;&lt;lastName&gt;Gamblin&lt;/lastName&gt;&lt;/author&gt;&lt;author&gt;&lt;firstName&gt;Kiran&lt;/firstName&gt;&lt;middleNames&gt;K&lt;/middleNames&gt;&lt;lastName&gt;Turaga&lt;/lastName&gt;&lt;/author&gt;&lt;/authors&gt;&lt;/publication&gt;&lt;/publications&gt;&lt;cites&gt;&lt;/cites&gt;&lt;/citation&gt;</w:instrText>
      </w:r>
      <w:r w:rsidR="00054A04">
        <w:rPr>
          <w:rFonts w:eastAsia="Times New Roman"/>
        </w:rPr>
        <w:fldChar w:fldCharType="separate"/>
      </w:r>
      <w:r>
        <w:rPr>
          <w:rFonts w:eastAsia="Times New Roman"/>
          <w:lang w:val="en-US"/>
        </w:rPr>
        <w:t>[76]</w:t>
      </w:r>
      <w:r w:rsidR="00054A04">
        <w:rPr>
          <w:rFonts w:eastAsia="Times New Roman"/>
        </w:rPr>
        <w:fldChar w:fldCharType="end"/>
      </w:r>
      <w:r w:rsidR="00054A04" w:rsidRPr="00DA75E5">
        <w:rPr>
          <w:rFonts w:eastAsia="Times New Roman"/>
        </w:rPr>
        <w:t xml:space="preserve">. In this study they also found an improvement in </w:t>
      </w:r>
      <w:r w:rsidR="00CB7AF3">
        <w:rPr>
          <w:rFonts w:eastAsia="Times New Roman"/>
        </w:rPr>
        <w:t>Quality of Life (</w:t>
      </w:r>
      <w:r w:rsidR="00054A04" w:rsidRPr="00DA75E5">
        <w:rPr>
          <w:rFonts w:eastAsia="Times New Roman"/>
        </w:rPr>
        <w:t>QoL</w:t>
      </w:r>
      <w:r w:rsidR="00CB7AF3">
        <w:rPr>
          <w:rFonts w:eastAsia="Times New Roman"/>
        </w:rPr>
        <w:t>)</w:t>
      </w:r>
      <w:r w:rsidR="00054A04" w:rsidRPr="00DA75E5">
        <w:rPr>
          <w:rFonts w:eastAsia="Times New Roman"/>
        </w:rPr>
        <w:t xml:space="preserve"> when </w:t>
      </w:r>
      <w:r w:rsidR="00CB7AF3">
        <w:rPr>
          <w:rFonts w:eastAsia="Times New Roman"/>
        </w:rPr>
        <w:t>laparoscopy</w:t>
      </w:r>
      <w:r w:rsidR="00054A04" w:rsidRPr="00DA75E5">
        <w:rPr>
          <w:rFonts w:eastAsia="Times New Roman"/>
        </w:rPr>
        <w:t xml:space="preserve"> was </w:t>
      </w:r>
      <w:r w:rsidR="00054A04" w:rsidRPr="00DA75E5">
        <w:rPr>
          <w:rFonts w:eastAsia="Times New Roman"/>
        </w:rPr>
        <w:lastRenderedPageBreak/>
        <w:t>performed prior to laparotomy</w:t>
      </w:r>
      <w:r w:rsidR="00054A04">
        <w:rPr>
          <w:rFonts w:eastAsia="Times New Roman"/>
        </w:rPr>
        <w:t xml:space="preserve"> and demonstrated</w:t>
      </w:r>
      <w:r w:rsidR="00054A04" w:rsidRPr="00DA75E5">
        <w:rPr>
          <w:rFonts w:eastAsia="Times New Roman"/>
        </w:rPr>
        <w:t xml:space="preserve"> a marginal cost saving (</w:t>
      </w:r>
      <w:r w:rsidR="00054A04">
        <w:rPr>
          <w:rFonts w:eastAsia="Times New Roman"/>
        </w:rPr>
        <w:t>US$36,</w:t>
      </w:r>
      <w:r w:rsidR="00054A04" w:rsidRPr="00DA75E5">
        <w:rPr>
          <w:rFonts w:eastAsia="Times New Roman"/>
        </w:rPr>
        <w:t xml:space="preserve">580 </w:t>
      </w:r>
      <w:r w:rsidR="00F05030" w:rsidRPr="00DA75E5">
        <w:rPr>
          <w:rFonts w:eastAsia="Times New Roman"/>
        </w:rPr>
        <w:t>vs.</w:t>
      </w:r>
      <w:r w:rsidR="00054A04">
        <w:rPr>
          <w:rFonts w:eastAsia="Times New Roman"/>
        </w:rPr>
        <w:t xml:space="preserve"> US$46,</w:t>
      </w:r>
      <w:r w:rsidR="00054A04" w:rsidRPr="00DA75E5">
        <w:rPr>
          <w:rFonts w:eastAsia="Times New Roman"/>
        </w:rPr>
        <w:t xml:space="preserve">830). </w:t>
      </w:r>
      <w:r w:rsidR="00054A04">
        <w:rPr>
          <w:rFonts w:eastAsia="Times New Roman"/>
        </w:rPr>
        <w:t xml:space="preserve">As both these cost-analyses rely on pooled estimates from the current literature it’s unclear whether the application of more selective criteria to patient selection of SL/L-LUS as discussed above would result in improved cost-effectiveness. </w:t>
      </w:r>
    </w:p>
    <w:p w14:paraId="4547B9B3" w14:textId="77777777" w:rsidR="00054A04" w:rsidRDefault="00054A04" w:rsidP="00054A04">
      <w:pPr>
        <w:autoSpaceDE w:val="0"/>
        <w:autoSpaceDN w:val="0"/>
        <w:adjustRightInd w:val="0"/>
        <w:jc w:val="both"/>
        <w:rPr>
          <w:rFonts w:eastAsia="Times New Roman"/>
        </w:rPr>
      </w:pPr>
    </w:p>
    <w:p w14:paraId="688DC9F5" w14:textId="1B109127" w:rsidR="00D728F4" w:rsidRPr="00296CBC" w:rsidRDefault="00054A04" w:rsidP="00296CBC">
      <w:pPr>
        <w:autoSpaceDE w:val="0"/>
        <w:autoSpaceDN w:val="0"/>
        <w:adjustRightInd w:val="0"/>
        <w:spacing w:line="480" w:lineRule="auto"/>
        <w:jc w:val="both"/>
        <w:rPr>
          <w:rFonts w:eastAsia="Times New Roman"/>
        </w:rPr>
      </w:pPr>
      <w:r>
        <w:rPr>
          <w:rFonts w:eastAsia="Times New Roman"/>
        </w:rPr>
        <w:t xml:space="preserve">The current evidence would suggest that SL/L-LUS is at least cost neutral and appears to be associated with a slight improvement in QoL. It would therefore appear that the choice of </w:t>
      </w:r>
      <w:r w:rsidR="00B86C53">
        <w:rPr>
          <w:rFonts w:eastAsia="Times New Roman"/>
        </w:rPr>
        <w:t xml:space="preserve">whether </w:t>
      </w:r>
      <w:r>
        <w:rPr>
          <w:rFonts w:eastAsia="Times New Roman"/>
        </w:rPr>
        <w:t>to use SL/L-LUS in staging relates to other practical considerations, such as management priorities and practices, staff, surgical and hospital resources, as well as additional uses to which laparoscopic approaches may be put</w:t>
      </w:r>
      <w:r w:rsidR="00B86C53">
        <w:rPr>
          <w:rFonts w:eastAsia="Times New Roman"/>
        </w:rPr>
        <w:t xml:space="preserve"> to use;</w:t>
      </w:r>
      <w:r>
        <w:rPr>
          <w:rFonts w:eastAsia="Times New Roman"/>
        </w:rPr>
        <w:t xml:space="preserve"> such as laparoscopic bypass surgery</w:t>
      </w:r>
      <w:r w:rsidR="00CB7AF3">
        <w:rPr>
          <w:rFonts w:eastAsia="Times New Roman"/>
        </w:rPr>
        <w:t xml:space="preserve"> or evaluation of novel techniques or technologies (e.g. nano-device implantation)</w:t>
      </w:r>
      <w:r>
        <w:rPr>
          <w:rFonts w:eastAsia="Times New Roman"/>
        </w:rPr>
        <w:t xml:space="preserve">. </w:t>
      </w:r>
      <w:r w:rsidR="00B86C53" w:rsidRPr="00B86C53">
        <w:rPr>
          <w:rFonts w:eastAsia="Times New Roman"/>
          <w:i/>
        </w:rPr>
        <w:t>Figure 1</w:t>
      </w:r>
      <w:r w:rsidR="00B86C53">
        <w:rPr>
          <w:rFonts w:eastAsia="Times New Roman"/>
        </w:rPr>
        <w:t xml:space="preserve"> indicates where SL/L-LUS sits in current treatment </w:t>
      </w:r>
      <w:r w:rsidR="00FD5C75">
        <w:rPr>
          <w:rFonts w:eastAsia="Times New Roman"/>
        </w:rPr>
        <w:t>algorithms</w:t>
      </w:r>
      <w:r w:rsidR="00B86C53">
        <w:rPr>
          <w:rFonts w:eastAsia="Times New Roman"/>
        </w:rPr>
        <w:t xml:space="preserve">. </w:t>
      </w:r>
    </w:p>
    <w:p w14:paraId="2289A4E8" w14:textId="0ABF00DE" w:rsidR="00D728F4" w:rsidRDefault="00D728F4" w:rsidP="00B171DA">
      <w:pPr>
        <w:pStyle w:val="NormalWeb"/>
        <w:spacing w:line="480" w:lineRule="auto"/>
        <w:jc w:val="both"/>
        <w:rPr>
          <w:b/>
          <w:sz w:val="32"/>
          <w:szCs w:val="32"/>
        </w:rPr>
      </w:pPr>
      <w:r w:rsidRPr="004E05B2">
        <w:rPr>
          <w:b/>
          <w:sz w:val="32"/>
          <w:szCs w:val="32"/>
        </w:rPr>
        <w:t>Conclusion</w:t>
      </w:r>
    </w:p>
    <w:p w14:paraId="00CD7363" w14:textId="5FA0A06D" w:rsidR="00FD2C4D" w:rsidRPr="00FB1770" w:rsidRDefault="00D728F4" w:rsidP="00FB1770">
      <w:pPr>
        <w:pStyle w:val="NormalWeb"/>
        <w:spacing w:line="480" w:lineRule="auto"/>
        <w:jc w:val="both"/>
      </w:pPr>
      <w:r>
        <w:t xml:space="preserve">Current imaging protocols and technology have resulted in significantly improved sensitivity and specificity for the diagnosis of locally advanced unresectable or metastatic disease. This has resulted in a reduction in the utility of </w:t>
      </w:r>
      <w:r w:rsidR="00A67C10">
        <w:t>SL/L-LUS</w:t>
      </w:r>
      <w:r w:rsidR="00B86C53">
        <w:t>; as it correctly identifies</w:t>
      </w:r>
      <w:r>
        <w:t xml:space="preserve"> unresectable disease in </w:t>
      </w:r>
      <w:r w:rsidR="00B86C53">
        <w:t>only</w:t>
      </w:r>
      <w:r>
        <w:t xml:space="preserve"> 15% of </w:t>
      </w:r>
      <w:r w:rsidR="00B86C53">
        <w:t>an</w:t>
      </w:r>
      <w:r>
        <w:t xml:space="preserve"> </w:t>
      </w:r>
      <w:r w:rsidRPr="00B86C53">
        <w:rPr>
          <w:u w:val="single"/>
        </w:rPr>
        <w:t>unselected</w:t>
      </w:r>
      <w:r>
        <w:t xml:space="preserve"> radiologically resectable population with pancreatic cancer. This has led to the </w:t>
      </w:r>
      <w:r w:rsidRPr="00B86C53">
        <w:rPr>
          <w:u w:val="single"/>
        </w:rPr>
        <w:t>selective</w:t>
      </w:r>
      <w:r>
        <w:t xml:space="preserve"> use of </w:t>
      </w:r>
      <w:r w:rsidR="00A67C10">
        <w:t>SL/L-LUS</w:t>
      </w:r>
      <w:r>
        <w:t xml:space="preserve"> in patient</w:t>
      </w:r>
      <w:r w:rsidR="00157BDE">
        <w:t>s</w:t>
      </w:r>
      <w:r>
        <w:t xml:space="preserve"> considered at higher risk for metastatic or locally advanced </w:t>
      </w:r>
      <w:r w:rsidR="009C43E1">
        <w:t xml:space="preserve">cancers based on criteria such as: tumour size and location, elevation of Ca19.9 and questionable radiological findings. This selective use of </w:t>
      </w:r>
      <w:r w:rsidR="00A67C10">
        <w:t>SL/L-LUS</w:t>
      </w:r>
      <w:r w:rsidR="009C43E1">
        <w:t xml:space="preserve"> has increased its positive predictive value back to 20-30%. Currently </w:t>
      </w:r>
      <w:r w:rsidR="00A67C10">
        <w:t>SL/L-LUS</w:t>
      </w:r>
      <w:r w:rsidR="009C43E1">
        <w:t xml:space="preserve"> is of greatest clinical utility in assessing for liver or peritoneal metastases (sensitivity 88 and 92% respectively) and more limited in assessing locally advanced disease with vascular involvement (sensitivity 58%). The future use of </w:t>
      </w:r>
      <w:r w:rsidR="00A67C10">
        <w:t>SL/L-LUS</w:t>
      </w:r>
      <w:r w:rsidR="009C43E1">
        <w:t xml:space="preserve"> will have to be continually re-</w:t>
      </w:r>
      <w:r w:rsidR="009C43E1">
        <w:lastRenderedPageBreak/>
        <w:t xml:space="preserve">evaluated in light of </w:t>
      </w:r>
      <w:r w:rsidR="00B86C53">
        <w:t xml:space="preserve">advancing imaging technology, namely </w:t>
      </w:r>
      <w:r w:rsidR="009C43E1">
        <w:t xml:space="preserve">FDG PET/CT </w:t>
      </w:r>
      <w:r w:rsidR="00FD5C75">
        <w:t>that</w:t>
      </w:r>
      <w:r w:rsidR="00B86C53">
        <w:t xml:space="preserve"> is</w:t>
      </w:r>
      <w:r w:rsidR="009C43E1">
        <w:t xml:space="preserve"> shown to impr</w:t>
      </w:r>
      <w:r w:rsidR="00157BDE">
        <w:t xml:space="preserve">ove staging </w:t>
      </w:r>
      <w:r w:rsidR="009C43E1">
        <w:t xml:space="preserve">of patients in a large multicentre prospective trial. </w:t>
      </w:r>
      <w:r w:rsidR="00157BDE">
        <w:t xml:space="preserve">This improvement in staging is of the same magnitude as that seen for </w:t>
      </w:r>
      <w:r w:rsidR="00A67C10">
        <w:t>SL/L-LUS</w:t>
      </w:r>
      <w:r w:rsidR="00157BDE">
        <w:t xml:space="preserve"> and it will be interesting to see if FDG PET/CT replaces the need for </w:t>
      </w:r>
      <w:r w:rsidR="00A67C10">
        <w:t>SL/L-LUS</w:t>
      </w:r>
      <w:r w:rsidR="00157BDE">
        <w:t xml:space="preserve"> or finds a complimentary role alongside </w:t>
      </w:r>
      <w:r w:rsidR="00A67C10">
        <w:t>SL/L-LUS</w:t>
      </w:r>
      <w:r w:rsidR="00157BDE">
        <w:t xml:space="preserve"> </w:t>
      </w:r>
      <w:r w:rsidR="00FB1770">
        <w:t>especially when combined with development in novel biomarkers</w:t>
      </w:r>
      <w:r w:rsidR="00157BDE">
        <w:t>.</w:t>
      </w:r>
      <w:r w:rsidR="00FB1770">
        <w:t xml:space="preserve"> Development of future </w:t>
      </w:r>
      <w:r w:rsidR="00B86C53">
        <w:t xml:space="preserve">laparoscopic </w:t>
      </w:r>
      <w:r w:rsidR="00FB1770">
        <w:t xml:space="preserve">instruments, potentially incorporating confocal probes may lead to prospective data on regional and or distant lymph node </w:t>
      </w:r>
      <w:r w:rsidR="00FB1770">
        <w:rPr>
          <w:rFonts w:eastAsia="Times New Roman"/>
        </w:rPr>
        <w:t>metastases, potentially even allowing sampling of crucial groups, allowing yet further staging potential.</w:t>
      </w:r>
    </w:p>
    <w:p w14:paraId="64D054A2" w14:textId="77777777" w:rsidR="004E05B2" w:rsidRPr="000814E8" w:rsidRDefault="009F28A4" w:rsidP="00711683">
      <w:pPr>
        <w:spacing w:before="100" w:beforeAutospacing="1" w:after="100" w:afterAutospacing="1"/>
        <w:rPr>
          <w:rFonts w:eastAsia="Times New Roman"/>
          <w:b/>
          <w:sz w:val="28"/>
        </w:rPr>
      </w:pPr>
      <w:r w:rsidRPr="009F28A4">
        <w:rPr>
          <w:rFonts w:eastAsia="Times New Roman"/>
          <w:b/>
          <w:sz w:val="28"/>
        </w:rPr>
        <w:t>References</w:t>
      </w:r>
    </w:p>
    <w:p w14:paraId="113786F8" w14:textId="77777777" w:rsidR="002267BF" w:rsidRDefault="006F286E"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rPr>
        <w:fldChar w:fldCharType="begin"/>
      </w:r>
      <w:r w:rsidR="004E05B2">
        <w:rPr>
          <w:rFonts w:eastAsia="Times New Roman"/>
        </w:rPr>
        <w:instrText xml:space="preserve"> ADDIN PAPERS2_CITATIONS &lt;papers2_bibliography/&gt;</w:instrText>
      </w:r>
      <w:r>
        <w:rPr>
          <w:rFonts w:eastAsia="Times New Roman"/>
        </w:rPr>
        <w:fldChar w:fldCharType="separate"/>
      </w:r>
      <w:r w:rsidR="002267BF">
        <w:rPr>
          <w:rFonts w:eastAsia="Times New Roman"/>
          <w:lang w:val="en-US"/>
        </w:rPr>
        <w:t xml:space="preserve">1. Jemal A, Siegel R, Ward E, Murray T, Xu J, Thun MJ. Cancer statistics, 2007. CA Cancer J Clin. 2007;57:43–66. </w:t>
      </w:r>
    </w:p>
    <w:p w14:paraId="1A41A3D9"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2. Rahib L, Smith BD, Aizenberg R, Rosenzweig AB, Fleshman JM, Matrisian LM. Projecting cancer incidence and deaths to 2030: the unexpected burden of thyroid, liver, and pancreas cancers in the United States. Cancer Res. 2014;74:2913–21. </w:t>
      </w:r>
    </w:p>
    <w:p w14:paraId="633787CF"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3. Ghaneh P, Costello E, Neoptolemos JP. Biology and management of pancreatic cancer. Gut. 2007;56:1134–52. </w:t>
      </w:r>
    </w:p>
    <w:p w14:paraId="6461F114"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4. Takaori K, Bassi C, Biankin A, Brunner TB, Cataldo I, Campbell F, et al. International Association of Pancreatology (IAP)/European Pancreatic Club (EPC) consensus review of guidelines for the treatment of pancreatic cancer. Pancreatology. 2016;16:14–27. </w:t>
      </w:r>
    </w:p>
    <w:p w14:paraId="1C6A8727"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5. Bipat S, Phoa SSKS, van Delden OM, Bossuyt PMM, Gouma DJ, Lameris JS, et al. Ultrasonography, computed tomography and magnetic resonance imaging for diagnosis and determining resectability of pancreatic adenocarcinoma: a meta-analysis. J Comput Assist Tomogr. 2005;29:438–45. </w:t>
      </w:r>
    </w:p>
    <w:p w14:paraId="3DCF9273"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6. Miller FH, Rini NJ, Keppke AL. MRI of adenocarcinoma of the pancreas. AJR Am J Roentgenol. 2006;187:W365–74. </w:t>
      </w:r>
    </w:p>
    <w:p w14:paraId="5F3210DB"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7. Rafique A, Freeman S, Carroll N. A clinical algorithm for the assessment of pancreatic lesions: utilization of 16- and 64-section multidetector CT and endoscopic ultrasound. Clin Radiol. 2007;62:1142–53. </w:t>
      </w:r>
    </w:p>
    <w:p w14:paraId="1EBD7B8D"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8. Schima W, Ba-Ssalamah A, Goetzinger P, Scharitzer M, Koelblinger C. State-of-the-art magnetic resonance imaging of pancreatic cancer. Top Magn Reson Imaging. 2007;18:421–9. </w:t>
      </w:r>
    </w:p>
    <w:p w14:paraId="66398977"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9. Agarwal B, Krishna NB, Labundy JL, Safdar R, Akduman EI. EUS and/or EUS-guided </w:t>
      </w:r>
      <w:r>
        <w:rPr>
          <w:rFonts w:eastAsia="Times New Roman"/>
          <w:lang w:val="en-US"/>
        </w:rPr>
        <w:lastRenderedPageBreak/>
        <w:t xml:space="preserve">FNA in patients with CT and/or magnetic resonance imaging findings of enlarged pancreatic head or dilated pancreatic duct with or without a dilated common bile duct. Gastrointest Endosc. 2008;68:237–42–quiz334–335. </w:t>
      </w:r>
    </w:p>
    <w:p w14:paraId="485B91BE"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10. Farma JM, Santillan AA, Melis M, Walters J, Belinc D, Chen D-T, et al. PET/CT fusion scan enhances CT staging in patients with pancreatic neoplasms. Ann Surg Oncol. 2008;15:2465–71. </w:t>
      </w:r>
    </w:p>
    <w:p w14:paraId="7BF2F4FF"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11. Klauss M, Mohr A, Tengg-Kobligk von H, Friess H, Singer R, Seidensticker P, et al. A new invasion score for determining the resectability of pancreatic carcinomas with contrast-enhanced multidetector computed tomography. Pancreatology. 2008;8:204–10. </w:t>
      </w:r>
    </w:p>
    <w:p w14:paraId="32ADC5B6"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12. Saif MW, Cornfeld D, Modarresifar H, Ojha B. 18F-FDG positron emission tomography CT (FDG PET-CT) in the management of pancreatic cancer: initial experience in 12 patients. J Gastrointestin Liver Dis. 2008;17:173–8. </w:t>
      </w:r>
    </w:p>
    <w:p w14:paraId="4F86A052"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13. Schick V, Franzius C, Beyna T, Oei ML, Schnekenburger J, Weckesser M, et al. Diagnostic impact of 18F-FDG PET-CT evaluating solid pancreatic lesions versus endosonography, endoscopic retrograde cholangio-pancreatography with intraductal ultrasonography and abdominal ultrasound. Eur J Nucl Med Mol Imaging. 2008;35:1775–85. </w:t>
      </w:r>
    </w:p>
    <w:p w14:paraId="7AC15562"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14. Singh AK, Sahani DV, Blake MA, Joshi MC, Wargo JA, Fernandez-del Castillo C. Assessment of pancreatic tumor resectability with multidetector computed tomography: semiautomated console-generated images versus dedicated workstation-generated images. Acad Radiol. 2008;15:1058–68. </w:t>
      </w:r>
    </w:p>
    <w:p w14:paraId="65F58A82"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15. Takeuchi M, Matsuzaki K, Kubo H, Nishitani H. High-b-value diffusion-weighted magnetic resonance imaging of pancreatic cancer and mass-forming chronic pancreatitis: preliminary results. Acta Radiol. 2008;49:383–6. </w:t>
      </w:r>
    </w:p>
    <w:p w14:paraId="17CF8B73"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16. Yamaguchi K, Okusaka T, Shimizu K, Furuse J, Ito Y, Hanada K, et al. EBM-based Clinical Guidelines for Pancreatic Cancer (2013) issued by the Japan Pancreas Society: a synopsis. Jpn J Clin Oncol. 2014;44:883–8. </w:t>
      </w:r>
    </w:p>
    <w:p w14:paraId="102575AD"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17. Ducreux M, Cuhna AS, Caramella C, Hollebecque A, Burtin P, Goere D, et al. Cancer of the pancreas: ESMO Clinical Practice Guidelines for diagnosis, treatment and follow-up. Ann Oncol. 2015;26 Suppl 5:v56–68. </w:t>
      </w:r>
    </w:p>
    <w:p w14:paraId="0820187C"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18. Ma X, Setty B, Uppot RN, Sahani DV. Multiple-detector computed tomographic angiography of pancreatic neoplasm for presurgical planning: comparison of low- and high-concentration nonionic contrast media. J Comput Assist Tomogr. 2008;32:511–7. </w:t>
      </w:r>
    </w:p>
    <w:p w14:paraId="52580E15"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19. Asbun HJ, Conlon K, Fernandez-Cruz L, Friess H, Shrikhande SV, Adham M, et al. When to perform a pancreatoduodenectomy in the absence of positive histology? A consensus statement by the International Study Group of Pancreatic Surgery. Surgery. 2014;155:887–92. </w:t>
      </w:r>
    </w:p>
    <w:p w14:paraId="17212EF2"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20. Kauhanen SP, Komar G, Seppanen MP, Dean KI, Minn HR, Kajander SA, et al. A prospective diagnostic accuracy study of 18F-fluorodeoxyglucose positron emission tomography/computed tomography, multidetector row computed tomography, and magnetic resonance imaging in primary diagnosis and staging of pancreatic cancer. Ann. Surg. 2009;250:957–63. </w:t>
      </w:r>
    </w:p>
    <w:p w14:paraId="6F12C24B"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lastRenderedPageBreak/>
        <w:t xml:space="preserve">21. Wang X-Y, Yang F, Jin C, Fu D-L. Utility of PET/CT in diagnosis, staging, assessment of resectability and metabolic response of pancreatic cancer. World J. Gastroenterol. 2014;20:15580–9. </w:t>
      </w:r>
    </w:p>
    <w:p w14:paraId="3DB4A2EB"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22. Tang S, Huang G, Liu J, Liu T, Treven L, Song S, et al. Usefulness of 18F-FDG PET, combined FDG-PET/CT and EUS in diagnosing primary pancreatic carcinoma: a meta-analysis. Eur J Radiol. 2011;78:142–50. </w:t>
      </w:r>
    </w:p>
    <w:p w14:paraId="55DAEBF5"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23. Kim M-J, Lee KH, Lee KT, Lee JK, Ku B-H, Oh C-R, et al. The value of positron emission tomography/computed tomography for evaluating metastatic disease in patients with pancreatic cancer. Pancreas. 2012;41:897–903. </w:t>
      </w:r>
    </w:p>
    <w:p w14:paraId="4A9B06FF"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24. Yao J, Gan G, Farlow D, Laurence JM, Hollands M, Richardson A, et al. Impact of F18-fluorodeoxyglycose positron emission tomography/computed tomography on the management of resectable pancreatic tumours. ANZ J Surg. 2012;82:140–4. </w:t>
      </w:r>
    </w:p>
    <w:p w14:paraId="38683B2E"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25. Sultana A, Jackson R, Tim G, Bostock E, Psarelli EE, Cox TF, et al. What Is the Best Way to Identify Malignant Transformation Within Pancreatic IPMN: A Systematic Review and Meta-Analyses. Clin Transl Gastroenterol. 2015;6:e130. </w:t>
      </w:r>
    </w:p>
    <w:p w14:paraId="11B325B0"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26. Ghaneh P, Wong WL, Titman A, Plumpton C, Vinjamuri S, Johnson C, et al. PET-PANC: Multi-centre prospective diagnostic accuracy and clinical value trial of FDG PET/CT in the diagnosis and management of suspected pancreatic cancer. ASCO Meeting Abstracts. 2016;34:4008. </w:t>
      </w:r>
    </w:p>
    <w:p w14:paraId="20B9797A"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27. Guidelines for the management of patients with pancreatic cancer periampullary and ampullary carcinomas. Gut. 2005;54 Suppl 5:v1–16. </w:t>
      </w:r>
    </w:p>
    <w:p w14:paraId="0675FB11"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28. Halloran CM, Ghaneh P, Connor S, Sutton R, Neoptolemos JP, Raraty MGT. Carbohydrate antigen 19.9 accurately selects patients for laparoscopic assessment to determine resectability of pancreatic malignancy. Br J Surg. 2008;95:453–9. </w:t>
      </w:r>
    </w:p>
    <w:p w14:paraId="772D620F"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29. Satoi S, Yanagimoto H, Toyokawa H, Inoue K, Wada K, Yamamoto T, et al. Selective use of staging laparoscopy based on carbohydrate antigen 19-9 level and tumor size in patients with radiographically defined potentially or borderline resectable pancreatic cancer. Pancreas. 2011;40:426–32. </w:t>
      </w:r>
    </w:p>
    <w:p w14:paraId="2317E412"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30. Garcea G, Cairns V, Berry DP, Neal CP, Metcalfe MS, Dennison AR. Improving the diagnostic yield from staging laparoscopy for periampullary malignancies: the value of preoperative inflammatory markers and radiological tumor size. Pancreas. 2012;41:233–7. </w:t>
      </w:r>
    </w:p>
    <w:p w14:paraId="66953B83"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31. Vollmer CM, Drebin JA, Middleton WD, Teefey SA, Linehan DC, Soper NJ, et al. Utility of staging laparoscopy in subsets of peripancreatic and biliary malignancies. Ann. Surg. 2002;235:1–7. </w:t>
      </w:r>
    </w:p>
    <w:p w14:paraId="0618FA8B"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32. Enestvedt CK, Mayo SC, Diggs BS, Mori M, Austin DA, Shipley DK, et al. Diagnostic laparoscopy for patients with potentially resectable pancreatic adenocarcinoma: is it cost-effective in the current era? J Gastrointest Surg. 2008;12:1177–84. </w:t>
      </w:r>
    </w:p>
    <w:p w14:paraId="075053D5"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33. Hariharan D, Constantinides VA, Froeling FEM, Tekkis PP, Kocher HM. The role of laparoscopy and laparoscopic ultrasound in the preoperative staging of pancreatico-biliary cancers--A meta-analysis. Eur J Surg Oncol. 2010;36:941–8. </w:t>
      </w:r>
    </w:p>
    <w:p w14:paraId="2FACC1BC"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34. Allen VB, Gurusamy KS, Takwoingi Y, Kalia A, Davidson BR. Diagnostic accuracy of laparoscopy following computed tomography (CT) scanning for assessing the resectability with curative intent in pancreatic and periampullary cancer. Cochrane Database Syst Rev. 2013;:CD009323. </w:t>
      </w:r>
    </w:p>
    <w:p w14:paraId="11911B59"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35. Taylor AM, Roberts SA, Manson JM. Experience with laparoscopic ultrasonography for defining tumour resectability in carcinoma of the pancreatic head and periampullary region. Br J Surg. 2001;88:1077–83. </w:t>
      </w:r>
    </w:p>
    <w:p w14:paraId="06D2D4D7"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36. Menack MJ, Spitz JD, Arregui ME. Staging of pancreatic and ampullary cancers for resectability using laparoscopy with laparoscopic ultrasound. Surg Endosc. 2001;15:1129–34. </w:t>
      </w:r>
    </w:p>
    <w:p w14:paraId="613BF5B9"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37. Nieveen van Dijkum EJM, Romijn MG, Terwee CB, de Wit LT, van der Meulen JHP, Lameris HS, et al. Laparoscopic staging and subsequent palliation in patients with peripancreatic carcinoma. Ann. Surg. 2003;237:66–73. </w:t>
      </w:r>
    </w:p>
    <w:p w14:paraId="544EAE32"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38. Doran HE, Bosonnet L, Connor S, Jones L, Garvey C, Hughes M, et al. Laparoscopy and laparoscopic ultrasound in the evaluation of pancreatic and periampullary tumours. Dig Surg. 2004;21:305–13. </w:t>
      </w:r>
    </w:p>
    <w:p w14:paraId="697D94E5"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39. Thomson BNJ, Parks RW, Redhead DN, Welsh FKS, Madhavan KK, Wigmore SJ, et al. Refining the role of laparoscopy and laparoscopic ultrasound in the staging of presumed pancreatic head and ampullary tumours. Br J Cancer. 2006;94:213–7. </w:t>
      </w:r>
    </w:p>
    <w:p w14:paraId="11C60224"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40. Doucas H, Sutton CD, Zimmerman A, Dennison AR, Berry DP. Assessment of pancreatic malignancy with laparoscopy and intraoperative ultrasound. Surg Endosc. 2007;21:1147–52. </w:t>
      </w:r>
    </w:p>
    <w:p w14:paraId="744CD699"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41. Ahmed SI, Bochkarev V, Oleynikov D, Sasson AR. Patients with pancreatic adenocarcinoma benefit from staging laparoscopy. J Laparoendosc Adv Surg Tech A. 2006;16:458–63. </w:t>
      </w:r>
    </w:p>
    <w:p w14:paraId="42D19C46"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42. White R, Winston C, Gonen M, D'Angelica M, Jarnagin W, Fong Y, et al. Current utility of staging laparoscopy for pancreatic and peripancreatic neoplasms. J Am Coll Surg. 2008;206:445–50. </w:t>
      </w:r>
    </w:p>
    <w:p w14:paraId="7E650A75"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43. Contreras CM, Stanelle EJ, Mansour J, Hinshaw JL, Rikkers LF, Rettammel R, et al. Staging laparoscopy enhances the detection of occult metastases in patients with pancreatic adenocarcinoma. J Surg Oncol. 2009;100:663–9. </w:t>
      </w:r>
    </w:p>
    <w:p w14:paraId="054F3354"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44. Lavy R, Gatot I, Markon I, Shapira Z, Chikman B, Copel L, et al. The role of diagnostic laparoscopy in detecting minimal peritoneal metastatic deposits in patients with pancreatic cancer scheduled for curative resection. Surg Laparosc Endosc Percutan Tech. 2012;22:358–60. </w:t>
      </w:r>
    </w:p>
    <w:p w14:paraId="4A70C4B4"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45. Schnelldorfer T, Gagnon AI, Birkett RT, Reynolds G, Murphy KM, Jenkins RL. Staging laparoscopy in pancreatic cancer: a potential role for advanced laparoscopic techniques. J Am Coll Surg. 2014;218:1201–6. </w:t>
      </w:r>
    </w:p>
    <w:p w14:paraId="63370727"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46. Connor S, Bosonnet L, Alexakis N, Raraty M, Ghaneh P, Sutton R, et al. Serum CA19-9 measurement increases the effectiveness of staging laparoscopy in patients with suspected pancreatic malignancy. Dig Surg. 2005;22:80–5. </w:t>
      </w:r>
    </w:p>
    <w:p w14:paraId="511A543C"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47. Smith RA, Bosonnet L, Ghaneh P, Sutton R, Evans J, Healey P, et al. The platelet-lymphocyte ratio improves the predictive value of serum CA19-9 levels in determining patient selection for staging laparoscopy in suspected periampullary cancer. Surgery. 2008;143:658–66. </w:t>
      </w:r>
    </w:p>
    <w:p w14:paraId="7A1E5F4E"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48. Diagnostic accuracy of laparoscopy following computed tomography (CT) scanning for assessing the resectability with curative intent in pancreatic and periampullary cancer. 2016;7:CD009323. Available from: http://eutils.ncbi.nlm.nih.gov/entrez/eutils/elink.fcgi?dbfrom=pubmed&amp;id=27383694&amp;retmode=ref&amp;cmd=prlinks</w:t>
      </w:r>
    </w:p>
    <w:p w14:paraId="7A3B278C"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49. Levy J, Tahiri M, Vanounou T, Maimon G, Bergman S. Diagnostic Laparoscopy with Ultrasound Still Has a Role in the Staging of Pancreatic Cancer: A Systematic Review of the Literature. HPB Surg. 2016;2016:8092109. </w:t>
      </w:r>
    </w:p>
    <w:p w14:paraId="4A691B92"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50. Diagnostic laparoscopy combined with laparoscopic ultrasonography in staging of cancer of the pancreatic head region. 1995;82:820–4. Available from: http://eutils.ncbi.nlm.nih.gov/entrez/eutils/elink.fcgi?dbfrom=pubmed&amp;id=7627522&amp;retmode=ref&amp;cmd=prlinks</w:t>
      </w:r>
    </w:p>
    <w:p w14:paraId="3D5397AA"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51. Combined endoscopic and laparoscopic ultrasound as preoperative assessment of patients with pancreatic cancer. 2006;8:57–60. Available from: http://eutils.ncbi.nlm.nih.gov/entrez/eutils/elink.fcgi?dbfrom=pubmed&amp;id=18333240&amp;retmode=ref&amp;cmd=prlinks</w:t>
      </w:r>
    </w:p>
    <w:p w14:paraId="4AEE369D"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52. Intraoperative methods to stage and localize pancreatic and duodenal tumors. 1999;10:S182–4. Available from: http://annonc.oxfordjournals.org/content/10/suppl_4/S182.abstract</w:t>
      </w:r>
    </w:p>
    <w:p w14:paraId="2FB2076B"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53. Friess H, Kleeff J, Silva JC, Sadowski C, Baer HU, Buchler MW. The role of diagnostic laparoscopy in pancreatic and periampullary malignancies. J Am Coll Surg. 1998;186:675–82. </w:t>
      </w:r>
    </w:p>
    <w:p w14:paraId="5BD35A4D"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54. Barabino M, Santambrogio R, Pisani Ceretti A, Scalzone R, Montorsi M, Opocher E. Is there still a role for laparoscopy combined with laparoscopic ultrasonography in the staging of pancreatic cancer? Surg Endosc. 2011;25:160–5. </w:t>
      </w:r>
    </w:p>
    <w:p w14:paraId="563C3249"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55. Pisters PW, Lee JE, Vauthey JN, Charnsangavej C, Evans DB. Laparoscopy in the staging of pancreatic cancer. Br J Surg. 2001;88:325–37. </w:t>
      </w:r>
    </w:p>
    <w:p w14:paraId="5E61ED17"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56. Maithel SK, Maloney S, Winston C, Gonen M, D'Angelica MI, Dematteo RP, et al. Preoperative CA 19-9 and the yield of staging laparoscopy in patients with radiographically resectable pancreatic adenocarcinoma. Ann Surg Oncol. 2008;15:3512–20. </w:t>
      </w:r>
    </w:p>
    <w:p w14:paraId="6DD16BA3"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57. Yoshida T, Matsumoto T, Morii Y, Ishio T, Kitano S, Yamada Y, et al. Staging with helical computed tomography and laparoscopy in pancreatic head cancer. Hepatogastroenterology. 2002;49:1428–31. </w:t>
      </w:r>
    </w:p>
    <w:p w14:paraId="161B35B7"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58. Morganti AG, Brizi MG, Macchia G, Sallustio G, Costamagna G, Alfieri S, et al. The prognostic effect of clinical staging in pancreatic adenocarcinoma. Ann Surg Oncol. 2005;12:145–51. </w:t>
      </w:r>
    </w:p>
    <w:p w14:paraId="2CE87DBB"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59. Schlieman MG, Ho HS, Bold RJ. Utility of tumor markers in determining resectability of pancreatic cancer. Arch Surg. 2003;138:951–5–discussion955–6. </w:t>
      </w:r>
    </w:p>
    <w:p w14:paraId="6E2C3703"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60. Warshaw AL, Tepper JE, Shipley WU. Laparoscopy in the staging and planning of therapy for pancreatic cancer. Am J Surg. 1986;151:76–80. </w:t>
      </w:r>
    </w:p>
    <w:p w14:paraId="31476441"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61. Warshaw AL, Gu ZY, Wittenberg J, Waltman AC. Preoperative staging and assessment of resectability of pancreatic cancer. Arch Surg. 1990;125:230–3. </w:t>
      </w:r>
    </w:p>
    <w:p w14:paraId="1ADDD653"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62. Jimenez RE, Warshaw AL, Rattner DW, Willett CG, McGrath D, Fernandez-del Castillo C. Impact of laparoscopic staging in the treatment of pancreatic cancer. Arch Surg. 2000;135:409–14–discussion414–5. </w:t>
      </w:r>
    </w:p>
    <w:p w14:paraId="4B73F748"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63. Liu RC, Traverso LW. Diagnostic laparoscopy improves staging of pancreatic cancer deemed locally unresectable by computed tomography. Surg Endosc. 2005;19:638–42. </w:t>
      </w:r>
    </w:p>
    <w:p w14:paraId="3AE269C9"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64. Warshaw AL. Implications of peritoneal cytology for staging of early pancreatic cancer. Am J Surg. 1991;161:26–9–discussion29–30. </w:t>
      </w:r>
    </w:p>
    <w:p w14:paraId="1B011BB0"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65. Makary MA, Warshaw AL, Centeno BA, Willet CG, Rattner DW, Fernandez-del Castillo C. Implications of peritoneal cytology for pancreatic cancer management. Arch Surg. 1998;133:361–5. </w:t>
      </w:r>
    </w:p>
    <w:p w14:paraId="148FF659"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66. Jimenez RE, Warshaw AL, Fernandez-del Castillo C. Laparoscopy and peritoneal cytology in the staging of pancreatic cancer. J Hepatobiliary Pancreat Surg. 2000;7:15–20. </w:t>
      </w:r>
    </w:p>
    <w:p w14:paraId="71EA6BC7"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67. Edge SB, Compton CC. The American Joint Committee on Cancer: the 7th edition of the AJCC cancer staging manual and the future of TNM. Ann Surg Oncol. 2010;17:1471–4. </w:t>
      </w:r>
    </w:p>
    <w:p w14:paraId="49359B04"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68. Merchant NB, Conlon KC, Saigo P, Dougherty E, Brennan MF. Positive peritoneal cytology predicts unresectability of pancreatic adenocarcinoma. J Am Coll Surg. 1999;188:421–6. </w:t>
      </w:r>
    </w:p>
    <w:p w14:paraId="2888CDAF"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69. Ferrone CR, Haas B, Tang L, Coit DG, Fong Y, Brennan MF, et al. The influence of positive peritoneal cytology on survival in patients with pancreatic adenocarcinoma. J Gastrointest Surg. 2006;10:1347–53. </w:t>
      </w:r>
    </w:p>
    <w:p w14:paraId="23477543"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70. Yamada S, Fujii T, Kanda M, Sugimoto H, Nomoto S, Takeda S, et al. Value of peritoneal cytology in potentially resectable pancreatic cancer. Br J Surg. 2013;100:1791–6. </w:t>
      </w:r>
    </w:p>
    <w:p w14:paraId="076A5825"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71. Winner M, Allendorf JD, Saif MW. An update on surgical staging of patients with pancreatic cancer. JOP. 2012;13:143–6. </w:t>
      </w:r>
    </w:p>
    <w:p w14:paraId="15C43DE3"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72. Fernandez-del Castillo C, Rattner DW, Warshaw AL. Further experience with laparoscopy and peritoneal cytology in the staging of pancreatic cancer. Br J Surg. 1995;82:1127–9. </w:t>
      </w:r>
    </w:p>
    <w:p w14:paraId="2486FB05"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73. Shoup M, Winston C, Brennan MF, Bassman D, Conlon KC. Is there a role for staging laparoscopy in patients with locally advanced, unresectable pancreatic adenocarcinoma? J Gastrointest Surg. 2004;8:1068–71. </w:t>
      </w:r>
    </w:p>
    <w:p w14:paraId="6958A237"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74. White RR, Paulson EK, Freed KS, Keogan MT, Hurwitz HI, Lee C, et al. Staging of pancreatic cancer before and after neoadjuvant chemoradiation. J Gastrointest Surg. 2001;5:626–33. </w:t>
      </w:r>
    </w:p>
    <w:p w14:paraId="0854090D"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75. Morris S, Gurusamy KS, Sheringham J, Davidson BR. Cost-effectiveness of diagnostic laparoscopy for assessing resectability in pancreatic and periampullary cancer. BMC Gastroenterol. 2015;15:44. </w:t>
      </w:r>
    </w:p>
    <w:p w14:paraId="1AEBEEDF" w14:textId="77777777" w:rsidR="002267BF" w:rsidRDefault="002267BF"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lang w:val="en-US"/>
        </w:rPr>
      </w:pPr>
      <w:r>
        <w:rPr>
          <w:rFonts w:eastAsia="Times New Roman"/>
          <w:lang w:val="en-US"/>
        </w:rPr>
        <w:t xml:space="preserve">76. Jayakrishnan TT, Nadeem H, Groeschl RT, George B, Thomas JP, Ritch PS, et al. Diagnostic laparoscopy should be performed before definitive resection for pancreatic cancer: a financial argument. HPB (Oxford). 2015;17:131–9. </w:t>
      </w:r>
    </w:p>
    <w:p w14:paraId="4A721C85" w14:textId="103587C6" w:rsidR="0020584E" w:rsidRDefault="006F286E" w:rsidP="0022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rPr>
      </w:pPr>
      <w:r>
        <w:rPr>
          <w:rFonts w:eastAsia="Times New Roman"/>
        </w:rPr>
        <w:fldChar w:fldCharType="end"/>
      </w:r>
    </w:p>
    <w:p w14:paraId="1D44E7D3" w14:textId="6F55CCD0" w:rsidR="00296CBC" w:rsidRDefault="00296CBC" w:rsidP="00296CBC">
      <w:pPr>
        <w:autoSpaceDE w:val="0"/>
        <w:autoSpaceDN w:val="0"/>
        <w:adjustRightInd w:val="0"/>
        <w:jc w:val="both"/>
        <w:rPr>
          <w:rFonts w:eastAsia="Times New Roman"/>
        </w:rPr>
      </w:pPr>
      <w:r>
        <w:rPr>
          <w:rFonts w:eastAsia="Times New Roman"/>
          <w:i/>
          <w:iCs/>
        </w:rPr>
        <w:t>Figure 1.</w:t>
      </w:r>
      <w:r>
        <w:rPr>
          <w:rFonts w:eastAsia="Times New Roman"/>
        </w:rPr>
        <w:t xml:space="preserve"> Outlines a general algorithm to the management of pancreatic cancer, including selective application of L/LUS. </w:t>
      </w:r>
    </w:p>
    <w:p w14:paraId="499F3A81" w14:textId="4FADEA9C" w:rsidR="00296CBC" w:rsidRPr="007F43FD" w:rsidRDefault="007F43FD" w:rsidP="00296CBC">
      <w:pPr>
        <w:autoSpaceDE w:val="0"/>
        <w:autoSpaceDN w:val="0"/>
        <w:adjustRightInd w:val="0"/>
        <w:jc w:val="both"/>
        <w:rPr>
          <w:rFonts w:eastAsia="Times New Roman"/>
        </w:rPr>
      </w:pPr>
      <w:r>
        <w:rPr>
          <w:rFonts w:eastAsia="Times New Roman"/>
        </w:rPr>
        <w:t xml:space="preserve">L-LUS = laparoscopy with laparoscopic ultrasound; CA19.9 = </w:t>
      </w:r>
      <w:r w:rsidRPr="007F43FD">
        <w:rPr>
          <w:rFonts w:eastAsia="Times New Roman"/>
          <w:bCs/>
          <w:color w:val="1C1C1C"/>
          <w:lang w:val="en-US"/>
        </w:rPr>
        <w:t>cancer antigen 19-</w:t>
      </w:r>
      <w:r>
        <w:rPr>
          <w:rFonts w:eastAsia="Times New Roman"/>
          <w:bCs/>
          <w:color w:val="1C1C1C"/>
          <w:lang w:val="en-US"/>
        </w:rPr>
        <w:t>9; Plt</w:t>
      </w:r>
      <w:r w:rsidR="00F05030">
        <w:rPr>
          <w:rFonts w:eastAsia="Times New Roman"/>
          <w:bCs/>
          <w:color w:val="1C1C1C"/>
          <w:lang w:val="en-US"/>
        </w:rPr>
        <w:t>: Lym</w:t>
      </w:r>
      <w:r>
        <w:rPr>
          <w:rFonts w:eastAsia="Times New Roman"/>
          <w:bCs/>
          <w:color w:val="1C1C1C"/>
          <w:lang w:val="en-US"/>
        </w:rPr>
        <w:t xml:space="preserve"> ratio = </w:t>
      </w:r>
      <w:r w:rsidR="00F05030">
        <w:rPr>
          <w:rFonts w:eastAsia="Times New Roman"/>
          <w:bCs/>
          <w:color w:val="1C1C1C"/>
          <w:lang w:val="en-US"/>
        </w:rPr>
        <w:t>platelet</w:t>
      </w:r>
      <w:r>
        <w:rPr>
          <w:rFonts w:eastAsia="Times New Roman"/>
          <w:bCs/>
          <w:color w:val="1C1C1C"/>
          <w:lang w:val="en-US"/>
        </w:rPr>
        <w:t>: lymphocyte ratio and IRE = irreversible electroporation “Nanoknife</w:t>
      </w:r>
      <w:r w:rsidRPr="007F43FD">
        <w:rPr>
          <w:rFonts w:ascii="Lucida Grande" w:hAnsi="Lucida Grande" w:cs="Lucida Grande"/>
          <w:color w:val="000000"/>
        </w:rPr>
        <w:t>™</w:t>
      </w:r>
      <w:r>
        <w:rPr>
          <w:rFonts w:ascii="Lucida Grande" w:hAnsi="Lucida Grande" w:cs="Lucida Grande"/>
          <w:color w:val="000000"/>
        </w:rPr>
        <w:t>”.</w:t>
      </w:r>
    </w:p>
    <w:p w14:paraId="084369F7" w14:textId="3A877B2B" w:rsidR="00296CBC" w:rsidRDefault="00296CBC" w:rsidP="006E73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eastAsia="Times New Roman"/>
        </w:rPr>
      </w:pPr>
    </w:p>
    <w:sectPr w:rsidR="00296CBC" w:rsidSect="00A04C64">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8053D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EBA6CB" w14:textId="77777777" w:rsidR="00B86C53" w:rsidRDefault="00B86C53" w:rsidP="00B939D8">
      <w:r>
        <w:separator/>
      </w:r>
    </w:p>
  </w:endnote>
  <w:endnote w:type="continuationSeparator" w:id="0">
    <w:p w14:paraId="7A64AAE2" w14:textId="77777777" w:rsidR="00B86C53" w:rsidRDefault="00B86C53" w:rsidP="00B939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Palatino">
    <w:panose1 w:val="02000500000000000000"/>
    <w:charset w:val="00"/>
    <w:family w:val="auto"/>
    <w:pitch w:val="variable"/>
    <w:sig w:usb0="A00002FF" w:usb1="7800205A" w:usb2="14600000" w:usb3="00000000" w:csb0="00000193" w:csb1="00000000"/>
  </w:font>
  <w:font w:name="JansonText-Roman">
    <w:altName w:val="Cambria"/>
    <w:panose1 w:val="00000000000000000000"/>
    <w:charset w:val="00"/>
    <w:family w:val="auto"/>
    <w:notTrueType/>
    <w:pitch w:val="default"/>
    <w:sig w:usb0="00000003" w:usb1="00000000" w:usb2="00000000" w:usb3="00000000" w:csb0="00000001" w:csb1="00000000"/>
  </w:font>
  <w:font w:name="MTSYN">
    <w:altName w:val="Cambria"/>
    <w:panose1 w:val="00000000000000000000"/>
    <w:charset w:val="00"/>
    <w:family w:val="auto"/>
    <w:notTrueType/>
    <w:pitch w:val="default"/>
    <w:sig w:usb0="00000003" w:usb1="00000000" w:usb2="00000000" w:usb3="00000000" w:csb0="00000001" w:csb1="00000000"/>
  </w:font>
  <w:font w:name="JansonText-Italic">
    <w:altName w:val="Cambria"/>
    <w:panose1 w:val="00000000000000000000"/>
    <w:charset w:val="00"/>
    <w:family w:val="auto"/>
    <w:notTrueType/>
    <w:pitch w:val="default"/>
    <w:sig w:usb0="00000003" w:usb1="00000000" w:usb2="00000000" w:usb3="00000000" w:csb0="00000001" w:csb1="00000000"/>
  </w:font>
  <w:font w:name="MTMI">
    <w:altName w:val="Cambria"/>
    <w:panose1 w:val="00000000000000000000"/>
    <w:charset w:val="00"/>
    <w:family w:val="auto"/>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455A95" w14:textId="77777777" w:rsidR="00B86C53" w:rsidRDefault="00B86C53" w:rsidP="000814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B0DDA6" w14:textId="77777777" w:rsidR="00B86C53" w:rsidRDefault="00B86C53" w:rsidP="000814E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022448" w14:textId="77777777" w:rsidR="00B86C53" w:rsidRDefault="00B86C53" w:rsidP="000814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D5C75">
      <w:rPr>
        <w:rStyle w:val="PageNumber"/>
        <w:noProof/>
      </w:rPr>
      <w:t>2</w:t>
    </w:r>
    <w:r>
      <w:rPr>
        <w:rStyle w:val="PageNumber"/>
      </w:rPr>
      <w:fldChar w:fldCharType="end"/>
    </w:r>
  </w:p>
  <w:p w14:paraId="1636A198" w14:textId="77777777" w:rsidR="00B86C53" w:rsidRDefault="00B86C53" w:rsidP="000814E8">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A599C8" w14:textId="77777777" w:rsidR="00B86C53" w:rsidRDefault="00B86C53" w:rsidP="000814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095EF4" w14:textId="77777777" w:rsidR="00B86C53" w:rsidRDefault="00B86C53" w:rsidP="000814E8">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056B0D" w14:textId="77777777" w:rsidR="00B86C53" w:rsidRDefault="00B86C53" w:rsidP="000814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D5C75">
      <w:rPr>
        <w:rStyle w:val="PageNumber"/>
        <w:noProof/>
      </w:rPr>
      <w:t>22</w:t>
    </w:r>
    <w:r>
      <w:rPr>
        <w:rStyle w:val="PageNumber"/>
      </w:rPr>
      <w:fldChar w:fldCharType="end"/>
    </w:r>
  </w:p>
  <w:p w14:paraId="56E8C20A" w14:textId="77777777" w:rsidR="00B86C53" w:rsidRDefault="00B86C53" w:rsidP="000814E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1D9195" w14:textId="77777777" w:rsidR="00B86C53" w:rsidRDefault="00B86C53" w:rsidP="00B939D8">
      <w:r>
        <w:separator/>
      </w:r>
    </w:p>
  </w:footnote>
  <w:footnote w:type="continuationSeparator" w:id="0">
    <w:p w14:paraId="2CD7E839" w14:textId="77777777" w:rsidR="00B86C53" w:rsidRDefault="00B86C53" w:rsidP="00B939D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F64FFF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6550CA"/>
    <w:multiLevelType w:val="hybridMultilevel"/>
    <w:tmpl w:val="4FC83B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6A362B"/>
    <w:multiLevelType w:val="multilevel"/>
    <w:tmpl w:val="98B83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7D9143A"/>
    <w:multiLevelType w:val="multilevel"/>
    <w:tmpl w:val="73C4A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FF1622D"/>
    <w:multiLevelType w:val="multilevel"/>
    <w:tmpl w:val="263885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6C2618F"/>
    <w:multiLevelType w:val="multilevel"/>
    <w:tmpl w:val="01709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3"/>
  </w:num>
  <w:num w:numId="4">
    <w:abstractNumId w:val="5"/>
  </w:num>
  <w:num w:numId="5">
    <w:abstractNumId w:val="1"/>
  </w:num>
  <w:num w:numId="6">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d0afwpyrp9raet5z8xsz03fsz2aptr0zsr&quot;&gt;Ryan&lt;record-ids&gt;&lt;item&gt;253&lt;/item&gt;&lt;item&gt;269&lt;/item&gt;&lt;item&gt;270&lt;/item&gt;&lt;item&gt;275&lt;/item&gt;&lt;item&gt;277&lt;/item&gt;&lt;item&gt;278&lt;/item&gt;&lt;item&gt;279&lt;/item&gt;&lt;item&gt;282&lt;/item&gt;&lt;item&gt;285&lt;/item&gt;&lt;item&gt;286&lt;/item&gt;&lt;item&gt;288&lt;/item&gt;&lt;item&gt;289&lt;/item&gt;&lt;item&gt;290&lt;/item&gt;&lt;item&gt;298&lt;/item&gt;&lt;item&gt;299&lt;/item&gt;&lt;item&gt;300&lt;/item&gt;&lt;item&gt;301&lt;/item&gt;&lt;item&gt;302&lt;/item&gt;&lt;item&gt;303&lt;/item&gt;&lt;item&gt;304&lt;/item&gt;&lt;item&gt;305&lt;/item&gt;&lt;item&gt;306&lt;/item&gt;&lt;item&gt;309&lt;/item&gt;&lt;item&gt;310&lt;/item&gt;&lt;item&gt;312&lt;/item&gt;&lt;item&gt;313&lt;/item&gt;&lt;item&gt;314&lt;/item&gt;&lt;item&gt;315&lt;/item&gt;&lt;item&gt;316&lt;/item&gt;&lt;item&gt;319&lt;/item&gt;&lt;item&gt;320&lt;/item&gt;&lt;item&gt;321&lt;/item&gt;&lt;item&gt;322&lt;/item&gt;&lt;/record-ids&gt;&lt;/item&gt;&lt;/Libraries&gt;"/>
  </w:docVars>
  <w:rsids>
    <w:rsidRoot w:val="007F222E"/>
    <w:rsid w:val="00002A86"/>
    <w:rsid w:val="00031C10"/>
    <w:rsid w:val="00040BA4"/>
    <w:rsid w:val="00044B46"/>
    <w:rsid w:val="00046784"/>
    <w:rsid w:val="000529E1"/>
    <w:rsid w:val="00054A04"/>
    <w:rsid w:val="00063F38"/>
    <w:rsid w:val="00065DEF"/>
    <w:rsid w:val="00073042"/>
    <w:rsid w:val="000814E8"/>
    <w:rsid w:val="00082A8D"/>
    <w:rsid w:val="000966BA"/>
    <w:rsid w:val="000A1A2C"/>
    <w:rsid w:val="000A21FC"/>
    <w:rsid w:val="000B1924"/>
    <w:rsid w:val="000B6761"/>
    <w:rsid w:val="000D02C2"/>
    <w:rsid w:val="000D4D0E"/>
    <w:rsid w:val="000E2CC5"/>
    <w:rsid w:val="000E6108"/>
    <w:rsid w:val="000E77CB"/>
    <w:rsid w:val="000F6E99"/>
    <w:rsid w:val="001068ED"/>
    <w:rsid w:val="00106C3C"/>
    <w:rsid w:val="00115B95"/>
    <w:rsid w:val="00120F1F"/>
    <w:rsid w:val="00141917"/>
    <w:rsid w:val="00141CD2"/>
    <w:rsid w:val="00145E34"/>
    <w:rsid w:val="001476A4"/>
    <w:rsid w:val="00154271"/>
    <w:rsid w:val="00157BDE"/>
    <w:rsid w:val="00160A1F"/>
    <w:rsid w:val="001617DC"/>
    <w:rsid w:val="00177285"/>
    <w:rsid w:val="00182F86"/>
    <w:rsid w:val="001A4458"/>
    <w:rsid w:val="001C6667"/>
    <w:rsid w:val="001D4E54"/>
    <w:rsid w:val="001D6698"/>
    <w:rsid w:val="001D6E6C"/>
    <w:rsid w:val="001E4E00"/>
    <w:rsid w:val="001F79AF"/>
    <w:rsid w:val="0020584E"/>
    <w:rsid w:val="00214532"/>
    <w:rsid w:val="00216634"/>
    <w:rsid w:val="00224720"/>
    <w:rsid w:val="002267BF"/>
    <w:rsid w:val="00232328"/>
    <w:rsid w:val="00247EB3"/>
    <w:rsid w:val="00251B46"/>
    <w:rsid w:val="00257259"/>
    <w:rsid w:val="00260DBE"/>
    <w:rsid w:val="0026217E"/>
    <w:rsid w:val="00282A6E"/>
    <w:rsid w:val="00283A32"/>
    <w:rsid w:val="00286FE2"/>
    <w:rsid w:val="00292A6C"/>
    <w:rsid w:val="00294A45"/>
    <w:rsid w:val="00296CBC"/>
    <w:rsid w:val="002A5CE6"/>
    <w:rsid w:val="002A61FB"/>
    <w:rsid w:val="002A6FCB"/>
    <w:rsid w:val="002B120D"/>
    <w:rsid w:val="002B43BB"/>
    <w:rsid w:val="002C4BD3"/>
    <w:rsid w:val="002D6BFD"/>
    <w:rsid w:val="002D6ED2"/>
    <w:rsid w:val="003129A4"/>
    <w:rsid w:val="003133D5"/>
    <w:rsid w:val="00313E27"/>
    <w:rsid w:val="0033173A"/>
    <w:rsid w:val="0033310A"/>
    <w:rsid w:val="00343ABB"/>
    <w:rsid w:val="00345158"/>
    <w:rsid w:val="00361A2C"/>
    <w:rsid w:val="00374DFD"/>
    <w:rsid w:val="00381637"/>
    <w:rsid w:val="00390282"/>
    <w:rsid w:val="00394D0F"/>
    <w:rsid w:val="00395CE2"/>
    <w:rsid w:val="003B37D3"/>
    <w:rsid w:val="003B4BF3"/>
    <w:rsid w:val="003C2684"/>
    <w:rsid w:val="003C4315"/>
    <w:rsid w:val="003C54FF"/>
    <w:rsid w:val="003D171D"/>
    <w:rsid w:val="003D2555"/>
    <w:rsid w:val="003F06F9"/>
    <w:rsid w:val="003F26E6"/>
    <w:rsid w:val="003F482D"/>
    <w:rsid w:val="003F528B"/>
    <w:rsid w:val="00402736"/>
    <w:rsid w:val="0042473E"/>
    <w:rsid w:val="00427B5E"/>
    <w:rsid w:val="004341B6"/>
    <w:rsid w:val="00436482"/>
    <w:rsid w:val="004562FD"/>
    <w:rsid w:val="0047191C"/>
    <w:rsid w:val="00475617"/>
    <w:rsid w:val="004A5626"/>
    <w:rsid w:val="004B31D4"/>
    <w:rsid w:val="004C751B"/>
    <w:rsid w:val="004D09DA"/>
    <w:rsid w:val="004D2BAC"/>
    <w:rsid w:val="004D50FF"/>
    <w:rsid w:val="004E05B2"/>
    <w:rsid w:val="004E4714"/>
    <w:rsid w:val="004E6AC3"/>
    <w:rsid w:val="00500568"/>
    <w:rsid w:val="00507C59"/>
    <w:rsid w:val="00511D91"/>
    <w:rsid w:val="00514F08"/>
    <w:rsid w:val="00516840"/>
    <w:rsid w:val="00520DE0"/>
    <w:rsid w:val="00577B70"/>
    <w:rsid w:val="005874A6"/>
    <w:rsid w:val="005878C2"/>
    <w:rsid w:val="005A314E"/>
    <w:rsid w:val="005A4618"/>
    <w:rsid w:val="005A75D3"/>
    <w:rsid w:val="005A7961"/>
    <w:rsid w:val="005B1957"/>
    <w:rsid w:val="005B708D"/>
    <w:rsid w:val="005C1700"/>
    <w:rsid w:val="005C2A17"/>
    <w:rsid w:val="005C359E"/>
    <w:rsid w:val="005D37FE"/>
    <w:rsid w:val="005E2594"/>
    <w:rsid w:val="005E5E8A"/>
    <w:rsid w:val="005F1F5F"/>
    <w:rsid w:val="005F30C0"/>
    <w:rsid w:val="005F398A"/>
    <w:rsid w:val="005F3D50"/>
    <w:rsid w:val="00610C53"/>
    <w:rsid w:val="006152F2"/>
    <w:rsid w:val="006205E0"/>
    <w:rsid w:val="006215D8"/>
    <w:rsid w:val="00644141"/>
    <w:rsid w:val="00660946"/>
    <w:rsid w:val="0067442F"/>
    <w:rsid w:val="006821D9"/>
    <w:rsid w:val="00694102"/>
    <w:rsid w:val="0069440D"/>
    <w:rsid w:val="006B3145"/>
    <w:rsid w:val="006C2012"/>
    <w:rsid w:val="006E62CD"/>
    <w:rsid w:val="006E641C"/>
    <w:rsid w:val="006E73A3"/>
    <w:rsid w:val="006F0DC5"/>
    <w:rsid w:val="006F286E"/>
    <w:rsid w:val="00702A57"/>
    <w:rsid w:val="0070479A"/>
    <w:rsid w:val="007060BD"/>
    <w:rsid w:val="00711683"/>
    <w:rsid w:val="0071343A"/>
    <w:rsid w:val="00732821"/>
    <w:rsid w:val="007367DB"/>
    <w:rsid w:val="0073691F"/>
    <w:rsid w:val="007431E6"/>
    <w:rsid w:val="00754F55"/>
    <w:rsid w:val="00771D8F"/>
    <w:rsid w:val="00783865"/>
    <w:rsid w:val="007928C1"/>
    <w:rsid w:val="00795B57"/>
    <w:rsid w:val="00796855"/>
    <w:rsid w:val="007A0377"/>
    <w:rsid w:val="007A2639"/>
    <w:rsid w:val="007A563D"/>
    <w:rsid w:val="007B020E"/>
    <w:rsid w:val="007B06D8"/>
    <w:rsid w:val="007B4286"/>
    <w:rsid w:val="007C12C6"/>
    <w:rsid w:val="007C3AB0"/>
    <w:rsid w:val="007D6E52"/>
    <w:rsid w:val="007E1931"/>
    <w:rsid w:val="007F12C4"/>
    <w:rsid w:val="007F222E"/>
    <w:rsid w:val="007F43FD"/>
    <w:rsid w:val="00802827"/>
    <w:rsid w:val="00811886"/>
    <w:rsid w:val="008140DF"/>
    <w:rsid w:val="00815540"/>
    <w:rsid w:val="0081734C"/>
    <w:rsid w:val="00817BE4"/>
    <w:rsid w:val="00835E22"/>
    <w:rsid w:val="008520EE"/>
    <w:rsid w:val="00856852"/>
    <w:rsid w:val="00860276"/>
    <w:rsid w:val="00863176"/>
    <w:rsid w:val="00865A88"/>
    <w:rsid w:val="00877B3E"/>
    <w:rsid w:val="00883063"/>
    <w:rsid w:val="008830EB"/>
    <w:rsid w:val="0088782B"/>
    <w:rsid w:val="008B0FD9"/>
    <w:rsid w:val="008D5AD1"/>
    <w:rsid w:val="008D6BDD"/>
    <w:rsid w:val="008E5460"/>
    <w:rsid w:val="00912CBD"/>
    <w:rsid w:val="009168ED"/>
    <w:rsid w:val="00921D3B"/>
    <w:rsid w:val="00927394"/>
    <w:rsid w:val="00960F7F"/>
    <w:rsid w:val="009619A4"/>
    <w:rsid w:val="00961A37"/>
    <w:rsid w:val="00962FA6"/>
    <w:rsid w:val="00970916"/>
    <w:rsid w:val="00974F90"/>
    <w:rsid w:val="009751A3"/>
    <w:rsid w:val="009810CC"/>
    <w:rsid w:val="009A0CE8"/>
    <w:rsid w:val="009C2169"/>
    <w:rsid w:val="009C43E1"/>
    <w:rsid w:val="009D02F7"/>
    <w:rsid w:val="009D333E"/>
    <w:rsid w:val="009D6131"/>
    <w:rsid w:val="009D7EBD"/>
    <w:rsid w:val="009E502D"/>
    <w:rsid w:val="009F28A4"/>
    <w:rsid w:val="00A02909"/>
    <w:rsid w:val="00A02ABB"/>
    <w:rsid w:val="00A04C64"/>
    <w:rsid w:val="00A06F08"/>
    <w:rsid w:val="00A108E5"/>
    <w:rsid w:val="00A11F18"/>
    <w:rsid w:val="00A12167"/>
    <w:rsid w:val="00A14029"/>
    <w:rsid w:val="00A15AB0"/>
    <w:rsid w:val="00A20DAC"/>
    <w:rsid w:val="00A24503"/>
    <w:rsid w:val="00A3407A"/>
    <w:rsid w:val="00A47173"/>
    <w:rsid w:val="00A524D9"/>
    <w:rsid w:val="00A66EBC"/>
    <w:rsid w:val="00A67C10"/>
    <w:rsid w:val="00A83D8A"/>
    <w:rsid w:val="00A863FB"/>
    <w:rsid w:val="00A92976"/>
    <w:rsid w:val="00A947A9"/>
    <w:rsid w:val="00AA714D"/>
    <w:rsid w:val="00AB3735"/>
    <w:rsid w:val="00AB53FB"/>
    <w:rsid w:val="00AB6177"/>
    <w:rsid w:val="00AC2296"/>
    <w:rsid w:val="00AE0A52"/>
    <w:rsid w:val="00B0034E"/>
    <w:rsid w:val="00B01E6E"/>
    <w:rsid w:val="00B12C0F"/>
    <w:rsid w:val="00B13192"/>
    <w:rsid w:val="00B171DA"/>
    <w:rsid w:val="00B2041E"/>
    <w:rsid w:val="00B2238D"/>
    <w:rsid w:val="00B22A49"/>
    <w:rsid w:val="00B42D30"/>
    <w:rsid w:val="00B45CDA"/>
    <w:rsid w:val="00B52565"/>
    <w:rsid w:val="00B555BF"/>
    <w:rsid w:val="00B56A2E"/>
    <w:rsid w:val="00B67278"/>
    <w:rsid w:val="00B7068C"/>
    <w:rsid w:val="00B70DF0"/>
    <w:rsid w:val="00B714CC"/>
    <w:rsid w:val="00B736E5"/>
    <w:rsid w:val="00B739FC"/>
    <w:rsid w:val="00B741EA"/>
    <w:rsid w:val="00B86C53"/>
    <w:rsid w:val="00B939D8"/>
    <w:rsid w:val="00B942E9"/>
    <w:rsid w:val="00B96483"/>
    <w:rsid w:val="00B97F8C"/>
    <w:rsid w:val="00BA1ADD"/>
    <w:rsid w:val="00BB5BF0"/>
    <w:rsid w:val="00BC037E"/>
    <w:rsid w:val="00BC5C4F"/>
    <w:rsid w:val="00BD0BDF"/>
    <w:rsid w:val="00BD33CA"/>
    <w:rsid w:val="00BE040C"/>
    <w:rsid w:val="00BE7874"/>
    <w:rsid w:val="00BE7BFB"/>
    <w:rsid w:val="00BF2473"/>
    <w:rsid w:val="00BF3DCA"/>
    <w:rsid w:val="00BF7753"/>
    <w:rsid w:val="00C01551"/>
    <w:rsid w:val="00C07062"/>
    <w:rsid w:val="00C16398"/>
    <w:rsid w:val="00C20B56"/>
    <w:rsid w:val="00C338C0"/>
    <w:rsid w:val="00C35648"/>
    <w:rsid w:val="00C52ED5"/>
    <w:rsid w:val="00C748E0"/>
    <w:rsid w:val="00C86A55"/>
    <w:rsid w:val="00C932CE"/>
    <w:rsid w:val="00CB418E"/>
    <w:rsid w:val="00CB7AF3"/>
    <w:rsid w:val="00CC152B"/>
    <w:rsid w:val="00CC4478"/>
    <w:rsid w:val="00CD2A94"/>
    <w:rsid w:val="00CD344D"/>
    <w:rsid w:val="00CE32BE"/>
    <w:rsid w:val="00CF225F"/>
    <w:rsid w:val="00CF5943"/>
    <w:rsid w:val="00D00D83"/>
    <w:rsid w:val="00D029EF"/>
    <w:rsid w:val="00D0353F"/>
    <w:rsid w:val="00D053D3"/>
    <w:rsid w:val="00D17CB4"/>
    <w:rsid w:val="00D23EF8"/>
    <w:rsid w:val="00D24021"/>
    <w:rsid w:val="00D26049"/>
    <w:rsid w:val="00D43EA6"/>
    <w:rsid w:val="00D47DDA"/>
    <w:rsid w:val="00D520AD"/>
    <w:rsid w:val="00D52307"/>
    <w:rsid w:val="00D54895"/>
    <w:rsid w:val="00D728F4"/>
    <w:rsid w:val="00D9661C"/>
    <w:rsid w:val="00DA2F50"/>
    <w:rsid w:val="00DA75E5"/>
    <w:rsid w:val="00DB052C"/>
    <w:rsid w:val="00DB19A3"/>
    <w:rsid w:val="00DC1F0C"/>
    <w:rsid w:val="00DC67EC"/>
    <w:rsid w:val="00DD3608"/>
    <w:rsid w:val="00DD5C90"/>
    <w:rsid w:val="00DE2510"/>
    <w:rsid w:val="00DE2D2E"/>
    <w:rsid w:val="00DE4567"/>
    <w:rsid w:val="00DE6AE5"/>
    <w:rsid w:val="00DE7224"/>
    <w:rsid w:val="00DF13B2"/>
    <w:rsid w:val="00DF7FD4"/>
    <w:rsid w:val="00E03078"/>
    <w:rsid w:val="00E157A5"/>
    <w:rsid w:val="00E15BEC"/>
    <w:rsid w:val="00E17229"/>
    <w:rsid w:val="00E27D98"/>
    <w:rsid w:val="00E411E8"/>
    <w:rsid w:val="00E52C1F"/>
    <w:rsid w:val="00E67F87"/>
    <w:rsid w:val="00E71C57"/>
    <w:rsid w:val="00E75AA8"/>
    <w:rsid w:val="00E81A1A"/>
    <w:rsid w:val="00EA5CDF"/>
    <w:rsid w:val="00EC48DD"/>
    <w:rsid w:val="00EE029A"/>
    <w:rsid w:val="00EF4170"/>
    <w:rsid w:val="00EF7B32"/>
    <w:rsid w:val="00F05030"/>
    <w:rsid w:val="00F11DDE"/>
    <w:rsid w:val="00F32E08"/>
    <w:rsid w:val="00F44FA3"/>
    <w:rsid w:val="00F53152"/>
    <w:rsid w:val="00F60EB0"/>
    <w:rsid w:val="00F667FD"/>
    <w:rsid w:val="00F71E65"/>
    <w:rsid w:val="00F75BB5"/>
    <w:rsid w:val="00F9191A"/>
    <w:rsid w:val="00F93A44"/>
    <w:rsid w:val="00F943BC"/>
    <w:rsid w:val="00FA5FC9"/>
    <w:rsid w:val="00FB0CF4"/>
    <w:rsid w:val="00FB1770"/>
    <w:rsid w:val="00FB63A6"/>
    <w:rsid w:val="00FB7731"/>
    <w:rsid w:val="00FC1C1E"/>
    <w:rsid w:val="00FC2A18"/>
    <w:rsid w:val="00FC4164"/>
    <w:rsid w:val="00FD2C4D"/>
    <w:rsid w:val="00FD5C75"/>
    <w:rsid w:val="00FE1B3D"/>
    <w:rsid w:val="00FE3D00"/>
    <w:rsid w:val="00FF04BF"/>
    <w:rsid w:val="00FF3608"/>
    <w:rsid w:val="00FF3FC9"/>
    <w:rsid w:val="00FF5465"/>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FCBB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2D30"/>
    <w:rPr>
      <w:rFonts w:eastAsiaTheme="minorEastAsia"/>
      <w:sz w:val="24"/>
      <w:szCs w:val="24"/>
    </w:rPr>
  </w:style>
  <w:style w:type="paragraph" w:styleId="Heading2">
    <w:name w:val="heading 2"/>
    <w:basedOn w:val="Normal"/>
    <w:link w:val="Heading2Char"/>
    <w:uiPriority w:val="9"/>
    <w:qFormat/>
    <w:rsid w:val="00B42D30"/>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B42D30"/>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B42D30"/>
    <w:rPr>
      <w:rFonts w:asciiTheme="majorHAnsi" w:eastAsiaTheme="majorEastAsia" w:hAnsiTheme="majorHAnsi" w:cstheme="majorBidi"/>
      <w:b/>
      <w:bCs/>
      <w:color w:val="4F81BD" w:themeColor="accent1"/>
      <w:sz w:val="24"/>
      <w:szCs w:val="24"/>
    </w:rPr>
  </w:style>
  <w:style w:type="paragraph" w:styleId="NormalWeb">
    <w:name w:val="Normal (Web)"/>
    <w:basedOn w:val="Normal"/>
    <w:link w:val="NormalWebChar"/>
    <w:uiPriority w:val="99"/>
    <w:unhideWhenUsed/>
    <w:rsid w:val="00B42D30"/>
    <w:pPr>
      <w:spacing w:before="100" w:beforeAutospacing="1" w:after="100" w:afterAutospacing="1"/>
    </w:pPr>
  </w:style>
  <w:style w:type="paragraph" w:customStyle="1" w:styleId="keyword">
    <w:name w:val="keyword"/>
    <w:basedOn w:val="Normal"/>
    <w:rsid w:val="00B42D30"/>
    <w:pPr>
      <w:spacing w:before="100" w:beforeAutospacing="1" w:after="100" w:afterAutospacing="1"/>
    </w:pPr>
  </w:style>
  <w:style w:type="character" w:customStyle="1" w:styleId="keywordheading">
    <w:name w:val="keywordheading"/>
    <w:basedOn w:val="DefaultParagraphFont"/>
    <w:rsid w:val="00B42D30"/>
  </w:style>
  <w:style w:type="character" w:styleId="HTMLCite">
    <w:name w:val="HTML Cite"/>
    <w:basedOn w:val="DefaultParagraphFont"/>
    <w:uiPriority w:val="99"/>
    <w:semiHidden/>
    <w:unhideWhenUsed/>
    <w:rsid w:val="00B42D30"/>
    <w:rPr>
      <w:i/>
      <w:iCs/>
    </w:rPr>
  </w:style>
  <w:style w:type="character" w:customStyle="1" w:styleId="captnr">
    <w:name w:val="captnr"/>
    <w:basedOn w:val="DefaultParagraphFont"/>
    <w:rsid w:val="00B42D30"/>
  </w:style>
  <w:style w:type="character" w:customStyle="1" w:styleId="Heading2Char">
    <w:name w:val="Heading 2 Char"/>
    <w:basedOn w:val="DefaultParagraphFont"/>
    <w:link w:val="Heading2"/>
    <w:uiPriority w:val="9"/>
    <w:semiHidden/>
    <w:rsid w:val="00B42D3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877B3E"/>
    <w:rPr>
      <w:rFonts w:ascii="Tahoma" w:hAnsi="Tahoma" w:cs="Tahoma"/>
      <w:sz w:val="16"/>
      <w:szCs w:val="16"/>
    </w:rPr>
  </w:style>
  <w:style w:type="character" w:customStyle="1" w:styleId="BalloonTextChar">
    <w:name w:val="Balloon Text Char"/>
    <w:basedOn w:val="DefaultParagraphFont"/>
    <w:link w:val="BalloonText"/>
    <w:uiPriority w:val="99"/>
    <w:semiHidden/>
    <w:rsid w:val="00877B3E"/>
    <w:rPr>
      <w:rFonts w:ascii="Tahoma" w:eastAsiaTheme="minorEastAsia" w:hAnsi="Tahoma" w:cs="Tahoma"/>
      <w:sz w:val="16"/>
      <w:szCs w:val="16"/>
    </w:rPr>
  </w:style>
  <w:style w:type="paragraph" w:styleId="NoSpacing">
    <w:name w:val="No Spacing"/>
    <w:uiPriority w:val="1"/>
    <w:qFormat/>
    <w:rsid w:val="00A02909"/>
    <w:rPr>
      <w:rFonts w:eastAsiaTheme="minorEastAsia"/>
      <w:sz w:val="24"/>
      <w:szCs w:val="24"/>
    </w:rPr>
  </w:style>
  <w:style w:type="character" w:styleId="CommentReference">
    <w:name w:val="annotation reference"/>
    <w:basedOn w:val="DefaultParagraphFont"/>
    <w:uiPriority w:val="99"/>
    <w:semiHidden/>
    <w:unhideWhenUsed/>
    <w:rsid w:val="00DE6AE5"/>
    <w:rPr>
      <w:sz w:val="16"/>
      <w:szCs w:val="16"/>
    </w:rPr>
  </w:style>
  <w:style w:type="paragraph" w:styleId="CommentText">
    <w:name w:val="annotation text"/>
    <w:basedOn w:val="Normal"/>
    <w:link w:val="CommentTextChar"/>
    <w:uiPriority w:val="99"/>
    <w:semiHidden/>
    <w:unhideWhenUsed/>
    <w:rsid w:val="00DE6AE5"/>
    <w:rPr>
      <w:sz w:val="20"/>
      <w:szCs w:val="20"/>
    </w:rPr>
  </w:style>
  <w:style w:type="character" w:customStyle="1" w:styleId="CommentTextChar">
    <w:name w:val="Comment Text Char"/>
    <w:basedOn w:val="DefaultParagraphFont"/>
    <w:link w:val="CommentText"/>
    <w:uiPriority w:val="99"/>
    <w:semiHidden/>
    <w:rsid w:val="00DE6AE5"/>
    <w:rPr>
      <w:rFonts w:eastAsiaTheme="minorEastAsia"/>
    </w:rPr>
  </w:style>
  <w:style w:type="paragraph" w:styleId="CommentSubject">
    <w:name w:val="annotation subject"/>
    <w:basedOn w:val="CommentText"/>
    <w:next w:val="CommentText"/>
    <w:link w:val="CommentSubjectChar"/>
    <w:uiPriority w:val="99"/>
    <w:semiHidden/>
    <w:unhideWhenUsed/>
    <w:rsid w:val="00DE6AE5"/>
    <w:rPr>
      <w:b/>
      <w:bCs/>
    </w:rPr>
  </w:style>
  <w:style w:type="character" w:customStyle="1" w:styleId="CommentSubjectChar">
    <w:name w:val="Comment Subject Char"/>
    <w:basedOn w:val="CommentTextChar"/>
    <w:link w:val="CommentSubject"/>
    <w:uiPriority w:val="99"/>
    <w:semiHidden/>
    <w:rsid w:val="00DE6AE5"/>
    <w:rPr>
      <w:rFonts w:eastAsiaTheme="minorEastAsia"/>
      <w:b/>
      <w:bCs/>
    </w:rPr>
  </w:style>
  <w:style w:type="paragraph" w:styleId="Header">
    <w:name w:val="header"/>
    <w:basedOn w:val="Normal"/>
    <w:link w:val="HeaderChar"/>
    <w:uiPriority w:val="99"/>
    <w:unhideWhenUsed/>
    <w:rsid w:val="00B939D8"/>
    <w:pPr>
      <w:tabs>
        <w:tab w:val="center" w:pos="4513"/>
        <w:tab w:val="right" w:pos="9026"/>
      </w:tabs>
    </w:pPr>
  </w:style>
  <w:style w:type="character" w:customStyle="1" w:styleId="HeaderChar">
    <w:name w:val="Header Char"/>
    <w:basedOn w:val="DefaultParagraphFont"/>
    <w:link w:val="Header"/>
    <w:uiPriority w:val="99"/>
    <w:rsid w:val="00B939D8"/>
    <w:rPr>
      <w:rFonts w:eastAsiaTheme="minorEastAsia"/>
      <w:sz w:val="24"/>
      <w:szCs w:val="24"/>
    </w:rPr>
  </w:style>
  <w:style w:type="paragraph" w:styleId="Footer">
    <w:name w:val="footer"/>
    <w:basedOn w:val="Normal"/>
    <w:link w:val="FooterChar"/>
    <w:uiPriority w:val="99"/>
    <w:unhideWhenUsed/>
    <w:rsid w:val="00B939D8"/>
    <w:pPr>
      <w:tabs>
        <w:tab w:val="center" w:pos="4513"/>
        <w:tab w:val="right" w:pos="9026"/>
      </w:tabs>
    </w:pPr>
  </w:style>
  <w:style w:type="character" w:customStyle="1" w:styleId="FooterChar">
    <w:name w:val="Footer Char"/>
    <w:basedOn w:val="DefaultParagraphFont"/>
    <w:link w:val="Footer"/>
    <w:uiPriority w:val="99"/>
    <w:rsid w:val="00B939D8"/>
    <w:rPr>
      <w:rFonts w:eastAsiaTheme="minorEastAsia"/>
      <w:sz w:val="24"/>
      <w:szCs w:val="24"/>
    </w:rPr>
  </w:style>
  <w:style w:type="table" w:styleId="TableGrid">
    <w:name w:val="Table Grid"/>
    <w:basedOn w:val="TableNormal"/>
    <w:uiPriority w:val="59"/>
    <w:rsid w:val="00402736"/>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711683"/>
    <w:pPr>
      <w:jc w:val="center"/>
    </w:pPr>
    <w:rPr>
      <w:noProof/>
    </w:rPr>
  </w:style>
  <w:style w:type="character" w:customStyle="1" w:styleId="NormalWebChar">
    <w:name w:val="Normal (Web) Char"/>
    <w:basedOn w:val="DefaultParagraphFont"/>
    <w:link w:val="NormalWeb"/>
    <w:uiPriority w:val="99"/>
    <w:rsid w:val="00711683"/>
    <w:rPr>
      <w:rFonts w:eastAsiaTheme="minorEastAsia"/>
      <w:sz w:val="24"/>
      <w:szCs w:val="24"/>
    </w:rPr>
  </w:style>
  <w:style w:type="character" w:customStyle="1" w:styleId="EndNoteBibliographyTitleChar">
    <w:name w:val="EndNote Bibliography Title Char"/>
    <w:basedOn w:val="NormalWebChar"/>
    <w:link w:val="EndNoteBibliographyTitle"/>
    <w:rsid w:val="00711683"/>
    <w:rPr>
      <w:rFonts w:eastAsiaTheme="minorEastAsia"/>
      <w:noProof/>
      <w:sz w:val="24"/>
      <w:szCs w:val="24"/>
    </w:rPr>
  </w:style>
  <w:style w:type="paragraph" w:customStyle="1" w:styleId="EndNoteBibliography">
    <w:name w:val="EndNote Bibliography"/>
    <w:basedOn w:val="Normal"/>
    <w:link w:val="EndNoteBibliographyChar"/>
    <w:rsid w:val="00711683"/>
    <w:rPr>
      <w:noProof/>
    </w:rPr>
  </w:style>
  <w:style w:type="character" w:customStyle="1" w:styleId="EndNoteBibliographyChar">
    <w:name w:val="EndNote Bibliography Char"/>
    <w:basedOn w:val="NormalWebChar"/>
    <w:link w:val="EndNoteBibliography"/>
    <w:rsid w:val="00711683"/>
    <w:rPr>
      <w:rFonts w:eastAsiaTheme="minorEastAsia"/>
      <w:noProof/>
      <w:sz w:val="24"/>
      <w:szCs w:val="24"/>
    </w:rPr>
  </w:style>
  <w:style w:type="paragraph" w:styleId="Revision">
    <w:name w:val="Revision"/>
    <w:hidden/>
    <w:uiPriority w:val="99"/>
    <w:semiHidden/>
    <w:rsid w:val="00B22A49"/>
    <w:rPr>
      <w:rFonts w:eastAsiaTheme="minorEastAsia"/>
      <w:sz w:val="24"/>
      <w:szCs w:val="24"/>
    </w:rPr>
  </w:style>
  <w:style w:type="paragraph" w:styleId="FootnoteText">
    <w:name w:val="footnote text"/>
    <w:basedOn w:val="Normal"/>
    <w:link w:val="FootnoteTextChar"/>
    <w:uiPriority w:val="99"/>
    <w:unhideWhenUsed/>
    <w:rsid w:val="004E05B2"/>
  </w:style>
  <w:style w:type="character" w:customStyle="1" w:styleId="FootnoteTextChar">
    <w:name w:val="Footnote Text Char"/>
    <w:basedOn w:val="DefaultParagraphFont"/>
    <w:link w:val="FootnoteText"/>
    <w:uiPriority w:val="99"/>
    <w:rsid w:val="004E05B2"/>
    <w:rPr>
      <w:rFonts w:eastAsiaTheme="minorEastAsia"/>
      <w:sz w:val="24"/>
      <w:szCs w:val="24"/>
    </w:rPr>
  </w:style>
  <w:style w:type="character" w:styleId="FootnoteReference">
    <w:name w:val="footnote reference"/>
    <w:basedOn w:val="DefaultParagraphFont"/>
    <w:uiPriority w:val="99"/>
    <w:unhideWhenUsed/>
    <w:rsid w:val="004E05B2"/>
    <w:rPr>
      <w:vertAlign w:val="superscript"/>
    </w:rPr>
  </w:style>
  <w:style w:type="character" w:styleId="PageNumber">
    <w:name w:val="page number"/>
    <w:basedOn w:val="DefaultParagraphFont"/>
    <w:uiPriority w:val="99"/>
    <w:semiHidden/>
    <w:unhideWhenUsed/>
    <w:rsid w:val="000814E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2D30"/>
    <w:rPr>
      <w:rFonts w:eastAsiaTheme="minorEastAsia"/>
      <w:sz w:val="24"/>
      <w:szCs w:val="24"/>
    </w:rPr>
  </w:style>
  <w:style w:type="paragraph" w:styleId="Heading2">
    <w:name w:val="heading 2"/>
    <w:basedOn w:val="Normal"/>
    <w:link w:val="Heading2Char"/>
    <w:uiPriority w:val="9"/>
    <w:qFormat/>
    <w:rsid w:val="00B42D30"/>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B42D30"/>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B42D30"/>
    <w:rPr>
      <w:rFonts w:asciiTheme="majorHAnsi" w:eastAsiaTheme="majorEastAsia" w:hAnsiTheme="majorHAnsi" w:cstheme="majorBidi"/>
      <w:b/>
      <w:bCs/>
      <w:color w:val="4F81BD" w:themeColor="accent1"/>
      <w:sz w:val="24"/>
      <w:szCs w:val="24"/>
    </w:rPr>
  </w:style>
  <w:style w:type="paragraph" w:styleId="NormalWeb">
    <w:name w:val="Normal (Web)"/>
    <w:basedOn w:val="Normal"/>
    <w:link w:val="NormalWebChar"/>
    <w:uiPriority w:val="99"/>
    <w:unhideWhenUsed/>
    <w:rsid w:val="00B42D30"/>
    <w:pPr>
      <w:spacing w:before="100" w:beforeAutospacing="1" w:after="100" w:afterAutospacing="1"/>
    </w:pPr>
  </w:style>
  <w:style w:type="paragraph" w:customStyle="1" w:styleId="keyword">
    <w:name w:val="keyword"/>
    <w:basedOn w:val="Normal"/>
    <w:rsid w:val="00B42D30"/>
    <w:pPr>
      <w:spacing w:before="100" w:beforeAutospacing="1" w:after="100" w:afterAutospacing="1"/>
    </w:pPr>
  </w:style>
  <w:style w:type="character" w:customStyle="1" w:styleId="keywordheading">
    <w:name w:val="keywordheading"/>
    <w:basedOn w:val="DefaultParagraphFont"/>
    <w:rsid w:val="00B42D30"/>
  </w:style>
  <w:style w:type="character" w:styleId="HTMLCite">
    <w:name w:val="HTML Cite"/>
    <w:basedOn w:val="DefaultParagraphFont"/>
    <w:uiPriority w:val="99"/>
    <w:semiHidden/>
    <w:unhideWhenUsed/>
    <w:rsid w:val="00B42D30"/>
    <w:rPr>
      <w:i/>
      <w:iCs/>
    </w:rPr>
  </w:style>
  <w:style w:type="character" w:customStyle="1" w:styleId="captnr">
    <w:name w:val="captnr"/>
    <w:basedOn w:val="DefaultParagraphFont"/>
    <w:rsid w:val="00B42D30"/>
  </w:style>
  <w:style w:type="character" w:customStyle="1" w:styleId="Heading2Char">
    <w:name w:val="Heading 2 Char"/>
    <w:basedOn w:val="DefaultParagraphFont"/>
    <w:link w:val="Heading2"/>
    <w:uiPriority w:val="9"/>
    <w:semiHidden/>
    <w:rsid w:val="00B42D3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877B3E"/>
    <w:rPr>
      <w:rFonts w:ascii="Tahoma" w:hAnsi="Tahoma" w:cs="Tahoma"/>
      <w:sz w:val="16"/>
      <w:szCs w:val="16"/>
    </w:rPr>
  </w:style>
  <w:style w:type="character" w:customStyle="1" w:styleId="BalloonTextChar">
    <w:name w:val="Balloon Text Char"/>
    <w:basedOn w:val="DefaultParagraphFont"/>
    <w:link w:val="BalloonText"/>
    <w:uiPriority w:val="99"/>
    <w:semiHidden/>
    <w:rsid w:val="00877B3E"/>
    <w:rPr>
      <w:rFonts w:ascii="Tahoma" w:eastAsiaTheme="minorEastAsia" w:hAnsi="Tahoma" w:cs="Tahoma"/>
      <w:sz w:val="16"/>
      <w:szCs w:val="16"/>
    </w:rPr>
  </w:style>
  <w:style w:type="paragraph" w:styleId="NoSpacing">
    <w:name w:val="No Spacing"/>
    <w:uiPriority w:val="1"/>
    <w:qFormat/>
    <w:rsid w:val="00A02909"/>
    <w:rPr>
      <w:rFonts w:eastAsiaTheme="minorEastAsia"/>
      <w:sz w:val="24"/>
      <w:szCs w:val="24"/>
    </w:rPr>
  </w:style>
  <w:style w:type="character" w:styleId="CommentReference">
    <w:name w:val="annotation reference"/>
    <w:basedOn w:val="DefaultParagraphFont"/>
    <w:uiPriority w:val="99"/>
    <w:semiHidden/>
    <w:unhideWhenUsed/>
    <w:rsid w:val="00DE6AE5"/>
    <w:rPr>
      <w:sz w:val="16"/>
      <w:szCs w:val="16"/>
    </w:rPr>
  </w:style>
  <w:style w:type="paragraph" w:styleId="CommentText">
    <w:name w:val="annotation text"/>
    <w:basedOn w:val="Normal"/>
    <w:link w:val="CommentTextChar"/>
    <w:uiPriority w:val="99"/>
    <w:semiHidden/>
    <w:unhideWhenUsed/>
    <w:rsid w:val="00DE6AE5"/>
    <w:rPr>
      <w:sz w:val="20"/>
      <w:szCs w:val="20"/>
    </w:rPr>
  </w:style>
  <w:style w:type="character" w:customStyle="1" w:styleId="CommentTextChar">
    <w:name w:val="Comment Text Char"/>
    <w:basedOn w:val="DefaultParagraphFont"/>
    <w:link w:val="CommentText"/>
    <w:uiPriority w:val="99"/>
    <w:semiHidden/>
    <w:rsid w:val="00DE6AE5"/>
    <w:rPr>
      <w:rFonts w:eastAsiaTheme="minorEastAsia"/>
    </w:rPr>
  </w:style>
  <w:style w:type="paragraph" w:styleId="CommentSubject">
    <w:name w:val="annotation subject"/>
    <w:basedOn w:val="CommentText"/>
    <w:next w:val="CommentText"/>
    <w:link w:val="CommentSubjectChar"/>
    <w:uiPriority w:val="99"/>
    <w:semiHidden/>
    <w:unhideWhenUsed/>
    <w:rsid w:val="00DE6AE5"/>
    <w:rPr>
      <w:b/>
      <w:bCs/>
    </w:rPr>
  </w:style>
  <w:style w:type="character" w:customStyle="1" w:styleId="CommentSubjectChar">
    <w:name w:val="Comment Subject Char"/>
    <w:basedOn w:val="CommentTextChar"/>
    <w:link w:val="CommentSubject"/>
    <w:uiPriority w:val="99"/>
    <w:semiHidden/>
    <w:rsid w:val="00DE6AE5"/>
    <w:rPr>
      <w:rFonts w:eastAsiaTheme="minorEastAsia"/>
      <w:b/>
      <w:bCs/>
    </w:rPr>
  </w:style>
  <w:style w:type="paragraph" w:styleId="Header">
    <w:name w:val="header"/>
    <w:basedOn w:val="Normal"/>
    <w:link w:val="HeaderChar"/>
    <w:uiPriority w:val="99"/>
    <w:unhideWhenUsed/>
    <w:rsid w:val="00B939D8"/>
    <w:pPr>
      <w:tabs>
        <w:tab w:val="center" w:pos="4513"/>
        <w:tab w:val="right" w:pos="9026"/>
      </w:tabs>
    </w:pPr>
  </w:style>
  <w:style w:type="character" w:customStyle="1" w:styleId="HeaderChar">
    <w:name w:val="Header Char"/>
    <w:basedOn w:val="DefaultParagraphFont"/>
    <w:link w:val="Header"/>
    <w:uiPriority w:val="99"/>
    <w:rsid w:val="00B939D8"/>
    <w:rPr>
      <w:rFonts w:eastAsiaTheme="minorEastAsia"/>
      <w:sz w:val="24"/>
      <w:szCs w:val="24"/>
    </w:rPr>
  </w:style>
  <w:style w:type="paragraph" w:styleId="Footer">
    <w:name w:val="footer"/>
    <w:basedOn w:val="Normal"/>
    <w:link w:val="FooterChar"/>
    <w:uiPriority w:val="99"/>
    <w:unhideWhenUsed/>
    <w:rsid w:val="00B939D8"/>
    <w:pPr>
      <w:tabs>
        <w:tab w:val="center" w:pos="4513"/>
        <w:tab w:val="right" w:pos="9026"/>
      </w:tabs>
    </w:pPr>
  </w:style>
  <w:style w:type="character" w:customStyle="1" w:styleId="FooterChar">
    <w:name w:val="Footer Char"/>
    <w:basedOn w:val="DefaultParagraphFont"/>
    <w:link w:val="Footer"/>
    <w:uiPriority w:val="99"/>
    <w:rsid w:val="00B939D8"/>
    <w:rPr>
      <w:rFonts w:eastAsiaTheme="minorEastAsia"/>
      <w:sz w:val="24"/>
      <w:szCs w:val="24"/>
    </w:rPr>
  </w:style>
  <w:style w:type="table" w:styleId="TableGrid">
    <w:name w:val="Table Grid"/>
    <w:basedOn w:val="TableNormal"/>
    <w:uiPriority w:val="59"/>
    <w:rsid w:val="00402736"/>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711683"/>
    <w:pPr>
      <w:jc w:val="center"/>
    </w:pPr>
    <w:rPr>
      <w:noProof/>
    </w:rPr>
  </w:style>
  <w:style w:type="character" w:customStyle="1" w:styleId="NormalWebChar">
    <w:name w:val="Normal (Web) Char"/>
    <w:basedOn w:val="DefaultParagraphFont"/>
    <w:link w:val="NormalWeb"/>
    <w:uiPriority w:val="99"/>
    <w:rsid w:val="00711683"/>
    <w:rPr>
      <w:rFonts w:eastAsiaTheme="minorEastAsia"/>
      <w:sz w:val="24"/>
      <w:szCs w:val="24"/>
    </w:rPr>
  </w:style>
  <w:style w:type="character" w:customStyle="1" w:styleId="EndNoteBibliographyTitleChar">
    <w:name w:val="EndNote Bibliography Title Char"/>
    <w:basedOn w:val="NormalWebChar"/>
    <w:link w:val="EndNoteBibliographyTitle"/>
    <w:rsid w:val="00711683"/>
    <w:rPr>
      <w:rFonts w:eastAsiaTheme="minorEastAsia"/>
      <w:noProof/>
      <w:sz w:val="24"/>
      <w:szCs w:val="24"/>
    </w:rPr>
  </w:style>
  <w:style w:type="paragraph" w:customStyle="1" w:styleId="EndNoteBibliography">
    <w:name w:val="EndNote Bibliography"/>
    <w:basedOn w:val="Normal"/>
    <w:link w:val="EndNoteBibliographyChar"/>
    <w:rsid w:val="00711683"/>
    <w:rPr>
      <w:noProof/>
    </w:rPr>
  </w:style>
  <w:style w:type="character" w:customStyle="1" w:styleId="EndNoteBibliographyChar">
    <w:name w:val="EndNote Bibliography Char"/>
    <w:basedOn w:val="NormalWebChar"/>
    <w:link w:val="EndNoteBibliography"/>
    <w:rsid w:val="00711683"/>
    <w:rPr>
      <w:rFonts w:eastAsiaTheme="minorEastAsia"/>
      <w:noProof/>
      <w:sz w:val="24"/>
      <w:szCs w:val="24"/>
    </w:rPr>
  </w:style>
  <w:style w:type="paragraph" w:styleId="Revision">
    <w:name w:val="Revision"/>
    <w:hidden/>
    <w:uiPriority w:val="99"/>
    <w:semiHidden/>
    <w:rsid w:val="00B22A49"/>
    <w:rPr>
      <w:rFonts w:eastAsiaTheme="minorEastAsia"/>
      <w:sz w:val="24"/>
      <w:szCs w:val="24"/>
    </w:rPr>
  </w:style>
  <w:style w:type="paragraph" w:styleId="FootnoteText">
    <w:name w:val="footnote text"/>
    <w:basedOn w:val="Normal"/>
    <w:link w:val="FootnoteTextChar"/>
    <w:uiPriority w:val="99"/>
    <w:unhideWhenUsed/>
    <w:rsid w:val="004E05B2"/>
  </w:style>
  <w:style w:type="character" w:customStyle="1" w:styleId="FootnoteTextChar">
    <w:name w:val="Footnote Text Char"/>
    <w:basedOn w:val="DefaultParagraphFont"/>
    <w:link w:val="FootnoteText"/>
    <w:uiPriority w:val="99"/>
    <w:rsid w:val="004E05B2"/>
    <w:rPr>
      <w:rFonts w:eastAsiaTheme="minorEastAsia"/>
      <w:sz w:val="24"/>
      <w:szCs w:val="24"/>
    </w:rPr>
  </w:style>
  <w:style w:type="character" w:styleId="FootnoteReference">
    <w:name w:val="footnote reference"/>
    <w:basedOn w:val="DefaultParagraphFont"/>
    <w:uiPriority w:val="99"/>
    <w:unhideWhenUsed/>
    <w:rsid w:val="004E05B2"/>
    <w:rPr>
      <w:vertAlign w:val="superscript"/>
    </w:rPr>
  </w:style>
  <w:style w:type="character" w:styleId="PageNumber">
    <w:name w:val="page number"/>
    <w:basedOn w:val="DefaultParagraphFont"/>
    <w:uiPriority w:val="99"/>
    <w:semiHidden/>
    <w:unhideWhenUsed/>
    <w:rsid w:val="000814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0114598">
      <w:marLeft w:val="0"/>
      <w:marRight w:val="0"/>
      <w:marTop w:val="0"/>
      <w:marBottom w:val="0"/>
      <w:divBdr>
        <w:top w:val="none" w:sz="0" w:space="0" w:color="auto"/>
        <w:left w:val="none" w:sz="0" w:space="0" w:color="auto"/>
        <w:bottom w:val="none" w:sz="0" w:space="0" w:color="auto"/>
        <w:right w:val="none" w:sz="0" w:space="0" w:color="auto"/>
      </w:divBdr>
      <w:divsChild>
        <w:div w:id="1881822413">
          <w:marLeft w:val="0"/>
          <w:marRight w:val="0"/>
          <w:marTop w:val="0"/>
          <w:marBottom w:val="0"/>
          <w:divBdr>
            <w:top w:val="none" w:sz="0" w:space="0" w:color="auto"/>
            <w:left w:val="none" w:sz="0" w:space="0" w:color="auto"/>
            <w:bottom w:val="none" w:sz="0" w:space="0" w:color="auto"/>
            <w:right w:val="none" w:sz="0" w:space="0" w:color="auto"/>
          </w:divBdr>
        </w:div>
      </w:divsChild>
    </w:div>
    <w:div w:id="1567182974">
      <w:marLeft w:val="0"/>
      <w:marRight w:val="0"/>
      <w:marTop w:val="0"/>
      <w:marBottom w:val="0"/>
      <w:divBdr>
        <w:top w:val="none" w:sz="0" w:space="0" w:color="auto"/>
        <w:left w:val="none" w:sz="0" w:space="0" w:color="auto"/>
        <w:bottom w:val="none" w:sz="0" w:space="0" w:color="auto"/>
        <w:right w:val="none" w:sz="0" w:space="0" w:color="auto"/>
      </w:divBdr>
    </w:div>
    <w:div w:id="1570916737">
      <w:marLeft w:val="0"/>
      <w:marRight w:val="0"/>
      <w:marTop w:val="0"/>
      <w:marBottom w:val="0"/>
      <w:divBdr>
        <w:top w:val="none" w:sz="0" w:space="0" w:color="auto"/>
        <w:left w:val="none" w:sz="0" w:space="0" w:color="auto"/>
        <w:bottom w:val="none" w:sz="0" w:space="0" w:color="auto"/>
        <w:right w:val="none" w:sz="0" w:space="0" w:color="auto"/>
      </w:divBdr>
      <w:divsChild>
        <w:div w:id="1272663797">
          <w:marLeft w:val="0"/>
          <w:marRight w:val="0"/>
          <w:marTop w:val="0"/>
          <w:marBottom w:val="0"/>
          <w:divBdr>
            <w:top w:val="none" w:sz="0" w:space="0" w:color="auto"/>
            <w:left w:val="none" w:sz="0" w:space="0" w:color="auto"/>
            <w:bottom w:val="none" w:sz="0" w:space="0" w:color="auto"/>
            <w:right w:val="none" w:sz="0" w:space="0" w:color="auto"/>
          </w:divBdr>
        </w:div>
      </w:divsChild>
    </w:div>
    <w:div w:id="1691420010">
      <w:marLeft w:val="0"/>
      <w:marRight w:val="0"/>
      <w:marTop w:val="0"/>
      <w:marBottom w:val="0"/>
      <w:divBdr>
        <w:top w:val="none" w:sz="0" w:space="0" w:color="auto"/>
        <w:left w:val="none" w:sz="0" w:space="0" w:color="auto"/>
        <w:bottom w:val="none" w:sz="0" w:space="0" w:color="auto"/>
        <w:right w:val="none" w:sz="0" w:space="0" w:color="auto"/>
      </w:divBdr>
      <w:divsChild>
        <w:div w:id="1252009048">
          <w:marLeft w:val="0"/>
          <w:marRight w:val="0"/>
          <w:marTop w:val="0"/>
          <w:marBottom w:val="0"/>
          <w:divBdr>
            <w:top w:val="none" w:sz="0" w:space="0" w:color="auto"/>
            <w:left w:val="none" w:sz="0" w:space="0" w:color="auto"/>
            <w:bottom w:val="none" w:sz="0" w:space="0" w:color="auto"/>
            <w:right w:val="none" w:sz="0" w:space="0" w:color="auto"/>
          </w:divBdr>
        </w:div>
        <w:div w:id="68623848">
          <w:marLeft w:val="0"/>
          <w:marRight w:val="0"/>
          <w:marTop w:val="0"/>
          <w:marBottom w:val="0"/>
          <w:divBdr>
            <w:top w:val="none" w:sz="0" w:space="0" w:color="auto"/>
            <w:left w:val="none" w:sz="0" w:space="0" w:color="auto"/>
            <w:bottom w:val="none" w:sz="0" w:space="0" w:color="auto"/>
            <w:right w:val="none" w:sz="0" w:space="0" w:color="auto"/>
          </w:divBdr>
          <w:divsChild>
            <w:div w:id="175464108">
              <w:marLeft w:val="0"/>
              <w:marRight w:val="0"/>
              <w:marTop w:val="0"/>
              <w:marBottom w:val="0"/>
              <w:divBdr>
                <w:top w:val="none" w:sz="0" w:space="0" w:color="auto"/>
                <w:left w:val="none" w:sz="0" w:space="0" w:color="auto"/>
                <w:bottom w:val="none" w:sz="0" w:space="0" w:color="auto"/>
                <w:right w:val="none" w:sz="0" w:space="0" w:color="auto"/>
              </w:divBdr>
              <w:divsChild>
                <w:div w:id="2121220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888324">
      <w:marLeft w:val="0"/>
      <w:marRight w:val="0"/>
      <w:marTop w:val="0"/>
      <w:marBottom w:val="0"/>
      <w:divBdr>
        <w:top w:val="none" w:sz="0" w:space="0" w:color="auto"/>
        <w:left w:val="none" w:sz="0" w:space="0" w:color="auto"/>
        <w:bottom w:val="none" w:sz="0" w:space="0" w:color="auto"/>
        <w:right w:val="none" w:sz="0" w:space="0" w:color="auto"/>
      </w:divBdr>
      <w:divsChild>
        <w:div w:id="216479844">
          <w:marLeft w:val="0"/>
          <w:marRight w:val="0"/>
          <w:marTop w:val="0"/>
          <w:marBottom w:val="0"/>
          <w:divBdr>
            <w:top w:val="none" w:sz="0" w:space="0" w:color="auto"/>
            <w:left w:val="none" w:sz="0" w:space="0" w:color="auto"/>
            <w:bottom w:val="none" w:sz="0" w:space="0" w:color="auto"/>
            <w:right w:val="none" w:sz="0" w:space="0" w:color="auto"/>
          </w:divBdr>
        </w:div>
      </w:divsChild>
    </w:div>
  </w:divs>
  <w:encoding w:val="unicode"/>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fontTable" Target="fontTable.xml"/><Relationship Id="rId14"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8D4B730-E324-004A-822C-FAB9D148C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68110</Words>
  <Characters>388232</Characters>
  <Application>Microsoft Macintosh Word</Application>
  <DocSecurity>0</DocSecurity>
  <Lines>3235</Lines>
  <Paragraphs>910</Paragraphs>
  <ScaleCrop>false</ScaleCrop>
  <HeadingPairs>
    <vt:vector size="2" baseType="variant">
      <vt:variant>
        <vt:lpstr>Title</vt:lpstr>
      </vt:variant>
      <vt:variant>
        <vt:i4>1</vt:i4>
      </vt:variant>
    </vt:vector>
  </HeadingPairs>
  <TitlesOfParts>
    <vt:vector size="1" baseType="lpstr">
      <vt:lpstr>Laparoscopy and Laparoscopic Ultrasound for Diagnosis and Staging</vt:lpstr>
    </vt:vector>
  </TitlesOfParts>
  <Company>Hewlett-Packard</Company>
  <LinksUpToDate>false</LinksUpToDate>
  <CharactersWithSpaces>455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paroscopy and Laparoscopic Ultrasound for Diagnosis and Staging</dc:title>
  <dc:creator>Gilbert, Tim</dc:creator>
  <cp:lastModifiedBy>Christopher Halloran</cp:lastModifiedBy>
  <cp:revision>2</cp:revision>
  <cp:lastPrinted>2016-08-07T21:43:00Z</cp:lastPrinted>
  <dcterms:created xsi:type="dcterms:W3CDTF">2016-08-25T10:33:00Z</dcterms:created>
  <dcterms:modified xsi:type="dcterms:W3CDTF">2016-08-25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springer-vancouver-brackets"/&gt;&lt;hasBiblio/&gt;&lt;format class="21"/&gt;&lt;count citations="81" publications="76"/&gt;&lt;/info&gt;PAPERS2_INFO_END</vt:lpwstr>
  </property>
</Properties>
</file>